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CF9CA56" w14:textId="51C7816C" w:rsidR="004B2CB4" w:rsidRPr="005C66D3" w:rsidRDefault="004B2CB4" w:rsidP="00FD1102">
      <w:pPr>
        <w:jc w:val="center"/>
        <w:rPr>
          <w:b/>
          <w:bCs/>
        </w:rPr>
      </w:pPr>
      <w:r w:rsidRPr="005C66D3">
        <w:rPr>
          <w:b/>
          <w:bCs/>
        </w:rPr>
        <w:t>CFCs</w:t>
      </w:r>
    </w:p>
    <w:p w14:paraId="6DBCDC55" w14:textId="7DEA72E7" w:rsidR="004B2CB4" w:rsidRDefault="004B2CB4">
      <w:r>
        <w:t xml:space="preserve">1. </w:t>
      </w:r>
      <w:r>
        <w:fldChar w:fldCharType="begin"/>
      </w:r>
      <w:r>
        <w:instrText xml:space="preserve"> ADDIN EN.CITE &lt;EndNote&gt;&lt;Cite&gt;&lt;RecNum&gt;37019&lt;/RecNum&gt;&lt;DisplayText&gt;&lt;style face="superscript"&gt;1&lt;/style&gt;&lt;/DisplayText&gt;&lt;record&gt;&lt;rec-number&gt;37019&lt;/rec-number&gt;&lt;foreign-keys&gt;&lt;key app="EN" db-id="r5ret2dtz5zsdced22nvf9tg0rrv0trsv2w9" timestamp="1626828510"&gt;37019&lt;/key&gt;&lt;/foreign-keys&gt;&lt;ref-type name="Journal Article"&gt;17&lt;/ref-type&gt;&lt;contributors&gt;&lt;/contributors&gt;&lt;titles&gt;&lt;title&gt;Adsorption Characteristics of Methane, HFC-134a and R507A on Highly Porous Activated Carbon&lt;/title&gt;&lt;/titles&gt;&lt;dates&gt;&lt;/dates&gt;&lt;urls&gt;&lt;/urls&gt;&lt;electronic-resource-num&gt;10.15017/14613&lt;/electronic-resource-num&gt;&lt;/record&gt;&lt;/Cite&gt;&lt;/EndNote&gt;</w:instrText>
      </w:r>
      <w:r>
        <w:fldChar w:fldCharType="separate"/>
      </w:r>
      <w:r w:rsidRPr="004B2CB4">
        <w:rPr>
          <w:noProof/>
          <w:vertAlign w:val="superscript"/>
        </w:rPr>
        <w:t>1</w:t>
      </w:r>
      <w:r>
        <w:fldChar w:fldCharType="end"/>
      </w:r>
    </w:p>
    <w:p w14:paraId="26470DE5" w14:textId="114184E5" w:rsidR="004B2CB4" w:rsidRDefault="004B2CB4">
      <w:r>
        <w:t xml:space="preserve">2. </w:t>
      </w:r>
      <w:r>
        <w:fldChar w:fldCharType="begin"/>
      </w:r>
      <w:r>
        <w:instrText xml:space="preserve"> ADDIN EN.CITE &lt;EndNote&gt;&lt;Cite&gt;&lt;RecNum&gt;37092&lt;/RecNum&gt;&lt;DisplayText&gt;&lt;style face="superscript"&gt;2&lt;/style&gt;&lt;/DisplayText&gt;&lt;record&gt;&lt;rec-number&gt;37092&lt;/rec-number&gt;&lt;foreign-keys&gt;&lt;key app="EN" db-id="r5ret2dtz5zsdced22nvf9tg0rrv0trsv2w9" timestamp="1626829748"&gt;37092&lt;/key&gt;&lt;/foreign-keys&gt;&lt;ref-type name="Journal Article"&gt;17&lt;/ref-type&gt;&lt;contributors&gt;&lt;/contributors&gt;&lt;titles&gt;&lt;title&gt;Adsorption characteristics of activated carbon /HFC152a pair for solar adsorption cooling systems&lt;/title&gt;&lt;/titles&gt;&lt;dates&gt;&lt;/dates&gt;&lt;urls&gt;&lt;/urls&gt;&lt;/record&gt;&lt;/Cite&gt;&lt;/EndNote&gt;</w:instrText>
      </w:r>
      <w:r>
        <w:fldChar w:fldCharType="separate"/>
      </w:r>
      <w:r w:rsidRPr="004B2CB4">
        <w:rPr>
          <w:noProof/>
          <w:vertAlign w:val="superscript"/>
        </w:rPr>
        <w:t>2</w:t>
      </w:r>
      <w:r>
        <w:fldChar w:fldCharType="end"/>
      </w:r>
    </w:p>
    <w:p w14:paraId="1993F586" w14:textId="3B5C20A1" w:rsidR="004B2CB4" w:rsidRDefault="004B2CB4">
      <w:r>
        <w:t xml:space="preserve">3. </w:t>
      </w:r>
      <w:r>
        <w:fldChar w:fldCharType="begin"/>
      </w:r>
      <w:r>
        <w:instrText xml:space="preserve"> ADDIN EN.CITE &lt;EndNote&gt;&lt;Cite&gt;&lt;RecNum&gt;37093&lt;/RecNum&gt;&lt;DisplayText&gt;&lt;style face="superscript"&gt;3&lt;/style&gt;&lt;/DisplayText&gt;&lt;record&gt;&lt;rec-number&gt;37093&lt;/rec-number&gt;&lt;foreign-keys&gt;&lt;key app="EN" db-id="r5ret2dtz5zsdced22nvf9tg0rrv0trsv2w9" timestamp="1626829751"&gt;37093&lt;/key&gt;&lt;/foreign-keys&gt;&lt;ref-type name="Journal Article"&gt;17&lt;/ref-type&gt;&lt;contributors&gt;&lt;/contributors&gt;&lt;titles&gt;&lt;title&gt;Comparison Study on the Adsorption of CFC-115 and HFC-125 on Activated Carbon and Silicalite-1&lt;/title&gt;&lt;/titles&gt;&lt;dates&gt;&lt;/dates&gt;&lt;urls&gt;&lt;/urls&gt;&lt;/record&gt;&lt;/Cite&gt;&lt;/EndNote&gt;</w:instrText>
      </w:r>
      <w:r>
        <w:fldChar w:fldCharType="separate"/>
      </w:r>
      <w:r w:rsidRPr="004B2CB4">
        <w:rPr>
          <w:noProof/>
          <w:vertAlign w:val="superscript"/>
        </w:rPr>
        <w:t>3</w:t>
      </w:r>
      <w:r>
        <w:fldChar w:fldCharType="end"/>
      </w:r>
    </w:p>
    <w:p w14:paraId="585C9348" w14:textId="2EC638FE" w:rsidR="004B2CB4" w:rsidRDefault="004B2CB4">
      <w:r>
        <w:t xml:space="preserve">4. </w:t>
      </w:r>
      <w:r>
        <w:fldChar w:fldCharType="begin"/>
      </w:r>
      <w:r>
        <w:instrText xml:space="preserve"> ADDIN EN.CITE &lt;EndNote&gt;&lt;Cite&gt;&lt;RecNum&gt;37094&lt;/RecNum&gt;&lt;DisplayText&gt;&lt;style face="superscript"&gt;4&lt;/style&gt;&lt;/DisplayText&gt;&lt;record&gt;&lt;rec-number&gt;37094&lt;/rec-number&gt;&lt;foreign-keys&gt;&lt;key app="EN" db-id="r5ret2dtz5zsdced22nvf9tg0rrv0trsv2w9" timestamp="1626829751"&gt;37094&lt;/key&gt;&lt;/foreign-keys&gt;&lt;ref-type name="Journal Article"&gt;17&lt;/ref-type&gt;&lt;contributors&gt;&lt;/contributors&gt;&lt;titles&gt;&lt;title&gt;Adsorption Equilibria of CFC-115 on Activated Charcoal&lt;/title&gt;&lt;/titles&gt;&lt;dates&gt;&lt;/dates&gt;&lt;urls&gt;&lt;/urls&gt;&lt;/record&gt;&lt;/Cite&gt;&lt;/EndNote&gt;</w:instrText>
      </w:r>
      <w:r>
        <w:fldChar w:fldCharType="separate"/>
      </w:r>
      <w:r w:rsidRPr="004B2CB4">
        <w:rPr>
          <w:noProof/>
          <w:vertAlign w:val="superscript"/>
        </w:rPr>
        <w:t>4</w:t>
      </w:r>
      <w:r>
        <w:fldChar w:fldCharType="end"/>
      </w:r>
    </w:p>
    <w:p w14:paraId="05853D2C" w14:textId="7143B473" w:rsidR="004B2CB4" w:rsidRDefault="004B2CB4">
      <w:r>
        <w:t xml:space="preserve">5. </w:t>
      </w:r>
      <w:r>
        <w:fldChar w:fldCharType="begin"/>
      </w:r>
      <w:r>
        <w:instrText xml:space="preserve"> ADDIN EN.CITE &lt;EndNote&gt;&lt;Cite&gt;&lt;RecNum&gt;37097&lt;/RecNum&gt;&lt;DisplayText&gt;&lt;style face="superscript"&gt;5&lt;/style&gt;&lt;/DisplayText&gt;&lt;record&gt;&lt;rec-number&gt;37097&lt;/rec-number&gt;&lt;foreign-keys&gt;&lt;key app="EN" db-id="r5ret2dtz5zsdced22nvf9tg0rrv0trsv2w9" timestamp="1626829758"&gt;37097&lt;/key&gt;&lt;/foreign-keys&gt;&lt;ref-type name="Journal Article"&gt;17&lt;/ref-type&gt;&lt;contributors&gt;&lt;/contributors&gt;&lt;titles&gt;&lt;title&gt;Adsorption Equilibria of Hexafluoropropene and 1,1,1,2,3,3,3-Heptafluoropropane on Activated Carbon at 283, 303, 333, and 363 K&lt;/title&gt;&lt;/titles&gt;&lt;dates&gt;&lt;/dates&gt;&lt;urls&gt;&lt;/urls&gt;&lt;/record&gt;&lt;/Cite&gt;&lt;/EndNote&gt;</w:instrText>
      </w:r>
      <w:r>
        <w:fldChar w:fldCharType="separate"/>
      </w:r>
      <w:r w:rsidRPr="004B2CB4">
        <w:rPr>
          <w:noProof/>
          <w:vertAlign w:val="superscript"/>
        </w:rPr>
        <w:t>5</w:t>
      </w:r>
      <w:r>
        <w:fldChar w:fldCharType="end"/>
      </w:r>
    </w:p>
    <w:p w14:paraId="4D6E8A66" w14:textId="4EA3FB8E" w:rsidR="004B2CB4" w:rsidRDefault="004B2CB4">
      <w:r>
        <w:t xml:space="preserve">6. </w:t>
      </w:r>
      <w:r>
        <w:fldChar w:fldCharType="begin"/>
      </w:r>
      <w:r>
        <w:instrText xml:space="preserve"> ADDIN EN.CITE &lt;EndNote&gt;&lt;Cite&gt;&lt;RecNum&gt;37102&lt;/RecNum&gt;&lt;DisplayText&gt;&lt;style face="superscript"&gt;6&lt;/style&gt;&lt;/DisplayText&gt;&lt;record&gt;&lt;rec-number&gt;37102&lt;/rec-number&gt;&lt;foreign-keys&gt;&lt;key app="EN" db-id="r5ret2dtz5zsdced22nvf9tg0rrv0trsv2w9" timestamp="1626829775"&gt;37102&lt;/key&gt;&lt;/foreign-keys&gt;&lt;ref-type name="Journal Article"&gt;17&lt;/ref-type&gt;&lt;contributors&gt;&lt;/contributors&gt;&lt;titles&gt;&lt;title&gt;Adsorption characteristics evaluation of R134A and R404A on different adsorbents&lt;/title&gt;&lt;/titles&gt;&lt;dates&gt;&lt;/dates&gt;&lt;urls&gt;&lt;/urls&gt;&lt;/record&gt;&lt;/Cite&gt;&lt;/EndNote&gt;</w:instrText>
      </w:r>
      <w:r>
        <w:fldChar w:fldCharType="separate"/>
      </w:r>
      <w:r w:rsidRPr="004B2CB4">
        <w:rPr>
          <w:noProof/>
          <w:vertAlign w:val="superscript"/>
        </w:rPr>
        <w:t>6</w:t>
      </w:r>
      <w:r>
        <w:fldChar w:fldCharType="end"/>
      </w:r>
    </w:p>
    <w:p w14:paraId="03F659F2" w14:textId="09DDF7FD" w:rsidR="004B2CB4" w:rsidRDefault="004B2CB4">
      <w:r>
        <w:t xml:space="preserve">7. </w:t>
      </w:r>
      <w:r>
        <w:fldChar w:fldCharType="begin"/>
      </w:r>
      <w:r>
        <w:instrText xml:space="preserve"> ADDIN EN.CITE &lt;EndNote&gt;&lt;Cite&gt;&lt;Author&gt;Attalla&lt;/Author&gt;&lt;Year&gt;2014&lt;/Year&gt;&lt;RecNum&gt;37098&lt;/RecNum&gt;&lt;DisplayText&gt;&lt;style face="superscript"&gt;7&lt;/style&gt;&lt;/DisplayText&gt;&lt;record&gt;&lt;rec-number&gt;37098&lt;/rec-number&gt;&lt;foreign-keys&gt;&lt;key app="EN" db-id="r5ret2dtz5zsdced22nvf9tg0rrv0trsv2w9" timestamp="1626829762"&gt;37098&lt;/key&gt;&lt;/foreign-keys&gt;&lt;ref-type name="Journal Article"&gt;17&lt;/ref-type&gt;&lt;contributors&gt;&lt;authors&gt;&lt;author&gt;Attalla, M.&lt;/author&gt;&lt;author&gt;Sadek, S.&lt;/author&gt;&lt;/authors&gt;&lt;/contributors&gt;&lt;titles&gt;&lt;title&gt;Experimental Investigation of Granular Activated Carbon/R-134a Pair for Adsorption Cooling System Applications&lt;/title&gt;&lt;secondary-title&gt;Journal of Power and Energy Engineering&lt;/secondary-title&gt;&lt;/titles&gt;&lt;periodical&gt;&lt;full-title&gt;Journal of Power and Energy Engineering&lt;/full-title&gt;&lt;/periodical&gt;&lt;pages&gt;11-20&lt;/pages&gt;&lt;volume&gt;02&lt;/volume&gt;&lt;number&gt;02&lt;/number&gt;&lt;section&gt;11&lt;/section&gt;&lt;dates&gt;&lt;year&gt;2014&lt;/year&gt;&lt;/dates&gt;&lt;isbn&gt;2327-588X&amp;#xD;2327-5901&lt;/isbn&gt;&lt;urls&gt;&lt;/urls&gt;&lt;electronic-resource-num&gt;10.4236/jpee.2014.22002&lt;/electronic-resource-num&gt;&lt;/record&gt;&lt;/Cite&gt;&lt;/EndNote&gt;</w:instrText>
      </w:r>
      <w:r>
        <w:fldChar w:fldCharType="separate"/>
      </w:r>
      <w:r w:rsidRPr="004B2CB4">
        <w:rPr>
          <w:noProof/>
          <w:vertAlign w:val="superscript"/>
        </w:rPr>
        <w:t>7</w:t>
      </w:r>
      <w:r>
        <w:fldChar w:fldCharType="end"/>
      </w:r>
    </w:p>
    <w:p w14:paraId="0F6C75C8" w14:textId="75E06518" w:rsidR="004B2CB4" w:rsidRDefault="004B2CB4">
      <w:r>
        <w:t xml:space="preserve">8. </w:t>
      </w:r>
      <w:r w:rsidR="000B20D2">
        <w:fldChar w:fldCharType="begin"/>
      </w:r>
      <w:r w:rsidR="000B20D2">
        <w:instrText xml:space="preserve"> ADDIN EN.CITE &lt;EndNote&gt;&lt;Cite&gt;&lt;Author&gt;Shiflett&lt;/Author&gt;&lt;Year&gt;2014&lt;/Year&gt;&lt;RecNum&gt;37103&lt;/RecNum&gt;&lt;DisplayText&gt;&lt;style face="superscript"&gt;8&lt;/style&gt;&lt;/DisplayText&gt;&lt;record&gt;&lt;rec-number&gt;37103&lt;/rec-number&gt;&lt;foreign-keys&gt;&lt;key app="EN" db-id="r5ret2dtz5zsdced22nvf9tg0rrv0trsv2w9" timestamp="1626829779"&gt;37103&lt;/key&gt;&lt;/foreign-keys&gt;&lt;ref-type name="Journal Article"&gt;17&lt;/ref-type&gt;&lt;contributors&gt;&lt;authors&gt;&lt;author&gt;Shiflett, Mark B.&lt;/author&gt;&lt;author&gt;Corbin, David R.&lt;/author&gt;&lt;author&gt;Elliott, Beth A.&lt;/author&gt;&lt;author&gt;Subramoney, Shekhar&lt;/author&gt;&lt;author&gt;Kaneko, Katsumi&lt;/author&gt;&lt;author&gt;Yokozeki, Akimichi&lt;/author&gt;&lt;/authors&gt;&lt;/contributors&gt;&lt;titles&gt;&lt;title&gt;Sorption of trifluoromethane in activated carbon&lt;/title&gt;&lt;secondary-title&gt;Adsorption&lt;/secondary-title&gt;&lt;/titles&gt;&lt;periodical&gt;&lt;full-title&gt;Adsorption&lt;/full-title&gt;&lt;/periodical&gt;&lt;pages&gt;565-575&lt;/pages&gt;&lt;volume&gt;20&lt;/volume&gt;&lt;number&gt;4&lt;/number&gt;&lt;section&gt;565&lt;/section&gt;&lt;dates&gt;&lt;year&gt;2014&lt;/year&gt;&lt;/dates&gt;&lt;isbn&gt;0929-5607&amp;#xD;1572-8757&lt;/isbn&gt;&lt;urls&gt;&lt;/urls&gt;&lt;electronic-resource-num&gt;10.1007/s10450-014-9601-4&lt;/electronic-resource-num&gt;&lt;/record&gt;&lt;/Cite&gt;&lt;/EndNote&gt;</w:instrText>
      </w:r>
      <w:r w:rsidR="000B20D2">
        <w:fldChar w:fldCharType="separate"/>
      </w:r>
      <w:r w:rsidR="000B20D2" w:rsidRPr="000B20D2">
        <w:rPr>
          <w:noProof/>
          <w:vertAlign w:val="superscript"/>
        </w:rPr>
        <w:t>8</w:t>
      </w:r>
      <w:r w:rsidR="000B20D2">
        <w:fldChar w:fldCharType="end"/>
      </w:r>
    </w:p>
    <w:p w14:paraId="7A2D4316" w14:textId="130EAF16" w:rsidR="004B2CB4" w:rsidRDefault="004B2CB4">
      <w:r>
        <w:t xml:space="preserve">9. </w:t>
      </w:r>
      <w:r>
        <w:fldChar w:fldCharType="begin"/>
      </w:r>
      <w:r w:rsidR="000B20D2">
        <w:instrText xml:space="preserve"> ADDIN EN.CITE &lt;EndNote&gt;&lt;Cite&gt;&lt;Author&gt;Shin&lt;/Author&gt;&lt;Year&gt;2014&lt;/Year&gt;&lt;RecNum&gt;37018&lt;/RecNum&gt;&lt;DisplayText&gt;&lt;style face="superscript"&gt;9&lt;/style&gt;&lt;/DisplayText&gt;&lt;record&gt;&lt;rec-number&gt;37018&lt;/rec-number&gt;&lt;foreign-keys&gt;&lt;key app="EN" db-id="r5ret2dtz5zsdced22nvf9tg0rrv0trsv2w9" timestamp="1626828508"&gt;37018&lt;/key&gt;&lt;/foreign-keys&gt;&lt;ref-type name="Journal Article"&gt;17&lt;/ref-type&gt;&lt;contributors&gt;&lt;authors&gt;&lt;author&gt;Shin, Jiyoung&lt;/author&gt;&lt;author&gt;Suh, Sung-Sup&lt;/author&gt;&lt;author&gt;Choi, Moon Kyu&lt;/author&gt;&lt;/authors&gt;&lt;/contributors&gt;&lt;titles&gt;&lt;title&gt;Enthalpy Changes of Adsorption of Tetrafluorocarbon (CF4) and Hexafluoroethane (C2F6) on Activated Carbon&lt;/title&gt;&lt;secondary-title&gt;Clean Technology&lt;/secondary-title&gt;&lt;/titles&gt;&lt;periodical&gt;&lt;full-title&gt;Clean Technology&lt;/full-title&gt;&lt;/periodical&gt;&lt;pages&gt;22-27&lt;/pages&gt;&lt;volume&gt;20&lt;/volume&gt;&lt;number&gt;1&lt;/number&gt;&lt;section&gt;22&lt;/section&gt;&lt;dates&gt;&lt;year&gt;2014&lt;/year&gt;&lt;/dates&gt;&lt;isbn&gt;1598-9712&lt;/isbn&gt;&lt;urls&gt;&lt;/urls&gt;&lt;electronic-resource-num&gt;10.7464/ksct.2014.20.1.022&lt;/electronic-resource-num&gt;&lt;/record&gt;&lt;/Cite&gt;&lt;/EndNote&gt;</w:instrText>
      </w:r>
      <w:r>
        <w:fldChar w:fldCharType="separate"/>
      </w:r>
      <w:r w:rsidR="000B20D2" w:rsidRPr="000B20D2">
        <w:rPr>
          <w:noProof/>
          <w:vertAlign w:val="superscript"/>
        </w:rPr>
        <w:t>9</w:t>
      </w:r>
      <w:r>
        <w:fldChar w:fldCharType="end"/>
      </w:r>
    </w:p>
    <w:p w14:paraId="55DEFDDE" w14:textId="16B1BA7E" w:rsidR="004B2CB4" w:rsidRDefault="004B2CB4">
      <w:r>
        <w:t xml:space="preserve">10. </w:t>
      </w:r>
      <w:r>
        <w:fldChar w:fldCharType="begin"/>
      </w:r>
      <w:r w:rsidR="000B20D2">
        <w:instrText xml:space="preserve"> ADDIN EN.CITE &lt;EndNote&gt;&lt;Cite&gt;&lt;Author&gt;Choi&lt;/Author&gt;&lt;Year&gt;2020&lt;/Year&gt;&lt;RecNum&gt;37012&lt;/RecNum&gt;&lt;DisplayText&gt;&lt;style face="superscript"&gt;10&lt;/style&gt;&lt;/DisplayText&gt;&lt;record&gt;&lt;rec-number&gt;37012&lt;/rec-number&gt;&lt;foreign-keys&gt;&lt;key app="EN" db-id="r5ret2dtz5zsdced22nvf9tg0rrv0trsv2w9" timestamp="1626828491"&gt;37012&lt;/key&gt;&lt;/foreign-keys&gt;&lt;ref-type name="Journal Article"&gt;17&lt;/ref-type&gt;&lt;contributors&gt;&lt;authors&gt;&lt;author&gt;Choi, Seung Wan&lt;/author&gt;&lt;author&gt;Yoon, Hyung Jin&lt;/author&gt;&lt;author&gt;Lee, Hyeok Joo&lt;/author&gt;&lt;author&gt;Lee, Eung-Seok&lt;/author&gt;&lt;author&gt;Lim, Dae-Soon&lt;/author&gt;&lt;author&gt;Lee, Ki Bong&lt;/author&gt;&lt;/authors&gt;&lt;/contributors&gt;&lt;titles&gt;&lt;title&gt;CF4 adsorption on porous carbon derived from silicon carbide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volume&gt;306&lt;/volume&gt;&lt;section&gt;110373&lt;/section&gt;&lt;dates&gt;&lt;year&gt;2020&lt;/year&gt;&lt;/dates&gt;&lt;isbn&gt;13871811&lt;/isbn&gt;&lt;urls&gt;&lt;/urls&gt;&lt;electronic-resource-num&gt;10.1016/j.micromeso.2020.110373&lt;/electronic-resource-num&gt;&lt;/record&gt;&lt;/Cite&gt;&lt;/EndNote&gt;</w:instrText>
      </w:r>
      <w:r>
        <w:fldChar w:fldCharType="separate"/>
      </w:r>
      <w:r w:rsidR="000B20D2" w:rsidRPr="000B20D2">
        <w:rPr>
          <w:noProof/>
          <w:vertAlign w:val="superscript"/>
        </w:rPr>
        <w:t>10</w:t>
      </w:r>
      <w:r>
        <w:fldChar w:fldCharType="end"/>
      </w:r>
    </w:p>
    <w:p w14:paraId="0E88A447" w14:textId="328E239F" w:rsidR="004B2CB4" w:rsidRDefault="004B2CB4">
      <w:r>
        <w:t xml:space="preserve">11. </w:t>
      </w:r>
      <w:r>
        <w:fldChar w:fldCharType="begin"/>
      </w:r>
      <w:r w:rsidR="000B20D2">
        <w:instrText xml:space="preserve"> ADDIN EN.CITE &lt;EndNote&gt;&lt;Cite&gt;&lt;Author&gt;Sosa&lt;/Author&gt;&lt;Year&gt;2020&lt;/Year&gt;&lt;RecNum&gt;37022&lt;/RecNum&gt;&lt;DisplayText&gt;&lt;style face="superscript"&gt;11&lt;/style&gt;&lt;/DisplayText&gt;&lt;record&gt;&lt;rec-number&gt;37022&lt;/rec-number&gt;&lt;foreign-keys&gt;&lt;key app="EN" db-id="r5ret2dtz5zsdced22nvf9tg0rrv0trsv2w9" timestamp="1626828517"&gt;37022&lt;/key&gt;&lt;/foreign-keys&gt;&lt;ref-type name="Journal Article"&gt;17&lt;/ref-type&gt;&lt;contributors&gt;&lt;authors&gt;&lt;author&gt;Sosa, Julio E.&lt;/author&gt;&lt;author&gt;Malheiro, Carine&lt;/author&gt;&lt;author&gt;Ribeiro, Rui P. P. L.&lt;/author&gt;&lt;author&gt;Castro, Paulo J.&lt;/author&gt;&lt;author&gt;Piñeiro, Manuel M.&lt;/author&gt;&lt;author&gt;Araújo, João M. M.&lt;/author&gt;&lt;author&gt;Plantier, Frédéric&lt;/author&gt;&lt;author&gt;Mota, José P. B.&lt;/author&gt;&lt;author&gt;Pereiro, Ana B.&lt;/author&gt;&lt;/authors&gt;&lt;/contributors&gt;&lt;titles&gt;&lt;title&gt;Adsorption of fluorinated greenhouse gases on activated carbons: evaluation of their potential for gas separation&lt;/title&gt;&lt;secondary-title&gt;Journal of Chemical Technology &amp;amp; Biotechnology&lt;/secondary-title&gt;&lt;/titles&gt;&lt;periodical&gt;&lt;full-title&gt;Journal of Chemical Technology &amp;amp; Biotechnology&lt;/full-title&gt;&lt;/periodical&gt;&lt;pages&gt;1892-1905&lt;/pages&gt;&lt;volume&gt;95&lt;/volume&gt;&lt;number&gt;7&lt;/number&gt;&lt;section&gt;1892&lt;/section&gt;&lt;dates&gt;&lt;year&gt;2020&lt;/year&gt;&lt;/dates&gt;&lt;isbn&gt;0268-2575&amp;#xD;1097-4660&lt;/isbn&gt;&lt;urls&gt;&lt;/urls&gt;&lt;electronic-resource-num&gt;10.1002/jctb.6371&lt;/electronic-resource-num&gt;&lt;/record&gt;&lt;/Cite&gt;&lt;/EndNote&gt;</w:instrText>
      </w:r>
      <w:r>
        <w:fldChar w:fldCharType="separate"/>
      </w:r>
      <w:r w:rsidR="000B20D2" w:rsidRPr="000B20D2">
        <w:rPr>
          <w:noProof/>
          <w:vertAlign w:val="superscript"/>
        </w:rPr>
        <w:t>11</w:t>
      </w:r>
      <w:r>
        <w:fldChar w:fldCharType="end"/>
      </w:r>
    </w:p>
    <w:p w14:paraId="2D45A709" w14:textId="49FDBCA6" w:rsidR="004B2CB4" w:rsidRDefault="004B2CB4">
      <w:r>
        <w:t xml:space="preserve">12. </w:t>
      </w:r>
      <w:r>
        <w:fldChar w:fldCharType="begin"/>
      </w:r>
      <w:r w:rsidR="000B20D2">
        <w:instrText xml:space="preserve"> ADDIN EN.CITE &lt;EndNote&gt;&lt;Cite&gt;&lt;Author&gt;Seo&lt;/Author&gt;&lt;Year&gt;2021&lt;/Year&gt;&lt;RecNum&gt;37015&lt;/RecNum&gt;&lt;DisplayText&gt;&lt;style face="superscript"&gt;12&lt;/style&gt;&lt;/DisplayText&gt;&lt;record&gt;&lt;rec-number&gt;37015&lt;/rec-number&gt;&lt;foreign-keys&gt;&lt;key app="EN" db-id="r5ret2dtz5zsdced22nvf9tg0rrv0trsv2w9" timestamp="1626828500"&gt;37015&lt;/key&gt;&lt;/foreign-keys&gt;&lt;ref-type name="Journal Article"&gt;17&lt;/ref-type&gt;&lt;contributors&gt;&lt;authors&gt;&lt;author&gt;Seo, Sangwon&lt;/author&gt;&lt;author&gt;Mikšík, František&lt;/author&gt;&lt;author&gt;Maeshiro, Yuta&lt;/author&gt;&lt;author&gt;Thu, Kyaw&lt;/author&gt;&lt;author&gt;Miyazaki, Takahiko&lt;/author&gt;&lt;/authors&gt;&lt;/contributors&gt;&lt;titles&gt;&lt;title&gt;Performance Evaluation of an Adsorption Heat Pump System Using MSC-30/R1234yf Pair with the Impact of Thermal Masses&lt;/title&gt;&lt;secondary-title&gt;Applied Sciences&lt;/secondary-title&gt;&lt;/titles&gt;&lt;periodical&gt;&lt;full-title&gt;Applied Sciences&lt;/full-title&gt;&lt;/periodical&gt;&lt;volume&gt;11&lt;/volume&gt;&lt;number&gt;5&lt;/number&gt;&lt;section&gt;2279&lt;/section&gt;&lt;dates&gt;&lt;year&gt;2021&lt;/year&gt;&lt;/dates&gt;&lt;isbn&gt;2076-3417&lt;/isbn&gt;&lt;urls&gt;&lt;/urls&gt;&lt;electronic-resource-num&gt;10.3390/app11052279&lt;/electronic-resource-num&gt;&lt;/record&gt;&lt;/Cite&gt;&lt;/EndNote&gt;</w:instrText>
      </w:r>
      <w:r>
        <w:fldChar w:fldCharType="separate"/>
      </w:r>
      <w:r w:rsidR="000B20D2" w:rsidRPr="000B20D2">
        <w:rPr>
          <w:noProof/>
          <w:vertAlign w:val="superscript"/>
        </w:rPr>
        <w:t>12</w:t>
      </w:r>
      <w:r>
        <w:fldChar w:fldCharType="end"/>
      </w:r>
    </w:p>
    <w:p w14:paraId="1C324062" w14:textId="1E45324D" w:rsidR="004B2CB4" w:rsidRDefault="004B2CB4">
      <w:r>
        <w:t xml:space="preserve">13. </w:t>
      </w:r>
      <w:r>
        <w:fldChar w:fldCharType="begin"/>
      </w:r>
      <w:r w:rsidR="000B20D2">
        <w:instrText xml:space="preserve"> ADDIN EN.CITE &lt;EndNote&gt;&lt;Cite&gt;&lt;Author&gt;Yagnamurthy&lt;/Author&gt;&lt;Year&gt;2021&lt;/Year&gt;&lt;RecNum&gt;37006&lt;/RecNum&gt;&lt;DisplayText&gt;&lt;style face="superscript"&gt;13&lt;/style&gt;&lt;/DisplayText&gt;&lt;record&gt;&lt;rec-number&gt;37006&lt;/rec-number&gt;&lt;foreign-keys&gt;&lt;key app="EN" db-id="r5ret2dtz5zsdced22nvf9tg0rrv0trsv2w9" timestamp="1626828471"&gt;37006&lt;/key&gt;&lt;/foreign-keys&gt;&lt;ref-type name="Journal Article"&gt;17&lt;/ref-type&gt;&lt;contributors&gt;&lt;authors&gt;&lt;author&gt;Yagnamurthy, Sai&lt;/author&gt;&lt;author&gt;Rakshit, Dibakar&lt;/author&gt;&lt;author&gt;Jain, Sanjeev&lt;/author&gt;&lt;author&gt;Rocky, Kaiser Ahmed&lt;/author&gt;&lt;author&gt;Islam, Md Amirul&lt;/author&gt;&lt;author&gt;Saha, Bidyut Baran&lt;/author&gt;&lt;/authors&gt;&lt;/contributors&gt;&lt;titles&gt;&lt;title&gt;Adsorption of difluoromethane onto activated carbon based composites: Thermophysical properties and adsorption characterization&lt;/title&gt;&lt;secondary-title&gt;International Journal of Heat and Mass Transfer&lt;/secondary-title&gt;&lt;/titles&gt;&lt;periodical&gt;&lt;full-title&gt;International Journal of Heat and Mass Transfer&lt;/full-title&gt;&lt;abbr-1&gt;Int. J. Heat Mass Transfer&lt;/abbr-1&gt;&lt;abbr-2&gt;Int J Heat Mass Transfer&lt;/abbr-2&gt;&lt;/periodical&gt;&lt;volume&gt;171&lt;/volume&gt;&lt;section&gt;121112&lt;/section&gt;&lt;dates&gt;&lt;year&gt;2021&lt;/year&gt;&lt;/dates&gt;&lt;isbn&gt;00179310&lt;/isbn&gt;&lt;urls&gt;&lt;/urls&gt;&lt;electronic-resource-num&gt;10.1016/j.ijheatmasstransfer.2021.121112&lt;/electronic-resource-num&gt;&lt;/record&gt;&lt;/Cite&gt;&lt;/EndNote&gt;</w:instrText>
      </w:r>
      <w:r>
        <w:fldChar w:fldCharType="separate"/>
      </w:r>
      <w:r w:rsidR="000B20D2" w:rsidRPr="000B20D2">
        <w:rPr>
          <w:noProof/>
          <w:vertAlign w:val="superscript"/>
        </w:rPr>
        <w:t>13</w:t>
      </w:r>
      <w:r>
        <w:fldChar w:fldCharType="end"/>
      </w:r>
    </w:p>
    <w:p w14:paraId="5FA77742" w14:textId="5C41A6F8" w:rsidR="003F72BE" w:rsidRDefault="003F72BE">
      <w:r>
        <w:t xml:space="preserve">14. </w:t>
      </w:r>
      <w:r w:rsidR="00ED76B9">
        <w:fldChar w:fldCharType="begin"/>
      </w:r>
      <w:r w:rsidR="00ED76B9">
        <w:instrText xml:space="preserve"> ADDIN EN.CITE &lt;EndNote&gt;&lt;Cite&gt;&lt;Author&gt;Sultan&lt;/Author&gt;&lt;Year&gt;2018&lt;/Year&gt;&lt;RecNum&gt;37238&lt;/RecNum&gt;&lt;DisplayText&gt;&lt;style face="superscript"&gt;14&lt;/style&gt;&lt;/DisplayText&gt;&lt;record&gt;&lt;rec-number&gt;37238&lt;/rec-number&gt;&lt;foreign-keys&gt;&lt;key app="EN" db-id="r5ret2dtz5zsdced22nvf9tg0rrv0trsv2w9" timestamp="1630880508"&gt;37238&lt;/key&gt;&lt;/foreign-keys&gt;&lt;ref-type name="Journal Article"&gt;17&lt;/ref-type&gt;&lt;contributors&gt;&lt;authors&gt;&lt;author&gt;Sultan, Muhammad&lt;/author&gt;&lt;author&gt;Miyazaki, Takahiko&lt;/author&gt;&lt;author&gt;Saha, Bidyut B.&lt;/author&gt;&lt;author&gt;Koyama, Shigeru&lt;/author&gt;&lt;author&gt;Kil, Hyun-Sig&lt;/author&gt;&lt;author&gt;Nakabayashi, Koji&lt;/author&gt;&lt;author&gt;Miyawaki, Jin&lt;/author&gt;&lt;author&gt;Yoon, Seong-Ho&lt;/author&gt;&lt;/authors&gt;&lt;/contributors&gt;&lt;titles&gt;&lt;title&gt;Adsorption of Difluoromethane (HFC-32) onto phenol resin based adsorbent: Theory and experiments&lt;/title&gt;&lt;secondary-title&gt;International Journal of Heat and Mass Transfer&lt;/secondary-title&gt;&lt;/titles&gt;&lt;periodical&gt;&lt;full-title&gt;International Journal of Heat and Mass Transfer&lt;/full-title&gt;&lt;abbr-1&gt;Int. J. Heat Mass Transfer&lt;/abbr-1&gt;&lt;abbr-2&gt;Int J Heat Mass Transfer&lt;/abbr-2&gt;&lt;/periodical&gt;&lt;pages&gt;348-356&lt;/pages&gt;&lt;volume&gt;127&lt;/volume&gt;&lt;section&gt;348&lt;/section&gt;&lt;dates&gt;&lt;year&gt;2018&lt;/year&gt;&lt;/dates&gt;&lt;isbn&gt;00179310&lt;/isbn&gt;&lt;urls&gt;&lt;/urls&gt;&lt;electronic-resource-num&gt;10.1016/j.ijheatmasstransfer.2018.07.097&lt;/electronic-resource-num&gt;&lt;/record&gt;&lt;/Cite&gt;&lt;/EndNote&gt;</w:instrText>
      </w:r>
      <w:r w:rsidR="00ED76B9">
        <w:fldChar w:fldCharType="separate"/>
      </w:r>
      <w:r w:rsidR="00ED76B9" w:rsidRPr="00ED76B9">
        <w:rPr>
          <w:noProof/>
          <w:vertAlign w:val="superscript"/>
        </w:rPr>
        <w:t>14</w:t>
      </w:r>
      <w:r w:rsidR="00ED76B9">
        <w:fldChar w:fldCharType="end"/>
      </w:r>
    </w:p>
    <w:p w14:paraId="74D3C90E" w14:textId="5E43DF3C" w:rsidR="00ED76B9" w:rsidRDefault="00ED76B9">
      <w:r>
        <w:t xml:space="preserve">15. </w:t>
      </w:r>
      <w:r>
        <w:fldChar w:fldCharType="begin"/>
      </w:r>
      <w:r>
        <w:instrText xml:space="preserve"> ADDIN EN.CITE &lt;EndNote&gt;&lt;Cite&gt;&lt;RecNum&gt;37311&lt;/RecNum&gt;&lt;DisplayText&gt;&lt;style face="superscript"&gt;15&lt;/style&gt;&lt;/DisplayText&gt;&lt;record&gt;&lt;rec-number&gt;37311&lt;/rec-number&gt;&lt;foreign-keys&gt;&lt;key app="EN" db-id="r5ret2dtz5zsdced22nvf9tg0rrv0trsv2w9" timestamp="1631026224"&gt;37311&lt;/key&gt;&lt;/foreign-keys&gt;&lt;ref-type name="Journal Article"&gt;17&lt;/ref-type&gt;&lt;contributors&gt;&lt;/contributors&gt;&lt;titles&gt;&lt;title&gt;Adsorption Isotherms of Tetrafluoromethane and Hexafluoroethane on Various Adsorbents&lt;/title&gt;&lt;/titles&gt;&lt;dates&gt;&lt;/dates&gt;&lt;urls&gt;&lt;/urls&gt;&lt;/record&gt;&lt;/Cite&gt;&lt;/EndNote&gt;</w:instrText>
      </w:r>
      <w:r>
        <w:fldChar w:fldCharType="separate"/>
      </w:r>
      <w:r w:rsidRPr="00ED76B9">
        <w:rPr>
          <w:noProof/>
          <w:vertAlign w:val="superscript"/>
        </w:rPr>
        <w:t>15</w:t>
      </w:r>
      <w:r>
        <w:fldChar w:fldCharType="end"/>
      </w:r>
    </w:p>
    <w:p w14:paraId="6CD7E86C" w14:textId="45971C02" w:rsidR="00F45B9C" w:rsidRDefault="00F45B9C">
      <w:r>
        <w:t xml:space="preserve">16. </w:t>
      </w:r>
      <w:r w:rsidR="00212068">
        <w:fldChar w:fldCharType="begin"/>
      </w:r>
      <w:r w:rsidR="00212068">
        <w:instrText xml:space="preserve"> ADDIN EN.CITE &lt;EndNote&gt;&lt;Cite&gt;&lt;Author&gt;Askalany&lt;/Author&gt;&lt;Year&gt;2013&lt;/Year&gt;&lt;RecNum&gt;36849&lt;/RecNum&gt;&lt;DisplayText&gt;&lt;style face="superscript"&gt;16&lt;/style&gt;&lt;/DisplayText&gt;&lt;record&gt;&lt;rec-number&gt;36849&lt;/rec-number&gt;&lt;foreign-keys&gt;&lt;key app="EN" db-id="r5ret2dtz5zsdced22nvf9tg0rrv0trsv2w9" timestamp="1626827468"&gt;36849&lt;/key&gt;&lt;/foreign-keys&gt;&lt;ref-type name="Journal Article"&gt;17&lt;/ref-type&gt;&lt;contributors&gt;&lt;authors&gt;&lt;author&gt;Askalany, Ahmed A.&lt;/author&gt;&lt;author&gt;Saha, Bidyut B.&lt;/author&gt;&lt;author&gt;Uddin, Kutub&lt;/author&gt;&lt;author&gt;Miyzaki, Takahiko&lt;/author&gt;&lt;author&gt;Koyama, Shigeru&lt;/author&gt;&lt;author&gt;Srinivasan, Kandadai&lt;/author&gt;&lt;author&gt;Ismail, Ibrahim M.&lt;/author&gt;&lt;/authors&gt;&lt;/contributors&gt;&lt;titles&gt;&lt;title&gt;Adsorption Isotherms and Heat of Adsorption of Difluoromethane on Activated Carbons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pages&gt;2828-2834&lt;/pages&gt;&lt;volume&gt;58&lt;/volume&gt;&lt;number&gt;10&lt;/number&gt;&lt;section&gt;2828&lt;/section&gt;&lt;dates&gt;&lt;year&gt;2013&lt;/year&gt;&lt;/dates&gt;&lt;isbn&gt;0021-9568&amp;#xD;1520-5134&lt;/isbn&gt;&lt;urls&gt;&lt;/urls&gt;&lt;electronic-resource-num&gt;10.1021/je4005678&lt;/electronic-resource-num&gt;&lt;/record&gt;&lt;/Cite&gt;&lt;/EndNote&gt;</w:instrText>
      </w:r>
      <w:r w:rsidR="00212068">
        <w:fldChar w:fldCharType="separate"/>
      </w:r>
      <w:r w:rsidR="00212068" w:rsidRPr="00212068">
        <w:rPr>
          <w:noProof/>
          <w:vertAlign w:val="superscript"/>
        </w:rPr>
        <w:t>16</w:t>
      </w:r>
      <w:r w:rsidR="00212068">
        <w:fldChar w:fldCharType="end"/>
      </w:r>
    </w:p>
    <w:p w14:paraId="47F9D3CC" w14:textId="4B5160D0" w:rsidR="00ED76B9" w:rsidRDefault="00ED76B9"/>
    <w:p w14:paraId="31FCC4CD" w14:textId="4FAD9787" w:rsidR="000B20D2" w:rsidRPr="005C66D3" w:rsidRDefault="000B20D2" w:rsidP="005C66D3">
      <w:pPr>
        <w:jc w:val="center"/>
        <w:rPr>
          <w:b/>
          <w:bCs/>
        </w:rPr>
      </w:pPr>
      <w:r w:rsidRPr="005C66D3">
        <w:rPr>
          <w:b/>
          <w:bCs/>
        </w:rPr>
        <w:t>Ethane</w:t>
      </w:r>
    </w:p>
    <w:p w14:paraId="519B0742" w14:textId="7F9BF42C" w:rsidR="00861150" w:rsidRDefault="00861150">
      <w:r>
        <w:t xml:space="preserve">1. </w:t>
      </w:r>
      <w:r>
        <w:fldChar w:fldCharType="begin"/>
      </w:r>
      <w:r w:rsidR="00212068">
        <w:instrText xml:space="preserve"> ADDIN EN.CITE &lt;EndNote&gt;&lt;Cite&gt;&lt;Author&gt;Saha&lt;/Author&gt;&lt;Year&gt;2008&lt;/Year&gt;&lt;RecNum&gt;37047&lt;/RecNum&gt;&lt;DisplayText&gt;&lt;style face="superscript"&gt;17&lt;/style&gt;&lt;/DisplayText&gt;&lt;record&gt;&lt;rec-number&gt;37047&lt;/rec-number&gt;&lt;foreign-keys&gt;&lt;key app="EN" db-id="r5ret2dtz5zsdced22nvf9tg0rrv0trsv2w9" timestamp="1626828736"&gt;37047&lt;/key&gt;&lt;/foreign-keys&gt;&lt;ref-type name="Journal Article"&gt;17&lt;/ref-type&gt;&lt;contributors&gt;&lt;authors&gt;&lt;author&gt;Saha, Bidyut Baran&lt;/author&gt;&lt;author&gt;Chakraborty, Anutosh&lt;/author&gt;&lt;author&gt;Koyama, Shigeru&lt;/author&gt;&lt;author&gt;Yoon, Seong-Ho&lt;/author&gt;&lt;author&gt;Mochida, Isao&lt;/author&gt;&lt;author&gt;Kumja, M.&lt;/author&gt;&lt;author&gt;Yap, Christopher&lt;/author&gt;&lt;author&gt;Ng, Kim Choon&lt;/author&gt;&lt;/authors&gt;&lt;/contributors&gt;&lt;titles&gt;&lt;title&gt;Isotherms and thermodynamics for the adsorption of n -butane on pitch based activated carbon&lt;/title&gt;&lt;secondary-title&gt;International Journal of Heat and Mass Transfer&lt;/secondary-title&gt;&lt;/titles&gt;&lt;periodical&gt;&lt;full-title&gt;International Journal of Heat and Mass Transfer&lt;/full-title&gt;&lt;abbr-1&gt;Int. J. Heat Mass Transfer&lt;/abbr-1&gt;&lt;abbr-2&gt;Int J Heat Mass Transfer&lt;/abbr-2&gt;&lt;/periodical&gt;&lt;pages&gt;1582-1589&lt;/pages&gt;&lt;volume&gt;51&lt;/volume&gt;&lt;number&gt;7-8&lt;/number&gt;&lt;section&gt;1582&lt;/section&gt;&lt;dates&gt;&lt;year&gt;2008&lt;/year&gt;&lt;/dates&gt;&lt;isbn&gt;00179310&lt;/isbn&gt;&lt;urls&gt;&lt;/urls&gt;&lt;electronic-resource-num&gt;10.1016/j.ijheatmasstransfer.2007.07.031&lt;/electronic-resource-num&gt;&lt;/record&gt;&lt;/Cite&gt;&lt;/EndNote&gt;</w:instrText>
      </w:r>
      <w:r>
        <w:fldChar w:fldCharType="separate"/>
      </w:r>
      <w:r w:rsidR="00212068" w:rsidRPr="00212068">
        <w:rPr>
          <w:noProof/>
          <w:vertAlign w:val="superscript"/>
        </w:rPr>
        <w:t>17</w:t>
      </w:r>
      <w:r>
        <w:fldChar w:fldCharType="end"/>
      </w:r>
      <w:r w:rsidR="00951E55">
        <w:t xml:space="preserve"> </w:t>
      </w:r>
    </w:p>
    <w:p w14:paraId="2022AC8C" w14:textId="5D76894B" w:rsidR="00861150" w:rsidRDefault="00861150">
      <w:r>
        <w:t xml:space="preserve">2. </w:t>
      </w:r>
      <w:r>
        <w:fldChar w:fldCharType="begin"/>
      </w:r>
      <w:r w:rsidR="00212068">
        <w:instrText xml:space="preserve"> ADDIN EN.CITE &lt;EndNote&gt;&lt;Cite&gt;&lt;Author&gt;Yuan&lt;/Author&gt;&lt;Year&gt;2013&lt;/Year&gt;&lt;RecNum&gt;37048&lt;/RecNum&gt;&lt;DisplayText&gt;&lt;style face="superscript"&gt;18&lt;/style&gt;&lt;/DisplayText&gt;&lt;record&gt;&lt;rec-number&gt;37048&lt;/rec-number&gt;&lt;foreign-keys&gt;&lt;key app="EN" db-id="r5ret2dtz5zsdced22nvf9tg0rrv0trsv2w9" timestamp="1626828739"&gt;37048&lt;/key&gt;&lt;/foreign-keys&gt;&lt;ref-type name="Journal Article"&gt;17&lt;/ref-type&gt;&lt;contributors&gt;&lt;authors&gt;&lt;author&gt;Yuan, B.&lt;/author&gt;&lt;author&gt;Wu, X.&lt;/author&gt;&lt;author&gt;Chen, Y.&lt;/author&gt;&lt;author&gt;Huang, J.&lt;/author&gt;&lt;author&gt;Luo, H.&lt;/author&gt;&lt;author&gt;Deng, S.&lt;/author&gt;&lt;/authors&gt;&lt;/contributors&gt;&lt;auth-address&gt;Chemical Engineering Department, New Mexico State University, Las Cruces, NM 88003, USA.&lt;/auth-address&gt;&lt;titles&gt;&lt;title&gt;Adsorptive separation studies of ethane-methane and methane-nitrogen systems using mesoporous carbon&lt;/title&gt;&lt;secondary-title&gt;J Colloid Interface Sci&lt;/secondary-title&gt;&lt;/titles&gt;&lt;periodical&gt;&lt;full-title&gt;Journal of Colloid and Interface Science&lt;/full-title&gt;&lt;abbr-1&gt;J. Colloid Interface Sci.&lt;/abbr-1&gt;&lt;abbr-2&gt;J Colloid Interface Sci&lt;/abbr-2&gt;&lt;/periodical&gt;&lt;pages&gt;445-50&lt;/pages&gt;&lt;volume&gt;394&lt;/volume&gt;&lt;edition&gt;2013/01/15&lt;/edition&gt;&lt;dates&gt;&lt;year&gt;2013&lt;/year&gt;&lt;pub-dates&gt;&lt;date&gt;Mar 15&lt;/date&gt;&lt;/pub-dates&gt;&lt;/dates&gt;&lt;isbn&gt;1095-7103 (Electronic)&amp;#xD;0021-9797 (Linking)&lt;/isbn&gt;&lt;accession-num&gt;23312913&lt;/accession-num&gt;&lt;urls&gt;&lt;related-urls&gt;&lt;url&gt;https://www.ncbi.nlm.nih.gov/pubmed/23312913&lt;/url&gt;&lt;/related-urls&gt;&lt;/urls&gt;&lt;electronic-resource-num&gt;10.1016/j.jcis.2012.12.025&lt;/electronic-resource-num&gt;&lt;/record&gt;&lt;/Cite&gt;&lt;/EndNote&gt;</w:instrText>
      </w:r>
      <w:r>
        <w:fldChar w:fldCharType="separate"/>
      </w:r>
      <w:r w:rsidR="00212068" w:rsidRPr="00212068">
        <w:rPr>
          <w:noProof/>
          <w:vertAlign w:val="superscript"/>
        </w:rPr>
        <w:t>18</w:t>
      </w:r>
      <w:r>
        <w:fldChar w:fldCharType="end"/>
      </w:r>
      <w:r w:rsidR="00951E55">
        <w:t xml:space="preserve"> </w:t>
      </w:r>
    </w:p>
    <w:p w14:paraId="5C338C0A" w14:textId="5DCB904C" w:rsidR="00861150" w:rsidRDefault="00861150">
      <w:r>
        <w:t>3.</w:t>
      </w:r>
      <w:r>
        <w:fldChar w:fldCharType="begin"/>
      </w:r>
      <w:r w:rsidR="00212068">
        <w:instrText xml:space="preserve"> ADDIN EN.CITE &lt;EndNote&gt;&lt;Cite&gt;&lt;RecNum&gt;37063&lt;/RecNum&gt;&lt;DisplayText&gt;&lt;style face="superscript"&gt;19&lt;/style&gt;&lt;/DisplayText&gt;&lt;record&gt;&lt;rec-number&gt;37063&lt;/rec-number&gt;&lt;foreign-keys&gt;&lt;key app="EN" db-id="r5ret2dtz5zsdced22nvf9tg0rrv0trsv2w9" timestamp="1626828786"&gt;37063&lt;/key&gt;&lt;/foreign-keys&gt;&lt;ref-type name="Journal Article"&gt;17&lt;/ref-type&gt;&lt;contributors&gt;&lt;/contributors&gt;&lt;titles&gt;&lt;title&gt;Adsorption Equilibria of Methane, Ethane, Ethylene, Nitrogen, and Hydrogen onto Activated Carbon&lt;/title&gt;&lt;/titles&gt;&lt;dates&gt;&lt;/dates&gt;&lt;urls&gt;&lt;/urls&gt;&lt;custom7&gt;3&lt;/custom7&gt;&lt;/record&gt;&lt;/Cite&gt;&lt;/EndNote&gt;</w:instrText>
      </w:r>
      <w:r>
        <w:fldChar w:fldCharType="separate"/>
      </w:r>
      <w:r w:rsidR="00212068" w:rsidRPr="00212068">
        <w:rPr>
          <w:noProof/>
          <w:vertAlign w:val="superscript"/>
        </w:rPr>
        <w:t>19</w:t>
      </w:r>
      <w:r>
        <w:fldChar w:fldCharType="end"/>
      </w:r>
    </w:p>
    <w:p w14:paraId="2C9EDDAE" w14:textId="451A5C15" w:rsidR="00861150" w:rsidRDefault="00861150">
      <w:r>
        <w:t xml:space="preserve">4. </w:t>
      </w:r>
      <w:r>
        <w:fldChar w:fldCharType="begin"/>
      </w:r>
      <w:r w:rsidR="00212068">
        <w:instrText xml:space="preserve"> ADDIN EN.CITE &lt;EndNote&gt;&lt;Cite&gt;&lt;Author&gt;Liang&lt;/Author&gt;&lt;Year&gt;2017&lt;/Year&gt;&lt;RecNum&gt;37044&lt;/RecNum&gt;&lt;DisplayText&gt;&lt;style face="superscript"&gt;20&lt;/style&gt;&lt;/DisplayText&gt;&lt;record&gt;&lt;rec-number&gt;37044&lt;/rec-number&gt;&lt;foreign-keys&gt;&lt;key app="EN" db-id="r5ret2dtz5zsdced22nvf9tg0rrv0trsv2w9" timestamp="1626828728"&gt;37044&lt;/key&gt;&lt;/foreign-keys&gt;&lt;ref-type name="Journal Article"&gt;17&lt;/ref-type&gt;&lt;contributors&gt;&lt;authors&gt;&lt;author&gt;Liang, Wanwen&lt;/author&gt;&lt;author&gt;Zhang, Yufan&lt;/author&gt;&lt;author&gt;Wang, Xingjie&lt;/author&gt;&lt;author&gt;Wu, Ying&lt;/author&gt;&lt;author&gt;Zhou, Xin&lt;/author&gt;&lt;author&gt;Xiao, Jing&lt;/author&gt;&lt;author&gt;Li, Yingwei&lt;/author&gt;&lt;author&gt;Wang, Haihui&lt;/author&gt;&lt;author&gt;Li, Zhong&lt;/author&gt;&lt;/authors&gt;&lt;/contributors&gt;&lt;titles&gt;&lt;title&gt;Asphalt-derived high surface area activated porous carbons for the effective adsorption separation of ethane and ethylene&lt;/title&gt;&lt;secondary-title&gt;Chemical Engineering Science&lt;/secondary-title&gt;&lt;/titles&gt;&lt;periodical&gt;&lt;full-title&gt;Chemical Engineering Science&lt;/full-title&gt;&lt;abbr-1&gt;Chem. Eng. Sci.&lt;/abbr-1&gt;&lt;abbr-2&gt;Chem Eng Sci&lt;/abbr-2&gt;&lt;/periodical&gt;&lt;pages&gt;192-202&lt;/pages&gt;&lt;volume&gt;162&lt;/volume&gt;&lt;section&gt;192&lt;/section&gt;&lt;dates&gt;&lt;year&gt;2017&lt;/year&gt;&lt;/dates&gt;&lt;isbn&gt;00092509&lt;/isbn&gt;&lt;urls&gt;&lt;/urls&gt;&lt;electronic-resource-num&gt;10.1016/j.ces.2017.01.003&lt;/electronic-resource-num&gt;&lt;/record&gt;&lt;/Cite&gt;&lt;/EndNote&gt;</w:instrText>
      </w:r>
      <w:r>
        <w:fldChar w:fldCharType="separate"/>
      </w:r>
      <w:r w:rsidR="00212068" w:rsidRPr="00212068">
        <w:rPr>
          <w:noProof/>
          <w:vertAlign w:val="superscript"/>
        </w:rPr>
        <w:t>20</w:t>
      </w:r>
      <w:r>
        <w:fldChar w:fldCharType="end"/>
      </w:r>
      <w:r w:rsidR="00951E55">
        <w:t xml:space="preserve"> </w:t>
      </w:r>
    </w:p>
    <w:p w14:paraId="0F2589C4" w14:textId="53566C8E" w:rsidR="00861150" w:rsidRDefault="00861150">
      <w:r>
        <w:t xml:space="preserve">5. </w:t>
      </w:r>
      <w:r>
        <w:fldChar w:fldCharType="begin"/>
      </w:r>
      <w:r w:rsidR="00212068">
        <w:instrText xml:space="preserve"> ADDIN EN.CITE &lt;EndNote&gt;&lt;Cite&gt;&lt;Author&gt;Ho&lt;/Author&gt;&lt;Year&gt;2021&lt;/Year&gt;&lt;RecNum&gt;37225&lt;/RecNum&gt;&lt;DisplayText&gt;&lt;style face="superscript"&gt;21&lt;/style&gt;&lt;/DisplayText&gt;&lt;record&gt;&lt;rec-number&gt;37225&lt;/rec-number&gt;&lt;foreign-keys&gt;&lt;key app="EN" db-id="r5ret2dtz5zsdced22nvf9tg0rrv0trsv2w9" timestamp="1630864928"&gt;37225&lt;/key&gt;&lt;/foreign-keys&gt;&lt;ref-type name="Journal Article"&gt;17&lt;/ref-type&gt;&lt;contributors&gt;&lt;authors&gt;&lt;author&gt;Ho, Bich Ngoc&lt;/author&gt;&lt;author&gt;Perez, David Pino&lt;/author&gt;&lt;author&gt;Mancilla, Deneb Peredo&lt;/author&gt;&lt;author&gt;Diaz, Joseph&lt;/author&gt;&lt;author&gt;Hort, Cécile&lt;/author&gt;&lt;author&gt;Bessieres, David&lt;/author&gt;&lt;author&gt;Ghimbeu, Camélia Matei&lt;/author&gt;&lt;/authors&gt;&lt;/contributors&gt;&lt;titles&gt;&lt;title&gt;Determination of methane, ethane and propane on activated carbons by experimental pressure swing adsorption method&lt;/title&gt;&lt;secondary-title&gt;Journal of Natural Gas Science and Engineering&lt;/secondary-title&gt;&lt;/titles&gt;&lt;periodical&gt;&lt;full-title&gt;Journal of Natural Gas Science and Engineering&lt;/full-title&gt;&lt;/periodical&gt;&lt;section&gt;104124&lt;/section&gt;&lt;dates&gt;&lt;year&gt;2021&lt;/year&gt;&lt;/dates&gt;&lt;isbn&gt;18755100&lt;/isbn&gt;&lt;urls&gt;&lt;/urls&gt;&lt;electronic-resource-num&gt;10.1016/j.jngse.2021.104124&lt;/electronic-resource-num&gt;&lt;/record&gt;&lt;/Cite&gt;&lt;/EndNote&gt;</w:instrText>
      </w:r>
      <w:r>
        <w:fldChar w:fldCharType="separate"/>
      </w:r>
      <w:r w:rsidR="00212068" w:rsidRPr="00212068">
        <w:rPr>
          <w:noProof/>
          <w:vertAlign w:val="superscript"/>
        </w:rPr>
        <w:t>21</w:t>
      </w:r>
      <w:r>
        <w:fldChar w:fldCharType="end"/>
      </w:r>
      <w:r w:rsidR="00951E55">
        <w:t xml:space="preserve"> </w:t>
      </w:r>
    </w:p>
    <w:p w14:paraId="6973398E" w14:textId="4C5425DF" w:rsidR="00861150" w:rsidRDefault="00861150">
      <w:r>
        <w:t xml:space="preserve">6. </w:t>
      </w:r>
      <w:r>
        <w:fldChar w:fldCharType="begin"/>
      </w:r>
      <w:r w:rsidR="00212068">
        <w:instrText xml:space="preserve"> ADDIN EN.CITE &lt;EndNote&gt;&lt;Cite&gt;&lt;Author&gt;Chen&lt;/Author&gt;&lt;Year&gt;2011&lt;/Year&gt;&lt;RecNum&gt;37067&lt;/RecNum&gt;&lt;DisplayText&gt;&lt;style face="superscript"&gt;22&lt;/style&gt;&lt;/DisplayText&gt;&lt;record&gt;&lt;rec-number&gt;37067&lt;/rec-number&gt;&lt;foreign-keys&gt;&lt;key app="EN" db-id="r5ret2dtz5zsdced22nvf9tg0rrv0trsv2w9" timestamp="1626828795"&gt;37067&lt;/key&gt;&lt;/foreign-keys&gt;&lt;ref-type name="Journal Article"&gt;17&lt;/ref-type&gt;&lt;contributors&gt;&lt;authors&gt;&lt;author&gt;Chen, Jiahui&lt;/author&gt;&lt;author&gt;Loo, Leslie S.&lt;/author&gt;&lt;author&gt;Wang, Kean&lt;/author&gt;&lt;/authors&gt;&lt;/contributors&gt;&lt;titles&gt;&lt;title&gt;An Ideal Absorbed Solution Theory (IAST) Study of Adsorption Equilibria of Binary Mixtures of Methane and Ethane on a Templated Carbon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pages&gt;1209-1212&lt;/pages&gt;&lt;volume&gt;56&lt;/volume&gt;&lt;number&gt;4&lt;/number&gt;&lt;section&gt;1209&lt;/section&gt;&lt;dates&gt;&lt;year&gt;2011&lt;/year&gt;&lt;/dates&gt;&lt;isbn&gt;0021-9568&amp;#xD;1520-5134&lt;/isbn&gt;&lt;urls&gt;&lt;/urls&gt;&lt;electronic-resource-num&gt;10.1021/je101099c&lt;/electronic-resource-num&gt;&lt;/record&gt;&lt;/Cite&gt;&lt;/EndNote&gt;</w:instrText>
      </w:r>
      <w:r>
        <w:fldChar w:fldCharType="separate"/>
      </w:r>
      <w:r w:rsidR="00212068" w:rsidRPr="00212068">
        <w:rPr>
          <w:noProof/>
          <w:vertAlign w:val="superscript"/>
        </w:rPr>
        <w:t>22</w:t>
      </w:r>
      <w:r>
        <w:fldChar w:fldCharType="end"/>
      </w:r>
    </w:p>
    <w:p w14:paraId="0753B8B9" w14:textId="62295824" w:rsidR="00861150" w:rsidRDefault="00861150">
      <w:r>
        <w:t xml:space="preserve">7. </w:t>
      </w:r>
      <w:r>
        <w:fldChar w:fldCharType="begin"/>
      </w:r>
      <w:r w:rsidR="00212068">
        <w:instrText xml:space="preserve"> ADDIN EN.CITE &lt;EndNote&gt;&lt;Cite&gt;&lt;Author&gt;Wang&lt;/Author&gt;&lt;Year&gt;2016&lt;/Year&gt;&lt;RecNum&gt;37043&lt;/RecNum&gt;&lt;DisplayText&gt;&lt;style face="superscript"&gt;23&lt;/style&gt;&lt;/DisplayText&gt;&lt;record&gt;&lt;rec-number&gt;37043&lt;/rec-number&gt;&lt;foreign-keys&gt;&lt;key app="EN" db-id="r5ret2dtz5zsdced22nvf9tg0rrv0trsv2w9" timestamp="1626828725"&gt;37043&lt;/key&gt;&lt;/foreign-keys&gt;&lt;ref-type name="Journal Article"&gt;17&lt;/ref-type&gt;&lt;contributors&gt;&lt;authors&gt;&lt;author&gt;Wang, Xingjie&lt;/author&gt;&lt;author&gt;Wu, Ying&lt;/author&gt;&lt;author&gt;Zhou, Xin&lt;/author&gt;&lt;author&gt;Xiao, Jing&lt;/author&gt;&lt;author&gt;Xia, Qibin&lt;/author&gt;&lt;author&gt;Wang, Haihui&lt;/author&gt;&lt;author&gt;Li, Zhong&lt;/author&gt;&lt;/authors&gt;&lt;/contributors&gt;&lt;titles&gt;&lt;title&gt;Novel C-PDA adsorbents with high uptake and preferential adsorption of ethane over ethylene&lt;/title&gt;&lt;secondary-title&gt;Chemical Engineering Science&lt;/secondary-title&gt;&lt;/titles&gt;&lt;periodical&gt;&lt;full-title&gt;Chemical Engineering Science&lt;/full-title&gt;&lt;abbr-1&gt;Chem. Eng. Sci.&lt;/abbr-1&gt;&lt;abbr-2&gt;Chem Eng Sci&lt;/abbr-2&gt;&lt;/periodical&gt;&lt;pages&gt;338-347&lt;/pages&gt;&lt;volume&gt;155&lt;/volume&gt;&lt;section&gt;338&lt;/section&gt;&lt;dates&gt;&lt;year&gt;2016&lt;/year&gt;&lt;/dates&gt;&lt;isbn&gt;00092509&lt;/isbn&gt;&lt;urls&gt;&lt;/urls&gt;&lt;electronic-resource-num&gt;10.1016/j.ces.2016.08.026&lt;/electronic-resource-num&gt;&lt;/record&gt;&lt;/Cite&gt;&lt;/EndNote&gt;</w:instrText>
      </w:r>
      <w:r>
        <w:fldChar w:fldCharType="separate"/>
      </w:r>
      <w:r w:rsidR="00212068" w:rsidRPr="00212068">
        <w:rPr>
          <w:noProof/>
          <w:vertAlign w:val="superscript"/>
        </w:rPr>
        <w:t>23</w:t>
      </w:r>
      <w:r>
        <w:fldChar w:fldCharType="end"/>
      </w:r>
      <w:r w:rsidR="00951E55">
        <w:t xml:space="preserve"> </w:t>
      </w:r>
    </w:p>
    <w:p w14:paraId="2906C5CF" w14:textId="63BD1B32" w:rsidR="00861150" w:rsidRDefault="00861150">
      <w:r>
        <w:t xml:space="preserve">8. </w:t>
      </w:r>
      <w:r>
        <w:fldChar w:fldCharType="begin"/>
      </w:r>
      <w:r w:rsidR="00212068">
        <w:instrText xml:space="preserve"> ADDIN EN.CITE &lt;EndNote&gt;&lt;Cite&gt;&lt;Author&gt;Jiang&lt;/Author&gt;&lt;Year&gt;2013&lt;/Year&gt;&lt;RecNum&gt;37070&lt;/RecNum&gt;&lt;DisplayText&gt;&lt;style face="superscript"&gt;24&lt;/style&gt;&lt;/DisplayText&gt;&lt;record&gt;&lt;rec-number&gt;37070&lt;/rec-number&gt;&lt;foreign-keys&gt;&lt;key app="EN" db-id="r5ret2dtz5zsdced22nvf9tg0rrv0trsv2w9" timestamp="1626828802"&gt;37070&lt;/key&gt;&lt;/foreign-keys&gt;&lt;ref-type name="Journal Article"&gt;17&lt;/ref-type&gt;&lt;contributors&gt;&lt;authors&gt;&lt;author&gt;Jiang, Wen-Juan&lt;/author&gt;&lt;author&gt;Sun, Lin-Bing&lt;/author&gt;&lt;author&gt;Yin, Yu&lt;/author&gt;&lt;author&gt;Song, Xue-Lin&lt;/author&gt;&lt;author&gt;Liu, Xiao-Qin&lt;/author&gt;&lt;/authors&gt;&lt;/contributors&gt;&lt;titles&gt;&lt;title&gt;Ordered Mesoporous Carbon CMK-3 Modified with Cu(I) for Selective Ethylene/Ethane Adsorption&lt;/title&gt;&lt;secondary-title&gt;Separation Science and Technology&lt;/secondary-title&gt;&lt;/titles&gt;&lt;periodical&gt;&lt;full-title&gt;Separation Science and Technology&lt;/full-title&gt;&lt;abbr-1&gt;Sep. Sci. Technol.&lt;/abbr-1&gt;&lt;abbr-2&gt;Sep Sci Technol&lt;/abbr-2&gt;&lt;/periodical&gt;&lt;pages&gt;968-976&lt;/pages&gt;&lt;volume&gt;48&lt;/volume&gt;&lt;number&gt;6&lt;/number&gt;&lt;section&gt;968&lt;/section&gt;&lt;dates&gt;&lt;year&gt;2013&lt;/year&gt;&lt;/dates&gt;&lt;isbn&gt;0149-6395&amp;#xD;1520-5754&lt;/isbn&gt;&lt;urls&gt;&lt;/urls&gt;&lt;electronic-resource-num&gt;10.1080/01496395.2012.712600&lt;/electronic-resource-num&gt;&lt;/record&gt;&lt;/Cite&gt;&lt;/EndNote&gt;</w:instrText>
      </w:r>
      <w:r>
        <w:fldChar w:fldCharType="separate"/>
      </w:r>
      <w:r w:rsidR="00212068" w:rsidRPr="00212068">
        <w:rPr>
          <w:noProof/>
          <w:vertAlign w:val="superscript"/>
        </w:rPr>
        <w:t>24</w:t>
      </w:r>
      <w:r>
        <w:fldChar w:fldCharType="end"/>
      </w:r>
      <w:r w:rsidR="00951E55">
        <w:t xml:space="preserve"> </w:t>
      </w:r>
    </w:p>
    <w:p w14:paraId="421E99DA" w14:textId="328E3204" w:rsidR="00861150" w:rsidRDefault="00861150">
      <w:r>
        <w:t xml:space="preserve">9. </w:t>
      </w:r>
      <w:r w:rsidR="00951E55">
        <w:fldChar w:fldCharType="begin"/>
      </w:r>
      <w:r w:rsidR="00212068">
        <w:instrText xml:space="preserve"> ADDIN EN.CITE &lt;EndNote&gt;&lt;Cite&gt;&lt;RecNum&gt;37068&lt;/RecNum&gt;&lt;DisplayText&gt;&lt;style face="superscript"&gt;25&lt;/style&gt;&lt;/DisplayText&gt;&lt;record&gt;&lt;rec-number&gt;37068&lt;/rec-number&gt;&lt;foreign-keys&gt;&lt;key app="EN" db-id="r5ret2dtz5zsdced22nvf9tg0rrv0trsv2w9" timestamp="1626828796"&gt;37068&lt;/key&gt;&lt;/foreign-keys&gt;&lt;ref-type name="Journal Article"&gt;17&lt;/ref-type&gt;&lt;contributors&gt;&lt;/contributors&gt;&lt;titles&gt;&lt;title&gt;Adsorption and Desorption Equilibria of Nitrogen, Methane, Ethane, and Ethylene on Date-Pit Activated Carbon&lt;/title&gt;&lt;/titles&gt;&lt;dates&gt;&lt;/dates&gt;&lt;urls&gt;&lt;/urls&gt;&lt;/record&gt;&lt;/Cite&gt;&lt;/EndNote&gt;</w:instrText>
      </w:r>
      <w:r w:rsidR="00951E55">
        <w:fldChar w:fldCharType="separate"/>
      </w:r>
      <w:r w:rsidR="00212068" w:rsidRPr="00212068">
        <w:rPr>
          <w:noProof/>
          <w:vertAlign w:val="superscript"/>
        </w:rPr>
        <w:t>25</w:t>
      </w:r>
      <w:r w:rsidR="00951E55">
        <w:fldChar w:fldCharType="end"/>
      </w:r>
    </w:p>
    <w:p w14:paraId="6501B544" w14:textId="4BCB7D8E" w:rsidR="000B20D2" w:rsidRDefault="000B20D2">
      <w:r>
        <w:t xml:space="preserve">10. </w:t>
      </w:r>
      <w:r w:rsidR="000163DC">
        <w:fldChar w:fldCharType="begin"/>
      </w:r>
      <w:r w:rsidR="00212068">
        <w:instrText xml:space="preserve"> ADDIN EN.CITE &lt;EndNote&gt;&lt;Cite&gt;&lt;Author&gt;Giraldo&lt;/Author&gt;&lt;Year&gt;2011&lt;/Year&gt;&lt;RecNum&gt;37072&lt;/RecNum&gt;&lt;DisplayText&gt;&lt;style face="superscript"&gt;26&lt;/style&gt;&lt;/DisplayText&gt;&lt;record&gt;&lt;rec-number&gt;37072&lt;/rec-number&gt;&lt;foreign-keys&gt;&lt;key app="EN" db-id="r5ret2dtz5zsdced22nvf9tg0rrv0trsv2w9" timestamp="1626828826"&gt;37072&lt;/key&gt;&lt;/foreign-keys&gt;&lt;ref-type name="Journal Article"&gt;17&lt;/ref-type&gt;&lt;contributors&gt;&lt;authors&gt;&lt;author&gt;Giraldo, Liliana&lt;/author&gt;&lt;author&gt;Moreno-Piraján, Juan Carlos&lt;/author&gt;&lt;/authors&gt;&lt;/contributors&gt;&lt;titles&gt;&lt;title&gt;Novel Activated Carbon Monoliths for Methane Adsorption Obtained from Coffee Husks&lt;/title&gt;&lt;secondary-title&gt;Materials Sciences and Applications&lt;/secondary-title&gt;&lt;/titles&gt;&lt;periodical&gt;&lt;full-title&gt;Materials Sciences and Applications&lt;/full-title&gt;&lt;/periodical&gt;&lt;pages&gt;331-339&lt;/pages&gt;&lt;volume&gt;02&lt;/volume&gt;&lt;number&gt;05&lt;/number&gt;&lt;section&gt;331&lt;/section&gt;&lt;dates&gt;&lt;year&gt;2011&lt;/year&gt;&lt;/dates&gt;&lt;isbn&gt;2153-117X&amp;#xD;2153-1188&lt;/isbn&gt;&lt;urls&gt;&lt;/urls&gt;&lt;electronic-resource-num&gt;10.4236/msa.2011.25043&lt;/electronic-resource-num&gt;&lt;/record&gt;&lt;/Cite&gt;&lt;/EndNote&gt;</w:instrText>
      </w:r>
      <w:r w:rsidR="000163DC">
        <w:fldChar w:fldCharType="separate"/>
      </w:r>
      <w:r w:rsidR="00212068" w:rsidRPr="00212068">
        <w:rPr>
          <w:noProof/>
          <w:vertAlign w:val="superscript"/>
        </w:rPr>
        <w:t>26</w:t>
      </w:r>
      <w:r w:rsidR="000163DC">
        <w:fldChar w:fldCharType="end"/>
      </w:r>
    </w:p>
    <w:p w14:paraId="6F21A5AF" w14:textId="48485365" w:rsidR="00861150" w:rsidRDefault="00861150">
      <w:r>
        <w:lastRenderedPageBreak/>
        <w:t xml:space="preserve">11. </w:t>
      </w:r>
      <w:r w:rsidR="000163DC">
        <w:fldChar w:fldCharType="begin"/>
      </w:r>
      <w:r w:rsidR="00212068">
        <w:instrText xml:space="preserve"> ADDIN EN.CITE &lt;EndNote&gt;&lt;Cite&gt;&lt;RecNum&gt;37065&lt;/RecNum&gt;&lt;DisplayText&gt;&lt;style face="superscript"&gt;27&lt;/style&gt;&lt;/DisplayText&gt;&lt;record&gt;&lt;rec-number&gt;37065&lt;/rec-number&gt;&lt;foreign-keys&gt;&lt;key app="EN" db-id="r5ret2dtz5zsdced22nvf9tg0rrv0trsv2w9" timestamp="1626828789"&gt;37065&lt;/key&gt;&lt;/foreign-keys&gt;&lt;ref-type name="Journal Article"&gt;17&lt;/ref-type&gt;&lt;contributors&gt;&lt;/contributors&gt;&lt;titles&gt;&lt;title&gt;Adsorption Equilibria of Nitrogen, Methane, and Ethane on BDH-Activated Carbon&lt;/title&gt;&lt;/titles&gt;&lt;dates&gt;&lt;/dates&gt;&lt;urls&gt;&lt;/urls&gt;&lt;/record&gt;&lt;/Cite&gt;&lt;/EndNote&gt;</w:instrText>
      </w:r>
      <w:r w:rsidR="000163DC">
        <w:fldChar w:fldCharType="separate"/>
      </w:r>
      <w:r w:rsidR="00212068" w:rsidRPr="00212068">
        <w:rPr>
          <w:noProof/>
          <w:vertAlign w:val="superscript"/>
        </w:rPr>
        <w:t>27</w:t>
      </w:r>
      <w:r w:rsidR="000163DC">
        <w:fldChar w:fldCharType="end"/>
      </w:r>
    </w:p>
    <w:p w14:paraId="3BACD491" w14:textId="3B0C8340" w:rsidR="00F75138" w:rsidRDefault="00F75138">
      <w:r>
        <w:t xml:space="preserve">12. </w:t>
      </w:r>
      <w:r>
        <w:fldChar w:fldCharType="begin"/>
      </w:r>
      <w:r w:rsidR="00212068">
        <w:instrText xml:space="preserve"> ADDIN EN.CITE &lt;EndNote&gt;&lt;Cite&gt;&lt;Author&gt;Fu&lt;/Author&gt;&lt;Year&gt;2019&lt;/Year&gt;&lt;RecNum&gt;37312&lt;/RecNum&gt;&lt;DisplayText&gt;&lt;style face="superscript"&gt;28&lt;/style&gt;&lt;/DisplayText&gt;&lt;record&gt;&lt;rec-number&gt;37312&lt;/rec-number&gt;&lt;foreign-keys&gt;&lt;key app="EN" db-id="r5ret2dtz5zsdced22nvf9tg0rrv0trsv2w9" timestamp="1631030574"&gt;37312&lt;/key&gt;&lt;/foreign-keys&gt;&lt;ref-type name="Journal Article"&gt;17&lt;/ref-type&gt;&lt;contributors&gt;&lt;authors&gt;&lt;author&gt;Fu, Ning&lt;/author&gt;&lt;author&gt;Yu, Jing&lt;/author&gt;&lt;author&gt;Zhao, Jing&lt;/author&gt;&lt;author&gt;Liu, Rui&lt;/author&gt;&lt;author&gt;Li, Feng&lt;/author&gt;&lt;author&gt;Du, Yuchuan&lt;/author&gt;&lt;author&gt;Yang, Zhenglong&lt;/author&gt;&lt;/authors&gt;&lt;/contributors&gt;&lt;titles&gt;&lt;title&gt;In-situ preparation of nitrogen-doped unimodal ultramicropore carbon nanosheets with ultrahigh gas selectivity&lt;/title&gt;&lt;secondary-title&gt;Carbon&lt;/secondary-title&gt;&lt;/titles&gt;&lt;periodical&gt;&lt;full-title&gt;Carbon&lt;/full-title&gt;&lt;/periodical&gt;&lt;pages&gt;538-545&lt;/pages&gt;&lt;volume&gt;149&lt;/volume&gt;&lt;section&gt;538&lt;/section&gt;&lt;dates&gt;&lt;year&gt;2019&lt;/year&gt;&lt;/dates&gt;&lt;isbn&gt;00086223&lt;/isbn&gt;&lt;urls&gt;&lt;/urls&gt;&lt;electronic-resource-num&gt;10.1016/j.carbon.2019.04.076&lt;/electronic-resource-num&gt;&lt;/record&gt;&lt;/Cite&gt;&lt;/EndNote&gt;</w:instrText>
      </w:r>
      <w:r>
        <w:fldChar w:fldCharType="separate"/>
      </w:r>
      <w:r w:rsidR="00212068" w:rsidRPr="00212068">
        <w:rPr>
          <w:noProof/>
          <w:vertAlign w:val="superscript"/>
        </w:rPr>
        <w:t>28</w:t>
      </w:r>
      <w:r>
        <w:fldChar w:fldCharType="end"/>
      </w:r>
    </w:p>
    <w:p w14:paraId="312A4A27" w14:textId="4359EFAC" w:rsidR="00F75138" w:rsidRDefault="00F75138">
      <w:r>
        <w:t xml:space="preserve">13. </w:t>
      </w:r>
      <w:r>
        <w:fldChar w:fldCharType="begin"/>
      </w:r>
      <w:r w:rsidR="00212068">
        <w:instrText xml:space="preserve"> ADDIN EN.CITE &lt;EndNote&gt;&lt;Cite&gt;&lt;Author&gt;Mallek&lt;/Author&gt;&lt;Year&gt;2021&lt;/Year&gt;&lt;RecNum&gt;37318&lt;/RecNum&gt;&lt;DisplayText&gt;&lt;style face="superscript"&gt;29&lt;/style&gt;&lt;/DisplayText&gt;&lt;record&gt;&lt;rec-number&gt;37318&lt;/rec-number&gt;&lt;foreign-keys&gt;&lt;key app="EN" db-id="r5ret2dtz5zsdced22nvf9tg0rrv0trsv2w9" timestamp="1631030594"&gt;37318&lt;/key&gt;&lt;/foreign-keys&gt;&lt;ref-type name="Journal Article"&gt;17&lt;/ref-type&gt;&lt;contributors&gt;&lt;authors&gt;&lt;author&gt;Mallek, Rafik&lt;/author&gt;&lt;author&gt;Plantier, Frédéric&lt;/author&gt;&lt;author&gt;Dicharry, Christophe&lt;/author&gt;&lt;author&gt;Jacob, Matthieu&lt;/author&gt;&lt;author&gt;Miqueu, Christelle&lt;/author&gt;&lt;/authors&gt;&lt;/contributors&gt;&lt;titles&gt;&lt;title&gt;Experimental characterization of cyclopentane adsorption/desorption in microporous activated carbons&lt;/title&gt;&lt;secondary-title&gt;Carbon Trends&lt;/secondary-title&gt;&lt;/titles&gt;&lt;periodical&gt;&lt;full-title&gt;Carbon Trends&lt;/full-title&gt;&lt;/periodical&gt;&lt;volume&gt;2&lt;/volume&gt;&lt;section&gt;100021&lt;/section&gt;&lt;dates&gt;&lt;year&gt;2021&lt;/year&gt;&lt;/dates&gt;&lt;isbn&gt;26670569&lt;/isbn&gt;&lt;urls&gt;&lt;/urls&gt;&lt;electronic-resource-num&gt;10.1016/j.cartre.2020.100021&lt;/electronic-resource-num&gt;&lt;/record&gt;&lt;/Cite&gt;&lt;/EndNote&gt;</w:instrText>
      </w:r>
      <w:r>
        <w:fldChar w:fldCharType="separate"/>
      </w:r>
      <w:r w:rsidR="00212068" w:rsidRPr="00212068">
        <w:rPr>
          <w:noProof/>
          <w:vertAlign w:val="superscript"/>
        </w:rPr>
        <w:t>29</w:t>
      </w:r>
      <w:r>
        <w:fldChar w:fldCharType="end"/>
      </w:r>
    </w:p>
    <w:p w14:paraId="14DA3372" w14:textId="31FA17A9" w:rsidR="00F75138" w:rsidRDefault="00F75138">
      <w:r>
        <w:t xml:space="preserve">14. </w:t>
      </w:r>
      <w:r>
        <w:fldChar w:fldCharType="begin"/>
      </w:r>
      <w:r w:rsidR="00212068">
        <w:instrText xml:space="preserve"> ADDIN EN.CITE &lt;EndNote&gt;&lt;Cite&gt;&lt;Author&gt;Ma&lt;/Author&gt;&lt;Year&gt;2022&lt;/Year&gt;&lt;RecNum&gt;37326&lt;/RecNum&gt;&lt;DisplayText&gt;&lt;style face="superscript"&gt;30&lt;/style&gt;&lt;/DisplayText&gt;&lt;record&gt;&lt;rec-number&gt;37326&lt;/rec-number&gt;&lt;foreign-keys&gt;&lt;key app="EN" db-id="r5ret2dtz5zsdced22nvf9tg0rrv0trsv2w9" timestamp="1631034351"&gt;37326&lt;/key&gt;&lt;/foreign-keys&gt;&lt;ref-type name="Journal Article"&gt;17&lt;/ref-type&gt;&lt;contributors&gt;&lt;authors&gt;&lt;author&gt;Ma, Xiancheng&lt;/author&gt;&lt;author&gt;Fang, Muaoer&lt;/author&gt;&lt;author&gt;Liu, Baogen&lt;/author&gt;&lt;author&gt;Chen, Ruofei&lt;/author&gt;&lt;author&gt;Shi, Rui&lt;/author&gt;&lt;author&gt;Wu, Qingding&lt;/author&gt;&lt;author&gt;Zeng, Zheng&lt;/author&gt;&lt;author&gt;Li, Liqing&lt;/author&gt;&lt;/authors&gt;&lt;/contributors&gt;&lt;titles&gt;&lt;title&gt;Urea-assisted synthesis of biomass-based hierarchical porous carbons for the light hydrocarbons adsorption and separation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volume&gt;428&lt;/volume&gt;&lt;section&gt;130985&lt;/section&gt;&lt;dates&gt;&lt;year&gt;2022&lt;/year&gt;&lt;/dates&gt;&lt;isbn&gt;13858947&lt;/isbn&gt;&lt;urls&gt;&lt;/urls&gt;&lt;electronic-resource-num&gt;10.1016/j.cej.2021.130985&lt;/electronic-resource-num&gt;&lt;/record&gt;&lt;/Cite&gt;&lt;/EndNote&gt;</w:instrText>
      </w:r>
      <w:r>
        <w:fldChar w:fldCharType="separate"/>
      </w:r>
      <w:r w:rsidR="00212068" w:rsidRPr="00212068">
        <w:rPr>
          <w:noProof/>
          <w:vertAlign w:val="superscript"/>
        </w:rPr>
        <w:t>30</w:t>
      </w:r>
      <w:r>
        <w:fldChar w:fldCharType="end"/>
      </w:r>
    </w:p>
    <w:p w14:paraId="53751A7F" w14:textId="4551FFAD" w:rsidR="00FA3E56" w:rsidRDefault="0014783D">
      <w:r>
        <w:t xml:space="preserve">15. </w:t>
      </w:r>
      <w:r>
        <w:fldChar w:fldCharType="begin"/>
      </w:r>
      <w:r w:rsidR="00212068">
        <w:instrText xml:space="preserve"> ADDIN EN.CITE &lt;EndNote&gt;&lt;Cite&gt;&lt;Author&gt;Ben Torkia&lt;/Author&gt;&lt;Year&gt;2014&lt;/Year&gt;&lt;RecNum&gt;37313&lt;/RecNum&gt;&lt;DisplayText&gt;&lt;style face="superscript"&gt;31&lt;/style&gt;&lt;/DisplayText&gt;&lt;record&gt;&lt;rec-number&gt;37313&lt;/rec-number&gt;&lt;foreign-keys&gt;&lt;key app="EN" db-id="r5ret2dtz5zsdced22nvf9tg0rrv0trsv2w9" timestamp="1631030578"&gt;37313&lt;/key&gt;&lt;/foreign-keys&gt;&lt;ref-type name="Journal Article"&gt;17&lt;/ref-type&gt;&lt;contributors&gt;&lt;authors&gt;&lt;author&gt;Ben Torkia, Yosra&lt;/author&gt;&lt;author&gt;Ben Yahia, Manel&lt;/author&gt;&lt;author&gt;Khalfaoui, Mohamed&lt;/author&gt;&lt;author&gt;Al-Muhtaseb, Shaheen A.&lt;/author&gt;&lt;author&gt;Ben Lamine, Abdelmottaleb&lt;/author&gt;&lt;/authors&gt;&lt;/contributors&gt;&lt;titles&gt;&lt;title&gt;Energetic investigation of the adsorption process of CH4, C2H6 and N2 on activated carbon: Numerical and statistical physics treatment&lt;/title&gt;&lt;secondary-title&gt;Physica B: Condensed Matter&lt;/secondary-title&gt;&lt;/titles&gt;&lt;periodical&gt;&lt;full-title&gt;Physica B: Condensed Matter&lt;/full-title&gt;&lt;/periodical&gt;&lt;pages&gt;55-61&lt;/pages&gt;&lt;volume&gt;433&lt;/volume&gt;&lt;section&gt;55&lt;/section&gt;&lt;dates&gt;&lt;year&gt;2014&lt;/year&gt;&lt;/dates&gt;&lt;isbn&gt;09214526&lt;/isbn&gt;&lt;urls&gt;&lt;/urls&gt;&lt;electronic-resource-num&gt;10.1016/j.physb.2013.09.057&lt;/electronic-resource-num&gt;&lt;/record&gt;&lt;/Cite&gt;&lt;/EndNote&gt;</w:instrText>
      </w:r>
      <w:r>
        <w:fldChar w:fldCharType="separate"/>
      </w:r>
      <w:r w:rsidR="00212068" w:rsidRPr="00212068">
        <w:rPr>
          <w:noProof/>
          <w:vertAlign w:val="superscript"/>
        </w:rPr>
        <w:t>31</w:t>
      </w:r>
      <w:r>
        <w:fldChar w:fldCharType="end"/>
      </w:r>
    </w:p>
    <w:p w14:paraId="1B23588D" w14:textId="325E49E4" w:rsidR="00021F6A" w:rsidRDefault="00021F6A">
      <w:r>
        <w:t xml:space="preserve">16. </w:t>
      </w:r>
      <w:r>
        <w:fldChar w:fldCharType="begin"/>
      </w:r>
      <w:r w:rsidR="00212068">
        <w:instrText xml:space="preserve"> ADDIN EN.CITE &lt;EndNote&gt;&lt;Cite&gt;&lt;Author&gt;Saha&lt;/Author&gt;&lt;Year&gt;2020&lt;/Year&gt;&lt;RecNum&gt;37317&lt;/RecNum&gt;&lt;DisplayText&gt;&lt;style face="superscript"&gt;32&lt;/style&gt;&lt;/DisplayText&gt;&lt;record&gt;&lt;rec-number&gt;37317&lt;/rec-number&gt;&lt;foreign-keys&gt;&lt;key app="EN" db-id="r5ret2dtz5zsdced22nvf9tg0rrv0trsv2w9" timestamp="1631030591"&gt;37317&lt;/key&gt;&lt;/foreign-keys&gt;&lt;ref-type name="Journal Article"&gt;17&lt;/ref-type&gt;&lt;contributors&gt;&lt;authors&gt;&lt;author&gt;Saha, Dipendu&lt;/author&gt;&lt;author&gt;Toof, Brandon&lt;/author&gt;&lt;author&gt;Krishna, Rajamani&lt;/author&gt;&lt;author&gt;Orkoulas, Gerassimos&lt;/author&gt;&lt;author&gt;Gismondi, Pasquale&lt;/author&gt;&lt;author&gt;Thorpe, Ryan&lt;/author&gt;&lt;author&gt;Comroe, Marisa L.&lt;/author&gt;&lt;/authors&gt;&lt;/contributors&gt;&lt;titles&gt;&lt;title&gt;Separation of ethane-ethylene and propane-propylene by Ag(I) doped and sulfurized microporous carbon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volume&gt;299&lt;/volume&gt;&lt;section&gt;110099&lt;/section&gt;&lt;dates&gt;&lt;year&gt;2020&lt;/year&gt;&lt;/dates&gt;&lt;isbn&gt;13871811&lt;/isbn&gt;&lt;urls&gt;&lt;/urls&gt;&lt;electronic-resource-num&gt;10.1016/j.micromeso.2020.110099&lt;/electronic-resource-num&gt;&lt;/record&gt;&lt;/Cite&gt;&lt;/EndNote&gt;</w:instrText>
      </w:r>
      <w:r>
        <w:fldChar w:fldCharType="separate"/>
      </w:r>
      <w:r w:rsidR="00212068" w:rsidRPr="00212068">
        <w:rPr>
          <w:noProof/>
          <w:vertAlign w:val="superscript"/>
        </w:rPr>
        <w:t>32</w:t>
      </w:r>
      <w:r>
        <w:fldChar w:fldCharType="end"/>
      </w:r>
    </w:p>
    <w:p w14:paraId="7A06E811" w14:textId="321FD411" w:rsidR="00021F6A" w:rsidRDefault="00021F6A">
      <w:r>
        <w:t xml:space="preserve">17. </w:t>
      </w:r>
      <w:r>
        <w:fldChar w:fldCharType="begin"/>
      </w:r>
      <w:r w:rsidR="00212068">
        <w:instrText xml:space="preserve"> ADDIN EN.CITE &lt;EndNote&gt;&lt;Cite&gt;&lt;Author&gt;Bläker&lt;/Author&gt;&lt;Year&gt;2017&lt;/Year&gt;&lt;RecNum&gt;37316&lt;/RecNum&gt;&lt;DisplayText&gt;&lt;style face="superscript"&gt;33&lt;/style&gt;&lt;/DisplayText&gt;&lt;record&gt;&lt;rec-number&gt;37316&lt;/rec-number&gt;&lt;foreign-keys&gt;&lt;key app="EN" db-id="r5ret2dtz5zsdced22nvf9tg0rrv0trsv2w9" timestamp="1631030587"&gt;37316&lt;/key&gt;&lt;/foreign-keys&gt;&lt;ref-type name="Journal Article"&gt;17&lt;/ref-type&gt;&lt;contributors&gt;&lt;authors&gt;&lt;author&gt;Bläker, Christian&lt;/author&gt;&lt;author&gt;Pasel, Christoph&lt;/author&gt;&lt;author&gt;Luckas, Michael&lt;/author&gt;&lt;author&gt;Dreisbach, Frieder&lt;/author&gt;&lt;author&gt;Bathen, Dieter&lt;/author&gt;&lt;/authors&gt;&lt;/contributors&gt;&lt;titles&gt;&lt;title&gt;Investigation of load-dependent heat of adsorption of alkanes and alkenes on zeolites and activated carbon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1-10&lt;/pages&gt;&lt;volume&gt;241&lt;/volume&gt;&lt;section&gt;1&lt;/section&gt;&lt;dates&gt;&lt;year&gt;2017&lt;/year&gt;&lt;/dates&gt;&lt;isbn&gt;13871811&lt;/isbn&gt;&lt;urls&gt;&lt;/urls&gt;&lt;electronic-resource-num&gt;10.1016/j.micromeso.2016.12.037&lt;/electronic-resource-num&gt;&lt;/record&gt;&lt;/Cite&gt;&lt;/EndNote&gt;</w:instrText>
      </w:r>
      <w:r>
        <w:fldChar w:fldCharType="separate"/>
      </w:r>
      <w:r w:rsidR="00212068" w:rsidRPr="00212068">
        <w:rPr>
          <w:noProof/>
          <w:vertAlign w:val="superscript"/>
        </w:rPr>
        <w:t>33</w:t>
      </w:r>
      <w:r>
        <w:fldChar w:fldCharType="end"/>
      </w:r>
    </w:p>
    <w:p w14:paraId="577F3865" w14:textId="320FEBBA" w:rsidR="00021F6A" w:rsidRDefault="00021F6A">
      <w:r>
        <w:t xml:space="preserve">18. </w:t>
      </w:r>
      <w:r>
        <w:fldChar w:fldCharType="begin"/>
      </w:r>
      <w:r w:rsidR="00212068">
        <w:instrText xml:space="preserve"> ADDIN EN.CITE &lt;EndNote&gt;&lt;Cite&gt;&lt;Author&gt;Zhang&lt;/Author&gt;&lt;Year&gt;2020&lt;/Year&gt;&lt;RecNum&gt;37315&lt;/RecNum&gt;&lt;DisplayText&gt;&lt;style face="superscript"&gt;34&lt;/style&gt;&lt;/DisplayText&gt;&lt;record&gt;&lt;rec-number&gt;37315&lt;/rec-number&gt;&lt;foreign-keys&gt;&lt;key app="EN" db-id="r5ret2dtz5zsdced22nvf9tg0rrv0trsv2w9" timestamp="1631030585"&gt;37315&lt;/key&gt;&lt;/foreign-keys&gt;&lt;ref-type name="Journal Article"&gt;17&lt;/ref-type&gt;&lt;contributors&gt;&lt;authors&gt;&lt;author&gt;Zhang, Peixin&lt;/author&gt;&lt;author&gt;Wen, Xin&lt;/author&gt;&lt;author&gt;Wang, Liang&lt;/author&gt;&lt;author&gt;Zhong, Yao&lt;/author&gt;&lt;author&gt;Su, Yun&lt;/author&gt;&lt;author&gt;Zhang, Yan&lt;/author&gt;&lt;author&gt;Wang, Jun&lt;/author&gt;&lt;author&gt;Yang, Jiangfeng&lt;/author&gt;&lt;author&gt;Zeng, Zheling&lt;/author&gt;&lt;author&gt;Deng, Shuguang&lt;/author&gt;&lt;/authors&gt;&lt;/contributors&gt;&lt;titles&gt;&lt;title&gt;Algae-derived N-doped porous carbons with ultrahigh specific surface area for highly selective separation of light hydrocarbons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volume&gt;381&lt;/volume&gt;&lt;section&gt;122731&lt;/section&gt;&lt;dates&gt;&lt;year&gt;2020&lt;/year&gt;&lt;/dates&gt;&lt;isbn&gt;13858947&lt;/isbn&gt;&lt;urls&gt;&lt;/urls&gt;&lt;electronic-resource-num&gt;10.1016/j.cej.2019.122731&lt;/electronic-resource-num&gt;&lt;/record&gt;&lt;/Cite&gt;&lt;/EndNote&gt;</w:instrText>
      </w:r>
      <w:r>
        <w:fldChar w:fldCharType="separate"/>
      </w:r>
      <w:r w:rsidR="00212068" w:rsidRPr="00212068">
        <w:rPr>
          <w:noProof/>
          <w:vertAlign w:val="superscript"/>
        </w:rPr>
        <w:t>34</w:t>
      </w:r>
      <w:r>
        <w:fldChar w:fldCharType="end"/>
      </w:r>
    </w:p>
    <w:p w14:paraId="61236267" w14:textId="38E49B18" w:rsidR="002879DE" w:rsidRDefault="002879DE">
      <w:r>
        <w:t xml:space="preserve">19. </w:t>
      </w:r>
      <w:r w:rsidR="00752855">
        <w:fldChar w:fldCharType="begin">
          <w:fldData xml:space="preserve">PEVuZE5vdGU+PENpdGU+PEF1dGhvcj5MZWU8L0F1dGhvcj48WWVhcj4yMDIwPC9ZZWFyPjxSZWNO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</w:fldData>
        </w:fldChar>
      </w:r>
      <w:r w:rsidR="00752855">
        <w:instrText xml:space="preserve"> ADDIN EN.CITE </w:instrText>
      </w:r>
      <w:r w:rsidR="00752855">
        <w:fldChar w:fldCharType="begin">
          <w:fldData xml:space="preserve">PEVuZE5vdGU+PENpdGU+PEF1dGhvcj5MZWU8L0F1dGhvcj48WWVhcj4yMDIwPC9ZZWFyPjxSZWNO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</w:fldData>
        </w:fldChar>
      </w:r>
      <w:r w:rsidR="00752855">
        <w:instrText xml:space="preserve"> ADDIN EN.CITE.DATA </w:instrText>
      </w:r>
      <w:r w:rsidR="00752855">
        <w:fldChar w:fldCharType="end"/>
      </w:r>
      <w:r w:rsidR="00752855">
        <w:fldChar w:fldCharType="separate"/>
      </w:r>
      <w:r w:rsidR="00752855" w:rsidRPr="00752855">
        <w:rPr>
          <w:noProof/>
          <w:vertAlign w:val="superscript"/>
        </w:rPr>
        <w:t>35</w:t>
      </w:r>
      <w:r w:rsidR="00752855">
        <w:fldChar w:fldCharType="end"/>
      </w:r>
    </w:p>
    <w:p w14:paraId="351EC47B" w14:textId="2BBFBF47" w:rsidR="00A812B1" w:rsidRDefault="00A812B1">
      <w:r>
        <w:t xml:space="preserve">20. </w:t>
      </w:r>
      <w:r>
        <w:fldChar w:fldCharType="begin"/>
      </w:r>
      <w:r>
        <w:instrText xml:space="preserve"> ADDIN EN.CITE &lt;EndNote&gt;&lt;Cite&gt;&lt;Author&gt;Wang&lt;/Author&gt;&lt;Year&gt;2021&lt;/Year&gt;&lt;RecNum&gt;37320&lt;/RecNum&gt;&lt;DisplayText&gt;&lt;style face="superscript"&gt;36&lt;/style&gt;&lt;/DisplayText&gt;&lt;record&gt;&lt;rec-number&gt;37320&lt;/rec-number&gt;&lt;foreign-keys&gt;&lt;key app="EN" db-id="r5ret2dtz5zsdced22nvf9tg0rrv0trsv2w9" timestamp="1631030601"&gt;37320&lt;/key&gt;&lt;/foreign-keys&gt;&lt;ref-type name="Journal Article"&gt;17&lt;/ref-type&gt;&lt;contributors&gt;&lt;authors&gt;&lt;author&gt;Wang, Zhonghao&lt;/author&gt;&lt;author&gt;Yang, Lifeng&lt;/author&gt;&lt;author&gt;Zhang, Peixin&lt;/author&gt;&lt;author&gt;Cui, Jiyu&lt;/author&gt;&lt;author&gt;Chen, Peikun&lt;/author&gt;&lt;author&gt;Ding, Qi&lt;/author&gt;&lt;author&gt;Cui, Xili&lt;/author&gt;&lt;author&gt;Xing, Huabin&lt;/author&gt;&lt;/authors&gt;&lt;/contributors&gt;&lt;titles&gt;&lt;title&gt;Highly Microporous Activated Carbons with Industrial Potential for Selective Adsorption of Ethane over Ethylene&lt;/title&gt;&lt;secondary-title&gt;Industrial &amp;amp; Engineering Chemistry Research&lt;/secondary-title&gt;&lt;/titles&gt;&lt;periodical&gt;&lt;full-title&gt;Industrial &amp;amp; engineering chemistry research&lt;/full-title&gt;&lt;/periodical&gt;&lt;dates&gt;&lt;year&gt;2021&lt;/year&gt;&lt;/dates&gt;&lt;isbn&gt;0888-5885&amp;#xD;1520-5045&lt;/isbn&gt;&lt;urls&gt;&lt;/urls&gt;&lt;electronic-resource-num&gt;10.1021/acs.iecr.1c02220&lt;/electronic-resource-num&gt;&lt;/record&gt;&lt;/Cite&gt;&lt;/EndNote&gt;</w:instrText>
      </w:r>
      <w:r>
        <w:fldChar w:fldCharType="separate"/>
      </w:r>
      <w:r w:rsidRPr="00A812B1">
        <w:rPr>
          <w:noProof/>
          <w:vertAlign w:val="superscript"/>
        </w:rPr>
        <w:t>36</w:t>
      </w:r>
      <w:r>
        <w:fldChar w:fldCharType="end"/>
      </w:r>
    </w:p>
    <w:p w14:paraId="7619DB16" w14:textId="2663A6D6" w:rsidR="00A812B1" w:rsidRDefault="00A812B1">
      <w:r>
        <w:t xml:space="preserve">21. </w:t>
      </w:r>
      <w:r w:rsidR="00F559A5">
        <w:fldChar w:fldCharType="begin"/>
      </w:r>
      <w:r w:rsidR="00F559A5">
        <w:instrText xml:space="preserve"> ADDIN EN.CITE &lt;EndNote&gt;&lt;Cite&gt;&lt;Author&gt;Murialdo&lt;/Author&gt;&lt;Year&gt;2015&lt;/Year&gt;&lt;RecNum&gt;37323&lt;/RecNum&gt;&lt;DisplayText&gt;&lt;style face="superscript"&gt;37&lt;/style&gt;&lt;/DisplayText&gt;&lt;record&gt;&lt;rec-number&gt;37323&lt;/rec-number&gt;&lt;foreign-keys&gt;&lt;key app="EN" db-id="r5ret2dtz5zsdced22nvf9tg0rrv0trsv2w9" timestamp="1631030614"&gt;37323&lt;/key&gt;&lt;/foreign-keys&gt;&lt;ref-type name="Journal Article"&gt;17&lt;/ref-type&gt;&lt;contributors&gt;&lt;authors&gt;&lt;author&gt;Murialdo, Maxwell&lt;/author&gt;&lt;author&gt;Stadie, Nicholas P.&lt;/author&gt;&lt;author&gt;Ahn, Channing C.&lt;/author&gt;&lt;author&gt;Fultz, Brent&lt;/author&gt;&lt;/authors&gt;&lt;/contributors&gt;&lt;titles&gt;&lt;title&gt;Observation and Investigation of Increasing Isosteric Heat of Adsorption of Ethane on Zeolite-Templated Carbon&lt;/title&gt;&lt;secondary-title&gt;The Journal of Physical Chemistry C&lt;/secondary-title&gt;&lt;/titles&gt;&lt;periodical&gt;&lt;full-title&gt;The Journal of Physical Chemistry C&lt;/full-title&gt;&lt;/periodical&gt;&lt;pages&gt;944-950&lt;/pages&gt;&lt;volume&gt;119&lt;/volume&gt;&lt;number&gt;2&lt;/number&gt;&lt;section&gt;944&lt;/section&gt;&lt;dates&gt;&lt;year&gt;2015&lt;/year&gt;&lt;/dates&gt;&lt;isbn&gt;1932-7447&amp;#xD;1932-7455&lt;/isbn&gt;&lt;urls&gt;&lt;/urls&gt;&lt;electronic-resource-num&gt;10.1021/jp510991y&lt;/electronic-resource-num&gt;&lt;/record&gt;&lt;/Cite&gt;&lt;/EndNote&gt;</w:instrText>
      </w:r>
      <w:r w:rsidR="00F559A5">
        <w:fldChar w:fldCharType="separate"/>
      </w:r>
      <w:r w:rsidR="00F559A5" w:rsidRPr="00F559A5">
        <w:rPr>
          <w:noProof/>
          <w:vertAlign w:val="superscript"/>
        </w:rPr>
        <w:t>37</w:t>
      </w:r>
      <w:r w:rsidR="00F559A5">
        <w:fldChar w:fldCharType="end"/>
      </w:r>
    </w:p>
    <w:p w14:paraId="5804305D" w14:textId="71F982DB" w:rsidR="00F559A5" w:rsidRDefault="00F559A5"/>
    <w:p w14:paraId="745A2169" w14:textId="2A0D132C" w:rsidR="00861150" w:rsidRDefault="00861150" w:rsidP="00861150">
      <w:pPr>
        <w:jc w:val="center"/>
        <w:rPr>
          <w:b/>
          <w:bCs/>
        </w:rPr>
      </w:pPr>
      <w:r w:rsidRPr="005C66D3">
        <w:rPr>
          <w:b/>
          <w:bCs/>
        </w:rPr>
        <w:t>Ethylene</w:t>
      </w:r>
    </w:p>
    <w:p w14:paraId="52A539CD" w14:textId="0B99F613" w:rsidR="003B04D0" w:rsidRPr="007B623E" w:rsidRDefault="003B04D0" w:rsidP="003B04D0">
      <w:r w:rsidRPr="007B623E">
        <w:t xml:space="preserve">1. </w:t>
      </w:r>
      <w:r w:rsidR="00A55629" w:rsidRPr="007B623E">
        <w:fldChar w:fldCharType="begin"/>
      </w:r>
      <w:r w:rsidR="00F559A5">
        <w:instrText xml:space="preserve"> ADDIN EN.CITE &lt;EndNote&gt;&lt;Cite&gt;&lt;Author&gt;Liang&lt;/Author&gt;&lt;Year&gt;2018&lt;/Year&gt;&lt;RecNum&gt;37112&lt;/RecNum&gt;&lt;DisplayText&gt;&lt;style face="superscript"&gt;38&lt;/style&gt;&lt;/DisplayText&gt;&lt;record&gt;&lt;rec-number&gt;37112&lt;/rec-number&gt;&lt;foreign-keys&gt;&lt;key app="EN" db-id="r5ret2dtz5zsdced22nvf9tg0rrv0trsv2w9" timestamp="1626890556"&gt;37112&lt;/key&gt;&lt;/foreign-keys&gt;&lt;ref-type name="Journal Article"&gt;17&lt;/ref-type&gt;&lt;contributors&gt;&lt;authors&gt;&lt;author&gt;Liang, Wanwen&lt;/author&gt;&lt;author&gt;Wu, Ying&lt;/author&gt;&lt;author&gt;Xiao, Huiyu&lt;/author&gt;&lt;author&gt;Xiao, Jing&lt;/author&gt;&lt;author&gt;Li, Yingwei&lt;/author&gt;&lt;author&gt;Li, Zhong&lt;/author&gt;&lt;/authors&gt;&lt;/contributors&gt;&lt;titles&gt;&lt;title&gt;Ethane-selective carbon composites CPDA@A-ACs with high uptake and its enhanced ethane/ethylene adsorption selectivity&lt;/title&gt;&lt;secondary-title&gt;AIChE Journal&lt;/secondary-title&gt;&lt;/titles&gt;&lt;periodical&gt;&lt;full-title&gt;AIChE Journal&lt;/full-title&gt;&lt;abbr-1&gt;AlChE J.&lt;/abbr-1&gt;&lt;abbr-2&gt;AlChE J&lt;/abbr-2&gt;&lt;/periodical&gt;&lt;pages&gt;3390-3399&lt;/pages&gt;&lt;volume&gt;64&lt;/volume&gt;&lt;number&gt;9&lt;/number&gt;&lt;section&gt;3390&lt;/section&gt;&lt;dates&gt;&lt;year&gt;2018&lt;/year&gt;&lt;/dates&gt;&lt;isbn&gt;00011541&lt;/isbn&gt;&lt;urls&gt;&lt;/urls&gt;&lt;electronic-resource-num&gt;10.1002/aic.16182&lt;/electronic-resource-num&gt;&lt;/record&gt;&lt;/Cite&gt;&lt;/EndNote&gt;</w:instrText>
      </w:r>
      <w:r w:rsidR="00A55629" w:rsidRPr="007B623E">
        <w:fldChar w:fldCharType="separate"/>
      </w:r>
      <w:r w:rsidR="00F559A5" w:rsidRPr="00F559A5">
        <w:rPr>
          <w:noProof/>
          <w:vertAlign w:val="superscript"/>
        </w:rPr>
        <w:t>38</w:t>
      </w:r>
      <w:r w:rsidR="00A55629" w:rsidRPr="007B623E">
        <w:fldChar w:fldCharType="end"/>
      </w:r>
    </w:p>
    <w:p w14:paraId="73CB040B" w14:textId="2193CB56" w:rsidR="00A55629" w:rsidRPr="007B623E" w:rsidRDefault="00A55629" w:rsidP="003B04D0">
      <w:r w:rsidRPr="007B623E">
        <w:t xml:space="preserve">2. </w:t>
      </w:r>
      <w:r w:rsidRPr="007B623E">
        <w:fldChar w:fldCharType="begin"/>
      </w:r>
      <w:r w:rsidR="00F559A5">
        <w:instrText xml:space="preserve"> ADDIN EN.CITE &lt;EndNote&gt;&lt;Cite&gt;&lt;Author&gt;Ma&lt;/Author&gt;&lt;Year&gt;2017&lt;/Year&gt;&lt;RecNum&gt;37105&lt;/RecNum&gt;&lt;DisplayText&gt;&lt;style face="superscript"&gt;39&lt;/style&gt;&lt;/DisplayText&gt;&lt;record&gt;&lt;rec-number&gt;37105&lt;/rec-number&gt;&lt;foreign-keys&gt;&lt;key app="EN" db-id="r5ret2dtz5zsdced22nvf9tg0rrv0trsv2w9" timestamp="1626890531"&gt;37105&lt;/key&gt;&lt;/foreign-keys&gt;&lt;ref-type name="Journal Article"&gt;17&lt;/ref-type&gt;&lt;contributors&gt;&lt;authors&gt;&lt;author&gt;Ma, Chen&lt;/author&gt;&lt;author&gt;Wang, Xingjie&lt;/author&gt;&lt;author&gt;Wang, Xun&lt;/author&gt;&lt;author&gt;Yuan, Binqin&lt;/author&gt;&lt;author&gt;Wu, Yufang&lt;/author&gt;&lt;author&gt;Li, Zhong&lt;/author&gt;&lt;/authors&gt;&lt;/contributors&gt;&lt;titles&gt;&lt;title&gt;Novel glucose-based adsorbents (Glc-As) with preferential adsorption of ethane over ethylene and high capacity&lt;/title&gt;&lt;secondary-title&gt;Chemical Engineering Science&lt;/secondary-title&gt;&lt;/titles&gt;&lt;periodical&gt;&lt;full-title&gt;Chemical Engineering Science&lt;/full-title&gt;&lt;abbr-1&gt;Chem. Eng. Sci.&lt;/abbr-1&gt;&lt;abbr-2&gt;Chem Eng Sci&lt;/abbr-2&gt;&lt;/periodical&gt;&lt;pages&gt;612-621&lt;/pages&gt;&lt;volume&gt;172&lt;/volume&gt;&lt;section&gt;612&lt;/section&gt;&lt;dates&gt;&lt;year&gt;2017&lt;/year&gt;&lt;/dates&gt;&lt;isbn&gt;00092509&lt;/isbn&gt;&lt;urls&gt;&lt;/urls&gt;&lt;electronic-resource-num&gt;10.1016/j.ces.2017.07.020&lt;/electronic-resource-num&gt;&lt;/record&gt;&lt;/Cite&gt;&lt;/EndNote&gt;</w:instrText>
      </w:r>
      <w:r w:rsidRPr="007B623E">
        <w:fldChar w:fldCharType="separate"/>
      </w:r>
      <w:r w:rsidR="00F559A5" w:rsidRPr="00F559A5">
        <w:rPr>
          <w:noProof/>
          <w:vertAlign w:val="superscript"/>
        </w:rPr>
        <w:t>39</w:t>
      </w:r>
      <w:r w:rsidRPr="007B623E">
        <w:fldChar w:fldCharType="end"/>
      </w:r>
    </w:p>
    <w:p w14:paraId="3FAC7889" w14:textId="6EF5B87D" w:rsidR="00A55629" w:rsidRPr="007B623E" w:rsidRDefault="00A55629" w:rsidP="003B04D0">
      <w:r w:rsidRPr="007B623E">
        <w:t xml:space="preserve">3. </w:t>
      </w:r>
      <w:r w:rsidRPr="007B623E">
        <w:fldChar w:fldCharType="begin"/>
      </w:r>
      <w:r w:rsidR="00F559A5">
        <w:instrText xml:space="preserve"> ADDIN EN.CITE &lt;EndNote&gt;&lt;Cite&gt;&lt;Author&gt;Gao&lt;/Author&gt;&lt;Year&gt;2016&lt;/Year&gt;&lt;RecNum&gt;37114&lt;/RecNum&gt;&lt;DisplayText&gt;&lt;style face="superscript"&gt;40&lt;/style&gt;&lt;/DisplayText&gt;&lt;record&gt;&lt;rec-number&gt;37114&lt;/rec-number&gt;&lt;foreign-keys&gt;&lt;key app="EN" db-id="r5ret2dtz5zsdced22nvf9tg0rrv0trsv2w9" timestamp="1626890562"&gt;37114&lt;/key&gt;&lt;/foreign-keys&gt;&lt;ref-type name="Journal Article"&gt;17&lt;/ref-type&gt;&lt;contributors&gt;&lt;authors&gt;&lt;author&gt;Gao, Fei&lt;/author&gt;&lt;author&gt;Wang, Yaquan&lt;/author&gt;&lt;author&gt;Wang, Xiao&lt;/author&gt;&lt;author&gt;Wang, Shuhai&lt;/author&gt;&lt;/authors&gt;&lt;/contributors&gt;&lt;titles&gt;&lt;title&gt;Ethylene/ethane separation by CuCl/AC adsorbent prepared using CuCl2 as a precursor&lt;/title&gt;&lt;secondary-title&gt;Adsorption&lt;/secondary-title&gt;&lt;/titles&gt;&lt;periodical&gt;&lt;full-title&gt;Adsorption&lt;/full-title&gt;&lt;/periodical&gt;&lt;pages&gt;1013-1022&lt;/pages&gt;&lt;volume&gt;22&lt;/volume&gt;&lt;number&gt;7&lt;/number&gt;&lt;section&gt;1013&lt;/section&gt;&lt;dates&gt;&lt;year&gt;2016&lt;/year&gt;&lt;/dates&gt;&lt;isbn&gt;0929-5607&amp;#xD;1572-8757&lt;/isbn&gt;&lt;urls&gt;&lt;/urls&gt;&lt;electronic-resource-num&gt;10.1007/s10450-016-9810-0&lt;/electronic-resource-num&gt;&lt;/record&gt;&lt;/Cite&gt;&lt;/EndNote&gt;</w:instrText>
      </w:r>
      <w:r w:rsidRPr="007B623E">
        <w:fldChar w:fldCharType="separate"/>
      </w:r>
      <w:r w:rsidR="00F559A5" w:rsidRPr="00F559A5">
        <w:rPr>
          <w:noProof/>
          <w:vertAlign w:val="superscript"/>
        </w:rPr>
        <w:t>40</w:t>
      </w:r>
      <w:r w:rsidRPr="007B623E">
        <w:fldChar w:fldCharType="end"/>
      </w:r>
    </w:p>
    <w:p w14:paraId="76A36578" w14:textId="5F6973D0" w:rsidR="00A55629" w:rsidRPr="007B623E" w:rsidRDefault="00A55629" w:rsidP="003B04D0">
      <w:r w:rsidRPr="007B623E">
        <w:t xml:space="preserve">4. </w:t>
      </w:r>
      <w:r w:rsidRPr="007B623E">
        <w:fldChar w:fldCharType="begin"/>
      </w:r>
      <w:r w:rsidR="00F559A5">
        <w:instrText xml:space="preserve"> ADDIN EN.CITE &lt;EndNote&gt;&lt;Cite&gt;&lt;Author&gt;Wang&lt;/Author&gt;&lt;Year&gt;2019&lt;/Year&gt;&lt;RecNum&gt;37107&lt;/RecNum&gt;&lt;DisplayText&gt;&lt;style face="superscript"&gt;41&lt;/style&gt;&lt;/DisplayText&gt;&lt;record&gt;&lt;rec-number&gt;37107&lt;/rec-number&gt;&lt;foreign-keys&gt;&lt;key app="EN" db-id="r5ret2dtz5zsdced22nvf9tg0rrv0trsv2w9" timestamp="1626890538"&gt;37107&lt;/key&gt;&lt;/foreign-keys&gt;&lt;ref-type name="Journal Article"&gt;17&lt;/ref-type&gt;&lt;contributors&gt;&lt;authors&gt;&lt;author&gt;Wang, Xingjie&lt;/author&gt;&lt;author&gt;Wu, Ying&lt;/author&gt;&lt;author&gt;Peng, Junjie&lt;/author&gt;&lt;author&gt;Wu, Yufang&lt;/author&gt;&lt;author&gt;Xiao, Jing&lt;/author&gt;&lt;author&gt;Xia, Qibin&lt;/author&gt;&lt;author&gt;Li, Zhong&lt;/author&gt;&lt;/authors&gt;&lt;/contributors&gt;&lt;titles&gt;&lt;title&gt;Novel glucosamine-based carbon adsorbents with high capacity and its enhanced mechanism of preferential adsorption of C2H6 over C2H4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1114-1125&lt;/pages&gt;&lt;volume&gt;358&lt;/volume&gt;&lt;section&gt;1114&lt;/section&gt;&lt;dates&gt;&lt;year&gt;2019&lt;/year&gt;&lt;/dates&gt;&lt;isbn&gt;13858947&lt;/isbn&gt;&lt;urls&gt;&lt;/urls&gt;&lt;electronic-resource-num&gt;10.1016/j.cej.2018.10.109&lt;/electronic-resource-num&gt;&lt;/record&gt;&lt;/Cite&gt;&lt;/EndNote&gt;</w:instrText>
      </w:r>
      <w:r w:rsidRPr="007B623E">
        <w:fldChar w:fldCharType="separate"/>
      </w:r>
      <w:r w:rsidR="00F559A5" w:rsidRPr="00F559A5">
        <w:rPr>
          <w:noProof/>
          <w:vertAlign w:val="superscript"/>
        </w:rPr>
        <w:t>41</w:t>
      </w:r>
      <w:r w:rsidRPr="007B623E">
        <w:fldChar w:fldCharType="end"/>
      </w:r>
    </w:p>
    <w:p w14:paraId="423694EA" w14:textId="39336489" w:rsidR="00A55629" w:rsidRPr="007B623E" w:rsidRDefault="00A55629" w:rsidP="003B04D0">
      <w:r w:rsidRPr="007B623E">
        <w:t xml:space="preserve">5. </w:t>
      </w:r>
      <w:r w:rsidRPr="007B623E">
        <w:fldChar w:fldCharType="begin"/>
      </w:r>
      <w:r w:rsidR="00F559A5">
        <w:instrText xml:space="preserve"> ADDIN EN.CITE &lt;EndNote&gt;&lt;Cite&gt;&lt;Author&gt;Liang&lt;/Author&gt;&lt;Year&gt;2018&lt;/Year&gt;&lt;RecNum&gt;37106&lt;/RecNum&gt;&lt;DisplayText&gt;&lt;style face="superscript"&gt;42&lt;/style&gt;&lt;/DisplayText&gt;&lt;record&gt;&lt;rec-number&gt;37106&lt;/rec-number&gt;&lt;foreign-keys&gt;&lt;key app="EN" db-id="r5ret2dtz5zsdced22nvf9tg0rrv0trsv2w9" timestamp="1626890534"&gt;37106&lt;/key&gt;&lt;/foreign-keys&gt;&lt;ref-type name="Journal Article"&gt;17&lt;/ref-type&gt;&lt;contributors&gt;&lt;authors&gt;&lt;author&gt;Liang, Wanwen&lt;/author&gt;&lt;author&gt;Xiao, Huiyu&lt;/author&gt;&lt;author&gt;Lv, Daofei&lt;/author&gt;&lt;author&gt;Xiao, Jing&lt;/author&gt;&lt;author&gt;Li, Zhong&lt;/author&gt;&lt;/authors&gt;&lt;/contributors&gt;&lt;titles&gt;&lt;title&gt;Novel asphalt-based carbon adsorbents with super-high adsorption capacity and excellent selectivity for separation for light hydrocarbons&lt;/title&gt;&lt;secondary-title&gt;Separation and Purification Technology&lt;/secondary-title&gt;&lt;/titles&gt;&lt;periodical&gt;&lt;full-title&gt;Separation and Purification Technology&lt;/full-title&gt;&lt;abbr-1&gt;Sep. Purif. Technol.&lt;/abbr-1&gt;&lt;abbr-2&gt;Sep Purif Technol&lt;/abbr-2&gt;&lt;/periodical&gt;&lt;pages&gt;60-67&lt;/pages&gt;&lt;volume&gt;190&lt;/volume&gt;&lt;section&gt;60&lt;/section&gt;&lt;dates&gt;&lt;year&gt;2018&lt;/year&gt;&lt;/dates&gt;&lt;isbn&gt;13835866&lt;/isbn&gt;&lt;urls&gt;&lt;/urls&gt;&lt;electronic-resource-num&gt;10.1016/j.seppur.2017.08.052&lt;/electronic-resource-num&gt;&lt;/record&gt;&lt;/Cite&gt;&lt;/EndNote&gt;</w:instrText>
      </w:r>
      <w:r w:rsidRPr="007B623E">
        <w:fldChar w:fldCharType="separate"/>
      </w:r>
      <w:r w:rsidR="00F559A5" w:rsidRPr="00F559A5">
        <w:rPr>
          <w:noProof/>
          <w:vertAlign w:val="superscript"/>
        </w:rPr>
        <w:t>42</w:t>
      </w:r>
      <w:r w:rsidRPr="007B623E">
        <w:fldChar w:fldCharType="end"/>
      </w:r>
    </w:p>
    <w:p w14:paraId="2CFEAF0C" w14:textId="628899A9" w:rsidR="00A55629" w:rsidRPr="007B623E" w:rsidRDefault="00A55629" w:rsidP="003B04D0">
      <w:r w:rsidRPr="007B623E">
        <w:t xml:space="preserve">6. </w:t>
      </w:r>
      <w:r w:rsidRPr="007B623E">
        <w:fldChar w:fldCharType="begin"/>
      </w:r>
      <w:r w:rsidR="00F559A5">
        <w:instrText xml:space="preserve"> ADDIN EN.CITE &lt;EndNote&gt;&lt;Cite&gt;&lt;Author&gt;Wang&lt;/Author&gt;&lt;Year&gt;2020&lt;/Year&gt;&lt;RecNum&gt;37108&lt;/RecNum&gt;&lt;DisplayText&gt;&lt;style face="superscript"&gt;43&lt;/style&gt;&lt;/DisplayText&gt;&lt;record&gt;&lt;rec-number&gt;37108&lt;/rec-number&gt;&lt;foreign-keys&gt;&lt;key app="EN" db-id="r5ret2dtz5zsdced22nvf9tg0rrv0trsv2w9" timestamp="1626890543"&gt;37108&lt;/key&gt;&lt;/foreign-keys&gt;&lt;ref-type name="Journal Article"&gt;17&lt;/ref-type&gt;&lt;contributors&gt;&lt;authors&gt;&lt;author&gt;Wang, Szu-Han&lt;/author&gt;&lt;author&gt;Hwang, Yuh-Kai&lt;/author&gt;&lt;author&gt;Choi, Seung Wan&lt;/author&gt;&lt;author&gt;Yuan, Xiangzhou&lt;/author&gt;&lt;author&gt;Lee, Ki Bong&lt;/author&gt;&lt;author&gt;Chang, Feng-Cheng&lt;/author&gt;&lt;/authors&gt;&lt;/contributors&gt;&lt;titles&gt;&lt;title&gt;Developing self-activated lignosulfonate-based porous carbon material for ethylene adsorption&lt;/title&gt;&lt;secondary-title&gt;Journal of the Taiwan Institute of Chemical Engineers&lt;/secondary-title&gt;&lt;/titles&gt;&lt;periodical&gt;&lt;full-title&gt;Journal of the Taiwan Institute of Chemical Engineers&lt;/full-title&gt;&lt;/periodical&gt;&lt;pages&gt;315-320&lt;/pages&gt;&lt;volume&gt;115&lt;/volume&gt;&lt;section&gt;315&lt;/section&gt;&lt;dates&gt;&lt;year&gt;2020&lt;/year&gt;&lt;/dates&gt;&lt;isbn&gt;18761070&lt;/isbn&gt;&lt;urls&gt;&lt;/urls&gt;&lt;electronic-resource-num&gt;10.1016/j.jtice.2020.10.017&lt;/electronic-resource-num&gt;&lt;/record&gt;&lt;/Cite&gt;&lt;/EndNote&gt;</w:instrText>
      </w:r>
      <w:r w:rsidRPr="007B623E">
        <w:fldChar w:fldCharType="separate"/>
      </w:r>
      <w:r w:rsidR="00F559A5" w:rsidRPr="00F559A5">
        <w:rPr>
          <w:noProof/>
          <w:vertAlign w:val="superscript"/>
        </w:rPr>
        <w:t>43</w:t>
      </w:r>
      <w:r w:rsidRPr="007B623E">
        <w:fldChar w:fldCharType="end"/>
      </w:r>
    </w:p>
    <w:p w14:paraId="6575E5D1" w14:textId="51FE07B9" w:rsidR="00A55629" w:rsidRPr="007B623E" w:rsidRDefault="00A55629" w:rsidP="003B04D0">
      <w:r w:rsidRPr="007B623E">
        <w:t xml:space="preserve">7. </w:t>
      </w:r>
      <w:r w:rsidRPr="007B623E">
        <w:fldChar w:fldCharType="begin"/>
      </w:r>
      <w:r w:rsidR="00F559A5">
        <w:instrText xml:space="preserve"> ADDIN EN.CITE &lt;EndNote&gt;&lt;Cite&gt;&lt;Author&gt;Wang&lt;/Author&gt;&lt;Year&gt;2016&lt;/Year&gt;&lt;RecNum&gt;37113&lt;/RecNum&gt;&lt;DisplayText&gt;&lt;style face="superscript"&gt;44&lt;/style&gt;&lt;/DisplayText&gt;&lt;record&gt;&lt;rec-number&gt;37113&lt;/rec-number&gt;&lt;foreign-keys&gt;&lt;key app="EN" db-id="r5ret2dtz5zsdced22nvf9tg0rrv0trsv2w9" timestamp="1626890559"&gt;37113&lt;/key&gt;&lt;/foreign-keys&gt;&lt;ref-type name="Journal Article"&gt;17&lt;/ref-type&gt;&lt;contributors&gt;&lt;authors&gt;&lt;author&gt;Wang, Jun&lt;/author&gt;&lt;author&gt;Krishna, Rajamani&lt;/author&gt;&lt;author&gt;Yang, Ting&lt;/author&gt;&lt;author&gt;Deng, Shuguang&lt;/author&gt;&lt;/authors&gt;&lt;/contributors&gt;&lt;titles&gt;&lt;title&gt;Nitrogen-rich microporous carbons for highly selective separation of light hydrocarbons&lt;/title&gt;&lt;secondary-title&gt;Journal of Materials Chemistry A&lt;/secondary-title&gt;&lt;/titles&gt;&lt;periodical&gt;&lt;full-title&gt;Journal of Materials Chemistry A&lt;/full-title&gt;&lt;/periodical&gt;&lt;pages&gt;13957-13966&lt;/pages&gt;&lt;volume&gt;4&lt;/volume&gt;&lt;number&gt;36&lt;/number&gt;&lt;section&gt;13957&lt;/section&gt;&lt;dates&gt;&lt;year&gt;2016&lt;/year&gt;&lt;/dates&gt;&lt;isbn&gt;2050-7488&amp;#xD;2050-7496&lt;/isbn&gt;&lt;urls&gt;&lt;/urls&gt;&lt;electronic-resource-num&gt;10.1039/c6ta04939g&lt;/electronic-resource-num&gt;&lt;/record&gt;&lt;/Cite&gt;&lt;/EndNote&gt;</w:instrText>
      </w:r>
      <w:r w:rsidRPr="007B623E">
        <w:fldChar w:fldCharType="separate"/>
      </w:r>
      <w:r w:rsidR="00F559A5" w:rsidRPr="00F559A5">
        <w:rPr>
          <w:noProof/>
          <w:vertAlign w:val="superscript"/>
        </w:rPr>
        <w:t>44</w:t>
      </w:r>
      <w:r w:rsidRPr="007B623E">
        <w:fldChar w:fldCharType="end"/>
      </w:r>
    </w:p>
    <w:p w14:paraId="6B91C9C1" w14:textId="73A6CFC6" w:rsidR="00A55629" w:rsidRPr="007B623E" w:rsidRDefault="00A55629" w:rsidP="003B04D0">
      <w:r w:rsidRPr="007B623E">
        <w:t xml:space="preserve">8. </w:t>
      </w:r>
      <w:r w:rsidRPr="007B623E">
        <w:fldChar w:fldCharType="begin"/>
      </w:r>
      <w:r w:rsidR="00212068">
        <w:instrText xml:space="preserve"> ADDIN EN.CITE &lt;EndNote&gt;&lt;Cite&gt;&lt;RecNum&gt;37116&lt;/RecNum&gt;&lt;DisplayText&gt;&lt;style face="superscript"&gt;19&lt;/style&gt;&lt;/DisplayText&gt;&lt;record&gt;&lt;rec-number&gt;37116&lt;/rec-number&gt;&lt;foreign-keys&gt;&lt;key app="EN" db-id="r5ret2dtz5zsdced22nvf9tg0rrv0trsv2w9" timestamp="1626890566"&gt;37116&lt;/key&gt;&lt;/foreign-keys&gt;&lt;ref-type name="Journal Article"&gt;17&lt;/ref-type&gt;&lt;contributors&gt;&lt;/contributors&gt;&lt;titles&gt;&lt;title&gt;Adsorption Equilibria of Methane, Ethane, Ethylene, Nitrogen, and Hydrogen onto Activated Carbon&lt;/title&gt;&lt;/titles&gt;&lt;dates&gt;&lt;/dates&gt;&lt;urls&gt;&lt;/urls&gt;&lt;/record&gt;&lt;/Cite&gt;&lt;/EndNote&gt;</w:instrText>
      </w:r>
      <w:r w:rsidRPr="007B623E">
        <w:fldChar w:fldCharType="separate"/>
      </w:r>
      <w:r w:rsidR="00212068" w:rsidRPr="00212068">
        <w:rPr>
          <w:noProof/>
          <w:vertAlign w:val="superscript"/>
        </w:rPr>
        <w:t>19</w:t>
      </w:r>
      <w:r w:rsidRPr="007B623E">
        <w:fldChar w:fldCharType="end"/>
      </w:r>
    </w:p>
    <w:p w14:paraId="0DC33082" w14:textId="382AFFC8" w:rsidR="00A55629" w:rsidRDefault="00A55629" w:rsidP="003B04D0">
      <w:r w:rsidRPr="007B623E">
        <w:t xml:space="preserve">9. </w:t>
      </w:r>
      <w:r w:rsidRPr="007B623E">
        <w:fldChar w:fldCharType="begin"/>
      </w:r>
      <w:r w:rsidR="00F559A5">
        <w:instrText xml:space="preserve"> ADDIN EN.CITE &lt;EndNote&gt;&lt;Cite&gt;&lt;Author&gt;Su&lt;/Author&gt;&lt;Year&gt;2016&lt;/Year&gt;&lt;RecNum&gt;37109&lt;/RecNum&gt;&lt;DisplayText&gt;&lt;style face="superscript"&gt;45&lt;/style&gt;&lt;/DisplayText&gt;&lt;record&gt;&lt;rec-number&gt;37109&lt;/rec-number&gt;&lt;foreign-keys&gt;&lt;key app="EN" db-id="r5ret2dtz5zsdced22nvf9tg0rrv0trsv2w9" timestamp="1626890546"&gt;37109&lt;/key&gt;&lt;/foreign-keys&gt;&lt;ref-type name="Journal Article"&gt;17&lt;/ref-type&gt;&lt;contributors&gt;&lt;authors&gt;&lt;author&gt;Su, Wei&lt;/author&gt;&lt;author&gt;Zhang, Ai&lt;/author&gt;&lt;author&gt;Sun, Yan&lt;/author&gt;&lt;author&gt;Ran, Meng&lt;/author&gt;&lt;author&gt;Wang, Xiaojing&lt;/author&gt;&lt;/authors&gt;&lt;/contributors&gt;&lt;titles&gt;&lt;title&gt;Adsorption Properties of C2H4 and C3H6 on 11 Adsorbents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pages&gt;417-421&lt;/pages&gt;&lt;volume&gt;62&lt;/volume&gt;&lt;number&gt;1&lt;/number&gt;&lt;section&gt;417&lt;/section&gt;&lt;dates&gt;&lt;year&gt;2016&lt;/year&gt;&lt;/dates&gt;&lt;isbn&gt;0021-9568&amp;#xD;1520-5134&lt;/isbn&gt;&lt;urls&gt;&lt;/urls&gt;&lt;electronic-resource-num&gt;10.1021/acs.jced.6b00749&lt;/electronic-resource-num&gt;&lt;/record&gt;&lt;/Cite&gt;&lt;/EndNote&gt;</w:instrText>
      </w:r>
      <w:r w:rsidRPr="007B623E">
        <w:fldChar w:fldCharType="separate"/>
      </w:r>
      <w:r w:rsidR="00F559A5" w:rsidRPr="00F559A5">
        <w:rPr>
          <w:noProof/>
          <w:vertAlign w:val="superscript"/>
        </w:rPr>
        <w:t>45</w:t>
      </w:r>
      <w:r w:rsidRPr="007B623E">
        <w:fldChar w:fldCharType="end"/>
      </w:r>
    </w:p>
    <w:p w14:paraId="22D439E6" w14:textId="4116FB54" w:rsidR="00517B9E" w:rsidRDefault="00517B9E" w:rsidP="003B04D0">
      <w:r>
        <w:t xml:space="preserve">10. </w:t>
      </w:r>
      <w:r>
        <w:fldChar w:fldCharType="begin"/>
      </w:r>
      <w:r w:rsidR="00A812B1">
        <w:instrText xml:space="preserve"> ADDIN EN.CITE &lt;EndNote&gt;&lt;Cite&gt;&lt;Author&gt;Wang&lt;/Author&gt;&lt;Year&gt;2021&lt;/Year&gt;&lt;RecNum&gt;37320&lt;/RecNum&gt;&lt;DisplayText&gt;&lt;style face="superscript"&gt;36&lt;/style&gt;&lt;/DisplayText&gt;&lt;record&gt;&lt;rec-number&gt;37320&lt;/rec-number&gt;&lt;foreign-keys&gt;&lt;key app="EN" db-id="r5ret2dtz5zsdced22nvf9tg0rrv0trsv2w9" timestamp="1631030601"&gt;37320&lt;/key&gt;&lt;/foreign-keys&gt;&lt;ref-type name="Journal Article"&gt;17&lt;/ref-type&gt;&lt;contributors&gt;&lt;authors&gt;&lt;author&gt;Wang, Zhonghao&lt;/author&gt;&lt;author&gt;Yang, Lifeng&lt;/author&gt;&lt;author&gt;Zhang, Peixin&lt;/author&gt;&lt;author&gt;Cui, Jiyu&lt;/author&gt;&lt;author&gt;Chen, Peikun&lt;/author&gt;&lt;author&gt;Ding, Qi&lt;/author&gt;&lt;author&gt;Cui, Xili&lt;/author&gt;&lt;author&gt;Xing, Huabin&lt;/author&gt;&lt;/authors&gt;&lt;/contributors&gt;&lt;titles&gt;&lt;title&gt;Highly Microporous Activated Carbons with Industrial Potential for Selective Adsorption of Ethane over Ethylene&lt;/title&gt;&lt;secondary-title&gt;Industrial &amp;amp; Engineering Chemistry Research&lt;/secondary-title&gt;&lt;/titles&gt;&lt;periodical&gt;&lt;full-title&gt;Industrial &amp;amp; engineering chemistry research&lt;/full-title&gt;&lt;/periodical&gt;&lt;dates&gt;&lt;year&gt;2021&lt;/year&gt;&lt;/dates&gt;&lt;isbn&gt;0888-5885&amp;#xD;1520-5045&lt;/isbn&gt;&lt;urls&gt;&lt;/urls&gt;&lt;electronic-resource-num&gt;10.1021/acs.iecr.1c02220&lt;/electronic-resource-num&gt;&lt;/record&gt;&lt;/Cite&gt;&lt;/EndNote&gt;</w:instrText>
      </w:r>
      <w:r>
        <w:fldChar w:fldCharType="separate"/>
      </w:r>
      <w:r w:rsidR="00A812B1" w:rsidRPr="00A812B1">
        <w:rPr>
          <w:noProof/>
          <w:vertAlign w:val="superscript"/>
        </w:rPr>
        <w:t>36</w:t>
      </w:r>
      <w:r>
        <w:fldChar w:fldCharType="end"/>
      </w:r>
    </w:p>
    <w:p w14:paraId="29B49023" w14:textId="182D31C8" w:rsidR="00F307C5" w:rsidRDefault="00F307C5" w:rsidP="003B04D0">
      <w:r>
        <w:t xml:space="preserve">11. </w:t>
      </w:r>
      <w:r w:rsidR="00E21DC8">
        <w:fldChar w:fldCharType="begin"/>
      </w:r>
      <w:r w:rsidR="00E21DC8">
        <w:instrText xml:space="preserve"> ADDIN EN.CITE &lt;EndNote&gt;&lt;Cite&gt;&lt;Author&gt;Ma’mun&lt;/Author&gt;&lt;Year&gt;2018&lt;/Year&gt;&lt;RecNum&gt;37079&lt;/RecNum&gt;&lt;DisplayText&gt;&lt;style face="superscript"&gt;46&lt;/style&gt;&lt;/DisplayText&gt;&lt;record&gt;&lt;rec-number&gt;37079&lt;/rec-number&gt;&lt;foreign-keys&gt;&lt;key app="EN" db-id="r5ret2dtz5zsdced22nvf9tg0rrv0trsv2w9" timestamp="1626829013"&gt;37079&lt;/key&gt;&lt;/foreign-keys&gt;&lt;ref-type name="Journal Article"&gt;17&lt;/ref-type&gt;&lt;contributors&gt;&lt;authors&gt;&lt;author&gt;Ma’mun, S.&lt;/author&gt;&lt;author&gt;Mukti, Nur Indah Fajar&lt;/author&gt;&lt;author&gt;Prasetyo, Imam&lt;/author&gt;&lt;author&gt;Mindaryani, Aswati&lt;/author&gt;&lt;author&gt;Septarini, Shofwatunnida’&lt;/author&gt;&lt;author&gt;Tamura, H.&lt;/author&gt;&lt;author&gt;Purnomo, M. R. A.&lt;/author&gt;&lt;/authors&gt;&lt;/contributors&gt;&lt;titles&gt;&lt;title&gt;Preparation of porous carbon as ethylene adsorbent by pyrolysis of extraction waste Mangosteen rinds&lt;/title&gt;&lt;secondary-title&gt;MATEC Web of Conferences&lt;/secondary-title&gt;&lt;/titles&gt;&lt;periodical&gt;&lt;full-title&gt;MATEC Web of Conferences&lt;/full-title&gt;&lt;/periodical&gt;&lt;volume&gt;154&lt;/volume&gt;&lt;section&gt;01032&lt;/section&gt;&lt;dates&gt;&lt;year&gt;2018&lt;/year&gt;&lt;/dates&gt;&lt;isbn&gt;2261-236X&lt;/isbn&gt;&lt;urls&gt;&lt;/urls&gt;&lt;electronic-resource-num&gt;10.1051/matecconf/201815401032&lt;/electronic-resource-num&gt;&lt;/record&gt;&lt;/Cite&gt;&lt;/EndNote&gt;</w:instrText>
      </w:r>
      <w:r w:rsidR="00E21DC8">
        <w:fldChar w:fldCharType="separate"/>
      </w:r>
      <w:r w:rsidR="00E21DC8" w:rsidRPr="00E21DC8">
        <w:rPr>
          <w:noProof/>
          <w:vertAlign w:val="superscript"/>
        </w:rPr>
        <w:t>46</w:t>
      </w:r>
      <w:r w:rsidR="00E21DC8">
        <w:fldChar w:fldCharType="end"/>
      </w:r>
    </w:p>
    <w:p w14:paraId="18DB7623" w14:textId="6740A9DE" w:rsidR="00E21DC8" w:rsidRPr="007B623E" w:rsidRDefault="00E21DC8" w:rsidP="003B04D0">
      <w:r>
        <w:t xml:space="preserve">12. </w:t>
      </w:r>
      <w:r w:rsidR="00F434CE">
        <w:fldChar w:fldCharType="begin">
          <w:fldData xml:space="preserve">PEVuZE5vdGU+PENpdGU+PEF1dGhvcj5QcmFzZXR5bzwvQXV0aG9yPjxZZWFyPjIwMTk8L1llYXI+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</w:fldData>
        </w:fldChar>
      </w:r>
      <w:r w:rsidR="00F434CE">
        <w:instrText xml:space="preserve"> ADDIN EN.CITE </w:instrText>
      </w:r>
      <w:r w:rsidR="00F434CE">
        <w:fldChar w:fldCharType="begin">
          <w:fldData xml:space="preserve">PEVuZE5vdGU+PENpdGU+PEF1dGhvcj5QcmFzZXR5bzwvQXV0aG9yPjxZZWFyPjIwMTk8L1llYXI+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</w:fldData>
        </w:fldChar>
      </w:r>
      <w:r w:rsidR="00F434CE">
        <w:instrText xml:space="preserve"> ADDIN EN.CITE.DATA </w:instrText>
      </w:r>
      <w:r w:rsidR="00F434CE">
        <w:fldChar w:fldCharType="end"/>
      </w:r>
      <w:r w:rsidR="00F434CE">
        <w:fldChar w:fldCharType="separate"/>
      </w:r>
      <w:r w:rsidR="00F434CE" w:rsidRPr="00F434CE">
        <w:rPr>
          <w:noProof/>
          <w:vertAlign w:val="superscript"/>
        </w:rPr>
        <w:t>47</w:t>
      </w:r>
      <w:r w:rsidR="00F434CE">
        <w:fldChar w:fldCharType="end"/>
      </w:r>
    </w:p>
    <w:p w14:paraId="4A58DF3F" w14:textId="77777777" w:rsidR="006F60D7" w:rsidRPr="005C66D3" w:rsidRDefault="006F60D7" w:rsidP="003B04D0">
      <w:pPr>
        <w:rPr>
          <w:b/>
          <w:bCs/>
        </w:rPr>
      </w:pPr>
    </w:p>
    <w:p w14:paraId="1514915A" w14:textId="1AA4764E" w:rsidR="00861150" w:rsidRPr="00C805BB" w:rsidRDefault="00C805BB" w:rsidP="00C805BB">
      <w:pPr>
        <w:jc w:val="center"/>
        <w:rPr>
          <w:b/>
          <w:bCs/>
        </w:rPr>
      </w:pPr>
      <w:r w:rsidRPr="00C805BB">
        <w:rPr>
          <w:b/>
          <w:bCs/>
        </w:rPr>
        <w:t>H2S</w:t>
      </w:r>
    </w:p>
    <w:p w14:paraId="325B5AFD" w14:textId="07F9076D" w:rsidR="00C805BB" w:rsidRDefault="00C805BB">
      <w:r>
        <w:t xml:space="preserve">1. </w:t>
      </w:r>
      <w:r>
        <w:fldChar w:fldCharType="begin"/>
      </w:r>
      <w:r w:rsidR="00F434CE">
        <w:instrText xml:space="preserve"> ADDIN EN.CITE &lt;EndNote&gt;&lt;Cite&gt;&lt;Author&gt;Kan&lt;/Author&gt;&lt;Year&gt;2019&lt;/Year&gt;&lt;RecNum&gt;37075&lt;/RecNum&gt;&lt;DisplayText&gt;&lt;style face="superscript"&gt;48&lt;/style&gt;&lt;/DisplayText&gt;&lt;record&gt;&lt;rec-number&gt;37075&lt;/rec-number&gt;&lt;foreign-keys&gt;&lt;key app="EN" db-id="r5ret2dtz5zsdced22nvf9tg0rrv0trsv2w9" timestamp="1626828884"&gt;37075&lt;/key&gt;&lt;/foreign-keys&gt;&lt;ref-type name="Journal Article"&gt;17&lt;/ref-type&gt;&lt;contributors&gt;&lt;authors&gt;&lt;author&gt;Kan, Xun&lt;/author&gt;&lt;author&gt;Chen, Xiaoping&lt;/author&gt;&lt;author&gt;Chen, Wei&lt;/author&gt;&lt;author&gt;Mi, Jinxing&lt;/author&gt;&lt;author&gt;Zhang, Jia-Yin&lt;/author&gt;&lt;author&gt;Liu, Fujian&lt;/author&gt;&lt;author&gt;Zheng, Anmin&lt;/author&gt;&lt;author&gt;Huang, Kuan&lt;/author&gt;&lt;author&gt;Shen, Lijuan&lt;/author&gt;&lt;author&gt;Au, Chaktong&lt;/author&gt;&lt;author&gt;Jiang, Lilong&lt;/author&gt;&lt;/authors&gt;&lt;/contributors&gt;&lt;titles&gt;&lt;title&gt;Nitrogen-Decorated, Ordered Mesoporous Carbon Spheres as High-Efficient Catalysts for Selective Capture and Oxidation of H2S&lt;/title&gt;&lt;secondary-title&gt;ACS Sustainable Chemistry &amp;amp; Engineering&lt;/secondary-title&gt;&lt;/titles&gt;&lt;periodical&gt;&lt;full-title&gt;ACS Sustainable Chemistry &amp;amp; Engineering&lt;/full-title&gt;&lt;/periodical&gt;&lt;pages&gt;7609-7618&lt;/pages&gt;&lt;volume&gt;7&lt;/volume&gt;&lt;number&gt;8&lt;/number&gt;&lt;section&gt;7609&lt;/section&gt;&lt;dates&gt;&lt;year&gt;2019&lt;/year&gt;&lt;/dates&gt;&lt;isbn&gt;2168-0485&amp;#xD;2168-0485&lt;/isbn&gt;&lt;urls&gt;&lt;/urls&gt;&lt;electronic-resource-num&gt;10.1021/acssuschemeng.8b05852&lt;/electronic-resource-num&gt;&lt;/record&gt;&lt;/Cite&gt;&lt;/EndNote&gt;</w:instrText>
      </w:r>
      <w:r>
        <w:fldChar w:fldCharType="separate"/>
      </w:r>
      <w:r w:rsidR="00F434CE" w:rsidRPr="00F434CE">
        <w:rPr>
          <w:noProof/>
          <w:vertAlign w:val="superscript"/>
        </w:rPr>
        <w:t>48</w:t>
      </w:r>
      <w:r>
        <w:fldChar w:fldCharType="end"/>
      </w:r>
    </w:p>
    <w:p w14:paraId="594ADE90" w14:textId="678F8ADE" w:rsidR="00C805BB" w:rsidRDefault="00C805BB">
      <w:r>
        <w:t xml:space="preserve">2. </w:t>
      </w:r>
      <w:r>
        <w:fldChar w:fldCharType="begin"/>
      </w:r>
      <w:r w:rsidR="00F434CE">
        <w:instrText xml:space="preserve"> ADDIN EN.CITE &lt;EndNote&gt;&lt;Cite&gt;&lt;Author&gt;Zhang&lt;/Author&gt;&lt;Year&gt;2016&lt;/Year&gt;&lt;RecNum&gt;37074&lt;/RecNum&gt;&lt;DisplayText&gt;&lt;style face="superscript"&gt;49&lt;/style&gt;&lt;/DisplayText&gt;&lt;record&gt;&lt;rec-number&gt;37074&lt;/rec-number&gt;&lt;foreign-keys&gt;&lt;key app="EN" db-id="r5ret2dtz5zsdced22nvf9tg0rrv0trsv2w9" timestamp="1626828864"&gt;37074&lt;/key&gt;&lt;/foreign-keys&gt;&lt;ref-type name="Journal Article"&gt;17&lt;/ref-type&gt;&lt;contributors&gt;&lt;authors&gt;&lt;author&gt;Zhang, Jing ping&lt;/author&gt;&lt;author&gt;Sun, Yong&lt;/author&gt;&lt;author&gt;Woo, Meng Wai&lt;/author&gt;&lt;author&gt;Zhang, Lian&lt;/author&gt;&lt;author&gt;Xu, Kang Zhen&lt;/author&gt;&lt;/authors&gt;&lt;/contributors&gt;&lt;titles&gt;&lt;title&gt;Preparation of steam activated carbon from black liquor by flue gas precipitation and its performance in hydrogen sulfide removal: Experimental and simulation works&lt;/title&gt;&lt;secondary-title&gt;Journal of the Taiwan Institute of Chemical Engineers&lt;/secondary-title&gt;&lt;/titles&gt;&lt;periodical&gt;&lt;full-title&gt;Journal of the Taiwan Institute of Chemical Engineers&lt;/full-title&gt;&lt;/periodical&gt;&lt;pages&gt;395-404&lt;/pages&gt;&lt;volume&gt;59&lt;/volume&gt;&lt;section&gt;395&lt;/section&gt;&lt;dates&gt;&lt;year&gt;2016&lt;/year&gt;&lt;/dates&gt;&lt;isbn&gt;18761070&lt;/isbn&gt;&lt;urls&gt;&lt;/urls&gt;&lt;electronic-resource-num&gt;10.1016/j.jtice.2015.09.005&lt;/electronic-resource-num&gt;&lt;/record&gt;&lt;/Cite&gt;&lt;/EndNote&gt;</w:instrText>
      </w:r>
      <w:r>
        <w:fldChar w:fldCharType="separate"/>
      </w:r>
      <w:r w:rsidR="00F434CE" w:rsidRPr="00F434CE">
        <w:rPr>
          <w:noProof/>
          <w:vertAlign w:val="superscript"/>
        </w:rPr>
        <w:t>49</w:t>
      </w:r>
      <w:r>
        <w:fldChar w:fldCharType="end"/>
      </w:r>
    </w:p>
    <w:p w14:paraId="17967582" w14:textId="051DD83C" w:rsidR="00C805BB" w:rsidRPr="002269D5" w:rsidRDefault="002269D5" w:rsidP="002269D5">
      <w:pPr>
        <w:jc w:val="center"/>
        <w:rPr>
          <w:b/>
          <w:bCs/>
        </w:rPr>
      </w:pPr>
      <w:r w:rsidRPr="002269D5">
        <w:rPr>
          <w:b/>
          <w:bCs/>
        </w:rPr>
        <w:lastRenderedPageBreak/>
        <w:t>SF6</w:t>
      </w:r>
    </w:p>
    <w:p w14:paraId="64FD211A" w14:textId="5B03F6F9" w:rsidR="002269D5" w:rsidRDefault="002269D5">
      <w:r>
        <w:t xml:space="preserve">1. </w:t>
      </w:r>
      <w:r>
        <w:fldChar w:fldCharType="begin"/>
      </w:r>
      <w:r w:rsidR="00F434CE">
        <w:instrText xml:space="preserve"> ADDIN EN.CITE &lt;EndNote&gt;&lt;Cite&gt;&lt;Author&gt;Yang&lt;/Author&gt;&lt;Year&gt;2019&lt;/Year&gt;&lt;RecNum&gt;36997&lt;/RecNum&gt;&lt;DisplayText&gt;&lt;style face="superscript"&gt;50&lt;/style&gt;&lt;/DisplayText&gt;&lt;record&gt;&lt;rec-number&gt;36997&lt;/rec-number&gt;&lt;foreign-keys&gt;&lt;key app="EN" db-id="r5ret2dtz5zsdced22nvf9tg0rrv0trsv2w9" timestamp="1626828245"&gt;36997&lt;/key&gt;&lt;/foreign-keys&gt;&lt;ref-type name="Journal Article"&gt;17&lt;/ref-type&gt;&lt;contributors&gt;&lt;authors&gt;&lt;author&gt;Yang, Yanqin&lt;/author&gt;&lt;author&gt;Goh, Kunli&lt;/author&gt;&lt;author&gt;Chuah, Chong Yang&lt;/author&gt;&lt;author&gt;Karahan, H. Enis&lt;/author&gt;&lt;author&gt;Birer, Özgür&lt;/author&gt;&lt;author&gt;Bae, Tae-Hyun&lt;/author&gt;&lt;/authors&gt;&lt;/contributors&gt;&lt;titles&gt;&lt;title&gt;Sub-Ångström-level engineering of ultramicroporous carbons for enhanced sulfur hexafluoride capture&lt;/title&gt;&lt;secondary-title&gt;Carbon&lt;/secondary-title&gt;&lt;/titles&gt;&lt;periodical&gt;&lt;full-title&gt;Carbon&lt;/full-title&gt;&lt;/periodical&gt;&lt;pages&gt;56-64&lt;/pages&gt;&lt;volume&gt;155&lt;/volume&gt;&lt;section&gt;56&lt;/section&gt;&lt;dates&gt;&lt;year&gt;2019&lt;/year&gt;&lt;/dates&gt;&lt;isbn&gt;00086223&lt;/isbn&gt;&lt;urls&gt;&lt;/urls&gt;&lt;electronic-resource-num&gt;10.1016/j.carbon.2019.08.034&lt;/electronic-resource-num&gt;&lt;/record&gt;&lt;/Cite&gt;&lt;/EndNote&gt;</w:instrText>
      </w:r>
      <w:r>
        <w:fldChar w:fldCharType="separate"/>
      </w:r>
      <w:r w:rsidR="00F434CE" w:rsidRPr="00F434CE">
        <w:rPr>
          <w:noProof/>
          <w:vertAlign w:val="superscript"/>
        </w:rPr>
        <w:t>50</w:t>
      </w:r>
      <w:r>
        <w:fldChar w:fldCharType="end"/>
      </w:r>
    </w:p>
    <w:p w14:paraId="5DE7D844" w14:textId="5FD7C0DE" w:rsidR="002269D5" w:rsidRDefault="002269D5">
      <w:r>
        <w:t>2.</w:t>
      </w:r>
      <w:r>
        <w:fldChar w:fldCharType="begin"/>
      </w:r>
      <w:r w:rsidR="00F434CE">
        <w:instrText xml:space="preserve"> ADDIN EN.CITE &lt;EndNote&gt;&lt;Cite&gt;&lt;Author&gt;Sun&lt;/Author&gt;&lt;Year&gt;2019&lt;/Year&gt;&lt;RecNum&gt;37224&lt;/RecNum&gt;&lt;DisplayText&gt;&lt;style face="superscript"&gt;51&lt;/style&gt;&lt;/DisplayText&gt;&lt;record&gt;&lt;rec-number&gt;37224&lt;/rec-number&gt;&lt;foreign-keys&gt;&lt;key app="EN" db-id="r5ret2dtz5zsdced22nvf9tg0rrv0trsv2w9" timestamp="1630376120"&gt;37224&lt;/key&gt;&lt;/foreign-keys&gt;&lt;ref-type name="Journal Article"&gt;17&lt;/ref-type&gt;&lt;contributors&gt;&lt;authors&gt;&lt;author&gt;Sun, Rui&lt;/author&gt;&lt;author&gt;Tai, Cheuk-Wai&lt;/author&gt;&lt;author&gt;Strømme, Maria&lt;/author&gt;&lt;author&gt;Cheung, Ocean&lt;/author&gt;&lt;/authors&gt;&lt;/contributors&gt;&lt;titles&gt;&lt;title&gt;Hierarchical Porous Carbon Synthesized from Novel Porous Amorphous Calcium or Magnesium Citrate with Enhanced SF6 Uptake and SF6/N2 Selectivity&lt;/title&gt;&lt;secondary-title&gt;ACS Applied Nano Materials&lt;/secondary-title&gt;&lt;/titles&gt;&lt;periodical&gt;&lt;full-title&gt;ACS Applied Nano Materials&lt;/full-title&gt;&lt;/periodical&gt;&lt;pages&gt;778-789&lt;/pages&gt;&lt;volume&gt;2&lt;/volume&gt;&lt;number&gt;2&lt;/number&gt;&lt;section&gt;778&lt;/section&gt;&lt;dates&gt;&lt;year&gt;2019&lt;/year&gt;&lt;/dates&gt;&lt;isbn&gt;2574-0970&amp;#xD;2574-0970&lt;/isbn&gt;&lt;urls&gt;&lt;/urls&gt;&lt;electronic-resource-num&gt;10.1021/acsanm.8b02005&lt;/electronic-resource-num&gt;&lt;/record&gt;&lt;/Cite&gt;&lt;/EndNote&gt;</w:instrText>
      </w:r>
      <w:r>
        <w:fldChar w:fldCharType="separate"/>
      </w:r>
      <w:r w:rsidR="00F434CE" w:rsidRPr="00F434CE">
        <w:rPr>
          <w:noProof/>
          <w:vertAlign w:val="superscript"/>
        </w:rPr>
        <w:t>51</w:t>
      </w:r>
      <w:r>
        <w:fldChar w:fldCharType="end"/>
      </w:r>
    </w:p>
    <w:p w14:paraId="20BC397E" w14:textId="7F8B0053" w:rsidR="00EF310B" w:rsidRDefault="002269D5">
      <w:pPr>
        <w:sectPr w:rsidR="00EF310B">
          <w:pgSz w:w="12240" w:h="15840"/>
          <w:pgMar w:top="1440" w:right="1800" w:bottom="1440" w:left="1800" w:header="708" w:footer="708" w:gutter="0"/>
          <w:cols w:space="708"/>
          <w:docGrid w:linePitch="360"/>
        </w:sectPr>
      </w:pPr>
      <w:r>
        <w:t>3.</w:t>
      </w:r>
      <w:r>
        <w:fldChar w:fldCharType="begin"/>
      </w:r>
      <w:r w:rsidR="00F434CE">
        <w:instrText xml:space="preserve"> ADDIN EN.CITE &lt;EndNote&gt;&lt;Cite&gt;&lt;Author&gt;Chen&lt;/Author&gt;&lt;Year&gt;2020&lt;/Year&gt;&lt;RecNum&gt;37000&lt;/RecNum&gt;&lt;DisplayText&gt;&lt;style face="superscript"&gt;52&lt;/style&gt;&lt;/DisplayText&gt;&lt;record&gt;&lt;rec-number&gt;37000&lt;/rec-number&gt;&lt;foreign-keys&gt;&lt;key app="EN" db-id="r5ret2dtz5zsdced22nvf9tg0rrv0trsv2w9" timestamp="1626828253"&gt;37000&lt;/key&gt;&lt;/foreign-keys&gt;&lt;ref-type name="Journal Article"&gt;17&lt;/ref-type&gt;&lt;contributors&gt;&lt;authors&gt;&lt;author&gt;Chen, Sirui&lt;/author&gt;&lt;author&gt;Shen, Yuanhui&lt;/author&gt;&lt;author&gt;Guan, Zhongbo&lt;/author&gt;&lt;author&gt;Liu, Bing&lt;/author&gt;&lt;author&gt;Tang, Zhongli&lt;/author&gt;&lt;author&gt;Zhang, Donghui&lt;/author&gt;&lt;author&gt;Fu, Bo&lt;/author&gt;&lt;/authors&gt;&lt;/contributors&gt;&lt;titles&gt;&lt;title&gt;Adsorption Properties of SF6 on Zeolite NaY, 13X, Activated Carbon, and Silica Gel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pages&gt;4044-4051&lt;/pages&gt;&lt;volume&gt;65&lt;/volume&gt;&lt;number&gt;8&lt;/number&gt;&lt;section&gt;4044&lt;/section&gt;&lt;dates&gt;&lt;year&gt;2020&lt;/year&gt;&lt;/dates&gt;&lt;isbn&gt;0021-9568&amp;#xD;1520-5134&lt;/isbn&gt;&lt;urls&gt;&lt;/urls&gt;&lt;electronic-resource-num&gt;10.1021/acs.jced.0c00348&lt;/electronic-resource-num&gt;&lt;/record&gt;&lt;/Cite&gt;&lt;/EndNote&gt;</w:instrText>
      </w:r>
      <w:r>
        <w:fldChar w:fldCharType="separate"/>
      </w:r>
      <w:r w:rsidR="00F434CE" w:rsidRPr="00F434CE">
        <w:rPr>
          <w:noProof/>
          <w:vertAlign w:val="superscript"/>
        </w:rPr>
        <w:t>52</w:t>
      </w:r>
      <w:r>
        <w:fldChar w:fldCharType="end"/>
      </w:r>
    </w:p>
    <w:p w14:paraId="5A483ABE" w14:textId="77777777" w:rsidR="000B20D2" w:rsidRDefault="000B20D2"/>
    <w:p w14:paraId="69653002" w14:textId="26D66B53" w:rsidR="004B2CB4" w:rsidRPr="00C805BB" w:rsidRDefault="004B2CB4" w:rsidP="00FD1102">
      <w:pPr>
        <w:jc w:val="center"/>
        <w:rPr>
          <w:b/>
          <w:bCs/>
        </w:rPr>
      </w:pPr>
      <w:r w:rsidRPr="00C805BB">
        <w:rPr>
          <w:b/>
          <w:bCs/>
        </w:rPr>
        <w:t>CO2</w:t>
      </w:r>
    </w:p>
    <w:p w14:paraId="43125DDE" w14:textId="192CF447" w:rsidR="00902E6E" w:rsidRDefault="00902E6E">
      <w:pPr>
        <w:rPr>
          <w:rFonts w:ascii="Segoe UI" w:hAnsi="Segoe UI" w:cs="Segoe UI"/>
          <w:sz w:val="18"/>
          <w:szCs w:val="18"/>
        </w:rPr>
      </w:pPr>
      <w:r>
        <w:t xml:space="preserve">1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Bai&lt;/Author&gt;&lt;Year&gt;2015&lt;/Year&gt;&lt;RecNum&gt;36721&lt;/RecNum&gt;&lt;DisplayText&gt;&lt;style face="superscript"&gt;53&lt;/style&gt;&lt;/DisplayText&gt;&lt;record&gt;&lt;rec-number&gt;36721&lt;/rec-number&gt;&lt;foreign-keys&gt;&lt;key app="EN" db-id="r5ret2dtz5zsdced22nvf9tg0rrv0trsv2w9" timestamp="1626826848"&gt;36721&lt;/key&gt;&lt;/foreign-keys&gt;&lt;ref-type name="Journal Article"&gt;17&lt;/ref-type&gt;&lt;contributors&gt;&lt;authors&gt;&lt;author&gt;Bai, Ruizhu&lt;/author&gt;&lt;author&gt;Yang, Mingli&lt;/author&gt;&lt;author&gt;Hu, Gengshen&lt;/author&gt;&lt;author&gt;Xu, Leqiong&lt;/author&gt;&lt;author&gt;Hu, Xin&lt;/author&gt;&lt;author&gt;Li, Zhiming&lt;/author&gt;&lt;author&gt;Wang, Sunli&lt;/author&gt;&lt;author&gt;Dai, Wei&lt;/author&gt;&lt;author&gt;Fan, Maohong&lt;/author&gt;&lt;/authors&gt;&lt;/contributors&gt;&lt;titles&gt;&lt;title&gt;A new nanoporous nitrogen-doped highly-efficient carbonaceous CO2 sorbent synthesized with inexpensive urea and petroleum coke&lt;/title&gt;&lt;secondary-title&gt;Carbon&lt;/secondary-title&gt;&lt;/titles&gt;&lt;periodical&gt;&lt;full-title&gt;Carbon&lt;/full-title&gt;&lt;/periodical&gt;&lt;pages&gt;465-473&lt;/pages&gt;&lt;volume&gt;81&lt;/volume&gt;&lt;section&gt;465&lt;/section&gt;&lt;dates&gt;&lt;year&gt;2015&lt;/year&gt;&lt;/dates&gt;&lt;isbn&gt;00086223&lt;/isbn&gt;&lt;urls&gt;&lt;/urls&gt;&lt;electronic-resource-num&gt;10.1016/j.carbon.2014.09.079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53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3071755E" w14:textId="6CA3FC17" w:rsidR="00CF08C8" w:rsidRDefault="00CF08C8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2. </w:t>
      </w:r>
      <w:r>
        <w:rPr>
          <w:rFonts w:ascii="Segoe UI" w:hAnsi="Segoe UI" w:cs="Segoe UI"/>
          <w:sz w:val="18"/>
          <w:szCs w:val="18"/>
        </w:rPr>
        <w:fldChar w:fldCharType="begin">
          <w:fldData xml:space="preserve">PEVuZE5vdGU+PENpdGU+PEF1dGhvcj5ZdWU8L0F1dGhvcj48WWVhcj4yMDE4PC9ZZWFyPjxSZWNO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</w:fldData>
        </w:fldChar>
      </w:r>
      <w:r w:rsidR="00F434CE">
        <w:rPr>
          <w:rFonts w:ascii="Segoe UI" w:hAnsi="Segoe UI" w:cs="Segoe UI"/>
          <w:sz w:val="18"/>
          <w:szCs w:val="18"/>
        </w:rPr>
        <w:instrText xml:space="preserve"> ADDIN EN.CITE </w:instrText>
      </w:r>
      <w:r w:rsidR="00F434CE">
        <w:rPr>
          <w:rFonts w:ascii="Segoe UI" w:hAnsi="Segoe UI" w:cs="Segoe UI"/>
          <w:sz w:val="18"/>
          <w:szCs w:val="18"/>
        </w:rPr>
        <w:fldChar w:fldCharType="begin">
          <w:fldData xml:space="preserve">PEVuZE5vdGU+PENpdGU+PEF1dGhvcj5ZdWU8L0F1dGhvcj48WWVhcj4yMDE4PC9ZZWFyPjxSZWNO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</w:fldData>
        </w:fldChar>
      </w:r>
      <w:r w:rsidR="00F434CE">
        <w:rPr>
          <w:rFonts w:ascii="Segoe UI" w:hAnsi="Segoe UI" w:cs="Segoe UI"/>
          <w:sz w:val="18"/>
          <w:szCs w:val="18"/>
        </w:rPr>
        <w:instrText xml:space="preserve"> ADDIN EN.CITE.DATA </w:instrText>
      </w:r>
      <w:r w:rsidR="00F434CE">
        <w:rPr>
          <w:rFonts w:ascii="Segoe UI" w:hAnsi="Segoe UI" w:cs="Segoe UI"/>
          <w:sz w:val="18"/>
          <w:szCs w:val="18"/>
        </w:rPr>
      </w:r>
      <w:r w:rsidR="00F434CE">
        <w:rPr>
          <w:rFonts w:ascii="Segoe UI" w:hAnsi="Segoe UI" w:cs="Segoe UI"/>
          <w:sz w:val="18"/>
          <w:szCs w:val="18"/>
        </w:rPr>
        <w:fldChar w:fldCharType="end"/>
      </w:r>
      <w:r>
        <w:rPr>
          <w:rFonts w:ascii="Segoe UI" w:hAnsi="Segoe UI" w:cs="Segoe UI"/>
          <w:sz w:val="18"/>
          <w:szCs w:val="18"/>
        </w:rPr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54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17FB306C" w14:textId="6A0AF650" w:rsidR="00A11CC6" w:rsidRDefault="00A11CC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3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Wang&lt;/Author&gt;&lt;Year&gt;2012&lt;/Year&gt;&lt;RecNum&gt;36816&lt;/RecNum&gt;&lt;DisplayText&gt;&lt;style face="superscript"&gt;55&lt;/style&gt;&lt;/DisplayText&gt;&lt;record&gt;&lt;rec-number&gt;36816&lt;/rec-number&gt;&lt;foreign-keys&gt;&lt;key app="EN" db-id="r5ret2dtz5zsdced22nvf9tg0rrv0trsv2w9" timestamp="1626827307"&gt;36816&lt;/key&gt;&lt;/foreign-keys&gt;&lt;ref-type name="Journal Article"&gt;17&lt;/ref-type&gt;&lt;contributors&gt;&lt;authors&gt;&lt;author&gt;Wang, Jiacheng&lt;/author&gt;&lt;author&gt;Heerwig, Andreas&lt;/author&gt;&lt;author&gt;Lohe, Martin R.&lt;/author&gt;&lt;author&gt;Oschatz, Martin&lt;/author&gt;&lt;author&gt;Borchardt, Lars&lt;/author&gt;&lt;author&gt;Kaskel, Stefan&lt;/author&gt;&lt;/authors&gt;&lt;/contributors&gt;&lt;titles&gt;&lt;title&gt;Fungi-based porous carbons for CO2 adsorption and separation&lt;/title&gt;&lt;secondary-title&gt;Journal of Materials Chemistry&lt;/secondary-title&gt;&lt;/titles&gt;&lt;volume&gt;22&lt;/volume&gt;&lt;number&gt;28&lt;/number&gt;&lt;section&gt;13911&lt;/section&gt;&lt;dates&gt;&lt;year&gt;2012&lt;/year&gt;&lt;/dates&gt;&lt;isbn&gt;0959-9428&amp;#xD;1364-5501&lt;/isbn&gt;&lt;urls&gt;&lt;/urls&gt;&lt;electronic-resource-num&gt;10.1039/c2jm32139d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55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3488D7C8" w14:textId="419853EC" w:rsidR="00A11CC6" w:rsidRDefault="00A11CC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4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Puthiaraj&lt;/Author&gt;&lt;Year&gt;2017&lt;/Year&gt;&lt;RecNum&gt;36760&lt;/RecNum&gt;&lt;DisplayText&gt;&lt;style face="superscript"&gt;56&lt;/style&gt;&lt;/DisplayText&gt;&lt;record&gt;&lt;rec-number&gt;36760&lt;/rec-number&gt;&lt;foreign-keys&gt;&lt;key app="EN" db-id="r5ret2dtz5zsdced22nvf9tg0rrv0trsv2w9" timestamp="1626827007"&gt;36760&lt;/key&gt;&lt;/foreign-keys&gt;&lt;ref-type name="Journal Article"&gt;17&lt;/ref-type&gt;&lt;contributors&gt;&lt;authors&gt;&lt;author&gt;Puthiaraj, Pillaiyar&lt;/author&gt;&lt;author&gt;Lee, Yu-Ri&lt;/author&gt;&lt;author&gt;Ahn, Wha-Seung&lt;/author&gt;&lt;/authors&gt;&lt;/contributors&gt;&lt;titles&gt;&lt;title&gt;Microporous amine-functionalized aromatic polymers and their carbonized products for CO2 adsorption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65-74&lt;/pages&gt;&lt;volume&gt;319&lt;/volume&gt;&lt;section&gt;65&lt;/section&gt;&lt;dates&gt;&lt;year&gt;2017&lt;/year&gt;&lt;/dates&gt;&lt;isbn&gt;13858947&lt;/isbn&gt;&lt;urls&gt;&lt;/urls&gt;&lt;electronic-resource-num&gt;10.1016/j.cej.2017.03.001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56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0C011AE0" w14:textId="0BD85E0D" w:rsidR="00A11CC6" w:rsidRDefault="00A11CC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5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Khalili&lt;/Author&gt;&lt;Year&gt;2016&lt;/Year&gt;&lt;RecNum&gt;36850&lt;/RecNum&gt;&lt;DisplayText&gt;&lt;style face="superscript"&gt;57&lt;/style&gt;&lt;/DisplayText&gt;&lt;record&gt;&lt;rec-number&gt;36850&lt;/rec-number&gt;&lt;foreign-keys&gt;&lt;key app="EN" db-id="r5ret2dtz5zsdced22nvf9tg0rrv0trsv2w9" timestamp="1626827471"&gt;36850&lt;/key&gt;&lt;/foreign-keys&gt;&lt;ref-type name="Journal Article"&gt;17&lt;/ref-type&gt;&lt;contributors&gt;&lt;authors&gt;&lt;author&gt;Khalili, Soodabeh&lt;/author&gt;&lt;author&gt;Khoshandam, Behnam&lt;/author&gt;&lt;author&gt;Jahanshahi, Mohsen&lt;/author&gt;&lt;/authors&gt;&lt;/contributors&gt;&lt;titles&gt;&lt;title&gt;A comparative study of CO2 and CH4 adsorption using activated carbon prepared from pine cone by phosphoric acid activation&lt;/title&gt;&lt;secondary-title&gt;Korean Journal of Chemical Engineering&lt;/secondary-title&gt;&lt;/titles&gt;&lt;pages&gt;2943-2952&lt;/pages&gt;&lt;volume&gt;33&lt;/volume&gt;&lt;number&gt;10&lt;/number&gt;&lt;section&gt;2943&lt;/section&gt;&lt;dates&gt;&lt;year&gt;2016&lt;/year&gt;&lt;/dates&gt;&lt;isbn&gt;0256-1115&amp;#xD;1975-7220&lt;/isbn&gt;&lt;urls&gt;&lt;/urls&gt;&lt;electronic-resource-num&gt;10.1007/s11814-016-0138-y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57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37946DD2" w14:textId="5B5CBB0D" w:rsidR="00A11CC6" w:rsidRDefault="00A11CC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6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Plaza&lt;/Author&gt;&lt;Year&gt;2014&lt;/Year&gt;&lt;RecNum&gt;36748&lt;/RecNum&gt;&lt;DisplayText&gt;&lt;style face="superscript"&gt;58&lt;/style&gt;&lt;/DisplayText&gt;&lt;record&gt;&lt;rec-number&gt;36748&lt;/rec-number&gt;&lt;foreign-keys&gt;&lt;key app="EN" db-id="r5ret2dtz5zsdced22nvf9tg0rrv0trsv2w9" timestamp="1626826966"&gt;36748&lt;/key&gt;&lt;/foreign-keys&gt;&lt;ref-type name="Journal Article"&gt;17&lt;/ref-type&gt;&lt;contributors&gt;&lt;authors&gt;&lt;author&gt;Plaza, M. G.&lt;/author&gt;&lt;author&gt;González, A. S.&lt;/author&gt;&lt;author&gt;Pis, J. J.&lt;/author&gt;&lt;author&gt;Rubiera, F.&lt;/author&gt;&lt;author&gt;Pevida, C.&lt;/author&gt;&lt;/authors&gt;&lt;/contributors&gt;&lt;titles&gt;&lt;title&gt;Production of microporous biochars by single-step oxidation: Effect of activation conditions on CO2 capture&lt;/title&gt;&lt;secondary-title&gt;Applied Energy&lt;/secondary-title&gt;&lt;/titles&gt;&lt;periodical&gt;&lt;full-title&gt;Applied Energy&lt;/full-title&gt;&lt;/periodical&gt;&lt;pages&gt;551-562&lt;/pages&gt;&lt;volume&gt;114&lt;/volume&gt;&lt;section&gt;551&lt;/section&gt;&lt;dates&gt;&lt;year&gt;2014&lt;/year&gt;&lt;/dates&gt;&lt;isbn&gt;03062619&lt;/isbn&gt;&lt;urls&gt;&lt;/urls&gt;&lt;electronic-resource-num&gt;10.1016/j.apenergy.2013.09.058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58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1AC47EE7" w14:textId="554F4C1F" w:rsidR="00A11CC6" w:rsidRDefault="00A11CC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7. </w:t>
      </w:r>
      <w:r w:rsidR="00364031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Casco&lt;/Author&gt;&lt;Year&gt;2014&lt;/Year&gt;&lt;RecNum&gt;36718&lt;/RecNum&gt;&lt;DisplayText&gt;&lt;style face="superscript"&gt;59&lt;/style&gt;&lt;/DisplayText&gt;&lt;record&gt;&lt;rec-number&gt;36718&lt;/rec-number&gt;&lt;foreign-keys&gt;&lt;key app="EN" db-id="r5ret2dtz5zsdced22nvf9tg0rrv0trsv2w9" timestamp="1626826839"&gt;36718&lt;/key&gt;&lt;/foreign-keys&gt;&lt;ref-type name="Journal Article"&gt;17&lt;/ref-type&gt;&lt;contributors&gt;&lt;authors&gt;&lt;author&gt;Casco, Mirian E.&lt;/author&gt;&lt;author&gt;Martínez-Escandell, Manuel&lt;/author&gt;&lt;author&gt;Silvestre-Albero, Joaquín&lt;/author&gt;&lt;author&gt;Rodríguez-Reinoso, Francisco&lt;/author&gt;&lt;/authors&gt;&lt;/contributors&gt;&lt;titles&gt;&lt;title&gt;Effect of the porous structure in carbon materials for CO2 capture at atmospheric and high-pressure&lt;/title&gt;&lt;secondary-title&gt;Carbon&lt;/secondary-title&gt;&lt;/titles&gt;&lt;periodical&gt;&lt;full-title&gt;Carbon&lt;/full-title&gt;&lt;/periodical&gt;&lt;pages&gt;230-235&lt;/pages&gt;&lt;volume&gt;67&lt;/volume&gt;&lt;section&gt;230&lt;/section&gt;&lt;dates&gt;&lt;year&gt;2014&lt;/year&gt;&lt;/dates&gt;&lt;isbn&gt;00086223&lt;/isbn&gt;&lt;urls&gt;&lt;/urls&gt;&lt;electronic-resource-num&gt;10.1016/j.carbon.2013.09.086&lt;/electronic-resource-num&gt;&lt;/record&gt;&lt;/Cite&gt;&lt;/EndNote&gt;</w:instrText>
      </w:r>
      <w:r w:rsidR="00364031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59</w:t>
      </w:r>
      <w:r w:rsidR="00364031">
        <w:rPr>
          <w:rFonts w:ascii="Segoe UI" w:hAnsi="Segoe UI" w:cs="Segoe UI"/>
          <w:sz w:val="18"/>
          <w:szCs w:val="18"/>
        </w:rPr>
        <w:fldChar w:fldCharType="end"/>
      </w:r>
    </w:p>
    <w:p w14:paraId="5D33BB3D" w14:textId="15F009E2" w:rsidR="00DC7556" w:rsidRDefault="00DC755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8. </w:t>
      </w:r>
      <w:r w:rsidR="00C7705D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Zhang&lt;/Author&gt;&lt;Year&gt;2013&lt;/Year&gt;&lt;RecNum&gt;36812&lt;/RecNum&gt;&lt;DisplayText&gt;&lt;style face="superscript"&gt;60&lt;/style&gt;&lt;/DisplayText&gt;&lt;record&gt;&lt;rec-number&gt;36812&lt;/rec-number&gt;&lt;foreign-keys&gt;&lt;key app="EN" db-id="r5ret2dtz5zsdced22nvf9tg0rrv0trsv2w9" timestamp="1626827294"&gt;36812&lt;/key&gt;&lt;/foreign-keys&gt;&lt;ref-type name="Journal Article"&gt;17&lt;/ref-type&gt;&lt;contributors&gt;&lt;authors&gt;&lt;author&gt;Zhang, Z.&lt;/author&gt;&lt;author&gt;Zhou, J.&lt;/author&gt;&lt;author&gt;Xing, W.&lt;/author&gt;&lt;author&gt;Xue, Q.&lt;/author&gt;&lt;author&gt;Yan, Z.&lt;/author&gt;&lt;author&gt;Zhuo, S.&lt;/author&gt;&lt;author&gt;Qiao, S. Z.&lt;/author&gt;&lt;/authors&gt;&lt;/contributors&gt;&lt;auth-address&gt;School of Chemical Engineering, Shandong University of Technology, Zibo 255049, PR China.&lt;/auth-address&gt;&lt;titles&gt;&lt;title&gt;Critical role of small micropores in high CO2 uptake&lt;/title&gt;&lt;secondary-title&gt;Phys Chem Chem Phys&lt;/secondary-title&gt;&lt;/titles&gt;&lt;periodical&gt;&lt;full-title&gt;Phys Chem Chem Phys&lt;/full-title&gt;&lt;/periodical&gt;&lt;pages&gt;2523-9&lt;/pages&gt;&lt;volume&gt;15&lt;/volume&gt;&lt;number&gt;7&lt;/number&gt;&lt;edition&gt;2013/01/17&lt;/edition&gt;&lt;dates&gt;&lt;year&gt;2013&lt;/year&gt;&lt;pub-dates&gt;&lt;date&gt;Feb 21&lt;/date&gt;&lt;/pub-dates&gt;&lt;/dates&gt;&lt;isbn&gt;1463-9084 (Electronic)&amp;#xD;1463-9076 (Linking)&lt;/isbn&gt;&lt;accession-num&gt;23321627&lt;/accession-num&gt;&lt;urls&gt;&lt;related-urls&gt;&lt;url&gt;https://www.ncbi.nlm.nih.gov/pubmed/23321627&lt;/url&gt;&lt;/related-urls&gt;&lt;/urls&gt;&lt;electronic-resource-num&gt;10.1039/c2cp44436d&lt;/electronic-resource-num&gt;&lt;/record&gt;&lt;/Cite&gt;&lt;/EndNote&gt;</w:instrText>
      </w:r>
      <w:r w:rsidR="00C7705D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60</w:t>
      </w:r>
      <w:r w:rsidR="00C7705D">
        <w:rPr>
          <w:rFonts w:ascii="Segoe UI" w:hAnsi="Segoe UI" w:cs="Segoe UI"/>
          <w:sz w:val="18"/>
          <w:szCs w:val="18"/>
        </w:rPr>
        <w:fldChar w:fldCharType="end"/>
      </w:r>
    </w:p>
    <w:p w14:paraId="1E116B8A" w14:textId="13189919" w:rsidR="00364031" w:rsidRDefault="00364031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9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Yu&lt;/Author&gt;&lt;Year&gt;2014&lt;/Year&gt;&lt;RecNum&gt;36719&lt;/RecNum&gt;&lt;DisplayText&gt;&lt;style face="superscript"&gt;61&lt;/style&gt;&lt;/DisplayText&gt;&lt;record&gt;&lt;rec-number&gt;36719&lt;/rec-number&gt;&lt;foreign-keys&gt;&lt;key app="EN" db-id="r5ret2dtz5zsdced22nvf9tg0rrv0trsv2w9" timestamp="1626826841"&gt;36719&lt;/key&gt;&lt;/foreign-keys&gt;&lt;ref-type name="Journal Article"&gt;17&lt;/ref-type&gt;&lt;contributors&gt;&lt;authors&gt;&lt;author&gt;Yu, Juhyon&lt;/author&gt;&lt;author&gt;Guo, Mingyi&lt;/author&gt;&lt;author&gt;Muhammad, Faheem&lt;/author&gt;&lt;author&gt;Wang, Aifei&lt;/author&gt;&lt;author&gt;Zhang, Feng&lt;/author&gt;&lt;author&gt;Li, Qin&lt;/author&gt;&lt;author&gt;Zhu, Guangshan&lt;/author&gt;&lt;/authors&gt;&lt;/contributors&gt;&lt;titles&gt;&lt;title&gt;One-pot synthesis of highly ordered nitrogen-containing mesoporous carbon with resorcinol–urea–formaldehyde resin for CO2 capture&lt;/title&gt;&lt;secondary-title&gt;Carbon&lt;/secondary-title&gt;&lt;/titles&gt;&lt;periodical&gt;&lt;full-title&gt;Carbon&lt;/full-title&gt;&lt;/periodical&gt;&lt;pages&gt;502-514&lt;/pages&gt;&lt;volume&gt;69&lt;/volume&gt;&lt;section&gt;502&lt;/section&gt;&lt;dates&gt;&lt;year&gt;2014&lt;/year&gt;&lt;/dates&gt;&lt;isbn&gt;00086223&lt;/isbn&gt;&lt;urls&gt;&lt;/urls&gt;&lt;electronic-resource-num&gt;10.1016/j.carbon.2013.12.058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61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7BB620BB" w14:textId="0D8E4BCB" w:rsidR="00092CC5" w:rsidRDefault="00092CC5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0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Chandra&lt;/Author&gt;&lt;Year&gt;2012&lt;/Year&gt;&lt;RecNum&gt;36808&lt;/RecNum&gt;&lt;DisplayText&gt;&lt;style face="superscript"&gt;62&lt;/style&gt;&lt;/DisplayText&gt;&lt;record&gt;&lt;rec-number&gt;36808&lt;/rec-number&gt;&lt;foreign-keys&gt;&lt;key app="EN" db-id="r5ret2dtz5zsdced22nvf9tg0rrv0trsv2w9" timestamp="1626827264"&gt;36808&lt;/key&gt;&lt;/foreign-keys&gt;&lt;ref-type name="Journal Article"&gt;17&lt;/ref-type&gt;&lt;contributors&gt;&lt;authors&gt;&lt;author&gt;Chandra, V.&lt;/author&gt;&lt;author&gt;Yu, S. U.&lt;/author&gt;&lt;author&gt;Kim, S. H.&lt;/author&gt;&lt;author&gt;Yoon, Y. S.&lt;/author&gt;&lt;author&gt;Kim, D. Y.&lt;/author&gt;&lt;author&gt;Kwon, A. H.&lt;/author&gt;&lt;author&gt;Meyyappan, M.&lt;/author&gt;&lt;author&gt;Kim, K. S.&lt;/author&gt;&lt;/authors&gt;&lt;/contributors&gt;&lt;auth-address&gt;Center for Superfunctional Materials, Department of Chemistry, Pohang University of Science and Technology, Pohang 790-784, Korea.&lt;/auth-address&gt;&lt;titles&gt;&lt;title&gt;Highly selective CO2 capture on N-doped carbon produced by chemical activation of polypyrrole functionalized graphene sheets&lt;/title&gt;&lt;secondary-title&gt;Chem Commun (Camb)&lt;/secondary-title&gt;&lt;/titles&gt;&lt;periodical&gt;&lt;full-title&gt;Chem Commun (Camb)&lt;/full-title&gt;&lt;/periodical&gt;&lt;pages&gt;735-7&lt;/pages&gt;&lt;volume&gt;48&lt;/volume&gt;&lt;number&gt;5&lt;/number&gt;&lt;edition&gt;2011/11/26&lt;/edition&gt;&lt;dates&gt;&lt;year&gt;2012&lt;/year&gt;&lt;pub-dates&gt;&lt;date&gt;Jan 18&lt;/date&gt;&lt;/pub-dates&gt;&lt;/dates&gt;&lt;isbn&gt;1364-548X (Electronic)&amp;#xD;1359-7345 (Linking)&lt;/isbn&gt;&lt;accession-num&gt;22117227&lt;/accession-num&gt;&lt;urls&gt;&lt;related-urls&gt;&lt;url&gt;https://www.ncbi.nlm.nih.gov/pubmed/22117227&lt;/url&gt;&lt;/related-urls&gt;&lt;/urls&gt;&lt;electronic-resource-num&gt;10.1039/c1cc15599g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62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239856DF" w14:textId="725CB2C7" w:rsidR="00C7705D" w:rsidRDefault="00C7705D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1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iu&lt;/Author&gt;&lt;Year&gt;2011&lt;/Year&gt;&lt;RecNum&gt;36811&lt;/RecNum&gt;&lt;DisplayText&gt;&lt;style face="superscript"&gt;63&lt;/style&gt;&lt;/DisplayText&gt;&lt;record&gt;&lt;rec-number&gt;36811&lt;/rec-number&gt;&lt;foreign-keys&gt;&lt;key app="EN" db-id="r5ret2dtz5zsdced22nvf9tg0rrv0trsv2w9" timestamp="1626827291"&gt;36811&lt;/key&gt;&lt;/foreign-keys&gt;&lt;ref-type name="Journal Article"&gt;17&lt;/ref-type&gt;&lt;contributors&gt;&lt;authors&gt;&lt;author&gt;Liu, Lei&lt;/author&gt;&lt;author&gt;Deng, Qing-Fang&lt;/author&gt;&lt;author&gt;Ma, Tian-Yi&lt;/author&gt;&lt;author&gt;Lin, Xiu-Zhen&lt;/author&gt;&lt;author&gt;Hou, Xiao-Xu&lt;/author&gt;&lt;author&gt;Liu, Yu-Ping&lt;/author&gt;&lt;author&gt;Yuan, Zhong-Yong&lt;/author&gt;&lt;/authors&gt;&lt;/contributors&gt;&lt;titles&gt;&lt;title&gt;Ordered mesoporous carbons: citric acid-catalyzed synthesis, nitrogen doping and CO2 capture&lt;/title&gt;&lt;secondary-title&gt;Journal of Materials Chemistry&lt;/secondary-title&gt;&lt;/titles&gt;&lt;volume&gt;21&lt;/volume&gt;&lt;number&gt;40&lt;/number&gt;&lt;section&gt;16001&lt;/section&gt;&lt;dates&gt;&lt;year&gt;2011&lt;/year&gt;&lt;/dates&gt;&lt;isbn&gt;0959-9428&amp;#xD;1364-5501&lt;/isbn&gt;&lt;urls&gt;&lt;/urls&gt;&lt;electronic-resource-num&gt;10.1039/c1jm12887f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63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26B50277" w14:textId="021B2F29" w:rsidR="00C7705D" w:rsidRDefault="00C7705D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2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Hao&lt;/Author&gt;&lt;Year&gt;2010&lt;/Year&gt;&lt;RecNum&gt;36796&lt;/RecNum&gt;&lt;DisplayText&gt;&lt;style face="superscript"&gt;64&lt;/style&gt;&lt;/DisplayText&gt;&lt;record&gt;&lt;rec-number&gt;36796&lt;/rec-number&gt;&lt;foreign-keys&gt;&lt;key app="EN" db-id="r5ret2dtz5zsdced22nvf9tg0rrv0trsv2w9" timestamp="1626827224"&gt;36796&lt;/key&gt;&lt;/foreign-keys&gt;&lt;ref-type name="Journal Article"&gt;17&lt;/ref-type&gt;&lt;contributors&gt;&lt;authors&gt;&lt;author&gt;Hao, G. P.&lt;/author&gt;&lt;author&gt;Li, W. C.&lt;/author&gt;&lt;author&gt;Qian, D.&lt;/author&gt;&lt;author&gt;Lu, A. H.&lt;/author&gt;&lt;/authors&gt;&lt;/contributors&gt;&lt;auth-address&gt;State Key Laboratory of Fine Chemicals, Dalian University of Technology, Dalian 16012, P. R. China.&lt;/auth-address&gt;&lt;titles&gt;&lt;title&gt;Rapid synthesis of nitrogen-doped porous carbon monolith for CO2 capture&lt;/title&gt;&lt;secondary-title&gt;Adv Mater&lt;/secondary-title&gt;&lt;/titles&gt;&lt;periodical&gt;&lt;full-title&gt;Advanced Materials&lt;/full-title&gt;&lt;abbr-1&gt;Adv. Mater.&lt;/abbr-1&gt;&lt;abbr-2&gt;Adv Mater&lt;/abbr-2&gt;&lt;/periodical&gt;&lt;pages&gt;853-7&lt;/pages&gt;&lt;volume&gt;22&lt;/volume&gt;&lt;number&gt;7&lt;/number&gt;&lt;edition&gt;2010/03/11&lt;/edition&gt;&lt;keywords&gt;&lt;keyword&gt;Carbon/*chemistry&lt;/keyword&gt;&lt;keyword&gt;Carbon Dioxide/*chemistry&lt;/keyword&gt;&lt;keyword&gt;Catalysis&lt;/keyword&gt;&lt;keyword&gt;Formaldehyde/chemistry&lt;/keyword&gt;&lt;keyword&gt;Lysine/chemistry&lt;/keyword&gt;&lt;keyword&gt;Nitrogen/*chemistry&lt;/keyword&gt;&lt;keyword&gt;Photoelectron Spectroscopy&lt;/keyword&gt;&lt;keyword&gt;Polymers/chemistry&lt;/keyword&gt;&lt;keyword&gt;Porosity&lt;/keyword&gt;&lt;keyword&gt;Resorcinols/chemistry&lt;/keyword&gt;&lt;keyword&gt;Spectroscopy, Fourier Transform Infrared&lt;/keyword&gt;&lt;/keywords&gt;&lt;dates&gt;&lt;year&gt;2010&lt;/year&gt;&lt;pub-dates&gt;&lt;date&gt;Feb 16&lt;/date&gt;&lt;/pub-dates&gt;&lt;/dates&gt;&lt;isbn&gt;1521-4095 (Electronic)&amp;#xD;0935-9648 (Linking)&lt;/isbn&gt;&lt;accession-num&gt;20217797&lt;/accession-num&gt;&lt;urls&gt;&lt;related-urls&gt;&lt;url&gt;https://www.ncbi.nlm.nih.gov/pubmed/20217797&lt;/url&gt;&lt;/related-urls&gt;&lt;/urls&gt;&lt;electronic-resource-num&gt;10.1002/adma.200903765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64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1056EEBC" w14:textId="30A157A1" w:rsidR="00FF7F21" w:rsidRDefault="00FF7F21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3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Wang&lt;/Author&gt;&lt;Year&gt;2013&lt;/Year&gt;&lt;RecNum&gt;36822&lt;/RecNum&gt;&lt;DisplayText&gt;&lt;style face="superscript"&gt;65&lt;/style&gt;&lt;/DisplayText&gt;&lt;record&gt;&lt;rec-number&gt;36822&lt;/rec-number&gt;&lt;foreign-keys&gt;&lt;key app="EN" db-id="r5ret2dtz5zsdced22nvf9tg0rrv0trsv2w9" timestamp="1626827359"&gt;36822&lt;/key&gt;&lt;/foreign-keys&gt;&lt;ref-type name="Journal Article"&gt;17&lt;/ref-type&gt;&lt;contributors&gt;&lt;authors&gt;&lt;author&gt;Wang, Jiacheng&lt;/author&gt;&lt;author&gt;Senkovska, Irena&lt;/author&gt;&lt;author&gt;Oschatz, Martin&lt;/author&gt;&lt;author&gt;Lohe, Martin R.&lt;/author&gt;&lt;author&gt;Borchardt, Lars&lt;/author&gt;&lt;author&gt;Heerwig, Andreas&lt;/author&gt;&lt;author&gt;Liu, Qian&lt;/author&gt;&lt;author&gt;Kaskel, Stefan&lt;/author&gt;&lt;/authors&gt;&lt;/contributors&gt;&lt;titles&gt;&lt;title&gt;Highly porous nitrogen-doped polyimine-based carbons with adjustable microstructures for CO2 capture&lt;/title&gt;&lt;secondary-title&gt;Journal of Materials Chemistry A&lt;/secondary-title&gt;&lt;/titles&gt;&lt;periodical&gt;&lt;full-title&gt;Journal of Materials Chemistry A&lt;/full-title&gt;&lt;/periodical&gt;&lt;volume&gt;1&lt;/volume&gt;&lt;number&gt;36&lt;/number&gt;&lt;section&gt;10951&lt;/section&gt;&lt;dates&gt;&lt;year&gt;2013&lt;/year&gt;&lt;/dates&gt;&lt;isbn&gt;2050-7488&amp;#xD;2050-7496&lt;/isbn&gt;&lt;urls&gt;&lt;/urls&gt;&lt;electronic-resource-num&gt;10.1039/c3ta11995e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65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2540AEE2" w14:textId="439C3600" w:rsidR="00457C1F" w:rsidRDefault="00457C1F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4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Modak&lt;/Author&gt;&lt;Year&gt;2015&lt;/Year&gt;&lt;RecNum&gt;36739&lt;/RecNum&gt;&lt;DisplayText&gt;&lt;style face="superscript"&gt;66&lt;/style&gt;&lt;/DisplayText&gt;&lt;record&gt;&lt;rec-number&gt;36739&lt;/rec-number&gt;&lt;foreign-keys&gt;&lt;key app="EN" db-id="r5ret2dtz5zsdced22nvf9tg0rrv0trsv2w9" timestamp="1626826931"&gt;36739&lt;/key&gt;&lt;/foreign-keys&gt;&lt;ref-type name="Journal Article"&gt;17&lt;/ref-type&gt;&lt;contributors&gt;&lt;authors&gt;&lt;author&gt;Modak, Arindam&lt;/author&gt;&lt;author&gt;Bhaumik, Asim&lt;/author&gt;&lt;/authors&gt;&lt;/contributors&gt;&lt;titles&gt;&lt;title&gt;Porous carbon derived via KOH activation of a hypercrosslinked porous organic polymer for efficient CO2, CH4, H2 adsorptions and high CO2/N2 selectivity&lt;/title&gt;&lt;secondary-title&gt;Journal of Solid State Chemistry&lt;/secondary-title&gt;&lt;/titles&gt;&lt;periodical&gt;&lt;full-title&gt;Journal of Solid State Chemistry&lt;/full-title&gt;&lt;abbr-1&gt;J. Solid State Chem.&lt;/abbr-1&gt;&lt;abbr-2&gt;J Solid State Chem&lt;/abbr-2&gt;&lt;/periodical&gt;&lt;pages&gt;157-162&lt;/pages&gt;&lt;volume&gt;232&lt;/volume&gt;&lt;section&gt;157&lt;/section&gt;&lt;dates&gt;&lt;year&gt;2015&lt;/year&gt;&lt;/dates&gt;&lt;isbn&gt;00224596&lt;/isbn&gt;&lt;urls&gt;&lt;/urls&gt;&lt;electronic-resource-num&gt;10.1016/j.jssc.2015.09.022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66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2804E9A3" w14:textId="7347A4BF" w:rsidR="00457C1F" w:rsidRDefault="00457C1F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5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Wickramaratne&lt;/Author&gt;&lt;Year&gt;2013&lt;/Year&gt;&lt;RecNum&gt;36820&lt;/RecNum&gt;&lt;DisplayText&gt;&lt;style face="superscript"&gt;67&lt;/style&gt;&lt;/DisplayText&gt;&lt;record&gt;&lt;rec-number&gt;36820&lt;/rec-number&gt;&lt;foreign-keys&gt;&lt;key app="EN" db-id="r5ret2dtz5zsdced22nvf9tg0rrv0trsv2w9" timestamp="1626827322"&gt;36820&lt;/key&gt;&lt;/foreign-keys&gt;&lt;ref-type name="Journal Article"&gt;17&lt;/ref-type&gt;&lt;contributors&gt;&lt;authors&gt;&lt;author&gt;Wickramaratne, Nilantha P.&lt;/author&gt;&lt;author&gt;Jaroniec, Mietek&lt;/author&gt;&lt;/authors&gt;&lt;/contributors&gt;&lt;titles&gt;&lt;title&gt;Importance of small micropores in CO2capture by phenolic resin-based activated carbon spheres&lt;/title&gt;&lt;secondary-title&gt;J. Mater. Chem. A&lt;/secondary-title&gt;&lt;/titles&gt;&lt;periodical&gt;&lt;full-title&gt;J. Mater. Chem. A&lt;/full-title&gt;&lt;/periodical&gt;&lt;pages&gt;112-116&lt;/pages&gt;&lt;volume&gt;1&lt;/volume&gt;&lt;number&gt;1&lt;/number&gt;&lt;section&gt;112&lt;/section&gt;&lt;dates&gt;&lt;year&gt;2013&lt;/year&gt;&lt;/dates&gt;&lt;isbn&gt;2050-7488&amp;#xD;2050-7496&lt;/isbn&gt;&lt;urls&gt;&lt;/urls&gt;&lt;electronic-resource-num&gt;10.1039/c2ta00388k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67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5A3926E2" w14:textId="49E59152" w:rsidR="00D8295A" w:rsidRDefault="00D8295A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6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Chen&lt;/Author&gt;&lt;Year&gt;2016&lt;/Year&gt;&lt;RecNum&gt;36791&lt;/RecNum&gt;&lt;DisplayText&gt;&lt;style face="superscript"&gt;68&lt;/style&gt;&lt;/DisplayText&gt;&lt;record&gt;&lt;rec-number&gt;36791&lt;/rec-number&gt;&lt;foreign-keys&gt;&lt;key app="EN" db-id="r5ret2dtz5zsdced22nvf9tg0rrv0trsv2w9" timestamp="1626827205"&gt;36791&lt;/key&gt;&lt;/foreign-keys&gt;&lt;ref-type name="Journal Article"&gt;17&lt;/ref-type&gt;&lt;contributors&gt;&lt;authors&gt;&lt;author&gt;Chen, Jie&lt;/author&gt;&lt;author&gt;Yang, Jie&lt;/author&gt;&lt;author&gt;Hu, Gengshen&lt;/author&gt;&lt;author&gt;Hu, Xin&lt;/author&gt;&lt;author&gt;Li, Zhiming&lt;/author&gt;&lt;author&gt;Shen, Siwei&lt;/author&gt;&lt;author&gt;Radosz, Maciej&lt;/author&gt;&lt;author&gt;Fan, Maohong&lt;/author&gt;&lt;/authors&gt;&lt;/contributors&gt;&lt;titles&gt;&lt;title&gt;Enhanced CO2 Capture Capacity of Nitrogen-Doped Biomass-Derived Porous Carbons&lt;/title&gt;&lt;secondary-title&gt;ACS Sustainable Chemistry &amp;amp; Engineering&lt;/secondary-title&gt;&lt;/titles&gt;&lt;periodical&gt;&lt;full-title&gt;ACS Sustainable Chemistry &amp;amp; Engineering&lt;/full-title&gt;&lt;/periodical&gt;&lt;pages&gt;1439-1445&lt;/pages&gt;&lt;volume&gt;4&lt;/volume&gt;&lt;number&gt;3&lt;/number&gt;&lt;section&gt;1439&lt;/section&gt;&lt;dates&gt;&lt;year&gt;2016&lt;/year&gt;&lt;/dates&gt;&lt;isbn&gt;2168-0485&amp;#xD;2168-0485&lt;/isbn&gt;&lt;urls&gt;&lt;/urls&gt;&lt;electronic-resource-num&gt;10.1021/acssuschemeng.5b01425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68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6D37ABC3" w14:textId="4994A4FB" w:rsidR="00092CC5" w:rsidRDefault="00092CC5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7. </w:t>
      </w:r>
      <w:r w:rsidR="00AE3F63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ilvestre-Albero&lt;/Author&gt;&lt;Year&gt;2011&lt;/Year&gt;&lt;RecNum&gt;36807&lt;/RecNum&gt;&lt;DisplayText&gt;&lt;style face="superscript"&gt;69&lt;/style&gt;&lt;/DisplayText&gt;&lt;record&gt;&lt;rec-number&gt;36807&lt;/rec-number&gt;&lt;foreign-keys&gt;&lt;key app="EN" db-id="r5ret2dtz5zsdced22nvf9tg0rrv0trsv2w9" timestamp="1626827260"&gt;36807&lt;/key&gt;&lt;/foreign-keys&gt;&lt;ref-type name="Journal Article"&gt;17&lt;/ref-type&gt;&lt;contributors&gt;&lt;authors&gt;&lt;author&gt;Silvestre-Albero, J.&lt;/author&gt;&lt;author&gt;Wahby, A.&lt;/author&gt;&lt;author&gt;Sepulveda-Escribano, A.&lt;/author&gt;&lt;author&gt;Martinez-Escandell, M.&lt;/author&gt;&lt;author&gt;Kaneko, K.&lt;/author&gt;&lt;author&gt;Rodriguez-Reinoso, F.&lt;/author&gt;&lt;/authors&gt;&lt;/contributors&gt;&lt;auth-address&gt;Laboratorio de Materiales Avanzados, Departamento de Quimica Inorganica-Instituto Universitario de Materiales, Ap. 99, E-03080 Alicante, Spain. joaquin.silvestre@ua.es&lt;/auth-address&gt;&lt;titles&gt;&lt;title&gt;Ultrahigh CO2 adsorption capacity on carbon molecular sieves at room temperature&lt;/title&gt;&lt;secondary-title&gt;Chem Commun (Camb)&lt;/secondary-title&gt;&lt;/titles&gt;&lt;periodical&gt;&lt;full-title&gt;Chem Commun (Camb)&lt;/full-title&gt;&lt;/periodical&gt;&lt;pages&gt;6840-2&lt;/pages&gt;&lt;volume&gt;47&lt;/volume&gt;&lt;number&gt;24&lt;/number&gt;&lt;edition&gt;2011/05/20&lt;/edition&gt;&lt;dates&gt;&lt;year&gt;2011&lt;/year&gt;&lt;pub-dates&gt;&lt;date&gt;Jun 28&lt;/date&gt;&lt;/pub-dates&gt;&lt;/dates&gt;&lt;isbn&gt;1364-548X (Electronic)&amp;#xD;1359-7345 (Linking)&lt;/isbn&gt;&lt;accession-num&gt;21594294&lt;/accession-num&gt;&lt;urls&gt;&lt;related-urls&gt;&lt;url&gt;https://www.ncbi.nlm.nih.gov/pubmed/21594294&lt;/url&gt;&lt;/related-urls&gt;&lt;/urls&gt;&lt;electronic-resource-num&gt;10.1039/c1cc11618e&lt;/electronic-resource-num&gt;&lt;/record&gt;&lt;/Cite&gt;&lt;/EndNote&gt;</w:instrText>
      </w:r>
      <w:r w:rsidR="00AE3F63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69</w:t>
      </w:r>
      <w:r w:rsidR="00AE3F63">
        <w:rPr>
          <w:rFonts w:ascii="Segoe UI" w:hAnsi="Segoe UI" w:cs="Segoe UI"/>
          <w:sz w:val="18"/>
          <w:szCs w:val="18"/>
        </w:rPr>
        <w:fldChar w:fldCharType="end"/>
      </w:r>
    </w:p>
    <w:p w14:paraId="7FAB20AC" w14:textId="4C9FF805" w:rsidR="00545EC4" w:rsidRDefault="00545EC4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8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Cai&lt;/Author&gt;&lt;Year&gt;2014&lt;/Year&gt;&lt;RecNum&gt;36804&lt;/RecNum&gt;&lt;DisplayText&gt;&lt;style face="superscript"&gt;70&lt;/style&gt;&lt;/DisplayText&gt;&lt;record&gt;&lt;rec-number&gt;36804&lt;/rec-number&gt;&lt;foreign-keys&gt;&lt;key app="EN" db-id="r5ret2dtz5zsdced22nvf9tg0rrv0trsv2w9" timestamp="1626827252"&gt;36804&lt;/key&gt;&lt;/foreign-keys&gt;&lt;ref-type name="Journal Article"&gt;17&lt;/ref-type&gt;&lt;contributors&gt;&lt;authors&gt;&lt;author&gt;Cai, J.&lt;/author&gt;&lt;author&gt;Qi, J.&lt;/author&gt;&lt;author&gt;Yang, C.&lt;/author&gt;&lt;author&gt;Zhao, X.&lt;/author&gt;&lt;/authors&gt;&lt;/contributors&gt;&lt;auth-address&gt;Qingdao Institute of Bioenergy and Bioprocess Technology, Chinese Academy of Sciences , Qingdao 266101, P. R. China.&lt;/auth-address&gt;&lt;titles&gt;&lt;title&gt;Poly(vinylidene chloride)-based carbon with ultrahigh microporosity and outstanding performance for CH4 and H2 storage and CO2 capture&lt;/title&gt;&lt;secondary-title&gt;ACS Appl Mater Interfaces&lt;/secondary-title&gt;&lt;/titles&gt;&lt;periodical&gt;&lt;full-title&gt;ACS Appl Mater Interfaces&lt;/full-title&gt;&lt;/periodical&gt;&lt;pages&gt;3703-11&lt;/pages&gt;&lt;volume&gt;6&lt;/volume&gt;&lt;number&gt;5&lt;/number&gt;&lt;edition&gt;2014/02/20&lt;/edition&gt;&lt;dates&gt;&lt;year&gt;2014&lt;/year&gt;&lt;pub-dates&gt;&lt;date&gt;Mar 12&lt;/date&gt;&lt;/pub-dates&gt;&lt;/dates&gt;&lt;isbn&gt;1944-8252 (Electronic)&amp;#xD;1944-8244 (Linking)&lt;/isbn&gt;&lt;accession-num&gt;24548215&lt;/accession-num&gt;&lt;urls&gt;&lt;related-urls&gt;&lt;url&gt;https://www.ncbi.nlm.nih.gov/pubmed/24548215&lt;/url&gt;&lt;/related-urls&gt;&lt;/urls&gt;&lt;electronic-resource-num&gt;10.1021/am500037b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70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56573A85" w14:textId="3DE35939" w:rsidR="00CF08C8" w:rsidRDefault="00CF08C8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9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Heidari&lt;/Author&gt;&lt;Year&gt;2014&lt;/Year&gt;&lt;RecNum&gt;36757&lt;/RecNum&gt;&lt;DisplayText&gt;&lt;style face="superscript"&gt;71&lt;/style&gt;&lt;/DisplayText&gt;&lt;record&gt;&lt;rec-number&gt;36757&lt;/rec-number&gt;&lt;foreign-keys&gt;&lt;key app="EN" db-id="r5ret2dtz5zsdced22nvf9tg0rrv0trsv2w9" timestamp="1626826997"&gt;36757&lt;/key&gt;&lt;/foreign-keys&gt;&lt;ref-type name="Journal Article"&gt;17&lt;/ref-type&gt;&lt;contributors&gt;&lt;authors&gt;&lt;author&gt;Heidari, Ava&lt;/author&gt;&lt;author&gt;Younesi, Habibollah&lt;/author&gt;&lt;author&gt;Rashidi, Alimorad&lt;/author&gt;&lt;author&gt;Ghoreyshi, Ali Asghar&lt;/author&gt;&lt;/authors&gt;&lt;/contributors&gt;&lt;titles&gt;&lt;title&gt;Evaluation of CO2 adsorption with eucalyptus wood based activated carbon modified by ammonia solution through heat treatment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503-513&lt;/pages&gt;&lt;volume&gt;254&lt;/volume&gt;&lt;section&gt;503&lt;/section&gt;&lt;dates&gt;&lt;year&gt;2014&lt;/year&gt;&lt;/dates&gt;&lt;isbn&gt;13858947&lt;/isbn&gt;&lt;urls&gt;&lt;/urls&gt;&lt;electronic-resource-num&gt;10.1016/j.cej.2014.06.004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71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27A64CBB" w14:textId="69BBBE06" w:rsidR="00092CC5" w:rsidRDefault="00092CC5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>20.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Heo&lt;/Author&gt;&lt;Year&gt;2015&lt;/Year&gt;&lt;RecNum&gt;36749&lt;/RecNum&gt;&lt;DisplayText&gt;&lt;style face="superscript"&gt;72&lt;/style&gt;&lt;/DisplayText&gt;&lt;record&gt;&lt;rec-number&gt;36749&lt;/rec-number&gt;&lt;foreign-keys&gt;&lt;key app="EN" db-id="r5ret2dtz5zsdced22nvf9tg0rrv0trsv2w9" timestamp="1626826969"&gt;36749&lt;/key&gt;&lt;/foreign-keys&gt;&lt;ref-type name="Journal Article"&gt;17&lt;/ref-type&gt;&lt;contributors&gt;&lt;authors&gt;&lt;author&gt;Heo, Young-Jung&lt;/author&gt;&lt;author&gt;Park, Soo-Jin&lt;/author&gt;&lt;/authors&gt;&lt;/contributors&gt;&lt;titles&gt;&lt;title&gt;A role of steam activation on CO2 capture and separation of narrow microporous carbons produced from cellulose fibers&lt;/title&gt;&lt;secondary-title&gt;Energy&lt;/secondary-title&gt;&lt;/titles&gt;&lt;periodical&gt;&lt;full-title&gt;Energy&lt;/full-title&gt;&lt;/periodical&gt;&lt;pages&gt;142-150&lt;/pages&gt;&lt;volume&gt;91&lt;/volume&gt;&lt;section&gt;142&lt;/section&gt;&lt;dates&gt;&lt;year&gt;2015&lt;/year&gt;&lt;/dates&gt;&lt;isbn&gt;03605442&lt;/isbn&gt;&lt;urls&gt;&lt;/urls&gt;&lt;electronic-resource-num&gt;10.1016/j.energy.2015.08.033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72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738147A2" w14:textId="0DC983C8" w:rsidR="0037629D" w:rsidRDefault="0037629D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21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eema&lt;/Author&gt;&lt;Year&gt;2014&lt;/Year&gt;&lt;RecNum&gt;36717&lt;/RecNum&gt;&lt;DisplayText&gt;&lt;style face="superscript"&gt;73&lt;/style&gt;&lt;/DisplayText&gt;&lt;record&gt;&lt;rec-number&gt;36717&lt;/rec-number&gt;&lt;foreign-keys&gt;&lt;key app="EN" db-id="r5ret2dtz5zsdced22nvf9tg0rrv0trsv2w9" timestamp="1626826835"&gt;36717&lt;/key&gt;&lt;/foreign-keys&gt;&lt;ref-type name="Journal Article"&gt;17&lt;/ref-type&gt;&lt;contributors&gt;&lt;authors&gt;&lt;author&gt;Seema, Humaira&lt;/author&gt;&lt;author&gt;Kemp, K. Christian&lt;/author&gt;&lt;author&gt;Le, Nhien H.&lt;/author&gt;&lt;author&gt;Park, Sung-Woo&lt;/author&gt;&lt;author&gt;Chandra, Vimlesh&lt;/author&gt;&lt;author&gt;Lee, Jung Woo&lt;/author&gt;&lt;author&gt;Kim, Kwang S.&lt;/author&gt;&lt;/authors&gt;&lt;/contributors&gt;&lt;titles&gt;&lt;title&gt;Highly selective CO2 capture by S-doped microporous carbon materials&lt;/title&gt;&lt;secondary-title&gt;Carbon&lt;/secondary-title&gt;&lt;/titles&gt;&lt;periodical&gt;&lt;full-title&gt;Carbon&lt;/full-title&gt;&lt;/periodical&gt;&lt;pages&gt;320-326&lt;/pages&gt;&lt;volume&gt;66&lt;/volume&gt;&lt;section&gt;320&lt;/section&gt;&lt;dates&gt;&lt;year&gt;2014&lt;/year&gt;&lt;/dates&gt;&lt;isbn&gt;00086223&lt;/isbn&gt;&lt;urls&gt;&lt;/urls&gt;&lt;electronic-resource-num&gt;10.1016/j.carbon.2013.09.006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73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6A65EF81" w14:textId="3E4386B6" w:rsidR="00C7705D" w:rsidRDefault="00C7705D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22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Presser&lt;/Author&gt;&lt;Year&gt;2011&lt;/Year&gt;&lt;RecNum&gt;36809&lt;/RecNum&gt;&lt;DisplayText&gt;&lt;style face="superscript"&gt;74&lt;/style&gt;&lt;/DisplayText&gt;&lt;record&gt;&lt;rec-number&gt;36809&lt;/rec-number&gt;&lt;foreign-keys&gt;&lt;key app="EN" db-id="r5ret2dtz5zsdced22nvf9tg0rrv0trsv2w9" timestamp="1626827266"&gt;36809&lt;/key&gt;&lt;/foreign-keys&gt;&lt;ref-type name="Journal Article"&gt;17&lt;/ref-type&gt;&lt;contributors&gt;&lt;authors&gt;&lt;author&gt;Presser, Volker&lt;/author&gt;&lt;author&gt;McDonough, John&lt;/author&gt;&lt;author&gt;Yeon, Sun-Hwa&lt;/author&gt;&lt;author&gt;Gogotsi, Yury&lt;/author&gt;&lt;/authors&gt;&lt;/contributors&gt;&lt;titles&gt;&lt;title&gt;Effect of pore size on carbon dioxide sorption by carbide derived carbon&lt;/title&gt;&lt;secondary-title&gt;Energy &amp;amp; Environmental Science&lt;/secondary-title&gt;&lt;/titles&gt;&lt;periodical&gt;&lt;full-title&gt;Energy &amp;amp; Environmental Science&lt;/full-title&gt;&lt;/periodical&gt;&lt;volume&gt;4&lt;/volume&gt;&lt;number&gt;8&lt;/number&gt;&lt;section&gt;3059&lt;/section&gt;&lt;dates&gt;&lt;year&gt;2011&lt;/year&gt;&lt;/dates&gt;&lt;isbn&gt;1754-5692&amp;#xD;1754-5706&lt;/isbn&gt;&lt;urls&gt;&lt;/urls&gt;&lt;electronic-resource-num&gt;10.1039/c1ee01176f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74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28CBAC89" w14:textId="382DF580" w:rsidR="00944F96" w:rsidRDefault="00944F9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23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Wang&lt;/Author&gt;&lt;Year&gt;2017&lt;/Year&gt;&lt;RecNum&gt;36778&lt;/RecNum&gt;&lt;DisplayText&gt;&lt;style face="superscript"&gt;75&lt;/style&gt;&lt;/DisplayText&gt;&lt;record&gt;&lt;rec-number&gt;36778&lt;/rec-number&gt;&lt;foreign-keys&gt;&lt;key app="EN" db-id="r5ret2dtz5zsdced22nvf9tg0rrv0trsv2w9" timestamp="1626827109"&gt;36778&lt;/key&gt;&lt;/foreign-keys&gt;&lt;ref-type name="Journal Article"&gt;17&lt;/ref-type&gt;&lt;contributors&gt;&lt;authors&gt;&lt;author&gt;Wang, Haige&lt;/author&gt;&lt;author&gt;Cheng, Zhonghua&lt;/author&gt;&lt;author&gt;Liao, Yaozu&lt;/author&gt;&lt;author&gt;Li, Jiahuan&lt;/author&gt;&lt;author&gt;Weber, Jens&lt;/author&gt;&lt;author&gt;Thomas, Arne&lt;/author&gt;&lt;author&gt;Faul, Charl F. J.&lt;/author&gt;&lt;/authors&gt;&lt;/contributors&gt;&lt;titles&gt;&lt;title&gt;Conjugated Microporous Polycarbazole Networks as Precursors for Nitrogen-Enriched Microporous Carbons for CO2 Storage and Electrochemical Capacitors&lt;/title&gt;&lt;secondary-title&gt;Chemistry of Materials&lt;/secondary-title&gt;&lt;/titles&gt;&lt;periodical&gt;&lt;full-title&gt;Chemistry of Materials&lt;/full-title&gt;&lt;abbr-1&gt;Chem. Mater.&lt;/abbr-1&gt;&lt;abbr-2&gt;Chem Mater&lt;/abbr-2&gt;&lt;/periodical&gt;&lt;pages&gt;4885-4893&lt;/pages&gt;&lt;volume&gt;29&lt;/volume&gt;&lt;number&gt;11&lt;/number&gt;&lt;section&gt;4885&lt;/section&gt;&lt;dates&gt;&lt;year&gt;2017&lt;/year&gt;&lt;/dates&gt;&lt;isbn&gt;0897-4756&amp;#xD;1520-5002&lt;/isbn&gt;&lt;urls&gt;&lt;/urls&gt;&lt;electronic-resource-num&gt;10.1021/acs.chemmater.7b00857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75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635BAACB" w14:textId="55E2C622" w:rsidR="00CF08C8" w:rsidRDefault="00CF08C8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24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Heidari&lt;/Author&gt;&lt;Year&gt;2014&lt;/Year&gt;&lt;RecNum&gt;36768&lt;/RecNum&gt;&lt;DisplayText&gt;&lt;style face="superscript"&gt;76&lt;/style&gt;&lt;/DisplayText&gt;&lt;record&gt;&lt;rec-number&gt;36768&lt;/rec-number&gt;&lt;foreign-keys&gt;&lt;key app="EN" db-id="r5ret2dtz5zsdced22nvf9tg0rrv0trsv2w9" timestamp="1626827037"&gt;36768&lt;/key&gt;&lt;/foreign-keys&gt;&lt;ref-type name="Journal Article"&gt;17&lt;/ref-type&gt;&lt;contributors&gt;&lt;authors&gt;&lt;author&gt;Heidari, Aghdas&lt;/author&gt;&lt;author&gt;Younesi, Habibollah&lt;/author&gt;&lt;author&gt;Rashidi, Alimorad&lt;/author&gt;&lt;author&gt;Ghoreyshi, AliAsghar&lt;/author&gt;&lt;/authors&gt;&lt;/contributors&gt;&lt;titles&gt;&lt;title&gt;Adsorptive removal of CO2 on highly microporous activated carbons prepared from Eucalyptus camaldulensis wood: Effect of chemical activation&lt;/title&gt;&lt;secondary-title&gt;Journal of the Taiwan Institute of Chemical Engineers&lt;/secondary-title&gt;&lt;/titles&gt;&lt;periodical&gt;&lt;full-title&gt;Journal of the Taiwan Institute of Chemical Engineers&lt;/full-title&gt;&lt;/periodical&gt;&lt;pages&gt;579-588&lt;/pages&gt;&lt;volume&gt;45&lt;/volume&gt;&lt;number&gt;2&lt;/number&gt;&lt;section&gt;579&lt;/section&gt;&lt;dates&gt;&lt;year&gt;2014&lt;/year&gt;&lt;/dates&gt;&lt;isbn&gt;18761070&lt;/isbn&gt;&lt;urls&gt;&lt;/urls&gt;&lt;electronic-resource-num&gt;10.1016/j.jtice.2013.06.007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76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350D342D" w14:textId="536A31B8" w:rsidR="00C0469A" w:rsidRPr="00C0469A" w:rsidRDefault="00C0469A">
      <w:pPr>
        <w:rPr>
          <w:rFonts w:ascii="Segoe UI" w:hAnsi="Segoe UI" w:cs="Segoe UI"/>
          <w:color w:val="FF0000"/>
          <w:sz w:val="18"/>
          <w:szCs w:val="18"/>
        </w:rPr>
      </w:pPr>
      <w:r w:rsidRPr="00C0469A">
        <w:rPr>
          <w:rFonts w:ascii="Segoe UI" w:hAnsi="Segoe UI" w:cs="Segoe UI"/>
          <w:color w:val="FF0000"/>
          <w:sz w:val="18"/>
          <w:szCs w:val="18"/>
        </w:rPr>
        <w:t xml:space="preserve">25. </w:t>
      </w:r>
      <w:r w:rsidRPr="00C0469A">
        <w:rPr>
          <w:rFonts w:ascii="Segoe UI" w:hAnsi="Segoe UI" w:cs="Segoe UI"/>
          <w:color w:val="FF0000"/>
          <w:sz w:val="18"/>
          <w:szCs w:val="18"/>
        </w:rPr>
        <w:fldChar w:fldCharType="begin"/>
      </w:r>
      <w:r w:rsidR="00F434CE">
        <w:rPr>
          <w:rFonts w:ascii="Segoe UI" w:hAnsi="Segoe UI" w:cs="Segoe UI"/>
          <w:color w:val="FF0000"/>
          <w:sz w:val="18"/>
          <w:szCs w:val="18"/>
        </w:rPr>
        <w:instrText xml:space="preserve"> ADDIN EN.CITE &lt;EndNote&gt;&lt;Cite&gt;&lt;Author&gt;Sevilla&lt;/Author&gt;&lt;Year&gt;2011&lt;/Year&gt;&lt;RecNum&gt;36793&lt;/RecNum&gt;&lt;DisplayText&gt;&lt;style face="superscript"&gt;77&lt;/style&gt;&lt;/DisplayText&gt;&lt;record&gt;&lt;rec-number&gt;36793&lt;/rec-number&gt;&lt;foreign-keys&gt;&lt;key app="EN" db-id="r5ret2dtz5zsdced22nvf9tg0rrv0trsv2w9" timestamp="1626827213"&gt;36793&lt;/key&gt;&lt;/foreign-keys&gt;&lt;ref-type name="Journal Article"&gt;17&lt;/ref-type&gt;&lt;contributors&gt;&lt;authors&gt;&lt;author&gt;Sevilla, Marta&lt;/author&gt;&lt;author&gt;Valle-Vigón, Patricia&lt;/author&gt;&lt;author&gt;Fuertes, Antonio B.&lt;/author&gt;&lt;/authors&gt;&lt;/contributors&gt;&lt;titles&gt;&lt;title&gt;N-Doped Polypyrrole-Based Porous Carbons for CO2Capture&lt;/title&gt;&lt;secondary-title&gt;Advanced Functional Materials&lt;/secondary-title&gt;&lt;/titles&gt;&lt;periodical&gt;&lt;full-title&gt;Advanced Functional Materials&lt;/full-title&gt;&lt;abbr-1&gt;Adv. Funct. Mater.&lt;/abbr-1&gt;&lt;abbr-2&gt;Adv Funct Mater&lt;/abbr-2&gt;&lt;/periodical&gt;&lt;pages&gt;2781-2787&lt;/pages&gt;&lt;volume&gt;21&lt;/volume&gt;&lt;number&gt;14&lt;/number&gt;&lt;section&gt;2781&lt;/section&gt;&lt;dates&gt;&lt;year&gt;2011&lt;/year&gt;&lt;/dates&gt;&lt;isbn&gt;1616301X&lt;/isbn&gt;&lt;urls&gt;&lt;/urls&gt;&lt;electronic-resource-num&gt;10.1002/adfm.201100291&lt;/electronic-resource-num&gt;&lt;/record&gt;&lt;/Cite&gt;&lt;/EndNote&gt;</w:instrText>
      </w:r>
      <w:r w:rsidRPr="00C0469A">
        <w:rPr>
          <w:rFonts w:ascii="Segoe UI" w:hAnsi="Segoe UI" w:cs="Segoe UI"/>
          <w:color w:val="FF0000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color w:val="FF0000"/>
          <w:sz w:val="18"/>
          <w:szCs w:val="18"/>
          <w:vertAlign w:val="superscript"/>
        </w:rPr>
        <w:t>77</w:t>
      </w:r>
      <w:r w:rsidRPr="00C0469A">
        <w:rPr>
          <w:rFonts w:ascii="Segoe UI" w:hAnsi="Segoe UI" w:cs="Segoe UI"/>
          <w:color w:val="FF0000"/>
          <w:sz w:val="18"/>
          <w:szCs w:val="18"/>
        </w:rPr>
        <w:fldChar w:fldCharType="end"/>
      </w:r>
    </w:p>
    <w:p w14:paraId="582797A8" w14:textId="75C65DDB" w:rsidR="00DC7556" w:rsidRDefault="00DC755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26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oganathan&lt;/Author&gt;&lt;Year&gt;2013&lt;/Year&gt;&lt;RecNum&gt;36851&lt;/RecNum&gt;&lt;DisplayText&gt;&lt;style face="superscript"&gt;78&lt;/style&gt;&lt;/DisplayText&gt;&lt;record&gt;&lt;rec-number&gt;36851&lt;/rec-number&gt;&lt;foreign-keys&gt;&lt;key app="EN" db-id="r5ret2dtz5zsdced22nvf9tg0rrv0trsv2w9" timestamp="1626827475"&gt;36851&lt;/key&gt;&lt;/foreign-keys&gt;&lt;ref-type name="Journal Article"&gt;17&lt;/ref-type&gt;&lt;contributors&gt;&lt;authors&gt;&lt;author&gt;Loganathan, S.&lt;/author&gt;&lt;author&gt;Tikmani, M.&lt;/author&gt;&lt;author&gt;Ghoshal, A. K.&lt;/author&gt;&lt;/authors&gt;&lt;/contributors&gt;&lt;auth-address&gt;Department of Chemical Engineering, Indian Institute of Technology Guwahati, Guwahati 781039, Assam, India.&lt;/auth-address&gt;&lt;titles&gt;&lt;title&gt;Novel pore-expanded MCM-41 for CO2 capture: synthesis and characterization&lt;/title&gt;&lt;secondary-title&gt;Langmuir&lt;/secondary-title&gt;&lt;/titles&gt;&lt;periodical&gt;&lt;full-title&gt;Langmuir&lt;/full-title&gt;&lt;/periodical&gt;&lt;pages&gt;3491-9&lt;/pages&gt;&lt;volume&gt;29&lt;/volume&gt;&lt;number&gt;10&lt;/number&gt;&lt;edition&gt;2013/02/19&lt;/edition&gt;&lt;dates&gt;&lt;year&gt;2013&lt;/year&gt;&lt;pub-dates&gt;&lt;date&gt;Mar 12&lt;/date&gt;&lt;/pub-dates&gt;&lt;/dates&gt;&lt;isbn&gt;1520-5827 (Electronic)&amp;#xD;0743-7463 (Linking)&lt;/isbn&gt;&lt;accession-num&gt;23413982&lt;/accession-num&gt;&lt;urls&gt;&lt;related-urls&gt;&lt;url&gt;https://www.ncbi.nlm.nih.gov/pubmed/23413982&lt;/url&gt;&lt;/related-urls&gt;&lt;/urls&gt;&lt;electronic-resource-num&gt;10.1021/la400109j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78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649DEE73" w14:textId="0F60824D" w:rsidR="00092CC5" w:rsidRDefault="00092CC5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27. </w:t>
      </w:r>
      <w:r w:rsidR="0037629D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Guo&lt;/Author&gt;&lt;Year&gt;2016&lt;/Year&gt;&lt;RecNum&gt;36792&lt;/RecNum&gt;&lt;DisplayText&gt;&lt;style face="superscript"&gt;79&lt;/style&gt;&lt;/DisplayText&gt;&lt;record&gt;&lt;rec-number&gt;36792&lt;/rec-number&gt;&lt;foreign-keys&gt;&lt;key app="EN" db-id="r5ret2dtz5zsdced22nvf9tg0rrv0trsv2w9" timestamp="1626827209"&gt;36792&lt;/key&gt;&lt;/foreign-keys&gt;&lt;ref-type name="Journal Article"&gt;17&lt;/ref-type&gt;&lt;contributors&gt;&lt;authors&gt;&lt;author&gt;Guo, Liping&lt;/author&gt;&lt;author&gt;Yang, Jie&lt;/author&gt;&lt;author&gt;Hu, Gengshen&lt;/author&gt;&lt;author&gt;Hu, Xin&lt;/author&gt;&lt;author&gt;Wang, Linlin&lt;/author&gt;&lt;author&gt;Dong, Yifan&lt;/author&gt;&lt;author&gt;DaCosta, Herbert&lt;/author&gt;&lt;author&gt;Fan, Maohong&lt;/author&gt;&lt;/authors&gt;&lt;/contributors&gt;&lt;titles&gt;&lt;title&gt;Role of Hydrogen Peroxide Preoxidizing on CO2 Adsorption of Nitrogen-Doped Carbons Produced from Coconut Shell&lt;/title&gt;&lt;secondary-title&gt;ACS Sustainable Chemistry &amp;amp; Engineering&lt;/secondary-title&gt;&lt;/titles&gt;&lt;periodical&gt;&lt;full-title&gt;ACS Sustainable Chemistry &amp;amp; Engineering&lt;/full-title&gt;&lt;/periodical&gt;&lt;pages&gt;2806-2813&lt;/pages&gt;&lt;volume&gt;4&lt;/volume&gt;&lt;number&gt;5&lt;/number&gt;&lt;section&gt;2806&lt;/section&gt;&lt;dates&gt;&lt;year&gt;2016&lt;/year&gt;&lt;/dates&gt;&lt;isbn&gt;2168-0485&amp;#xD;2168-0485&lt;/isbn&gt;&lt;urls&gt;&lt;/urls&gt;&lt;electronic-resource-num&gt;10.1021/acssuschemeng.6b00327&lt;/electronic-resource-num&gt;&lt;/record&gt;&lt;/Cite&gt;&lt;/EndNote&gt;</w:instrText>
      </w:r>
      <w:r w:rsidR="0037629D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79</w:t>
      </w:r>
      <w:r w:rsidR="0037629D">
        <w:rPr>
          <w:rFonts w:ascii="Segoe UI" w:hAnsi="Segoe UI" w:cs="Segoe UI"/>
          <w:sz w:val="18"/>
          <w:szCs w:val="18"/>
        </w:rPr>
        <w:fldChar w:fldCharType="end"/>
      </w:r>
    </w:p>
    <w:p w14:paraId="43A3D440" w14:textId="4CFA337B" w:rsidR="00FF7F21" w:rsidRDefault="00FF7F21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28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Yi&lt;/Author&gt;&lt;Year&gt;2013&lt;/Year&gt;&lt;RecNum&gt;36755&lt;/RecNum&gt;&lt;DisplayText&gt;&lt;style face="superscript"&gt;80&lt;/style&gt;&lt;/DisplayText&gt;&lt;record&gt;&lt;rec-number&gt;36755&lt;/rec-number&gt;&lt;foreign-keys&gt;&lt;key app="EN" db-id="r5ret2dtz5zsdced22nvf9tg0rrv0trsv2w9" timestamp="1626826990"&gt;36755&lt;/key&gt;&lt;/foreign-keys&gt;&lt;ref-type name="Journal Article"&gt;17&lt;/ref-type&gt;&lt;contributors&gt;&lt;authors&gt;&lt;author&gt;Yi, Honghong&lt;/author&gt;&lt;author&gt;Li, Fenrong&lt;/author&gt;&lt;author&gt;Ning, Ping&lt;/author&gt;&lt;author&gt;Tang, Xiaolong&lt;/author&gt;&lt;author&gt;Peng, Jinhui&lt;/author&gt;&lt;author&gt;Li, Yundong&lt;/author&gt;&lt;author&gt;Deng, Hua&lt;/author&gt;&lt;/authors&gt;&lt;/contributors&gt;&lt;titles&gt;&lt;title&gt;Adsorption separation of CO2, CH4, and N2 on microwave activated carbon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635-642&lt;/pages&gt;&lt;volume&gt;215-216&lt;/volume&gt;&lt;section&gt;635&lt;/section&gt;&lt;dates&gt;&lt;year&gt;2013&lt;/year&gt;&lt;/dates&gt;&lt;isbn&gt;13858947&lt;/isbn&gt;&lt;urls&gt;&lt;/urls&gt;&lt;electronic-resource-num&gt;10.1016/j.cej.2012.11.050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80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4B410EB7" w14:textId="3595D358" w:rsidR="00DC7556" w:rsidRDefault="00DC755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29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Gong&lt;/Author&gt;&lt;Year&gt;2014&lt;/Year&gt;&lt;RecNum&gt;36854&lt;/RecNum&gt;&lt;DisplayText&gt;&lt;style face="superscript"&gt;81&lt;/style&gt;&lt;/DisplayText&gt;&lt;record&gt;&lt;rec-number&gt;36854&lt;/rec-number&gt;&lt;foreign-keys&gt;&lt;key app="EN" db-id="r5ret2dtz5zsdced22nvf9tg0rrv0trsv2w9" timestamp="1626827507"&gt;36854&lt;/key&gt;&lt;/foreign-keys&gt;&lt;ref-type name="Journal Article"&gt;17&lt;/ref-type&gt;&lt;contributors&gt;&lt;authors&gt;&lt;author&gt;Gong, Jiang&lt;/author&gt;&lt;author&gt;Michalkiewicz, Beata&lt;/author&gt;&lt;author&gt;Chen, Xuecheng&lt;/author&gt;&lt;author&gt;Mijowska, Ewa&lt;/author&gt;&lt;author&gt;Liu, Jie&lt;/author&gt;&lt;author&gt;Jiang, Zhiwei&lt;/author&gt;&lt;author&gt;Wen, Xin&lt;/author&gt;&lt;author&gt;Tang, Tao&lt;/author&gt;&lt;/authors&gt;&lt;/contributors&gt;&lt;titles&gt;&lt;title&gt;Sustainable Conversion of Mixed Plastics into Porous Carbon Nanosheets with High Performances in Uptake of Carbon Dioxide and Storage of Hydrogen&lt;/title&gt;&lt;secondary-title&gt;ACS Sustainable Chemistry &amp;amp; Engineering&lt;/secondary-title&gt;&lt;/titles&gt;&lt;periodical&gt;&lt;full-title&gt;ACS Sustainable Chemistry &amp;amp; Engineering&lt;/full-title&gt;&lt;/periodical&gt;&lt;pages&gt;2837-2844&lt;/pages&gt;&lt;volume&gt;2&lt;/volume&gt;&lt;number&gt;12&lt;/number&gt;&lt;section&gt;2837&lt;/section&gt;&lt;dates&gt;&lt;year&gt;2014&lt;/year&gt;&lt;/dates&gt;&lt;isbn&gt;2168-0485&amp;#xD;2168-0485&lt;/isbn&gt;&lt;urls&gt;&lt;/urls&gt;&lt;electronic-resource-num&gt;10.1021/sc500603h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81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12E3D357" w14:textId="56A3FC04" w:rsidR="006918B9" w:rsidRDefault="006918B9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lastRenderedPageBreak/>
        <w:t xml:space="preserve">30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Zhu&lt;/Author&gt;&lt;Year&gt;2012&lt;/Year&gt;&lt;RecNum&gt;36834&lt;/RecNum&gt;&lt;DisplayText&gt;&lt;style face="superscript"&gt;82&lt;/style&gt;&lt;/DisplayText&gt;&lt;record&gt;&lt;rec-number&gt;36834&lt;/rec-number&gt;&lt;foreign-keys&gt;&lt;key app="EN" db-id="r5ret2dtz5zsdced22nvf9tg0rrv0trsv2w9" timestamp="1626827424"&gt;36834&lt;/key&gt;&lt;/foreign-keys&gt;&lt;ref-type name="Journal Article"&gt;17&lt;/ref-type&gt;&lt;contributors&gt;&lt;authors&gt;&lt;author&gt;Zhu, X.&lt;/author&gt;&lt;author&gt;Hillesheim, P. C.&lt;/author&gt;&lt;author&gt;Mahurin, S. M.&lt;/author&gt;&lt;author&gt;Wang, C.&lt;/author&gt;&lt;author&gt;Tian, C.&lt;/author&gt;&lt;author&gt;Brown, S.&lt;/author&gt;&lt;author&gt;Luo, H.&lt;/author&gt;&lt;author&gt;Veith, G. M.&lt;/author&gt;&lt;author&gt;Han, K. S.&lt;/author&gt;&lt;author&gt;Hagaman, E. W.&lt;/author&gt;&lt;author&gt;Liu, H.&lt;/author&gt;&lt;author&gt;Dai, S.&lt;/author&gt;&lt;/authors&gt;&lt;/contributors&gt;&lt;auth-address&gt;State Key Laboratory of Chemical Engineering and Department of Chemistry, East China University of Science and Technology, Shanghai, 200237, PR China.&lt;/auth-address&gt;&lt;titles&gt;&lt;title&gt;Efficient CO(2) capture by porous, nitrogen-doped carbonaceous adsorbents derived from task-specific ionic liquids&lt;/title&gt;&lt;secondary-title&gt;ChemSusChem&lt;/secondary-title&gt;&lt;/titles&gt;&lt;periodical&gt;&lt;full-title&gt;ChemSusChem&lt;/full-title&gt;&lt;/periodical&gt;&lt;pages&gt;1912-7&lt;/pages&gt;&lt;volume&gt;5&lt;/volume&gt;&lt;number&gt;10&lt;/number&gt;&lt;edition&gt;2012/08/22&lt;/edition&gt;&lt;keywords&gt;&lt;keyword&gt;Adsorption&lt;/keyword&gt;&lt;keyword&gt;Carbon Dioxide/*chemistry/*isolation &amp;amp; purification&lt;/keyword&gt;&lt;keyword&gt;Ionic Liquids/*chemistry&lt;/keyword&gt;&lt;keyword&gt;Nitrogen/*chemistry&lt;/keyword&gt;&lt;keyword&gt;Porosity&lt;/keyword&gt;&lt;/keywords&gt;&lt;dates&gt;&lt;year&gt;2012&lt;/year&gt;&lt;pub-dates&gt;&lt;date&gt;Oct&lt;/date&gt;&lt;/pub-dates&gt;&lt;/dates&gt;&lt;isbn&gt;1864-564X (Electronic)&amp;#xD;1864-5631 (Linking)&lt;/isbn&gt;&lt;accession-num&gt;22907832&lt;/accession-num&gt;&lt;urls&gt;&lt;related-urls&gt;&lt;url&gt;https://www.ncbi.nlm.nih.gov/pubmed/22907832&lt;/url&gt;&lt;/related-urls&gt;&lt;/urls&gt;&lt;electronic-resource-num&gt;10.1002/cssc.201200355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82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5EE25C10" w14:textId="77B44E07" w:rsidR="00FB3F03" w:rsidRDefault="00FB3F0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31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evilla&lt;/Author&gt;&lt;Year&gt;2012&lt;/Year&gt;&lt;RecNum&gt;36736&lt;/RecNum&gt;&lt;DisplayText&gt;&lt;style face="superscript"&gt;83&lt;/style&gt;&lt;/DisplayText&gt;&lt;record&gt;&lt;rec-number&gt;36736&lt;/rec-number&gt;&lt;foreign-keys&gt;&lt;key app="EN" db-id="r5ret2dtz5zsdced22nvf9tg0rrv0trsv2w9" timestamp="1626826919"&gt;36736&lt;/key&gt;&lt;/foreign-keys&gt;&lt;ref-type name="Journal Article"&gt;17&lt;/ref-type&gt;&lt;contributors&gt;&lt;authors&gt;&lt;author&gt;Sevilla, M.&lt;/author&gt;&lt;author&gt;Fuertes, A. B.&lt;/author&gt;&lt;/authors&gt;&lt;/contributors&gt;&lt;auth-address&gt;Instituto Nacional del Carbon (CSIC), P.O. Box 73, 33080 Oviedo, Spain.&amp;#xD;Instituto Nacional del Carbon (CSIC), P.O. Box 73, 33080 Oviedo, Spain. Electronic address: abefu@incar.csic.es.&lt;/auth-address&gt;&lt;titles&gt;&lt;title&gt;CO2 adsorption by activated templated carbons&lt;/title&gt;&lt;secondary-title&gt;J Colloid Interface Sci&lt;/secondary-title&gt;&lt;/titles&gt;&lt;periodical&gt;&lt;full-title&gt;Journal of Colloid and Interface Science&lt;/full-title&gt;&lt;abbr-1&gt;J. Colloid Interface Sci.&lt;/abbr-1&gt;&lt;abbr-2&gt;J Colloid Interface Sci&lt;/abbr-2&gt;&lt;/periodical&gt;&lt;pages&gt;147-154&lt;/pages&gt;&lt;volume&gt;366&lt;/volume&gt;&lt;number&gt;1&lt;/number&gt;&lt;edition&gt;2011/10/18&lt;/edition&gt;&lt;dates&gt;&lt;year&gt;2012&lt;/year&gt;&lt;pub-dates&gt;&lt;date&gt;Jan 15&lt;/date&gt;&lt;/pub-dates&gt;&lt;/dates&gt;&lt;isbn&gt;1095-7103 (Electronic)&amp;#xD;0021-9797 (Linking)&lt;/isbn&gt;&lt;accession-num&gt;21999954&lt;/accession-num&gt;&lt;urls&gt;&lt;related-urls&gt;&lt;url&gt;https://www.ncbi.nlm.nih.gov/pubmed/21999954&lt;/url&gt;&lt;/related-urls&gt;&lt;/urls&gt;&lt;electronic-resource-num&gt;10.1016/j.jcis.2011.09.038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83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291CA618" w14:textId="60575D25" w:rsidR="00944F96" w:rsidRDefault="00944F9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32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Ello&lt;/Author&gt;&lt;Year&gt;2013&lt;/Year&gt;&lt;RecNum&gt;36772&lt;/RecNum&gt;&lt;DisplayText&gt;&lt;style face="superscript"&gt;84&lt;/style&gt;&lt;/DisplayText&gt;&lt;record&gt;&lt;rec-number&gt;36772&lt;/rec-number&gt;&lt;foreign-keys&gt;&lt;key app="EN" db-id="r5ret2dtz5zsdced22nvf9tg0rrv0trsv2w9" timestamp="1626827069"&gt;36772&lt;/key&gt;&lt;/foreign-keys&gt;&lt;ref-type name="Journal Article"&gt;17&lt;/ref-type&gt;&lt;contributors&gt;&lt;authors&gt;&lt;author&gt;Ello, Aimé Serge&lt;/author&gt;&lt;author&gt;de Souza, Luiz K. C.&lt;/author&gt;&lt;author&gt;Trokourey, Albert&lt;/author&gt;&lt;author&gt;Jaroniec, Mietek&lt;/author&gt;&lt;/authors&gt;&lt;/contributors&gt;&lt;titles&gt;&lt;title&gt;Development of microporous carbons for CO2 capture by KOH activation of African palm shells&lt;/title&gt;&lt;secondary-title&gt;Journal of CO2 Utilization&lt;/secondary-title&gt;&lt;/titles&gt;&lt;periodical&gt;&lt;full-title&gt;Journal of CO2 Utilization&lt;/full-title&gt;&lt;/periodical&gt;&lt;pages&gt;35-38&lt;/pages&gt;&lt;volume&gt;2&lt;/volume&gt;&lt;section&gt;35&lt;/section&gt;&lt;dates&gt;&lt;year&gt;2013&lt;/year&gt;&lt;/dates&gt;&lt;isbn&gt;22129820&lt;/isbn&gt;&lt;urls&gt;&lt;/urls&gt;&lt;electronic-resource-num&gt;10.1016/j.jcou.2013.07.003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84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4A05A590" w14:textId="644FA498" w:rsidR="00AE3F63" w:rsidRDefault="00AE3F6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33. </w:t>
      </w:r>
      <w:r w:rsidR="0037629D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erafin&lt;/Author&gt;&lt;Year&gt;2017&lt;/Year&gt;&lt;RecNum&gt;36774&lt;/RecNum&gt;&lt;DisplayText&gt;&lt;style face="superscript"&gt;85&lt;/style&gt;&lt;/DisplayText&gt;&lt;record&gt;&lt;rec-number&gt;36774&lt;/rec-number&gt;&lt;foreign-keys&gt;&lt;key app="EN" db-id="r5ret2dtz5zsdced22nvf9tg0rrv0trsv2w9" timestamp="1626827077"&gt;36774&lt;/key&gt;&lt;/foreign-keys&gt;&lt;ref-type name="Journal Article"&gt;17&lt;/ref-type&gt;&lt;contributors&gt;&lt;authors&gt;&lt;author&gt;Serafin, Jarosław&lt;/author&gt;&lt;author&gt;Narkiewicz, Urszula&lt;/author&gt;&lt;author&gt;Morawski, Antoni W.&lt;/author&gt;&lt;author&gt;Wróbel, Rafał J.&lt;/author&gt;&lt;author&gt;Michalkiewicz, Beata&lt;/author&gt;&lt;/authors&gt;&lt;/contributors&gt;&lt;titles&gt;&lt;title&gt;Highly microporous activated carbons from biomass for CO 2 capture and effective micropores at different conditions&lt;/title&gt;&lt;secondary-title&gt;Journal of CO2 Utilization&lt;/secondary-title&gt;&lt;/titles&gt;&lt;periodical&gt;&lt;full-title&gt;Journal of CO2 Utilization&lt;/full-title&gt;&lt;/periodical&gt;&lt;pages&gt;73-79&lt;/pages&gt;&lt;volume&gt;18&lt;/volume&gt;&lt;section&gt;73&lt;/section&gt;&lt;dates&gt;&lt;year&gt;2017&lt;/year&gt;&lt;/dates&gt;&lt;isbn&gt;22129820&lt;/isbn&gt;&lt;urls&gt;&lt;/urls&gt;&lt;electronic-resource-num&gt;10.1016/j.jcou.2017.01.006&lt;/electronic-resource-num&gt;&lt;/record&gt;&lt;/Cite&gt;&lt;/EndNote&gt;</w:instrText>
      </w:r>
      <w:r w:rsidR="0037629D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85</w:t>
      </w:r>
      <w:r w:rsidR="0037629D">
        <w:rPr>
          <w:rFonts w:ascii="Segoe UI" w:hAnsi="Segoe UI" w:cs="Segoe UI"/>
          <w:sz w:val="18"/>
          <w:szCs w:val="18"/>
        </w:rPr>
        <w:fldChar w:fldCharType="end"/>
      </w:r>
    </w:p>
    <w:p w14:paraId="5715879F" w14:textId="45303639" w:rsidR="006918B9" w:rsidRDefault="006918B9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34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Wei&lt;/Author&gt;&lt;Year&gt;2013&lt;/Year&gt;&lt;RecNum&gt;36794&lt;/RecNum&gt;&lt;DisplayText&gt;&lt;style face="superscript"&gt;86&lt;/style&gt;&lt;/DisplayText&gt;&lt;record&gt;&lt;rec-number&gt;36794&lt;/rec-number&gt;&lt;foreign-keys&gt;&lt;key app="EN" db-id="r5ret2dtz5zsdced22nvf9tg0rrv0trsv2w9" timestamp="1626827217"&gt;36794&lt;/key&gt;&lt;/foreign-keys&gt;&lt;ref-type name="Journal Article"&gt;17&lt;/ref-type&gt;&lt;contributors&gt;&lt;authors&gt;&lt;author&gt;Wei, Jing&lt;/author&gt;&lt;author&gt;Zhou, Dandan&lt;/author&gt;&lt;author&gt;Sun, Zhenkun&lt;/author&gt;&lt;author&gt;Deng, Yonghui&lt;/author&gt;&lt;author&gt;Xia, Yongyao&lt;/author&gt;&lt;author&gt;Zhao, Dongyuan&lt;/author&gt;&lt;/authors&gt;&lt;/contributors&gt;&lt;titles&gt;&lt;title&gt;A Controllable Synthesis of Rich Nitrogen-Doped Ordered Mesoporous Carbon for CO2Capture and Supercapacitors&lt;/title&gt;&lt;secondary-title&gt;Advanced Functional Materials&lt;/secondary-title&gt;&lt;/titles&gt;&lt;periodical&gt;&lt;full-title&gt;Advanced Functional Materials&lt;/full-title&gt;&lt;abbr-1&gt;Adv. Funct. Mater.&lt;/abbr-1&gt;&lt;abbr-2&gt;Adv Funct Mater&lt;/abbr-2&gt;&lt;/periodical&gt;&lt;pages&gt;2322-2328&lt;/pages&gt;&lt;volume&gt;23&lt;/volume&gt;&lt;number&gt;18&lt;/number&gt;&lt;section&gt;2322&lt;/section&gt;&lt;dates&gt;&lt;year&gt;2013&lt;/year&gt;&lt;/dates&gt;&lt;isbn&gt;1616301X&lt;/isbn&gt;&lt;urls&gt;&lt;/urls&gt;&lt;electronic-resource-num&gt;10.1002/adfm.201202764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86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65C20845" w14:textId="2ECA0297" w:rsidR="00AE3F63" w:rsidRDefault="00AE3F6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35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Coromina&lt;/Author&gt;&lt;Year&gt;2016&lt;/Year&gt;&lt;RecNum&gt;36826&lt;/RecNum&gt;&lt;DisplayText&gt;&lt;style face="superscript"&gt;87&lt;/style&gt;&lt;/DisplayText&gt;&lt;record&gt;&lt;rec-number&gt;36826&lt;/rec-number&gt;&lt;foreign-keys&gt;&lt;key app="EN" db-id="r5ret2dtz5zsdced22nvf9tg0rrv0trsv2w9" timestamp="1626827374"&gt;36826&lt;/key&gt;&lt;/foreign-keys&gt;&lt;ref-type name="Journal Article"&gt;17&lt;/ref-type&gt;&lt;contributors&gt;&lt;authors&gt;&lt;author&gt;Coromina, Helena Matabosch&lt;/author&gt;&lt;author&gt;Walsh, Darren A.&lt;/author&gt;&lt;author&gt;Mokaya, Robert&lt;/author&gt;&lt;/authors&gt;&lt;/contributors&gt;&lt;titles&gt;&lt;title&gt;Biomass-derived activated carbon with simultaneously enhanced CO2 uptake for both pre and post combustion capture applications&lt;/title&gt;&lt;secondary-title&gt;Journal of Materials Chemistry A&lt;/secondary-title&gt;&lt;/titles&gt;&lt;periodical&gt;&lt;full-title&gt;Journal of Materials Chemistry A&lt;/full-title&gt;&lt;/periodical&gt;&lt;pages&gt;280-289&lt;/pages&gt;&lt;volume&gt;4&lt;/volume&gt;&lt;number&gt;1&lt;/number&gt;&lt;section&gt;280&lt;/section&gt;&lt;dates&gt;&lt;year&gt;2016&lt;/year&gt;&lt;/dates&gt;&lt;isbn&gt;2050-7488&amp;#xD;2050-7496&lt;/isbn&gt;&lt;urls&gt;&lt;/urls&gt;&lt;electronic-resource-num&gt;10.1039/c5ta09202g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87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59A86BE8" w14:textId="7ACDF32A" w:rsidR="00AA651B" w:rsidRDefault="00AA651B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36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Primo&lt;/Author&gt;&lt;Year&gt;2012&lt;/Year&gt;&lt;RecNum&gt;36835&lt;/RecNum&gt;&lt;DisplayText&gt;&lt;style face="superscript"&gt;88&lt;/style&gt;&lt;/DisplayText&gt;&lt;record&gt;&lt;rec-number&gt;36835&lt;/rec-number&gt;&lt;foreign-keys&gt;&lt;key app="EN" db-id="r5ret2dtz5zsdced22nvf9tg0rrv0trsv2w9" timestamp="1626827426"&gt;36835&lt;/key&gt;&lt;/foreign-keys&gt;&lt;ref-type name="Journal Article"&gt;17&lt;/ref-type&gt;&lt;contributors&gt;&lt;authors&gt;&lt;author&gt;Primo, A.&lt;/author&gt;&lt;author&gt;Forneli, A.&lt;/author&gt;&lt;author&gt;Corma, A.&lt;/author&gt;&lt;author&gt;Garcia, H.&lt;/author&gt;&lt;/authors&gt;&lt;/contributors&gt;&lt;auth-address&gt;Instituto Universitario de Tecnologia Quimica UPV-CSIC, Univ. Politecnica de Valencia, Av. De los Naranjos s/n, 46022 Valencia, Spain.&lt;/auth-address&gt;&lt;titles&gt;&lt;title&gt;From biomass wastes to highly efficient CO(2) adsorbents: graphitisation of chitosan and alginate biopolymers&lt;/title&gt;&lt;secondary-title&gt;ChemSusChem&lt;/secondary-title&gt;&lt;/titles&gt;&lt;periodical&gt;&lt;full-title&gt;ChemSusChem&lt;/full-title&gt;&lt;/periodical&gt;&lt;pages&gt;2207-14&lt;/pages&gt;&lt;volume&gt;5&lt;/volume&gt;&lt;number&gt;11&lt;/number&gt;&lt;edition&gt;2012/09/13&lt;/edition&gt;&lt;keywords&gt;&lt;keyword&gt;Adsorption&lt;/keyword&gt;&lt;keyword&gt;Alginates/*chemistry&lt;/keyword&gt;&lt;keyword&gt;*Biomass&lt;/keyword&gt;&lt;keyword&gt;Carbon Dioxide/*chemistry&lt;/keyword&gt;&lt;keyword&gt;Chitosan/*chemistry&lt;/keyword&gt;&lt;keyword&gt;Electric Conductivity&lt;/keyword&gt;&lt;keyword&gt;Glucuronic Acid/chemistry&lt;/keyword&gt;&lt;keyword&gt;Graphite/*chemistry&lt;/keyword&gt;&lt;keyword&gt;Hexuronic Acids/chemistry&lt;/keyword&gt;&lt;keyword&gt;Pressure&lt;/keyword&gt;&lt;keyword&gt;Temperature&lt;/keyword&gt;&lt;keyword&gt;*Waste Products&lt;/keyword&gt;&lt;/keywords&gt;&lt;dates&gt;&lt;year&gt;2012&lt;/year&gt;&lt;pub-dates&gt;&lt;date&gt;Nov&lt;/date&gt;&lt;/pub-dates&gt;&lt;/dates&gt;&lt;isbn&gt;1864-564X (Electronic)&amp;#xD;1864-5631 (Linking)&lt;/isbn&gt;&lt;accession-num&gt;22969059&lt;/accession-num&gt;&lt;urls&gt;&lt;related-urls&gt;&lt;url&gt;https://www.ncbi.nlm.nih.gov/pubmed/22969059&lt;/url&gt;&lt;/related-urls&gt;&lt;/urls&gt;&lt;electronic-resource-num&gt;10.1002/cssc.201200366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88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735F603B" w14:textId="228180BE" w:rsidR="00A11CC6" w:rsidRDefault="00A11CC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37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Kongnoo&lt;/Author&gt;&lt;Year&gt;2016&lt;/Year&gt;&lt;RecNum&gt;36775&lt;/RecNum&gt;&lt;DisplayText&gt;&lt;style face="superscript"&gt;89&lt;/style&gt;&lt;/DisplayText&gt;&lt;record&gt;&lt;rec-number&gt;36775&lt;/rec-number&gt;&lt;foreign-keys&gt;&lt;key app="EN" db-id="r5ret2dtz5zsdced22nvf9tg0rrv0trsv2w9" timestamp="1626827100"&gt;36775&lt;/key&gt;&lt;/foreign-keys&gt;&lt;ref-type name="Journal Article"&gt;17&lt;/ref-type&gt;&lt;contributors&gt;&lt;authors&gt;&lt;author&gt;Kongnoo, Aroon&lt;/author&gt;&lt;author&gt;Intharapat, Punyanich&lt;/author&gt;&lt;author&gt;Worathanakul, Patcharin&lt;/author&gt;&lt;author&gt;Phalakornkule, Chantaraporn&lt;/author&gt;&lt;/authors&gt;&lt;/contributors&gt;&lt;titles&gt;&lt;title&gt;Diethanolamine impregnated palm shell activated carbon for CO 2 adsorption at elevated temperatures&lt;/title&gt;&lt;secondary-title&gt;Journal of Environmental Chemical Engineering&lt;/secondary-title&gt;&lt;/titles&gt;&lt;periodical&gt;&lt;full-title&gt;Journal of Environmental Chemical Engineering&lt;/full-title&gt;&lt;/periodical&gt;&lt;pages&gt;73-81&lt;/pages&gt;&lt;volume&gt;4&lt;/volume&gt;&lt;number&gt;1&lt;/number&gt;&lt;section&gt;73&lt;/section&gt;&lt;dates&gt;&lt;year&gt;2016&lt;/year&gt;&lt;/dates&gt;&lt;isbn&gt;22133437&lt;/isbn&gt;&lt;urls&gt;&lt;/urls&gt;&lt;electronic-resource-num&gt;10.1016/j.jece.2015.11.015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89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2322D0FB" w14:textId="04B1C64E" w:rsidR="00C7705D" w:rsidRDefault="00C7705D">
      <w:pPr>
        <w:rPr>
          <w:rFonts w:ascii="Segoe UI" w:hAnsi="Segoe UI" w:cs="Segoe UI"/>
          <w:color w:val="FF0000"/>
          <w:sz w:val="18"/>
          <w:szCs w:val="18"/>
        </w:rPr>
      </w:pPr>
      <w:r w:rsidRPr="00D8295A">
        <w:rPr>
          <w:rFonts w:ascii="Segoe UI" w:hAnsi="Segoe UI" w:cs="Segoe UI"/>
          <w:color w:val="FF0000"/>
          <w:sz w:val="18"/>
          <w:szCs w:val="18"/>
        </w:rPr>
        <w:t xml:space="preserve">38. </w:t>
      </w:r>
      <w:r w:rsidRPr="00D8295A">
        <w:rPr>
          <w:rFonts w:ascii="Segoe UI" w:hAnsi="Segoe UI" w:cs="Segoe UI"/>
          <w:color w:val="FF0000"/>
          <w:sz w:val="18"/>
          <w:szCs w:val="18"/>
        </w:rPr>
        <w:fldChar w:fldCharType="begin"/>
      </w:r>
      <w:r w:rsidR="00F434CE">
        <w:rPr>
          <w:rFonts w:ascii="Segoe UI" w:hAnsi="Segoe UI" w:cs="Segoe UI"/>
          <w:color w:val="FF0000"/>
          <w:sz w:val="18"/>
          <w:szCs w:val="18"/>
        </w:rPr>
        <w:instrText xml:space="preserve"> ADDIN EN.CITE &lt;EndNote&gt;&lt;Cite&gt;&lt;Author&gt;Sevilla&lt;/Author&gt;&lt;Year&gt;2011&lt;/Year&gt;&lt;RecNum&gt;36806&lt;/RecNum&gt;&lt;DisplayText&gt;&lt;style face="superscript"&gt;90&lt;/style&gt;&lt;/DisplayText&gt;&lt;record&gt;&lt;rec-number&gt;36806&lt;/rec-number&gt;&lt;foreign-keys&gt;&lt;key app="EN" db-id="r5ret2dtz5zsdced22nvf9tg0rrv0trsv2w9" timestamp="1626827256"&gt;36806&lt;/key&gt;&lt;/foreign-keys&gt;&lt;ref-type name="Journal Article"&gt;17&lt;/ref-type&gt;&lt;contributors&gt;&lt;authors&gt;&lt;author&gt;Sevilla, Marta&lt;/author&gt;&lt;author&gt;Fuertes, Antonio B.&lt;/author&gt;&lt;/authors&gt;&lt;/contributors&gt;&lt;titles&gt;&lt;title&gt;Sustainable porous carbons with a superior performance for CO2 capture&lt;/title&gt;&lt;secondary-title&gt;Energy &amp;amp; Environmental Science&lt;/secondary-title&gt;&lt;/titles&gt;&lt;periodical&gt;&lt;full-title&gt;Energy &amp;amp; Environmental Science&lt;/full-title&gt;&lt;/periodical&gt;&lt;volume&gt;4&lt;/volume&gt;&lt;number&gt;5&lt;/number&gt;&lt;section&gt;1765&lt;/section&gt;&lt;dates&gt;&lt;year&gt;2011&lt;/year&gt;&lt;/dates&gt;&lt;isbn&gt;1754-5692&amp;#xD;1754-5706&lt;/isbn&gt;&lt;urls&gt;&lt;/urls&gt;&lt;electronic-resource-num&gt;10.1039/c0ee00784f&lt;/electronic-resource-num&gt;&lt;/record&gt;&lt;/Cite&gt;&lt;/EndNote&gt;</w:instrText>
      </w:r>
      <w:r w:rsidRPr="00D8295A">
        <w:rPr>
          <w:rFonts w:ascii="Segoe UI" w:hAnsi="Segoe UI" w:cs="Segoe UI"/>
          <w:color w:val="FF0000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color w:val="FF0000"/>
          <w:sz w:val="18"/>
          <w:szCs w:val="18"/>
          <w:vertAlign w:val="superscript"/>
        </w:rPr>
        <w:t>90</w:t>
      </w:r>
      <w:r w:rsidRPr="00D8295A">
        <w:rPr>
          <w:rFonts w:ascii="Segoe UI" w:hAnsi="Segoe UI" w:cs="Segoe UI"/>
          <w:color w:val="FF0000"/>
          <w:sz w:val="18"/>
          <w:szCs w:val="18"/>
        </w:rPr>
        <w:fldChar w:fldCharType="end"/>
      </w:r>
    </w:p>
    <w:p w14:paraId="6AD106E8" w14:textId="57D21C22" w:rsidR="00944F96" w:rsidRPr="00944F96" w:rsidRDefault="00944F96">
      <w:pPr>
        <w:rPr>
          <w:rFonts w:ascii="Segoe UI" w:hAnsi="Segoe UI" w:cs="Segoe UI"/>
          <w:sz w:val="18"/>
          <w:szCs w:val="18"/>
        </w:rPr>
      </w:pPr>
      <w:r w:rsidRPr="00944F96">
        <w:rPr>
          <w:rFonts w:ascii="Segoe UI" w:hAnsi="Segoe UI" w:cs="Segoe UI"/>
          <w:sz w:val="18"/>
          <w:szCs w:val="18"/>
        </w:rPr>
        <w:t xml:space="preserve">39. </w:t>
      </w:r>
      <w:r w:rsidRPr="00944F96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Rao&lt;/Author&gt;&lt;Year&gt;2019&lt;/Year&gt;&lt;RecNum&gt;36762&lt;/RecNum&gt;&lt;DisplayText&gt;&lt;style face="superscript"&gt;91&lt;/style&gt;&lt;/DisplayText&gt;&lt;record&gt;&lt;rec-number&gt;36762&lt;/rec-number&gt;&lt;foreign-keys&gt;&lt;key app="EN" db-id="r5ret2dtz5zsdced22nvf9tg0rrv0trsv2w9" timestamp="1626827014"&gt;36762&lt;/key&gt;&lt;/foreign-keys&gt;&lt;ref-type name="Journal Article"&gt;17&lt;/ref-type&gt;&lt;contributors&gt;&lt;authors&gt;&lt;author&gt;Rao, Linli&lt;/author&gt;&lt;author&gt;Liu, Shenfang&lt;/author&gt;&lt;author&gt;Wang, Linlin&lt;/author&gt;&lt;author&gt;Ma, Changdan&lt;/author&gt;&lt;author&gt;Wu, Jiayi&lt;/author&gt;&lt;author&gt;An, Liying&lt;/author&gt;&lt;author&gt;Hu, Xin&lt;/author&gt;&lt;/authors&gt;&lt;/contributors&gt;&lt;titles&gt;&lt;title&gt;N-doped porous carbons from low-temperature and single-step sodium amide activation of carbonized water chestnut shell with excellent CO2 capture performance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428-435&lt;/pages&gt;&lt;volume&gt;359&lt;/volume&gt;&lt;section&gt;428&lt;/section&gt;&lt;dates&gt;&lt;year&gt;2019&lt;/year&gt;&lt;/dates&gt;&lt;isbn&gt;13858947&lt;/isbn&gt;&lt;urls&gt;&lt;/urls&gt;&lt;electronic-resource-num&gt;10.1016/j.cej.2018.11.065&lt;/electronic-resource-num&gt;&lt;/record&gt;&lt;/Cite&gt;&lt;/EndNote&gt;</w:instrText>
      </w:r>
      <w:r w:rsidRPr="00944F96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91</w:t>
      </w:r>
      <w:r w:rsidRPr="00944F96">
        <w:rPr>
          <w:rFonts w:ascii="Segoe UI" w:hAnsi="Segoe UI" w:cs="Segoe UI"/>
          <w:sz w:val="18"/>
          <w:szCs w:val="18"/>
        </w:rPr>
        <w:fldChar w:fldCharType="end"/>
      </w:r>
    </w:p>
    <w:p w14:paraId="3DB5177E" w14:textId="4C7DB3A9" w:rsidR="00D8295A" w:rsidRDefault="00D8295A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40. </w:t>
      </w:r>
      <w:r>
        <w:rPr>
          <w:rFonts w:ascii="Segoe UI" w:hAnsi="Segoe UI" w:cs="Segoe UI"/>
          <w:sz w:val="18"/>
          <w:szCs w:val="18"/>
        </w:rPr>
        <w:fldChar w:fldCharType="begin">
          <w:fldData xml:space="preserve">PEVuZE5vdGU+PENpdGU+PEF1dGhvcj5HdW88L0F1dGhvcj48WWVhcj4yMDE2PC9ZZWFyPjxSZWNO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</w:fldData>
        </w:fldChar>
      </w:r>
      <w:r w:rsidR="00F434CE">
        <w:rPr>
          <w:rFonts w:ascii="Segoe UI" w:hAnsi="Segoe UI" w:cs="Segoe UI"/>
          <w:sz w:val="18"/>
          <w:szCs w:val="18"/>
        </w:rPr>
        <w:instrText xml:space="preserve"> ADDIN EN.CITE </w:instrText>
      </w:r>
      <w:r w:rsidR="00F434CE">
        <w:rPr>
          <w:rFonts w:ascii="Segoe UI" w:hAnsi="Segoe UI" w:cs="Segoe UI"/>
          <w:sz w:val="18"/>
          <w:szCs w:val="18"/>
        </w:rPr>
        <w:fldChar w:fldCharType="begin">
          <w:fldData xml:space="preserve">PEVuZE5vdGU+PENpdGU+PEF1dGhvcj5HdW88L0F1dGhvcj48WWVhcj4yMDE2PC9ZZWFyPjxSZWNO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</w:fldData>
        </w:fldChar>
      </w:r>
      <w:r w:rsidR="00F434CE">
        <w:rPr>
          <w:rFonts w:ascii="Segoe UI" w:hAnsi="Segoe UI" w:cs="Segoe UI"/>
          <w:sz w:val="18"/>
          <w:szCs w:val="18"/>
        </w:rPr>
        <w:instrText xml:space="preserve"> ADDIN EN.CITE.DATA </w:instrText>
      </w:r>
      <w:r w:rsidR="00F434CE">
        <w:rPr>
          <w:rFonts w:ascii="Segoe UI" w:hAnsi="Segoe UI" w:cs="Segoe UI"/>
          <w:sz w:val="18"/>
          <w:szCs w:val="18"/>
        </w:rPr>
      </w:r>
      <w:r w:rsidR="00F434CE">
        <w:rPr>
          <w:rFonts w:ascii="Segoe UI" w:hAnsi="Segoe UI" w:cs="Segoe UI"/>
          <w:sz w:val="18"/>
          <w:szCs w:val="18"/>
        </w:rPr>
        <w:fldChar w:fldCharType="end"/>
      </w:r>
      <w:r>
        <w:rPr>
          <w:rFonts w:ascii="Segoe UI" w:hAnsi="Segoe UI" w:cs="Segoe UI"/>
          <w:sz w:val="18"/>
          <w:szCs w:val="18"/>
        </w:rPr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79, 92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21A3763D" w14:textId="6E8065FF" w:rsidR="00FB3F03" w:rsidRDefault="00FB3F0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41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ee&lt;/Author&gt;&lt;Year&gt;2013&lt;/Year&gt;&lt;RecNum&gt;36737&lt;/RecNum&gt;&lt;DisplayText&gt;&lt;style face="superscript"&gt;93&lt;/style&gt;&lt;/DisplayText&gt;&lt;record&gt;&lt;rec-number&gt;36737&lt;/rec-number&gt;&lt;foreign-keys&gt;&lt;key app="EN" db-id="r5ret2dtz5zsdced22nvf9tg0rrv0trsv2w9" timestamp="1626826923"&gt;36737&lt;/key&gt;&lt;/foreign-keys&gt;&lt;ref-type name="Journal Article"&gt;17&lt;/ref-type&gt;&lt;contributors&gt;&lt;authors&gt;&lt;author&gt;Lee, S. Y.&lt;/author&gt;&lt;author&gt;Park, S. J.&lt;/author&gt;&lt;/authors&gt;&lt;/contributors&gt;&lt;auth-address&gt;Korea CCS R&amp;amp;D Center, Korea Institute of Energy Research, Yuseoung-gu, Daejeon, South Korea.&lt;/auth-address&gt;&lt;titles&gt;&lt;title&gt;Determination of the optimal pore size for improved CO2 adsorption in activated carbon fibers&lt;/title&gt;&lt;secondary-title&gt;J Colloid Interface Sci&lt;/secondary-title&gt;&lt;/titles&gt;&lt;periodical&gt;&lt;full-title&gt;Journal of Colloid and Interface Science&lt;/full-title&gt;&lt;abbr-1&gt;J. Colloid Interface Sci.&lt;/abbr-1&gt;&lt;abbr-2&gt;J Colloid Interface Sci&lt;/abbr-2&gt;&lt;/periodical&gt;&lt;pages&gt;230-5&lt;/pages&gt;&lt;volume&gt;389&lt;/volume&gt;&lt;number&gt;1&lt;/number&gt;&lt;edition&gt;2012/10/11&lt;/edition&gt;&lt;dates&gt;&lt;year&gt;2013&lt;/year&gt;&lt;pub-dates&gt;&lt;date&gt;Jan 1&lt;/date&gt;&lt;/pub-dates&gt;&lt;/dates&gt;&lt;isbn&gt;1095-7103 (Electronic)&amp;#xD;0021-9797 (Linking)&lt;/isbn&gt;&lt;accession-num&gt;23046640&lt;/accession-num&gt;&lt;urls&gt;&lt;related-urls&gt;&lt;url&gt;https://www.ncbi.nlm.nih.gov/pubmed/23046640&lt;/url&gt;&lt;/related-urls&gt;&lt;/urls&gt;&lt;electronic-resource-num&gt;10.1016/j.jcis.2012.09.018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93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56174749" w14:textId="6033B3E7" w:rsidR="00D8295A" w:rsidRDefault="00D8295A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42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Kou&lt;/Author&gt;&lt;Year&gt;2016&lt;/Year&gt;&lt;RecNum&gt;36785&lt;/RecNum&gt;&lt;DisplayText&gt;&lt;style face="superscript"&gt;94&lt;/style&gt;&lt;/DisplayText&gt;&lt;record&gt;&lt;rec-number&gt;36785&lt;/rec-number&gt;&lt;foreign-keys&gt;&lt;key app="EN" db-id="r5ret2dtz5zsdced22nvf9tg0rrv0trsv2w9" timestamp="1626827183"&gt;36785&lt;/key&gt;&lt;/foreign-keys&gt;&lt;ref-type name="Journal Article"&gt;17&lt;/ref-type&gt;&lt;contributors&gt;&lt;authors&gt;&lt;author&gt;Kou, Jiahui&lt;/author&gt;&lt;author&gt;Sun, Lin-Bing&lt;/author&gt;&lt;/authors&gt;&lt;/contributors&gt;&lt;titles&gt;&lt;title&gt;Nitrogen-Doped Porous Carbons Derived from Carbonization of a Nitrogen-Containing Polymer: Efficient Adsorbents for Selective CO2 Capture&lt;/title&gt;&lt;secondary-title&gt;Industrial &amp;amp; Engineering Chemistry Research&lt;/secondary-title&gt;&lt;/titles&gt;&lt;periodical&gt;&lt;full-title&gt;Industrial &amp;amp; engineering chemistry research&lt;/full-title&gt;&lt;/periodical&gt;&lt;pages&gt;10916-10925&lt;/pages&gt;&lt;volume&gt;55&lt;/volume&gt;&lt;number&gt;41&lt;/number&gt;&lt;section&gt;10916&lt;/section&gt;&lt;dates&gt;&lt;year&gt;2016&lt;/year&gt;&lt;/dates&gt;&lt;isbn&gt;0888-5885&amp;#xD;1520-5045&lt;/isbn&gt;&lt;urls&gt;&lt;/urls&gt;&lt;electronic-resource-num&gt;10.1021/acs.iecr.6b02857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94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18E0F18D" w14:textId="08A2B4D5" w:rsidR="00FF7F21" w:rsidRDefault="00FF7F21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43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Alabadi&lt;/Author&gt;&lt;Year&gt;2015&lt;/Year&gt;&lt;RecNum&gt;36758&lt;/RecNum&gt;&lt;DisplayText&gt;&lt;style face="superscript"&gt;95&lt;/style&gt;&lt;/DisplayText&gt;&lt;record&gt;&lt;rec-number&gt;36758&lt;/rec-number&gt;&lt;foreign-keys&gt;&lt;key app="EN" db-id="r5ret2dtz5zsdced22nvf9tg0rrv0trsv2w9" timestamp="1626827000"&gt;36758&lt;/key&gt;&lt;/foreign-keys&gt;&lt;ref-type name="Journal Article"&gt;17&lt;/ref-type&gt;&lt;contributors&gt;&lt;authors&gt;&lt;author&gt;Alabadi, Akram&lt;/author&gt;&lt;author&gt;Razzaque, Shumaila&lt;/author&gt;&lt;author&gt;Yang, Yuwan&lt;/author&gt;&lt;author&gt;Chen, Shi&lt;/author&gt;&lt;author&gt;Tan, Bien&lt;/author&gt;&lt;/authors&gt;&lt;/contributors&gt;&lt;titles&gt;&lt;title&gt;Highly porous activated carbon materials from carbonized biomass with high CO2 capturing capacity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606-612&lt;/pages&gt;&lt;volume&gt;281&lt;/volume&gt;&lt;section&gt;606&lt;/section&gt;&lt;dates&gt;&lt;year&gt;2015&lt;/year&gt;&lt;/dates&gt;&lt;isbn&gt;13858947&lt;/isbn&gt;&lt;urls&gt;&lt;/urls&gt;&lt;electronic-resource-num&gt;10.1016/j.cej.2015.06.032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95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6A1A4E0F" w14:textId="650016C9" w:rsidR="00DC7556" w:rsidRDefault="00DC755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44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ee&lt;/Author&gt;&lt;Year&gt;2002&lt;/Year&gt;&lt;RecNum&gt;36848&lt;/RecNum&gt;&lt;DisplayText&gt;&lt;style face="superscript"&gt;96&lt;/style&gt;&lt;/DisplayText&gt;&lt;record&gt;&lt;rec-number&gt;36848&lt;/rec-number&gt;&lt;foreign-keys&gt;&lt;key app="EN" db-id="r5ret2dtz5zsdced22nvf9tg0rrv0trsv2w9" timestamp="1626827465"&gt;36848&lt;/key&gt;&lt;/foreign-keys&gt;&lt;ref-type name="Journal Article"&gt;17&lt;/ref-type&gt;&lt;contributors&gt;&lt;authors&gt;&lt;author&gt;Jong-Seok Lee&lt;/author&gt;&lt;author&gt;Jong-Hwa Kim&lt;/author&gt;&lt;author&gt;Jin-Tae Kim&lt;/author&gt;&lt;author&gt;Jeong-Kwon Suh&lt;/author&gt;&lt;author&gt;Jung-Min Lee&lt;/author&gt;&lt;author&gt;Chang-Ha Lee&lt;/author&gt;&lt;/authors&gt;&lt;/contributors&gt;&lt;titles&gt;&lt;title&gt;Adsorption Equilibria of CO2 on Zeolite 13X and Zeolite X/Activated Carbon Composite&lt;/title&gt;&lt;secondary-title&gt;J. Chem. Eng. Data&lt;/secondary-title&gt;&lt;/titles&gt;&lt;periodical&gt;&lt;full-title&gt;J. Chem. Eng. Data&lt;/full-title&gt;&lt;/periodical&gt;&lt;pages&gt;1237-1242&lt;/pages&gt;&lt;volume&gt;47&lt;/volume&gt;&lt;dates&gt;&lt;year&gt;2002&lt;/year&gt;&lt;/dates&gt;&lt;urls&gt;&lt;/urls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96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15BCE042" w14:textId="37A6BC44" w:rsidR="00AE3F63" w:rsidRDefault="00AE3F6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45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Castrillon&lt;/Author&gt;&lt;Year&gt;2016&lt;/Year&gt;&lt;RecNum&gt;36780&lt;/RecNum&gt;&lt;DisplayText&gt;&lt;style face="superscript"&gt;97&lt;/style&gt;&lt;/DisplayText&gt;&lt;record&gt;&lt;rec-number&gt;36780&lt;/rec-number&gt;&lt;foreign-keys&gt;&lt;key app="EN" db-id="r5ret2dtz5zsdced22nvf9tg0rrv0trsv2w9" timestamp="1626827136"&gt;36780&lt;/key&gt;&lt;/foreign-keys&gt;&lt;ref-type name="Journal Article"&gt;17&lt;/ref-type&gt;&lt;contributors&gt;&lt;authors&gt;&lt;author&gt;Castrillon, Melina C.&lt;/author&gt;&lt;author&gt;Moura, Karine O.&lt;/author&gt;&lt;author&gt;Alves, Caiuã A.&lt;/author&gt;&lt;author&gt;Bastos-Neto, Moises&lt;/author&gt;&lt;author&gt;Azevedo, Diana C. S.&lt;/author&gt;&lt;author&gt;Hofmann, Jörg&lt;/author&gt;&lt;author&gt;Möllmer, Jens&lt;/author&gt;&lt;author&gt;Einicke, Wolf-Dietrich&lt;/author&gt;&lt;author&gt;Gläser, Roger&lt;/author&gt;&lt;/authors&gt;&lt;/contributors&gt;&lt;titles&gt;&lt;title&gt;CO2 and H2S Removal from CH4-Rich Streams by Adsorption on Activated Carbons Modified with K2CO3, NaOH, or Fe2O3&lt;/title&gt;&lt;secondary-title&gt;Energy &amp;amp; Fuels&lt;/secondary-title&gt;&lt;/titles&gt;&lt;periodical&gt;&lt;full-title&gt;Energy &amp;amp; Fuels&lt;/full-title&gt;&lt;/periodical&gt;&lt;pages&gt;9596-9604&lt;/pages&gt;&lt;volume&gt;30&lt;/volume&gt;&lt;number&gt;11&lt;/number&gt;&lt;section&gt;9596&lt;/section&gt;&lt;dates&gt;&lt;year&gt;2016&lt;/year&gt;&lt;/dates&gt;&lt;isbn&gt;0887-0624&amp;#xD;1520-5029&lt;/isbn&gt;&lt;urls&gt;&lt;/urls&gt;&lt;electronic-resource-num&gt;10.1021/acs.energyfuels.6b01667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97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4E2762D4" w14:textId="18BE30D8" w:rsidR="006918B9" w:rsidRDefault="006918B9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46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Yue&lt;/Author&gt;&lt;Year&gt;2018&lt;/Year&gt;&lt;RecNum&gt;36781&lt;/RecNum&gt;&lt;DisplayText&gt;&lt;style face="superscript"&gt;98&lt;/style&gt;&lt;/DisplayText&gt;&lt;record&gt;&lt;rec-number&gt;36781&lt;/rec-number&gt;&lt;foreign-keys&gt;&lt;key app="EN" db-id="r5ret2dtz5zsdced22nvf9tg0rrv0trsv2w9" timestamp="1626827172"&gt;36781&lt;/key&gt;&lt;/foreign-keys&gt;&lt;ref-type name="Journal Article"&gt;17&lt;/ref-type&gt;&lt;contributors&gt;&lt;authors&gt;&lt;author&gt;Yue, Limin&lt;/author&gt;&lt;author&gt;Rao, Linli&lt;/author&gt;&lt;author&gt;Wang, Linlin&lt;/author&gt;&lt;author&gt;An, Liying&lt;/author&gt;&lt;author&gt;Hou, Chunyun&lt;/author&gt;&lt;author&gt;Ma, Changdan&lt;/author&gt;&lt;author&gt;DaCosta, Herbert&lt;/author&gt;&lt;author&gt;Hu, Xin&lt;/author&gt;&lt;/authors&gt;&lt;/contributors&gt;&lt;titles&gt;&lt;title&gt;Efficient CO2 Adsorption on Nitrogen-Doped Porous Carbons Derived from d-Glucose&lt;/title&gt;&lt;secondary-title&gt;Energy &amp;amp; Fuels&lt;/secondary-title&gt;&lt;/titles&gt;&lt;periodical&gt;&lt;full-title&gt;Energy &amp;amp; Fuels&lt;/full-title&gt;&lt;/periodical&gt;&lt;pages&gt;6955-6963&lt;/pages&gt;&lt;volume&gt;32&lt;/volume&gt;&lt;number&gt;6&lt;/number&gt;&lt;section&gt;6955&lt;/section&gt;&lt;dates&gt;&lt;year&gt;2018&lt;/year&gt;&lt;/dates&gt;&lt;isbn&gt;0887-0624&amp;#xD;1520-5029&lt;/isbn&gt;&lt;urls&gt;&lt;/urls&gt;&lt;electronic-resource-num&gt;10.1021/acs.energyfuels.8b01028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98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26C1C7C6" w14:textId="0928DF10" w:rsidR="00944F96" w:rsidRDefault="00944F9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47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Nelson&lt;/Author&gt;&lt;Year&gt;2016&lt;/Year&gt;&lt;RecNum&gt;36767&lt;/RecNum&gt;&lt;DisplayText&gt;&lt;style face="superscript"&gt;99&lt;/style&gt;&lt;/DisplayText&gt;&lt;record&gt;&lt;rec-number&gt;36767&lt;/rec-number&gt;&lt;foreign-keys&gt;&lt;key app="EN" db-id="r5ret2dtz5zsdced22nvf9tg0rrv0trsv2w9" timestamp="1626827033"&gt;36767&lt;/key&gt;&lt;/foreign-keys&gt;&lt;ref-type name="Journal Article"&gt;17&lt;/ref-type&gt;&lt;contributors&gt;&lt;authors&gt;&lt;author&gt;Nelson, Kimberly M.&lt;/author&gt;&lt;author&gt;Mahurin, Shannon M.&lt;/author&gt;&lt;author&gt;Mayes, Richard T.&lt;/author&gt;&lt;author&gt;Williamson, Ben&lt;/author&gt;&lt;author&gt;Teague, Craig M.&lt;/author&gt;&lt;author&gt;Binder, Andrew J.&lt;/author&gt;&lt;author&gt;Baggetto, Loic&lt;/author&gt;&lt;author&gt;Veith, Gabriel M.&lt;/author&gt;&lt;author&gt;Dai, Sheng&lt;/author&gt;&lt;/authors&gt;&lt;/contributors&gt;&lt;titles&gt;&lt;title&gt;Preparation and CO2 adsorption properties of soft-templated mesoporous carbons derived from chestnut tannin precursors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94-103&lt;/pages&gt;&lt;volume&gt;222&lt;/volume&gt;&lt;section&gt;94&lt;/section&gt;&lt;dates&gt;&lt;year&gt;2016&lt;/year&gt;&lt;/dates&gt;&lt;isbn&gt;13871811&lt;/isbn&gt;&lt;urls&gt;&lt;/urls&gt;&lt;electronic-resource-num&gt;10.1016/j.micromeso.2015.09.050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99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010F622A" w14:textId="3EBDEE94" w:rsidR="00FB3F03" w:rsidRDefault="00FB3F0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48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Parshetti&lt;/Author&gt;&lt;Year&gt;2015&lt;/Year&gt;&lt;RecNum&gt;36734&lt;/RecNum&gt;&lt;DisplayText&gt;&lt;style face="superscript"&gt;100&lt;/style&gt;&lt;/DisplayText&gt;&lt;record&gt;&lt;rec-number&gt;36734&lt;/rec-number&gt;&lt;foreign-keys&gt;&lt;key app="EN" db-id="r5ret2dtz5zsdced22nvf9tg0rrv0trsv2w9" timestamp="1626826912"&gt;36734&lt;/key&gt;&lt;/foreign-keys&gt;&lt;ref-type name="Journal Article"&gt;17&lt;/ref-type&gt;&lt;contributors&gt;&lt;authors&gt;&lt;author&gt;Parshetti, Ganesh K.&lt;/author&gt;&lt;author&gt;Chowdhury, Shamik&lt;/author&gt;&lt;author&gt;Balasubramanian, Rajasekhar&lt;/author&gt;&lt;/authors&gt;&lt;/contributors&gt;&lt;titles&gt;&lt;title&gt;Biomass derived low-cost microporous adsorbents for efficient CO 2 capture&lt;/title&gt;&lt;secondary-title&gt;Fuel&lt;/secondary-title&gt;&lt;/titles&gt;&lt;periodical&gt;&lt;full-title&gt;Fuel&lt;/full-title&gt;&lt;/periodical&gt;&lt;pages&gt;246-254&lt;/pages&gt;&lt;volume&gt;148&lt;/volume&gt;&lt;section&gt;246&lt;/section&gt;&lt;dates&gt;&lt;year&gt;2015&lt;/year&gt;&lt;/dates&gt;&lt;isbn&gt;00162361&lt;/isbn&gt;&lt;urls&gt;&lt;/urls&gt;&lt;electronic-resource-num&gt;10.1016/j.fuel.2015.01.032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00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05B30606" w14:textId="25E05645" w:rsidR="00AE3F63" w:rsidRDefault="00AE3F6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49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He&lt;/Author&gt;&lt;Year&gt;2016&lt;/Year&gt;&lt;RecNum&gt;36798&lt;/RecNum&gt;&lt;DisplayText&gt;&lt;style face="superscript"&gt;101&lt;/style&gt;&lt;/DisplayText&gt;&lt;record&gt;&lt;rec-number&gt;36798&lt;/rec-number&gt;&lt;foreign-keys&gt;&lt;key app="EN" db-id="r5ret2dtz5zsdced22nvf9tg0rrv0trsv2w9" timestamp="1626827232"&gt;36798&lt;/key&gt;&lt;/foreign-keys&gt;&lt;ref-type name="Journal Article"&gt;17&lt;/ref-type&gt;&lt;contributors&gt;&lt;authors&gt;&lt;author&gt;He, Jiajun&lt;/author&gt;&lt;author&gt;To, John W. F.&lt;/author&gt;&lt;author&gt;Psarras, Peter C.&lt;/author&gt;&lt;author&gt;Yan, Hongping&lt;/author&gt;&lt;author&gt;Atkinson, Tracey&lt;/author&gt;&lt;author&gt;Holmes, Randall T.&lt;/author&gt;&lt;author&gt;Nordlund, Dennis&lt;/author&gt;&lt;author&gt;Bao, Zhenan&lt;/author&gt;&lt;author&gt;Wilcox, Jennifer&lt;/author&gt;&lt;/authors&gt;&lt;/contributors&gt;&lt;titles&gt;&lt;title&gt;Tunable Polyaniline-Based Porous Carbon with Ultrahigh Surface Area for CO2Capture at Elevated Pressure&lt;/title&gt;&lt;secondary-title&gt;Advanced Energy Materials&lt;/secondary-title&gt;&lt;/titles&gt;&lt;periodical&gt;&lt;full-title&gt;Advanced Energy Materials&lt;/full-title&gt;&lt;/periodical&gt;&lt;volume&gt;6&lt;/volume&gt;&lt;number&gt;14&lt;/number&gt;&lt;section&gt;1502491&lt;/section&gt;&lt;dates&gt;&lt;year&gt;2016&lt;/year&gt;&lt;/dates&gt;&lt;isbn&gt;16146832&lt;/isbn&gt;&lt;urls&gt;&lt;/urls&gt;&lt;electronic-resource-num&gt;10.1002/aenm.201502491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01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6F9EB959" w14:textId="631B00A2" w:rsidR="00944F96" w:rsidRDefault="00944F9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50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Qian&lt;/Author&gt;&lt;Year&gt;2014&lt;/Year&gt;&lt;RecNum&gt;36776&lt;/RecNum&gt;&lt;DisplayText&gt;&lt;style face="superscript"&gt;102&lt;/style&gt;&lt;/DisplayText&gt;&lt;record&gt;&lt;rec-number&gt;36776&lt;/rec-number&gt;&lt;foreign-keys&gt;&lt;key app="EN" db-id="r5ret2dtz5zsdced22nvf9tg0rrv0trsv2w9" timestamp="1626827103"&gt;36776&lt;/key&gt;&lt;/foreign-keys&gt;&lt;ref-type name="Journal Article"&gt;17&lt;/ref-type&gt;&lt;contributors&gt;&lt;authors&gt;&lt;author&gt;Qian, D.&lt;/author&gt;&lt;author&gt;Lei, C.&lt;/author&gt;&lt;author&gt;Wang, E. M.&lt;/author&gt;&lt;author&gt;Li, W. C.&lt;/author&gt;&lt;author&gt;Lu, A. H.&lt;/author&gt;&lt;/authors&gt;&lt;/contributors&gt;&lt;auth-address&gt;State Key Laboratory of Fine Chemicals, School of Chemical Engineering, Faculty of Chemical, Environmental and Biological Science and Technology, Dalian University of Technology, Dalian, 116024 (PR China).&lt;/auth-address&gt;&lt;titles&gt;&lt;title&gt;A method for creating microporous carbon materials with excellent CO2-adsorption capacity and selectivity&lt;/title&gt;&lt;secondary-title&gt;ChemSusChem&lt;/secondary-title&gt;&lt;/titles&gt;&lt;periodical&gt;&lt;full-title&gt;ChemSusChem&lt;/full-title&gt;&lt;/periodical&gt;&lt;pages&gt;291-8&lt;/pages&gt;&lt;volume&gt;7&lt;/volume&gt;&lt;number&gt;1&lt;/number&gt;&lt;edition&gt;2013/10/15&lt;/edition&gt;&lt;keywords&gt;&lt;keyword&gt;Adsorption&lt;/keyword&gt;&lt;keyword&gt;Carbon/*chemistry&lt;/keyword&gt;&lt;keyword&gt;Carbon Dioxide/*chemistry&lt;/keyword&gt;&lt;keyword&gt;*Carbon Sequestration&lt;/keyword&gt;&lt;keyword&gt;Chelating Agents/chemistry&lt;/keyword&gt;&lt;keyword&gt;Chlorides/chemistry&lt;/keyword&gt;&lt;keyword&gt;Edetic Acid/chemistry&lt;/keyword&gt;&lt;keyword&gt;Porosity&lt;/keyword&gt;&lt;keyword&gt;Zinc Compounds/chemistry&lt;/keyword&gt;&lt;keyword&gt;gas separation&lt;/keyword&gt;&lt;keyword&gt;microporous materials&lt;/keyword&gt;&lt;keyword&gt;porogens&lt;/keyword&gt;&lt;keyword&gt;zinc&lt;/keyword&gt;&lt;/keywords&gt;&lt;dates&gt;&lt;year&gt;2014&lt;/year&gt;&lt;pub-dates&gt;&lt;date&gt;Jan&lt;/date&gt;&lt;/pub-dates&gt;&lt;/dates&gt;&lt;isbn&gt;1864-564X (Electronic)&amp;#xD;1864-5631 (Linking)&lt;/isbn&gt;&lt;accession-num&gt;24124090&lt;/accession-num&gt;&lt;urls&gt;&lt;related-urls&gt;&lt;url&gt;https://www.ncbi.nlm.nih.gov/pubmed/24124090&lt;/url&gt;&lt;/related-urls&gt;&lt;/urls&gt;&lt;electronic-resource-num&gt;10.1002/cssc.201300585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02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58940BE3" w14:textId="7E7B16A8" w:rsidR="00AE3F63" w:rsidRDefault="00AE3F6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51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ee&lt;/Author&gt;&lt;Year&gt;2014&lt;/Year&gt;&lt;RecNum&gt;36743&lt;/RecNum&gt;&lt;DisplayText&gt;&lt;style face="superscript"&gt;103&lt;/style&gt;&lt;/DisplayText&gt;&lt;record&gt;&lt;rec-number&gt;36743&lt;/rec-number&gt;&lt;foreign-keys&gt;&lt;key app="EN" db-id="r5ret2dtz5zsdced22nvf9tg0rrv0trsv2w9" timestamp="1626826946"&gt;36743&lt;/key&gt;&lt;/foreign-keys&gt;&lt;ref-type name="Journal Article"&gt;17&lt;/ref-type&gt;&lt;contributors&gt;&lt;authors&gt;&lt;author&gt;Lee, Seul-Yi&lt;/author&gt;&lt;author&gt;Park, Soo-Jin&lt;/author&gt;&lt;/authors&gt;&lt;/contributors&gt;&lt;titles&gt;&lt;title&gt;Carbon dioxide adsorption performance of ultramicroporous carbon derived from poly(vinylidene fluoride)&lt;/title&gt;&lt;secondary-title&gt;Journal of Analytical and Applied Pyrolysis&lt;/secondary-title&gt;&lt;/titles&gt;&lt;periodical&gt;&lt;full-title&gt;Journal of Analytical and Applied Pyrolysis&lt;/full-title&gt;&lt;abbr-1&gt;J. Anal. Appl. Pyrolysis&lt;/abbr-1&gt;&lt;abbr-2&gt;J Anal Appl Pyrolysis&lt;/abbr-2&gt;&lt;/periodical&gt;&lt;pages&gt;147-151&lt;/pages&gt;&lt;volume&gt;106&lt;/volume&gt;&lt;section&gt;147&lt;/section&gt;&lt;dates&gt;&lt;year&gt;2014&lt;/year&gt;&lt;/dates&gt;&lt;isbn&gt;01652370&lt;/isbn&gt;&lt;urls&gt;&lt;/urls&gt;&lt;electronic-resource-num&gt;10.1016/j.jaap.2014.01.012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03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101E7E17" w14:textId="4FC53B01" w:rsidR="00AE3F63" w:rsidRDefault="00AE3F6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52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Gadipelli&lt;/Author&gt;&lt;Year&gt;2015&lt;/Year&gt;&lt;RecNum&gt;36837&lt;/RecNum&gt;&lt;DisplayText&gt;&lt;style face="superscript"&gt;104&lt;/style&gt;&lt;/DisplayText&gt;&lt;record&gt;&lt;rec-number&gt;36837&lt;/rec-number&gt;&lt;foreign-keys&gt;&lt;key app="EN" db-id="r5ret2dtz5zsdced22nvf9tg0rrv0trsv2w9" timestamp="1626827432"&gt;36837&lt;/key&gt;&lt;/foreign-keys&gt;&lt;ref-type name="Journal Article"&gt;17&lt;/ref-type&gt;&lt;contributors&gt;&lt;authors&gt;&lt;author&gt;Gadipelli, S.&lt;/author&gt;&lt;author&gt;Guo, Z. X.&lt;/author&gt;&lt;/authors&gt;&lt;/contributors&gt;&lt;auth-address&gt;Department of Chemistry, University College London, 20 Gordon Street, London, WC1H 0AJ (UK). gsrinivasphys@gmail.com.&amp;#xD;Department of Chemistry, University College London, 20 Gordon Street, London, WC1H 0AJ (UK). z.x.guo@ucl.ac.uk.&lt;/auth-address&gt;&lt;titles&gt;&lt;title&gt;Tuning of ZIF-Derived Carbon with High Activity, Nitrogen Functionality, and Yield - A Case for Superior CO2 Capture&lt;/title&gt;&lt;secondary-title&gt;ChemSusChem&lt;/secondary-title&gt;&lt;/titles&gt;&lt;periodical&gt;&lt;full-title&gt;ChemSusChem&lt;/full-title&gt;&lt;/periodical&gt;&lt;pages&gt;2123-32&lt;/pages&gt;&lt;volume&gt;8&lt;/volume&gt;&lt;number&gt;12&lt;/number&gt;&lt;edition&gt;2015/04/29&lt;/edition&gt;&lt;keywords&gt;&lt;keyword&gt;Adsorption&lt;/keyword&gt;&lt;keyword&gt;Carbon/*chemistry&lt;/keyword&gt;&lt;keyword&gt;Carbon Dioxide/*chemistry/*isolation &amp;amp; purification&lt;/keyword&gt;&lt;keyword&gt;Imidazoles/*chemistry&lt;/keyword&gt;&lt;keyword&gt;Models, Molecular&lt;/keyword&gt;&lt;keyword&gt;Molecular Conformation&lt;/keyword&gt;&lt;keyword&gt;Nanopores&lt;/keyword&gt;&lt;keyword&gt;Nitrogen/*chemistry&lt;/keyword&gt;&lt;keyword&gt;Zeolites/*chemistry&lt;/keyword&gt;&lt;keyword&gt;carbon&lt;/keyword&gt;&lt;keyword&gt;carbon storage&lt;/keyword&gt;&lt;keyword&gt;metal-organic frameworks&lt;/keyword&gt;&lt;keyword&gt;zinc&lt;/keyword&gt;&lt;/keywords&gt;&lt;dates&gt;&lt;year&gt;2015&lt;/year&gt;&lt;pub-dates&gt;&lt;date&gt;Jun 22&lt;/date&gt;&lt;/pub-dates&gt;&lt;/dates&gt;&lt;isbn&gt;1864-564X (Electronic)&amp;#xD;1864-5631 (Linking)&lt;/isbn&gt;&lt;accession-num&gt;25917928&lt;/accession-num&gt;&lt;urls&gt;&lt;related-urls&gt;&lt;url&gt;https://www.ncbi.nlm.nih.gov/pubmed/25917928&lt;/url&gt;&lt;/related-urls&gt;&lt;/urls&gt;&lt;custom2&gt;PMC4515097&lt;/custom2&gt;&lt;electronic-resource-num&gt;10.1002/cssc.201403402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04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5AF7D88E" w14:textId="4A9340BF" w:rsidR="00944F96" w:rsidRDefault="00944F9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53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Rashidi&lt;/Author&gt;&lt;Year&gt;2016&lt;/Year&gt;&lt;RecNum&gt;36771&lt;/RecNum&gt;&lt;DisplayText&gt;&lt;style face="superscript"&gt;105&lt;/style&gt;&lt;/DisplayText&gt;&lt;record&gt;&lt;rec-number&gt;36771&lt;/rec-number&gt;&lt;foreign-keys&gt;&lt;key app="EN" db-id="r5ret2dtz5zsdced22nvf9tg0rrv0trsv2w9" timestamp="1626827047"&gt;36771&lt;/key&gt;&lt;/foreign-keys&gt;&lt;ref-type name="Journal Article"&gt;17&lt;/ref-type&gt;&lt;contributors&gt;&lt;authors&gt;&lt;author&gt;Rashidi, Nor Adilla&lt;/author&gt;&lt;author&gt;Yusup, Suzana&lt;/author&gt;&lt;author&gt;Borhan, Azry&lt;/author&gt;&lt;/authors&gt;&lt;/contributors&gt;&lt;titles&gt;&lt;title&gt;Isotherm and Thermodynamic Analysis of Carbon Dioxide on Activated Carbon&lt;/title&gt;&lt;secondary-title&gt;Procedia Engineering&lt;/secondary-title&gt;&lt;/titles&gt;&lt;periodical&gt;&lt;full-title&gt;Procedia Engineering&lt;/full-title&gt;&lt;/periodical&gt;&lt;pages&gt;630-637&lt;/pages&gt;&lt;volume&gt;148&lt;/volume&gt;&lt;section&gt;630&lt;/section&gt;&lt;dates&gt;&lt;year&gt;2016&lt;/year&gt;&lt;/dates&gt;&lt;isbn&gt;18777058&lt;/isbn&gt;&lt;urls&gt;&lt;/urls&gt;&lt;electronic-resource-num&gt;10.1016/j.proeng.2016.06.527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05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462D6F39" w14:textId="7437AE8C" w:rsidR="00AE3F63" w:rsidRDefault="00AE3F6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54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Ren&lt;/Author&gt;&lt;Year&gt;2017&lt;/Year&gt;&lt;RecNum&gt;36725&lt;/RecNum&gt;&lt;DisplayText&gt;&lt;style face="superscript"&gt;106&lt;/style&gt;&lt;/DisplayText&gt;&lt;record&gt;&lt;rec-number&gt;36725&lt;/rec-number&gt;&lt;foreign-keys&gt;&lt;key app="EN" db-id="r5ret2dtz5zsdced22nvf9tg0rrv0trsv2w9" timestamp="1626826883"&gt;36725&lt;/key&gt;&lt;/foreign-keys&gt;&lt;ref-type name="Journal Article"&gt;17&lt;/ref-type&gt;&lt;contributors&gt;&lt;authors&gt;&lt;author&gt;Ren, Xiaomin&lt;/author&gt;&lt;author&gt;Li, He&lt;/author&gt;&lt;author&gt;Chen, Jian&lt;/author&gt;&lt;author&gt;Wei, Lijuan&lt;/author&gt;&lt;author&gt;Modak, Arindam&lt;/author&gt;&lt;author&gt;Yang, Hengquan&lt;/author&gt;&lt;author&gt;Yang, Qihua&lt;/author&gt;&lt;/authors&gt;&lt;/contributors&gt;&lt;titles&gt;&lt;title&gt;N-doped porous carbons with exceptionally high CO2 selectivity for CO2 capture&lt;/title&gt;&lt;secondary-title&gt;Carbon&lt;/secondary-title&gt;&lt;/titles&gt;&lt;periodical&gt;&lt;full-title&gt;Carbon&lt;/full-title&gt;&lt;/periodical&gt;&lt;pages&gt;473-481&lt;/pages&gt;&lt;volume&gt;114&lt;/volume&gt;&lt;section&gt;473&lt;/section&gt;&lt;dates&gt;&lt;year&gt;2017&lt;/year&gt;&lt;/dates&gt;&lt;isbn&gt;00086223&lt;/isbn&gt;&lt;urls&gt;&lt;/urls&gt;&lt;electronic-resource-num&gt;10.1016/j.carbon.2016.12.056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06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1E20361F" w14:textId="6FE67D75" w:rsidR="00AE3F63" w:rsidRDefault="00AE3F6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55. 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hao&lt;/Author&gt;&lt;Year&gt;2018&lt;/Year&gt;&lt;RecNum&gt;36761&lt;/RecNum&gt;&lt;DisplayText&gt;&lt;style face="superscript"&gt;107&lt;/style&gt;&lt;/DisplayText&gt;&lt;record&gt;&lt;rec-number&gt;36761&lt;/rec-number&gt;&lt;foreign-keys&gt;&lt;key app="EN" db-id="r5ret2dtz5zsdced22nvf9tg0rrv0trsv2w9" timestamp="1626827010"&gt;36761&lt;/key&gt;&lt;/foreign-keys&gt;&lt;ref-type name="Journal Article"&gt;17&lt;/ref-type&gt;&lt;contributors&gt;&lt;authors&gt;&lt;author&gt;Shao, Lishu&lt;/author&gt;&lt;author&gt;Wang, Siqi&lt;/author&gt;&lt;author&gt;Liu, Mingqiang&lt;/author&gt;&lt;author&gt;Huang, Jianhan&lt;/author&gt;&lt;author&gt;Liu, You-Nian&lt;/author&gt;&lt;/authors&gt;&lt;/contributors&gt;&lt;titles&gt;&lt;title&gt;Triazine-based hyper-cross-linked polymers derived porous carbons for CO2 capture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509-518&lt;/pages&gt;&lt;volume&gt;339&lt;/volume&gt;&lt;section&gt;509&lt;/section&gt;&lt;dates&gt;&lt;year&gt;2018&lt;/year&gt;&lt;/dates&gt;&lt;isbn&gt;13858947&lt;/isbn&gt;&lt;urls&gt;&lt;/urls&gt;&lt;electronic-resource-num&gt;10.1016/j.cej.2018.01.145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07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04BE7686" w14:textId="6A960CDA" w:rsidR="00944F96" w:rsidRDefault="00944F9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56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awant&lt;/Author&gt;&lt;Year&gt;2017&lt;/Year&gt;&lt;RecNum&gt;36759&lt;/RecNum&gt;&lt;DisplayText&gt;&lt;style face="superscript"&gt;108&lt;/style&gt;&lt;/DisplayText&gt;&lt;record&gt;&lt;rec-number&gt;36759&lt;/rec-number&gt;&lt;foreign-keys&gt;&lt;key app="EN" db-id="r5ret2dtz5zsdced22nvf9tg0rrv0trsv2w9" timestamp="1626827004"&gt;36759&lt;/key&gt;&lt;/foreign-keys&gt;&lt;ref-type name="Journal Article"&gt;17&lt;/ref-type&gt;&lt;contributors&gt;&lt;authors&gt;&lt;author&gt;Sawant, Sandesh Y.&lt;/author&gt;&lt;author&gt;Munusamy, K.&lt;/author&gt;&lt;author&gt;Somani, Rajesh S.&lt;/author&gt;&lt;author&gt;John, Mathew&lt;/author&gt;&lt;author&gt;Newalkar, Bharat L.&lt;/author&gt;&lt;author&gt;Bajaj, Hari C.&lt;/author&gt;&lt;/authors&gt;&lt;/contributors&gt;&lt;titles&gt;&lt;title&gt;Precursor suitability and pilot scale production of super activated carbon for greenhouse gas adsorption and fuel gas storage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415-425&lt;/pages&gt;&lt;volume&gt;315&lt;/volume&gt;&lt;section&gt;415&lt;/section&gt;&lt;dates&gt;&lt;year&gt;2017&lt;/year&gt;&lt;/dates&gt;&lt;isbn&gt;13858947&lt;/isbn&gt;&lt;urls&gt;&lt;/urls&gt;&lt;electronic-resource-num&gt;10.1016/j.cej.2017.01.037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08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09B1FA66" w14:textId="4B3FFDD9" w:rsidR="00C7705D" w:rsidRDefault="00C7705D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57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Zhou&lt;/Author&gt;&lt;Year&gt;2016&lt;/Year&gt;&lt;RecNum&gt;36795&lt;/RecNum&gt;&lt;DisplayText&gt;&lt;style face="superscript"&gt;109&lt;/style&gt;&lt;/DisplayText&gt;&lt;record&gt;&lt;rec-number&gt;36795&lt;/rec-number&gt;&lt;foreign-keys&gt;&lt;key app="EN" db-id="r5ret2dtz5zsdced22nvf9tg0rrv0trsv2w9" timestamp="1626827221"&gt;36795&lt;/key&gt;&lt;/foreign-keys&gt;&lt;ref-type name="Journal Article"&gt;17&lt;/ref-type&gt;&lt;contributors&gt;&lt;authors&gt;&lt;author&gt;Zhou, Jin&lt;/author&gt;&lt;author&gt;Li, Zhaohui&lt;/author&gt;&lt;author&gt;Xing, Wei&lt;/author&gt;&lt;author&gt;Shen, Honglong&lt;/author&gt;&lt;author&gt;Bi, Xu&lt;/author&gt;&lt;author&gt;Zhu, Tingting&lt;/author&gt;&lt;author&gt;Qiu, Zhipeng&lt;/author&gt;&lt;author&gt;Zhuo, Shuping&lt;/author&gt;&lt;/authors&gt;&lt;/contributors&gt;&lt;titles&gt;&lt;title&gt;A New Approach to Tuning Carbon Ultramicropore Size at Sub-Angstrom Level for Maximizing Specific Capacitance and CO2Uptake&lt;/title&gt;&lt;secondary-title&gt;Advanced Functional Materials&lt;/secondary-title&gt;&lt;/titles&gt;&lt;periodical&gt;&lt;full-title&gt;Advanced Functional Materials&lt;/full-title&gt;&lt;abbr-1&gt;Adv. Funct. Mater.&lt;/abbr-1&gt;&lt;abbr-2&gt;Adv Funct Mater&lt;/abbr-2&gt;&lt;/periodical&gt;&lt;pages&gt;7955-7964&lt;/pages&gt;&lt;volume&gt;26&lt;/volume&gt;&lt;number&gt;44&lt;/number&gt;&lt;section&gt;7955&lt;/section&gt;&lt;dates&gt;&lt;year&gt;2016&lt;/year&gt;&lt;/dates&gt;&lt;isbn&gt;1616301X&lt;/isbn&gt;&lt;urls&gt;&lt;/urls&gt;&lt;electronic-resource-num&gt;10.1002/adfm.201601904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09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792F42D2" w14:textId="1C742BAC" w:rsidR="00AE3F63" w:rsidRDefault="00AE3F6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58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iu&lt;/Author&gt;&lt;Year&gt;2012&lt;/Year&gt;&lt;RecNum&gt;36815&lt;/RecNum&gt;&lt;DisplayText&gt;&lt;style face="superscript"&gt;110&lt;/style&gt;&lt;/DisplayText&gt;&lt;record&gt;&lt;rec-number&gt;36815&lt;/rec-number&gt;&lt;foreign-keys&gt;&lt;key app="EN" db-id="r5ret2dtz5zsdced22nvf9tg0rrv0trsv2w9" timestamp="1626827303"&gt;36815&lt;/key&gt;&lt;/foreign-keys&gt;&lt;ref-type name="Journal Article"&gt;17&lt;/ref-type&gt;&lt;contributors&gt;&lt;authors&gt;&lt;author&gt;Liu, Lei&lt;/author&gt;&lt;author&gt;Deng, Qing-Fang&lt;/author&gt;&lt;author&gt;Hou, Xiao-Xu&lt;/author&gt;&lt;author&gt;Yuan, Zhong-Yong&lt;/author&gt;&lt;/authors&gt;&lt;/contributors&gt;&lt;titles&gt;&lt;title&gt;User-friendly synthesis of nitrogen-containing polymer and microporous carbon spheres for efficient CO2 capture&lt;/title&gt;&lt;secondary-title&gt;Journal of Materials Chemistry&lt;/secondary-title&gt;&lt;/titles&gt;&lt;volume&gt;22&lt;/volume&gt;&lt;number&gt;31&lt;/number&gt;&lt;section&gt;15540&lt;/section&gt;&lt;dates&gt;&lt;year&gt;2012&lt;/year&gt;&lt;/dates&gt;&lt;isbn&gt;0959-9428&amp;#xD;1364-5501&lt;/isbn&gt;&lt;urls&gt;&lt;/urls&gt;&lt;electronic-resource-num&gt;10.1039/c2jm31441j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10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7918DE1F" w14:textId="47707C6A" w:rsidR="00634DC0" w:rsidRDefault="00634DC0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59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To&lt;/Author&gt;&lt;Year&gt;2016&lt;/Year&gt;&lt;RecNum&gt;36847&lt;/RecNum&gt;&lt;DisplayText&gt;&lt;style face="superscript"&gt;111&lt;/style&gt;&lt;/DisplayText&gt;&lt;record&gt;&lt;rec-number&gt;36847&lt;/rec-number&gt;&lt;foreign-keys&gt;&lt;key app="EN" db-id="r5ret2dtz5zsdced22nvf9tg0rrv0trsv2w9" timestamp="1626827464"&gt;36847&lt;/key&gt;&lt;/foreign-keys&gt;&lt;ref-type name="Journal Article"&gt;17&lt;/ref-type&gt;&lt;contributors&gt;&lt;authors&gt;&lt;author&gt;To, J. W.&lt;/author&gt;&lt;author&gt;He, J.&lt;/author&gt;&lt;author&gt;Mei, J.&lt;/author&gt;&lt;author&gt;Haghpanah, R.&lt;/author&gt;&lt;author&gt;Chen, Z.&lt;/author&gt;&lt;author&gt;Kurosawa, T.&lt;/author&gt;&lt;author&gt;Chen, S.&lt;/author&gt;&lt;author&gt;Bae, W. G.&lt;/author&gt;&lt;author&gt;Pan, L.&lt;/author&gt;&lt;author&gt;Tok, J. B.&lt;/author&gt;&lt;author&gt;Wilcox, J.&lt;/author&gt;&lt;author&gt;Bao, Z.&lt;/author&gt;&lt;/authors&gt;&lt;/contributors&gt;&lt;auth-address&gt;Department of Chemistry, Purdue University , West Lafayette, Indiana 47907, United States.&amp;#xD;Collaborative Innovation Center of Advanced Microstructures, Jiangsu Provincial Key Laboratory of Photonic and Electronic Materials, School of Electronic Science and Engineering, Nanjing University , Nanjing 210093, China.&lt;/auth-address&gt;&lt;titles&gt;&lt;title&gt;Hierarchical N-Doped Carbon as CO2 Adsorbent with High CO2 Selectivity from Rationally Designed Polypyrrole Precursor&lt;/title&gt;&lt;secondary-title&gt;J Am Chem Soc&lt;/secondary-title&gt;&lt;/titles&gt;&lt;periodical&gt;&lt;full-title&gt;Journal of the American Chemical Society&lt;/full-title&gt;&lt;abbr-1&gt;J. Am. Chem. Soc.&lt;/abbr-1&gt;&lt;abbr-2&gt;J Am Chem Soc&lt;/abbr-2&gt;&lt;/periodical&gt;&lt;pages&gt;1001-9&lt;/pages&gt;&lt;volume&gt;138&lt;/volume&gt;&lt;number&gt;3&lt;/number&gt;&lt;edition&gt;2015/12/31&lt;/edition&gt;&lt;dates&gt;&lt;year&gt;2016&lt;/year&gt;&lt;pub-dates&gt;&lt;date&gt;Jan 27&lt;/date&gt;&lt;/pub-dates&gt;&lt;/dates&gt;&lt;isbn&gt;1520-5126 (Electronic)&amp;#xD;0002-7863 (Linking)&lt;/isbn&gt;&lt;accession-num&gt;26717034&lt;/accession-num&gt;&lt;urls&gt;&lt;related-urls&gt;&lt;url&gt;https://www.ncbi.nlm.nih.gov/pubmed/26717034&lt;/url&gt;&lt;/related-urls&gt;&lt;/urls&gt;&lt;electronic-resource-num&gt;10.1021/jacs.5b11955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11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09336939" w14:textId="0E8E6695" w:rsidR="006918B9" w:rsidRDefault="006918B9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60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evilla&lt;/Author&gt;&lt;Year&gt;2013&lt;/Year&gt;&lt;RecNum&gt;36803&lt;/RecNum&gt;&lt;DisplayText&gt;&lt;style face="superscript"&gt;112&lt;/style&gt;&lt;/DisplayText&gt;&lt;record&gt;&lt;rec-number&gt;36803&lt;/rec-number&gt;&lt;foreign-keys&gt;&lt;key app="EN" db-id="r5ret2dtz5zsdced22nvf9tg0rrv0trsv2w9" timestamp="1626827248"&gt;36803&lt;/key&gt;&lt;/foreign-keys&gt;&lt;ref-type name="Journal Article"&gt;17&lt;/ref-type&gt;&lt;contributors&gt;&lt;authors&gt;&lt;author&gt;Sevilla, M.&lt;/author&gt;&lt;author&gt;Parra, J. B.&lt;/author&gt;&lt;author&gt;Fuertes, A. B.&lt;/author&gt;&lt;/authors&gt;&lt;/contributors&gt;&lt;auth-address&gt;Instituto Nacional del Carbon (CSIC), Oviedo, Spain. martasev@incar.csic.es&lt;/auth-address&gt;&lt;titles&gt;&lt;title&gt;Assessment of the role of micropore size and N-doping in CO2 capture by porous carbons&lt;/title&gt;&lt;secondary-title&gt;ACS Appl Mater Interfaces&lt;/secondary-title&gt;&lt;/titles&gt;&lt;periodical&gt;&lt;full-title&gt;ACS Appl Mater Interfaces&lt;/full-title&gt;&lt;/periodical&gt;&lt;pages&gt;6360-8&lt;/pages&gt;&lt;volume&gt;5&lt;/volume&gt;&lt;number&gt;13&lt;/number&gt;&lt;edition&gt;2013/06/25&lt;/edition&gt;&lt;dates&gt;&lt;year&gt;2013&lt;/year&gt;&lt;pub-dates&gt;&lt;date&gt;Jul 10&lt;/date&gt;&lt;/pub-dates&gt;&lt;/dates&gt;&lt;isbn&gt;1944-8252 (Electronic)&amp;#xD;1944-8244 (Linking)&lt;/isbn&gt;&lt;accession-num&gt;23789916&lt;/accession-num&gt;&lt;urls&gt;&lt;related-urls&gt;&lt;url&gt;https://www.ncbi.nlm.nih.gov/pubmed/23789916&lt;/url&gt;&lt;/related-urls&gt;&lt;/urls&gt;&lt;electronic-resource-num&gt;10.1021/am401423b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12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66D24028" w14:textId="0A743CA4" w:rsidR="006918B9" w:rsidRDefault="006918B9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lastRenderedPageBreak/>
        <w:t xml:space="preserve">61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angchoom&lt;/Author&gt;&lt;Year&gt;2015&lt;/Year&gt;&lt;RecNum&gt;36789&lt;/RecNum&gt;&lt;DisplayText&gt;&lt;style face="superscript"&gt;113&lt;/style&gt;&lt;/DisplayText&gt;&lt;record&gt;&lt;rec-number&gt;36789&lt;/rec-number&gt;&lt;foreign-keys&gt;&lt;key app="EN" db-id="r5ret2dtz5zsdced22nvf9tg0rrv0trsv2w9" timestamp="1626827198"&gt;36789&lt;/key&gt;&lt;/foreign-keys&gt;&lt;ref-type name="Journal Article"&gt;17&lt;/ref-type&gt;&lt;contributors&gt;&lt;authors&gt;&lt;author&gt;Sangchoom, Wantana&lt;/author&gt;&lt;author&gt;Mokaya, Robert&lt;/author&gt;&lt;/authors&gt;&lt;/contributors&gt;&lt;titles&gt;&lt;title&gt;Valorization of Lignin Waste: Carbons from Hydrothermal Carbonization of Renewable Lignin as Superior Sorbents for CO2 and Hydrogen Storage&lt;/title&gt;&lt;secondary-title&gt;ACS Sustainable Chemistry &amp;amp; Engineering&lt;/secondary-title&gt;&lt;/titles&gt;&lt;periodical&gt;&lt;full-title&gt;ACS Sustainable Chemistry &amp;amp; Engineering&lt;/full-title&gt;&lt;/periodical&gt;&lt;pages&gt;1658-1667&lt;/pages&gt;&lt;volume&gt;3&lt;/volume&gt;&lt;number&gt;7&lt;/number&gt;&lt;section&gt;1658&lt;/section&gt;&lt;dates&gt;&lt;year&gt;2015&lt;/year&gt;&lt;/dates&gt;&lt;isbn&gt;2168-0485&amp;#xD;2168-0485&lt;/isbn&gt;&lt;urls&gt;&lt;/urls&gt;&lt;electronic-resource-num&gt;10.1021/acssuschemeng.5b00351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13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050A0C7B" w14:textId="06430341" w:rsidR="00FF7F21" w:rsidRDefault="00FF7F21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62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Kou&lt;/Author&gt;&lt;Year&gt;2016&lt;/Year&gt;&lt;RecNum&gt;36828&lt;/RecNum&gt;&lt;DisplayText&gt;&lt;style face="superscript"&gt;114&lt;/style&gt;&lt;/DisplayText&gt;&lt;record&gt;&lt;rec-number&gt;36828&lt;/rec-number&gt;&lt;foreign-keys&gt;&lt;key app="EN" db-id="r5ret2dtz5zsdced22nvf9tg0rrv0trsv2w9" timestamp="1626827382"&gt;36828&lt;/key&gt;&lt;/foreign-keys&gt;&lt;ref-type name="Journal Article"&gt;17&lt;/ref-type&gt;&lt;contributors&gt;&lt;authors&gt;&lt;author&gt;Kou, Jiahui&lt;/author&gt;&lt;author&gt;Sun, Lin-Bing&lt;/author&gt;&lt;/authors&gt;&lt;/contributors&gt;&lt;titles&gt;&lt;title&gt;Fabrication of nitrogen-doped porous carbons for highly efficient CO2 capture: rational choice of a polymer precursor&lt;/title&gt;&lt;secondary-title&gt;Journal of Materials Chemistry A&lt;/secondary-title&gt;&lt;/titles&gt;&lt;periodical&gt;&lt;full-title&gt;Journal of Materials Chemistry A&lt;/full-title&gt;&lt;/periodical&gt;&lt;pages&gt;17299-17307&lt;/pages&gt;&lt;volume&gt;4&lt;/volume&gt;&lt;number&gt;44&lt;/number&gt;&lt;section&gt;17299&lt;/section&gt;&lt;dates&gt;&lt;year&gt;2016&lt;/year&gt;&lt;/dates&gt;&lt;isbn&gt;2050-7488&amp;#xD;2050-7496&lt;/isbn&gt;&lt;urls&gt;&lt;/urls&gt;&lt;electronic-resource-num&gt;10.1039/c6ta07305k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14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2576E6EC" w14:textId="005564C1" w:rsidR="00AE3F63" w:rsidRDefault="00AE3F6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63. </w:t>
      </w:r>
      <w:r w:rsidR="00323570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Jalilov&lt;/Author&gt;&lt;Year&gt;2015&lt;/Year&gt;&lt;RecNum&gt;36805&lt;/RecNum&gt;&lt;DisplayText&gt;&lt;style face="superscript"&gt;115&lt;/style&gt;&lt;/DisplayText&gt;&lt;record&gt;&lt;rec-number&gt;36805&lt;/rec-number&gt;&lt;foreign-keys&gt;&lt;key app="EN" db-id="r5ret2dtz5zsdced22nvf9tg0rrv0trsv2w9" timestamp="1626827254"&gt;36805&lt;/key&gt;&lt;/foreign-keys&gt;&lt;ref-type name="Journal Article"&gt;17&lt;/ref-type&gt;&lt;contributors&gt;&lt;authors&gt;&lt;author&gt;Jalilov, A. S.&lt;/author&gt;&lt;author&gt;Ruan, G.&lt;/author&gt;&lt;author&gt;Hwang, C. C.&lt;/author&gt;&lt;author&gt;Schipper, D. E.&lt;/author&gt;&lt;author&gt;Tour, J. J.&lt;/author&gt;&lt;author&gt;Li, Y.&lt;/author&gt;&lt;author&gt;Fei, H.&lt;/author&gt;&lt;author&gt;Samuel, E. L.&lt;/author&gt;&lt;author&gt;Tour, J. M.&lt;/author&gt;&lt;/authors&gt;&lt;/contributors&gt;&lt;auth-address&gt;Department of Chemistry, double daggerRichard E. Smalley Institute for Nanoscale Science and Technology, and section signDepartment of Materials Science and NanoEngineering, Rice University , 6100 Main Street, Houston, Texas 77005, United States.&lt;/auth-address&gt;&lt;titles&gt;&lt;title&gt;Asphalt-derived high surface area activated porous carbons for carbon dioxide capture&lt;/title&gt;&lt;secondary-title&gt;ACS Appl Mater Interfaces&lt;/secondary-title&gt;&lt;/titles&gt;&lt;periodical&gt;&lt;full-title&gt;ACS Appl Mater Interfaces&lt;/full-title&gt;&lt;/periodical&gt;&lt;pages&gt;1376-82&lt;/pages&gt;&lt;volume&gt;7&lt;/volume&gt;&lt;number&gt;2&lt;/number&gt;&lt;edition&gt;2014/12/23&lt;/edition&gt;&lt;keywords&gt;&lt;keyword&gt;CO2 capture&lt;/keyword&gt;&lt;keyword&gt;asphalt&lt;/keyword&gt;&lt;keyword&gt;carbonization&lt;/keyword&gt;&lt;keyword&gt;nitrogen addition&lt;/keyword&gt;&lt;keyword&gt;porous carbonaceous materials&lt;/keyword&gt;&lt;/keywords&gt;&lt;dates&gt;&lt;year&gt;2015&lt;/year&gt;&lt;pub-dates&gt;&lt;date&gt;Jan 21&lt;/date&gt;&lt;/pub-dates&gt;&lt;/dates&gt;&lt;isbn&gt;1944-8252 (Electronic)&amp;#xD;1944-8244 (Linking)&lt;/isbn&gt;&lt;accession-num&gt;25531980&lt;/accession-num&gt;&lt;urls&gt;&lt;related-urls&gt;&lt;url&gt;https://www.ncbi.nlm.nih.gov/pubmed/25531980&lt;/url&gt;&lt;/related-urls&gt;&lt;/urls&gt;&lt;electronic-resource-num&gt;10.1021/am508858x&lt;/electronic-resource-num&gt;&lt;/record&gt;&lt;/Cite&gt;&lt;/EndNote&gt;</w:instrText>
      </w:r>
      <w:r w:rsidR="00323570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15</w:t>
      </w:r>
      <w:r w:rsidR="00323570">
        <w:rPr>
          <w:rFonts w:ascii="Segoe UI" w:hAnsi="Segoe UI" w:cs="Segoe UI"/>
          <w:sz w:val="18"/>
          <w:szCs w:val="18"/>
        </w:rPr>
        <w:fldChar w:fldCharType="end"/>
      </w:r>
    </w:p>
    <w:p w14:paraId="25C0690E" w14:textId="5D6533AD" w:rsidR="00FF7F21" w:rsidRDefault="00FF7F21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64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evilla&lt;/Author&gt;&lt;Year&gt;2012&lt;/Year&gt;&lt;RecNum&gt;36818&lt;/RecNum&gt;&lt;DisplayText&gt;&lt;style face="superscript"&gt;116&lt;/style&gt;&lt;/DisplayText&gt;&lt;record&gt;&lt;rec-number&gt;36818&lt;/rec-number&gt;&lt;foreign-keys&gt;&lt;key app="EN" db-id="r5ret2dtz5zsdced22nvf9tg0rrv0trsv2w9" timestamp="1626827315"&gt;36818&lt;/key&gt;&lt;/foreign-keys&gt;&lt;ref-type name="Journal Article"&gt;17&lt;/ref-type&gt;&lt;contributors&gt;&lt;authors&gt;&lt;author&gt;Sevilla, Marta&lt;/author&gt;&lt;author&gt;Falco, Camillo&lt;/author&gt;&lt;author&gt;Titirici, Maria-Magdalena&lt;/author&gt;&lt;author&gt;Fuertes, Antonio B.&lt;/author&gt;&lt;/authors&gt;&lt;/contributors&gt;&lt;titles&gt;&lt;title&gt;High-performance CO2 sorbents from algae&lt;/title&gt;&lt;secondary-title&gt;RSC Advances&lt;/secondary-title&gt;&lt;/titles&gt;&lt;periodical&gt;&lt;full-title&gt;RSC Advances&lt;/full-title&gt;&lt;/periodical&gt;&lt;volume&gt;2&lt;/volume&gt;&lt;number&gt;33&lt;/number&gt;&lt;section&gt;12792&lt;/section&gt;&lt;dates&gt;&lt;year&gt;2012&lt;/year&gt;&lt;/dates&gt;&lt;isbn&gt;2046-2069&lt;/isbn&gt;&lt;urls&gt;&lt;/urls&gt;&lt;electronic-resource-num&gt;10.1039/c2ra22552b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16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6101B0F1" w14:textId="21352762" w:rsidR="00AE3F63" w:rsidRDefault="00AE3F6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65. </w:t>
      </w:r>
      <w:r w:rsidR="00323570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abus&lt;/Author&gt;&lt;Year&gt;2014&lt;/Year&gt;&lt;RecNum&gt;36733&lt;/RecNum&gt;&lt;DisplayText&gt;&lt;style face="superscript"&gt;117&lt;/style&gt;&lt;/DisplayText&gt;&lt;record&gt;&lt;rec-number&gt;36733&lt;/rec-number&gt;&lt;foreign-keys&gt;&lt;key app="EN" db-id="r5ret2dtz5zsdced22nvf9tg0rrv0trsv2w9" timestamp="1626826910"&gt;36733&lt;/key&gt;&lt;/foreign-keys&gt;&lt;ref-type name="Journal Article"&gt;17&lt;/ref-type&gt;&lt;contributors&gt;&lt;authors&gt;&lt;author&gt;Labus, Katarzyna&lt;/author&gt;&lt;author&gt;Gryglewicz, Stanisław&lt;/author&gt;&lt;author&gt;Machnikowski, Jacek&lt;/author&gt;&lt;/authors&gt;&lt;/contributors&gt;&lt;titles&gt;&lt;title&gt;Granular KOH-activated carbons from coal-based cokes and their CO2 adsorption capacity&lt;/title&gt;&lt;secondary-title&gt;Fuel&lt;/secondary-title&gt;&lt;/titles&gt;&lt;periodical&gt;&lt;full-title&gt;Fuel&lt;/full-title&gt;&lt;/periodical&gt;&lt;pages&gt;9-15&lt;/pages&gt;&lt;volume&gt;118&lt;/volume&gt;&lt;section&gt;9&lt;/section&gt;&lt;dates&gt;&lt;year&gt;2014&lt;/year&gt;&lt;/dates&gt;&lt;isbn&gt;00162361&lt;/isbn&gt;&lt;urls&gt;&lt;/urls&gt;&lt;electronic-resource-num&gt;10.1016/j.fuel.2013.10.042&lt;/electronic-resource-num&gt;&lt;/record&gt;&lt;/Cite&gt;&lt;/EndNote&gt;</w:instrText>
      </w:r>
      <w:r w:rsidR="00323570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17</w:t>
      </w:r>
      <w:r w:rsidR="00323570">
        <w:rPr>
          <w:rFonts w:ascii="Segoe UI" w:hAnsi="Segoe UI" w:cs="Segoe UI"/>
          <w:sz w:val="18"/>
          <w:szCs w:val="18"/>
        </w:rPr>
        <w:fldChar w:fldCharType="end"/>
      </w:r>
    </w:p>
    <w:p w14:paraId="0109A127" w14:textId="29FF2041" w:rsidR="00323570" w:rsidRDefault="00323570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66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Ma&lt;/Author&gt;&lt;Year&gt;2014&lt;/Year&gt;&lt;RecNum&gt;36823&lt;/RecNum&gt;&lt;DisplayText&gt;&lt;style face="superscript"&gt;118&lt;/style&gt;&lt;/DisplayText&gt;&lt;record&gt;&lt;rec-number&gt;36823&lt;/rec-number&gt;&lt;foreign-keys&gt;&lt;key app="EN" db-id="r5ret2dtz5zsdced22nvf9tg0rrv0trsv2w9" timestamp="1626827363"&gt;36823&lt;/key&gt;&lt;/foreign-keys&gt;&lt;ref-type name="Journal Article"&gt;17&lt;/ref-type&gt;&lt;contributors&gt;&lt;authors&gt;&lt;author&gt;Ma, Xiaoyu&lt;/author&gt;&lt;author&gt;Li, Yao&lt;/author&gt;&lt;author&gt;Cao, Minhua&lt;/author&gt;&lt;author&gt;Hu, Changwen&lt;/author&gt;&lt;/authors&gt;&lt;/contributors&gt;&lt;titles&gt;&lt;title&gt;A novel activating strategy to achieve highly porous carbon monoliths for CO2 capture&lt;/title&gt;&lt;secondary-title&gt;J. Mater. Chem. A&lt;/secondary-title&gt;&lt;/titles&gt;&lt;periodical&gt;&lt;full-title&gt;J. Mater. Chem. A&lt;/full-title&gt;&lt;/periodical&gt;&lt;pages&gt;4819-4826&lt;/pages&gt;&lt;volume&gt;2&lt;/volume&gt;&lt;number&gt;13&lt;/number&gt;&lt;section&gt;4819&lt;/section&gt;&lt;dates&gt;&lt;year&gt;2014&lt;/year&gt;&lt;/dates&gt;&lt;isbn&gt;2050-7488&amp;#xD;2050-7496&lt;/isbn&gt;&lt;urls&gt;&lt;/urls&gt;&lt;electronic-resource-num&gt;10.1039/c3ta14684g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18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07FAB075" w14:textId="54471AF8" w:rsidR="00FB3F03" w:rsidRDefault="00FB3F0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67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Deng&lt;/Author&gt;&lt;Year&gt;2012&lt;/Year&gt;&lt;RecNum&gt;36754&lt;/RecNum&gt;&lt;DisplayText&gt;&lt;style face="superscript"&gt;119&lt;/style&gt;&lt;/DisplayText&gt;&lt;record&gt;&lt;rec-number&gt;36754&lt;/rec-number&gt;&lt;foreign-keys&gt;&lt;key app="EN" db-id="r5ret2dtz5zsdced22nvf9tg0rrv0trsv2w9" timestamp="1626826986"&gt;36754&lt;/key&gt;&lt;/foreign-keys&gt;&lt;ref-type name="Journal Article"&gt;17&lt;/ref-type&gt;&lt;contributors&gt;&lt;authors&gt;&lt;author&gt;Deng, Qing-Fang&lt;/author&gt;&lt;author&gt;Liu, Lei&lt;/author&gt;&lt;author&gt;Lin, Xiu-Zhen&lt;/author&gt;&lt;author&gt;Du, Gaohui&lt;/author&gt;&lt;author&gt;Liu, Yuping&lt;/author&gt;&lt;author&gt;Yuan, Zhong-Yong&lt;/author&gt;&lt;/authors&gt;&lt;/contributors&gt;&lt;titles&gt;&lt;title&gt;Synthesis and CO2 capture properties of mesoporous carbon nitride materials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63-70&lt;/pages&gt;&lt;volume&gt;203&lt;/volume&gt;&lt;section&gt;63&lt;/section&gt;&lt;dates&gt;&lt;year&gt;2012&lt;/year&gt;&lt;/dates&gt;&lt;isbn&gt;13858947&lt;/isbn&gt;&lt;urls&gt;&lt;/urls&gt;&lt;electronic-resource-num&gt;10.1016/j.cej.2012.06.124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19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24AE03BA" w14:textId="1666955A" w:rsidR="00FB3F03" w:rsidRDefault="00FB3F0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68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Wang&lt;/Author&gt;&lt;Year&gt;2018&lt;/Year&gt;&lt;RecNum&gt;36728&lt;/RecNum&gt;&lt;DisplayText&gt;&lt;style face="superscript"&gt;120&lt;/style&gt;&lt;/DisplayText&gt;&lt;record&gt;&lt;rec-number&gt;36728&lt;/rec-number&gt;&lt;foreign-keys&gt;&lt;key app="EN" db-id="r5ret2dtz5zsdced22nvf9tg0rrv0trsv2w9" timestamp="1626826894"&gt;36728&lt;/key&gt;&lt;/foreign-keys&gt;&lt;ref-type name="Journal Article"&gt;17&lt;/ref-type&gt;&lt;contributors&gt;&lt;authors&gt;&lt;author&gt;Wang, Liwei&lt;/author&gt;&lt;author&gt;Rao, Linli&lt;/author&gt;&lt;author&gt;Xia, Binbin&lt;/author&gt;&lt;author&gt;Wang, Linlin&lt;/author&gt;&lt;author&gt;Yue, Limin&lt;/author&gt;&lt;author&gt;Liang, Yuqing&lt;/author&gt;&lt;author&gt;DaCosta, Herbert&lt;/author&gt;&lt;author&gt;Hu, Xin&lt;/author&gt;&lt;/authors&gt;&lt;/contributors&gt;&lt;titles&gt;&lt;title&gt;Highly efficient CO2 adsorption by nitrogen-doped porous carbons synthesized with low-temperature sodium amide activation&lt;/title&gt;&lt;secondary-title&gt;Carbon&lt;/secondary-title&gt;&lt;/titles&gt;&lt;periodical&gt;&lt;full-title&gt;Carbon&lt;/full-title&gt;&lt;/periodical&gt;&lt;pages&gt;31-40&lt;/pages&gt;&lt;volume&gt;130&lt;/volume&gt;&lt;section&gt;31&lt;/section&gt;&lt;dates&gt;&lt;year&gt;2018&lt;/year&gt;&lt;/dates&gt;&lt;isbn&gt;00086223&lt;/isbn&gt;&lt;urls&gt;&lt;/urls&gt;&lt;electronic-resource-num&gt;10.1016/j.carbon.2018.01.003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20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2A5DFFDB" w14:textId="58A7675E" w:rsidR="00323570" w:rsidRDefault="00323570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69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Hao&lt;/Author&gt;&lt;Year&gt;2013&lt;/Year&gt;&lt;RecNum&gt;36747&lt;/RecNum&gt;&lt;DisplayText&gt;&lt;style face="superscript"&gt;121&lt;/style&gt;&lt;/DisplayText&gt;&lt;record&gt;&lt;rec-number&gt;36747&lt;/rec-number&gt;&lt;foreign-keys&gt;&lt;key app="EN" db-id="r5ret2dtz5zsdced22nvf9tg0rrv0trsv2w9" timestamp="1626826963"&gt;36747&lt;/key&gt;&lt;/foreign-keys&gt;&lt;ref-type name="Journal Article"&gt;17&lt;/ref-type&gt;&lt;contributors&gt;&lt;authors&gt;&lt;author&gt;Hao, Wenming&lt;/author&gt;&lt;author&gt;Björkman, Eva&lt;/author&gt;&lt;author&gt;Lilliestråle, Malte&lt;/author&gt;&lt;author&gt;Hedin, Niklas&lt;/author&gt;&lt;/authors&gt;&lt;/contributors&gt;&lt;titles&gt;&lt;title&gt;Activated carbons prepared from hydrothermally carbonized waste biomass used as adsorbents for CO2&lt;/title&gt;&lt;secondary-title&gt;Applied Energy&lt;/secondary-title&gt;&lt;/titles&gt;&lt;periodical&gt;&lt;full-title&gt;Applied Energy&lt;/full-title&gt;&lt;/periodical&gt;&lt;pages&gt;526-532&lt;/pages&gt;&lt;volume&gt;112&lt;/volume&gt;&lt;section&gt;526&lt;/section&gt;&lt;dates&gt;&lt;year&gt;2013&lt;/year&gt;&lt;/dates&gt;&lt;isbn&gt;03062619&lt;/isbn&gt;&lt;urls&gt;&lt;/urls&gt;&lt;electronic-resource-num&gt;10.1016/j.apenergy.2013.02.028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21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700A6C6F" w14:textId="4161CE1E" w:rsidR="00634DC0" w:rsidRDefault="00634DC0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70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Deng&lt;/Author&gt;&lt;Year&gt;2015&lt;/Year&gt;&lt;RecNum&gt;36840&lt;/RecNum&gt;&lt;DisplayText&gt;&lt;style face="superscript"&gt;122&lt;/style&gt;&lt;/DisplayText&gt;&lt;record&gt;&lt;rec-number&gt;36840&lt;/rec-number&gt;&lt;foreign-keys&gt;&lt;key app="EN" db-id="r5ret2dtz5zsdced22nvf9tg0rrv0trsv2w9" timestamp="1626827439"&gt;36840&lt;/key&gt;&lt;/foreign-keys&gt;&lt;ref-type name="Journal Article"&gt;17&lt;/ref-type&gt;&lt;contributors&gt;&lt;authors&gt;&lt;author&gt;Deng, Shubo&lt;/author&gt;&lt;author&gt;Hu, Bingyin&lt;/author&gt;&lt;author&gt;Chen, Tao&lt;/author&gt;&lt;author&gt;Wang, Bin&lt;/author&gt;&lt;author&gt;Huang, Jun&lt;/author&gt;&lt;author&gt;Wang, Yujue&lt;/author&gt;&lt;author&gt;Yu, Gang&lt;/author&gt;&lt;/authors&gt;&lt;/contributors&gt;&lt;titles&gt;&lt;title&gt;Activated carbons prepared from peanut shell and sunflower seed shell for high CO2 adsorption&lt;/title&gt;&lt;secondary-title&gt;Adsorption&lt;/secondary-title&gt;&lt;/titles&gt;&lt;periodical&gt;&lt;full-title&gt;Adsorption&lt;/full-title&gt;&lt;/periodical&gt;&lt;pages&gt;125-133&lt;/pages&gt;&lt;volume&gt;21&lt;/volume&gt;&lt;number&gt;1-2&lt;/number&gt;&lt;section&gt;125&lt;/section&gt;&lt;dates&gt;&lt;year&gt;2015&lt;/year&gt;&lt;/dates&gt;&lt;isbn&gt;0929-5607&amp;#xD;1572-8757&lt;/isbn&gt;&lt;urls&gt;&lt;/urls&gt;&lt;electronic-resource-num&gt;10.1007/s10450-015-9655-y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22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46767F8C" w14:textId="5A31AC56" w:rsidR="00FF7F21" w:rsidRDefault="00FF7F21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71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Ashourirad&lt;/Author&gt;&lt;Year&gt;2016&lt;/Year&gt;&lt;RecNum&gt;36827&lt;/RecNum&gt;&lt;DisplayText&gt;&lt;style face="superscript"&gt;123&lt;/style&gt;&lt;/DisplayText&gt;&lt;record&gt;&lt;rec-number&gt;36827&lt;/rec-number&gt;&lt;foreign-keys&gt;&lt;key app="EN" db-id="r5ret2dtz5zsdced22nvf9tg0rrv0trsv2w9" timestamp="1626827378"&gt;36827&lt;/key&gt;&lt;/foreign-keys&gt;&lt;ref-type name="Journal Article"&gt;17&lt;/ref-type&gt;&lt;contributors&gt;&lt;authors&gt;&lt;author&gt;Ashourirad, Babak&lt;/author&gt;&lt;author&gt;Arab, Pezhman&lt;/author&gt;&lt;author&gt;Islamoglu, Timur&lt;/author&gt;&lt;author&gt;Cychosz, Katie A.&lt;/author&gt;&lt;author&gt;Thommes, Matthias&lt;/author&gt;&lt;author&gt;El-Kaderi, Hani M.&lt;/author&gt;&lt;/authors&gt;&lt;/contributors&gt;&lt;titles&gt;&lt;title&gt;A cost-effective synthesis of heteroatom-doped porous carbons as efficient CO2 sorbents&lt;/title&gt;&lt;secondary-title&gt;Journal of Materials Chemistry A&lt;/secondary-title&gt;&lt;/titles&gt;&lt;periodical&gt;&lt;full-title&gt;Journal of Materials Chemistry A&lt;/full-title&gt;&lt;/periodical&gt;&lt;pages&gt;14693-14702&lt;/pages&gt;&lt;volume&gt;4&lt;/volume&gt;&lt;number&gt;38&lt;/number&gt;&lt;section&gt;14693&lt;/section&gt;&lt;dates&gt;&lt;year&gt;2016&lt;/year&gt;&lt;/dates&gt;&lt;isbn&gt;2050-7488&amp;#xD;2050-7496&lt;/isbn&gt;&lt;urls&gt;&lt;/urls&gt;&lt;electronic-resource-num&gt;10.1039/c6ta06251b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23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1319F3A8" w14:textId="1E53ADC5" w:rsidR="00432796" w:rsidRDefault="0043279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72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Fan&lt;/Author&gt;&lt;Year&gt;2013&lt;/Year&gt;&lt;RecNum&gt;36715&lt;/RecNum&gt;&lt;DisplayText&gt;&lt;style face="superscript"&gt;124&lt;/style&gt;&lt;/DisplayText&gt;&lt;record&gt;&lt;rec-number&gt;36715&lt;/rec-number&gt;&lt;foreign-keys&gt;&lt;key app="EN" db-id="r5ret2dtz5zsdced22nvf9tg0rrv0trsv2w9" timestamp="1626826828"&gt;36715&lt;/key&gt;&lt;/foreign-keys&gt;&lt;ref-type name="Journal Article"&gt;17&lt;/ref-type&gt;&lt;contributors&gt;&lt;authors&gt;&lt;author&gt;Fan, Xiangqian&lt;/author&gt;&lt;author&gt;Zhang, Lingxia&lt;/author&gt;&lt;author&gt;Zhang, Guobin&lt;/author&gt;&lt;author&gt;Shu, Zhu&lt;/author&gt;&lt;author&gt;Shi, Jianlin&lt;/author&gt;&lt;/authors&gt;&lt;/contributors&gt;&lt;titles&gt;&lt;title&gt;Chitosan derived nitrogen-doped microporous carbons for high performance CO2 capture&lt;/title&gt;&lt;secondary-title&gt;Carbon&lt;/secondary-title&gt;&lt;/titles&gt;&lt;periodical&gt;&lt;full-title&gt;Carbon&lt;/full-title&gt;&lt;/periodical&gt;&lt;pages&gt;423-430&lt;/pages&gt;&lt;volume&gt;61&lt;/volume&gt;&lt;section&gt;423&lt;/section&gt;&lt;dates&gt;&lt;year&gt;2013&lt;/year&gt;&lt;/dates&gt;&lt;isbn&gt;00086223&lt;/isbn&gt;&lt;urls&gt;&lt;/urls&gt;&lt;electronic-resource-num&gt;10.1016/j.carbon.2013.05.026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24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0CDAF21A" w14:textId="6955EDCD" w:rsidR="00323570" w:rsidRDefault="00323570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73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Bai&lt;/Author&gt;&lt;Year&gt;2014&lt;/Year&gt;&lt;RecNum&gt;36720&lt;/RecNum&gt;&lt;DisplayText&gt;&lt;style face="superscript"&gt;125&lt;/style&gt;&lt;/DisplayText&gt;&lt;record&gt;&lt;rec-number&gt;36720&lt;/rec-number&gt;&lt;foreign-keys&gt;&lt;key app="EN" db-id="r5ret2dtz5zsdced22nvf9tg0rrv0trsv2w9" timestamp="1626826845"&gt;36720&lt;/key&gt;&lt;/foreign-keys&gt;&lt;ref-type name="Journal Article"&gt;17&lt;/ref-type&gt;&lt;contributors&gt;&lt;authors&gt;&lt;author&gt;Bai, Fenghua&lt;/author&gt;&lt;author&gt;Xia, Yongde&lt;/author&gt;&lt;author&gt;Chen, Binling&lt;/author&gt;&lt;author&gt;Su, Haiquan&lt;/author&gt;&lt;author&gt;Zhu, Yanqiu&lt;/author&gt;&lt;/authors&gt;&lt;/contributors&gt;&lt;titles&gt;&lt;title&gt;Preparation and carbon dioxide uptake capacity of N-doped porous carbon materials derived from direct carbonization of zeolitic imidazolate framework&lt;/title&gt;&lt;secondary-title&gt;Carbon&lt;/secondary-title&gt;&lt;/titles&gt;&lt;periodical&gt;&lt;full-title&gt;Carbon&lt;/full-title&gt;&lt;/periodical&gt;&lt;pages&gt;213-226&lt;/pages&gt;&lt;volume&gt;79&lt;/volume&gt;&lt;section&gt;213&lt;/section&gt;&lt;dates&gt;&lt;year&gt;2014&lt;/year&gt;&lt;/dates&gt;&lt;isbn&gt;00086223&lt;/isbn&gt;&lt;urls&gt;&lt;/urls&gt;&lt;electronic-resource-num&gt;10.1016/j.carbon.2014.07.062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25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09C8FC53" w14:textId="24391883" w:rsidR="00323570" w:rsidRDefault="00323570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74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Adeniran&lt;/Author&gt;&lt;Year&gt;2016&lt;/Year&gt;&lt;RecNum&gt;36777&lt;/RecNum&gt;&lt;DisplayText&gt;&lt;style face="superscript"&gt;126&lt;/style&gt;&lt;/DisplayText&gt;&lt;record&gt;&lt;rec-number&gt;36777&lt;/rec-number&gt;&lt;foreign-keys&gt;&lt;key app="EN" db-id="r5ret2dtz5zsdced22nvf9tg0rrv0trsv2w9" timestamp="1626827107"&gt;36777&lt;/key&gt;&lt;/foreign-keys&gt;&lt;ref-type name="Journal Article"&gt;17&lt;/ref-type&gt;&lt;contributors&gt;&lt;authors&gt;&lt;author&gt;Adeniran, Beatrice&lt;/author&gt;&lt;author&gt;Mokaya, Robert&lt;/author&gt;&lt;/authors&gt;&lt;/contributors&gt;&lt;titles&gt;&lt;title&gt;Is N-Doping in Porous Carbons Beneficial for CO2 Storage? Experimental Demonstration of the Relative Effects of Pore Size and N-Doping&lt;/title&gt;&lt;secondary-title&gt;Chemistry of Materials&lt;/secondary-title&gt;&lt;/titles&gt;&lt;periodical&gt;&lt;full-title&gt;Chemistry of Materials&lt;/full-title&gt;&lt;abbr-1&gt;Chem. Mater.&lt;/abbr-1&gt;&lt;abbr-2&gt;Chem Mater&lt;/abbr-2&gt;&lt;/periodical&gt;&lt;pages&gt;994-1001&lt;/pages&gt;&lt;volume&gt;28&lt;/volume&gt;&lt;number&gt;3&lt;/number&gt;&lt;section&gt;994&lt;/section&gt;&lt;dates&gt;&lt;year&gt;2016&lt;/year&gt;&lt;/dates&gt;&lt;isbn&gt;0897-4756&amp;#xD;1520-5002&lt;/isbn&gt;&lt;urls&gt;&lt;/urls&gt;&lt;electronic-resource-num&gt;10.1021/acs.chemmater.5b05020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26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07833E97" w14:textId="3F196956" w:rsidR="00CF08C8" w:rsidRDefault="00CF08C8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75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Meng&lt;/Author&gt;&lt;Year&gt;2010&lt;/Year&gt;&lt;RecNum&gt;36735&lt;/RecNum&gt;&lt;DisplayText&gt;&lt;style face="superscript"&gt;127&lt;/style&gt;&lt;/DisplayText&gt;&lt;record&gt;&lt;rec-number&gt;36735&lt;/rec-number&gt;&lt;foreign-keys&gt;&lt;key app="EN" db-id="r5ret2dtz5zsdced22nvf9tg0rrv0trsv2w9" timestamp="1626826915"&gt;36735&lt;/key&gt;&lt;/foreign-keys&gt;&lt;ref-type name="Journal Article"&gt;17&lt;/ref-type&gt;&lt;contributors&gt;&lt;authors&gt;&lt;author&gt;Meng, L. Y.&lt;/author&gt;&lt;author&gt;Park, S. J.&lt;/author&gt;&lt;/authors&gt;&lt;/contributors&gt;&lt;auth-address&gt;Department of Chemistry, Inha University, 253 Nam-gu, Incheon 402-751, South Korea.&lt;/auth-address&gt;&lt;titles&gt;&lt;title&gt;Effect of heat treatment on CO2 adsorption of KOH-activated graphite nanofibers&lt;/title&gt;&lt;secondary-title&gt;J Colloid Interface Sci&lt;/secondary-title&gt;&lt;/titles&gt;&lt;periodical&gt;&lt;full-title&gt;Journal of Colloid and Interface Science&lt;/full-title&gt;&lt;abbr-1&gt;J. Colloid Interface Sci.&lt;/abbr-1&gt;&lt;abbr-2&gt;J Colloid Interface Sci&lt;/abbr-2&gt;&lt;/periodical&gt;&lt;pages&gt;498-503&lt;/pages&gt;&lt;volume&gt;352&lt;/volume&gt;&lt;number&gt;2&lt;/number&gt;&lt;edition&gt;2010/09/21&lt;/edition&gt;&lt;keywords&gt;&lt;keyword&gt;Adsorption&lt;/keyword&gt;&lt;keyword&gt;Carbon Dioxide/*chemistry&lt;/keyword&gt;&lt;keyword&gt;Graphite/*chemistry&lt;/keyword&gt;&lt;keyword&gt;Hydroxides/*chemistry&lt;/keyword&gt;&lt;keyword&gt;Nanofibers/*chemistry&lt;/keyword&gt;&lt;keyword&gt;Particle Size&lt;/keyword&gt;&lt;keyword&gt;Potassium Compounds/*chemistry&lt;/keyword&gt;&lt;keyword&gt;Surface Properties&lt;/keyword&gt;&lt;keyword&gt;Temperature&lt;/keyword&gt;&lt;/keywords&gt;&lt;dates&gt;&lt;year&gt;2010&lt;/year&gt;&lt;pub-dates&gt;&lt;date&gt;Dec 15&lt;/date&gt;&lt;/pub-dates&gt;&lt;/dates&gt;&lt;isbn&gt;1095-7103 (Electronic)&amp;#xD;0021-9797 (Linking)&lt;/isbn&gt;&lt;accession-num&gt;20851404&lt;/accession-num&gt;&lt;urls&gt;&lt;related-urls&gt;&lt;url&gt;https://www.ncbi.nlm.nih.gov/pubmed/20851404&lt;/url&gt;&lt;/related-urls&gt;&lt;/urls&gt;&lt;electronic-resource-num&gt;10.1016/j.jcis.2010.08.048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27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2D3F30B1" w14:textId="5FBEFD9C" w:rsidR="00FF7F21" w:rsidRDefault="00FF7F21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76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Wei&lt;/Author&gt;&lt;Year&gt;2012&lt;/Year&gt;&lt;RecNum&gt;36836&lt;/RecNum&gt;&lt;DisplayText&gt;&lt;style face="superscript"&gt;128&lt;/style&gt;&lt;/DisplayText&gt;&lt;record&gt;&lt;rec-number&gt;36836&lt;/rec-number&gt;&lt;foreign-keys&gt;&lt;key app="EN" db-id="r5ret2dtz5zsdced22nvf9tg0rrv0trsv2w9" timestamp="1626827428"&gt;36836&lt;/key&gt;&lt;/foreign-keys&gt;&lt;ref-type name="Journal Article"&gt;17&lt;/ref-type&gt;&lt;contributors&gt;&lt;authors&gt;&lt;author&gt;Wei, H.&lt;/author&gt;&lt;author&gt;Deng, S.&lt;/author&gt;&lt;author&gt;Hu, B.&lt;/author&gt;&lt;author&gt;Chen, Z.&lt;/author&gt;&lt;author&gt;Wang, B.&lt;/author&gt;&lt;author&gt;Huang, J.&lt;/author&gt;&lt;author&gt;Yu, G.&lt;/author&gt;&lt;/authors&gt;&lt;/contributors&gt;&lt;auth-address&gt;State Key Joint Laboratory of Environment Simulation and Pollution Control, School of Environment, POPs Research Center, Tsinghua University, Beijing, 100084, PR China.&lt;/auth-address&gt;&lt;titles&gt;&lt;title&gt;Granular bamboo-derived activated carbon for high CO(2) adsorption: the dominant role of narrow micropores&lt;/title&gt;&lt;secondary-title&gt;ChemSusChem&lt;/secondary-title&gt;&lt;/titles&gt;&lt;periodical&gt;&lt;full-title&gt;ChemSusChem&lt;/full-title&gt;&lt;/periodical&gt;&lt;pages&gt;2354-60&lt;/pages&gt;&lt;volume&gt;5&lt;/volume&gt;&lt;number&gt;12&lt;/number&gt;&lt;edition&gt;2012/11/08&lt;/edition&gt;&lt;keywords&gt;&lt;keyword&gt;Adsorption&lt;/keyword&gt;&lt;keyword&gt;Biomass&lt;/keyword&gt;&lt;keyword&gt;Carbon Dioxide/*isolation &amp;amp; purification&lt;/keyword&gt;&lt;keyword&gt;Charcoal/*chemistry&lt;/keyword&gt;&lt;keyword&gt;Hot Temperature&lt;/keyword&gt;&lt;keyword&gt;Microscopy, Electron, Scanning&lt;/keyword&gt;&lt;keyword&gt;Porosity&lt;/keyword&gt;&lt;keyword&gt;Sasa/*chemistry&lt;/keyword&gt;&lt;keyword&gt;Surface Properties&lt;/keyword&gt;&lt;/keywords&gt;&lt;dates&gt;&lt;year&gt;2012&lt;/year&gt;&lt;pub-dates&gt;&lt;date&gt;Dec&lt;/date&gt;&lt;/pub-dates&gt;&lt;/dates&gt;&lt;isbn&gt;1864-564X (Electronic)&amp;#xD;1864-5631 (Linking)&lt;/isbn&gt;&lt;accession-num&gt;23132775&lt;/accession-num&gt;&lt;urls&gt;&lt;related-urls&gt;&lt;url&gt;https://www.ncbi.nlm.nih.gov/pubmed/23132775&lt;/url&gt;&lt;/related-urls&gt;&lt;/urls&gt;&lt;electronic-resource-num&gt;10.1002/cssc.201200570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28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7DCE5421" w14:textId="05588435" w:rsidR="00944F96" w:rsidRDefault="00944F9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77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Ello&lt;/Author&gt;&lt;Year&gt;2013&lt;/Year&gt;&lt;RecNum&gt;36766&lt;/RecNum&gt;&lt;DisplayText&gt;&lt;style face="superscript"&gt;129&lt;/style&gt;&lt;/DisplayText&gt;&lt;record&gt;&lt;rec-number&gt;36766&lt;/rec-number&gt;&lt;foreign-keys&gt;&lt;key app="EN" db-id="r5ret2dtz5zsdced22nvf9tg0rrv0trsv2w9" timestamp="1626827029"&gt;36766&lt;/key&gt;&lt;/foreign-keys&gt;&lt;ref-type name="Journal Article"&gt;17&lt;/ref-type&gt;&lt;contributors&gt;&lt;authors&gt;&lt;author&gt;Ello, Aimé Serge&lt;/author&gt;&lt;author&gt;de Souza, Luiz K. C.&lt;/author&gt;&lt;author&gt;Trokourey, Albert&lt;/author&gt;&lt;author&gt;Jaroniec, Mietek&lt;/author&gt;&lt;/authors&gt;&lt;/contributors&gt;&lt;titles&gt;&lt;title&gt;Coconut shell-based microporous carbons for CO2 capture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280-283&lt;/pages&gt;&lt;volume&gt;180&lt;/volume&gt;&lt;section&gt;280&lt;/section&gt;&lt;dates&gt;&lt;year&gt;2013&lt;/year&gt;&lt;/dates&gt;&lt;isbn&gt;13871811&lt;/isbn&gt;&lt;urls&gt;&lt;/urls&gt;&lt;electronic-resource-num&gt;10.1016/j.micromeso.2013.07.008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29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49F3E795" w14:textId="08348007" w:rsidR="00944F96" w:rsidRDefault="00944F9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78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Zhang&lt;/Author&gt;&lt;Year&gt;2016&lt;/Year&gt;&lt;RecNum&gt;36779&lt;/RecNum&gt;&lt;DisplayText&gt;&lt;style face="superscript"&gt;130&lt;/style&gt;&lt;/DisplayText&gt;&lt;record&gt;&lt;rec-number&gt;36779&lt;/rec-number&gt;&lt;foreign-keys&gt;&lt;key app="EN" db-id="r5ret2dtz5zsdced22nvf9tg0rrv0trsv2w9" timestamp="1626827132"&gt;36779&lt;/key&gt;&lt;/foreign-keys&gt;&lt;ref-type name="Journal Article"&gt;17&lt;/ref-type&gt;&lt;contributors&gt;&lt;authors&gt;&lt;author&gt;Zhang, Changming&lt;/author&gt;&lt;author&gt;Song, Wen&lt;/author&gt;&lt;author&gt;Ma, Qingliang&lt;/author&gt;&lt;author&gt;Xie, Lijing&lt;/author&gt;&lt;author&gt;Zhang, Xiaochao&lt;/author&gt;&lt;author&gt;Guo, Hua&lt;/author&gt;&lt;/authors&gt;&lt;/contributors&gt;&lt;titles&gt;&lt;title&gt;Enhancement of CO2 Capture on Biomass-Based Carbon from Black Locust by KOH Activation and Ammonia Modification&lt;/title&gt;&lt;secondary-title&gt;Energy &amp;amp; Fuels&lt;/secondary-title&gt;&lt;/titles&gt;&lt;periodical&gt;&lt;full-title&gt;Energy &amp;amp; Fuels&lt;/full-title&gt;&lt;/periodical&gt;&lt;pages&gt;4181-4190&lt;/pages&gt;&lt;volume&gt;30&lt;/volume&gt;&lt;number&gt;5&lt;/number&gt;&lt;section&gt;4181&lt;/section&gt;&lt;dates&gt;&lt;year&gt;2016&lt;/year&gt;&lt;/dates&gt;&lt;isbn&gt;0887-0624&amp;#xD;1520-5029&lt;/isbn&gt;&lt;urls&gt;&lt;/urls&gt;&lt;electronic-resource-num&gt;10.1021/acs.energyfuels.5b02764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30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1A86B8F3" w14:textId="6DE30A22" w:rsidR="00B00437" w:rsidRDefault="00B00437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79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Chen&lt;/Author&gt;&lt;Year&gt;2012&lt;/Year&gt;&lt;RecNum&gt;36732&lt;/RecNum&gt;&lt;DisplayText&gt;&lt;style face="superscript"&gt;131&lt;/style&gt;&lt;/DisplayText&gt;&lt;record&gt;&lt;rec-number&gt;36732&lt;/rec-number&gt;&lt;foreign-keys&gt;&lt;key app="EN" db-id="r5ret2dtz5zsdced22nvf9tg0rrv0trsv2w9" timestamp="1626826907"&gt;36732&lt;/key&gt;&lt;/foreign-keys&gt;&lt;ref-type name="Journal Article"&gt;17&lt;/ref-type&gt;&lt;contributors&gt;&lt;authors&gt;&lt;author&gt;Chen, Chao&lt;/author&gt;&lt;author&gt;Kim, Jun&lt;/author&gt;&lt;author&gt;Ahn, Wha-Seung&lt;/author&gt;&lt;/authors&gt;&lt;/contributors&gt;&lt;titles&gt;&lt;title&gt;Efficient carbon dioxide capture over a nitrogen-rich carbon having a hierarchical micro-mesopore structure&lt;/title&gt;&lt;secondary-title&gt;Fuel&lt;/secondary-title&gt;&lt;/titles&gt;&lt;periodical&gt;&lt;full-title&gt;Fuel&lt;/full-title&gt;&lt;/periodical&gt;&lt;pages&gt;360-364&lt;/pages&gt;&lt;volume&gt;95&lt;/volume&gt;&lt;section&gt;360&lt;/section&gt;&lt;dates&gt;&lt;year&gt;2012&lt;/year&gt;&lt;/dates&gt;&lt;isbn&gt;00162361&lt;/isbn&gt;&lt;urls&gt;&lt;/urls&gt;&lt;electronic-resource-num&gt;10.1016/j.fuel.2011.10.072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31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797C6838" w14:textId="448F3905" w:rsidR="00545EC4" w:rsidRDefault="00545EC4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80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An&lt;/Author&gt;&lt;Year&gt;2019&lt;/Year&gt;&lt;RecNum&gt;36786&lt;/RecNum&gt;&lt;DisplayText&gt;&lt;style face="superscript"&gt;132&lt;/style&gt;&lt;/DisplayText&gt;&lt;record&gt;&lt;rec-number&gt;36786&lt;/rec-number&gt;&lt;foreign-keys&gt;&lt;key app="EN" db-id="r5ret2dtz5zsdced22nvf9tg0rrv0trsv2w9" timestamp="1626827187"&gt;36786&lt;/key&gt;&lt;/foreign-keys&gt;&lt;ref-type name="Journal Article"&gt;17&lt;/ref-type&gt;&lt;contributors&gt;&lt;authors&gt;&lt;author&gt;An, Liying&lt;/author&gt;&lt;author&gt;Liu, Shenfang&lt;/author&gt;&lt;author&gt;Wang, Linlin&lt;/author&gt;&lt;author&gt;Wu, Jiayi&lt;/author&gt;&lt;author&gt;Wu, Zhenzhen&lt;/author&gt;&lt;author&gt;Ma, Changdan&lt;/author&gt;&lt;author&gt;Yu, Qiankun&lt;/author&gt;&lt;author&gt;Hu, Xin&lt;/author&gt;&lt;/authors&gt;&lt;/contributors&gt;&lt;titles&gt;&lt;title&gt;Novel Nitrogen-Doped Porous Carbons Derived from Graphene for Effective CO2 Capture&lt;/title&gt;&lt;secondary-title&gt;Industrial &amp;amp; Engineering Chemistry Research&lt;/secondary-title&gt;&lt;/titles&gt;&lt;periodical&gt;&lt;full-title&gt;Industrial &amp;amp; engineering chemistry research&lt;/full-title&gt;&lt;/periodical&gt;&lt;pages&gt;3349-3358&lt;/pages&gt;&lt;volume&gt;58&lt;/volume&gt;&lt;number&gt;8&lt;/number&gt;&lt;section&gt;3349&lt;/section&gt;&lt;dates&gt;&lt;year&gt;2019&lt;/year&gt;&lt;/dates&gt;&lt;isbn&gt;0888-5885&amp;#xD;1520-5045&lt;/isbn&gt;&lt;urls&gt;&lt;/urls&gt;&lt;electronic-resource-num&gt;10.1021/acs.iecr.8b06122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32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06503292" w14:textId="241664E2" w:rsidR="00FF7F21" w:rsidRDefault="00FF7F21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81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rinivas&lt;/Author&gt;&lt;Year&gt;2014&lt;/Year&gt;&lt;RecNum&gt;36821&lt;/RecNum&gt;&lt;DisplayText&gt;&lt;style face="superscript"&gt;133&lt;/style&gt;&lt;/DisplayText&gt;&lt;record&gt;&lt;rec-number&gt;36821&lt;/rec-number&gt;&lt;foreign-keys&gt;&lt;key app="EN" db-id="r5ret2dtz5zsdced22nvf9tg0rrv0trsv2w9" timestamp="1626827325"&gt;36821&lt;/key&gt;&lt;/foreign-keys&gt;&lt;ref-type name="Journal Article"&gt;17&lt;/ref-type&gt;&lt;contributors&gt;&lt;authors&gt;&lt;author&gt;Srinivas, Gadipelli&lt;/author&gt;&lt;author&gt;Krungleviciute, Vaiva&lt;/author&gt;&lt;author&gt;Guo, Zheng-Xiao&lt;/author&gt;&lt;author&gt;Yildirim, Taner&lt;/author&gt;&lt;/authors&gt;&lt;/contributors&gt;&lt;titles&gt;&lt;title&gt;Exceptional CO2capture in a hierarchically porous carbon with simultaneous high surface area and pore volume&lt;/title&gt;&lt;secondary-title&gt;Energy Environ. Sci.&lt;/secondary-title&gt;&lt;/titles&gt;&lt;periodical&gt;&lt;full-title&gt;Energy Environ. Sci.&lt;/full-title&gt;&lt;/periodical&gt;&lt;pages&gt;335-342&lt;/pages&gt;&lt;volume&gt;7&lt;/volume&gt;&lt;number&gt;1&lt;/number&gt;&lt;section&gt;335&lt;/section&gt;&lt;dates&gt;&lt;year&gt;2014&lt;/year&gt;&lt;/dates&gt;&lt;isbn&gt;1754-5692&amp;#xD;1754-5706&lt;/isbn&gt;&lt;urls&gt;&lt;/urls&gt;&lt;electronic-resource-num&gt;10.1039/c3ee42918k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33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092064AF" w14:textId="01C0F87E" w:rsidR="00FB3F03" w:rsidRDefault="00FB3F0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82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i&lt;/Author&gt;&lt;Year&gt;2016&lt;/Year&gt;&lt;RecNum&gt;36724&lt;/RecNum&gt;&lt;DisplayText&gt;&lt;style face="superscript"&gt;134&lt;/style&gt;&lt;/DisplayText&gt;&lt;record&gt;&lt;rec-number&gt;36724&lt;/rec-number&gt;&lt;foreign-keys&gt;&lt;key app="EN" db-id="r5ret2dtz5zsdced22nvf9tg0rrv0trsv2w9" timestamp="1626826859"&gt;36724&lt;/key&gt;&lt;/foreign-keys&gt;&lt;ref-type name="Journal Article"&gt;17&lt;/ref-type&gt;&lt;contributors&gt;&lt;authors&gt;&lt;author&gt;Li, Yao&lt;/author&gt;&lt;author&gt;Zou, Bo&lt;/author&gt;&lt;author&gt;Hu, Changwen&lt;/author&gt;&lt;author&gt;Cao, Minhua&lt;/author&gt;&lt;/authors&gt;&lt;/contributors&gt;&lt;titles&gt;&lt;title&gt;Nitrogen-doped porous carbon nanofiber webs for efficient CO2 capture and conversion&lt;/title&gt;&lt;secondary-title&gt;Carbon&lt;/secondary-title&gt;&lt;/titles&gt;&lt;periodical&gt;&lt;full-title&gt;Carbon&lt;/full-title&gt;&lt;/periodical&gt;&lt;pages&gt;79-89&lt;/pages&gt;&lt;volume&gt;99&lt;/volume&gt;&lt;section&gt;79&lt;/section&gt;&lt;dates&gt;&lt;year&gt;2016&lt;/year&gt;&lt;/dates&gt;&lt;isbn&gt;00086223&lt;/isbn&gt;&lt;urls&gt;&lt;/urls&gt;&lt;electronic-resource-num&gt;10.1016/j.carbon.2015.11.074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34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21A988D6" w14:textId="7DD590B6" w:rsidR="006918B9" w:rsidRDefault="006918B9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83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Zhu&lt;/Author&gt;&lt;Year&gt;2016&lt;/Year&gt;&lt;RecNum&gt;36790&lt;/RecNum&gt;&lt;DisplayText&gt;&lt;style face="superscript"&gt;135&lt;/style&gt;&lt;/DisplayText&gt;&lt;record&gt;&lt;rec-number&gt;36790&lt;/rec-number&gt;&lt;foreign-keys&gt;&lt;key app="EN" db-id="r5ret2dtz5zsdced22nvf9tg0rrv0trsv2w9" timestamp="1626827201"&gt;36790&lt;/key&gt;&lt;/foreign-keys&gt;&lt;ref-type name="Journal Article"&gt;17&lt;/ref-type&gt;&lt;contributors&gt;&lt;authors&gt;&lt;author&gt;Zhu, Bingjun&lt;/author&gt;&lt;author&gt;Shang, Congxiao&lt;/author&gt;&lt;author&gt;Guo, Zhengxiao&lt;/author&gt;&lt;/authors&gt;&lt;/contributors&gt;&lt;titles&gt;&lt;title&gt;Naturally Nitrogen and Calcium-Doped Nanoporous Carbon from Pine Cone with Superior CO2 Capture Capacities&lt;/title&gt;&lt;secondary-title&gt;ACS Sustainable Chemistry &amp;amp; Engineering&lt;/secondary-title&gt;&lt;/titles&gt;&lt;periodical&gt;&lt;full-title&gt;ACS Sustainable Chemistry &amp;amp; Engineering&lt;/full-title&gt;&lt;/periodical&gt;&lt;pages&gt;1050-1057&lt;/pages&gt;&lt;volume&gt;4&lt;/volume&gt;&lt;number&gt;3&lt;/number&gt;&lt;section&gt;1050&lt;/section&gt;&lt;dates&gt;&lt;year&gt;2016&lt;/year&gt;&lt;/dates&gt;&lt;isbn&gt;2168-0485&amp;#xD;2168-0485&lt;/isbn&gt;&lt;urls&gt;&lt;/urls&gt;&lt;electronic-resource-num&gt;10.1021/acssuschemeng.5b01113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35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24DE4B83" w14:textId="2D8194BF" w:rsidR="00FB3F03" w:rsidRDefault="00FB3F0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84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González&lt;/Author&gt;&lt;Year&gt;2013&lt;/Year&gt;&lt;RecNum&gt;36756&lt;/RecNum&gt;&lt;DisplayText&gt;&lt;style face="superscript"&gt;136&lt;/style&gt;&lt;/DisplayText&gt;&lt;record&gt;&lt;rec-number&gt;36756&lt;/rec-number&gt;&lt;foreign-keys&gt;&lt;key app="EN" db-id="r5ret2dtz5zsdced22nvf9tg0rrv0trsv2w9" timestamp="1626826994"&gt;36756&lt;/key&gt;&lt;/foreign-keys&gt;&lt;ref-type name="Journal Article"&gt;17&lt;/ref-type&gt;&lt;contributors&gt;&lt;authors&gt;&lt;author&gt;González, A. S.&lt;/author&gt;&lt;author&gt;Plaza, M. G.&lt;/author&gt;&lt;author&gt;Rubiera, F.&lt;/author&gt;&lt;author&gt;Pevida, C.&lt;/author&gt;&lt;/authors&gt;&lt;/contributors&gt;&lt;titles&gt;&lt;title&gt;Sustainable biomass-based carbon adsorbents for post-combustion CO2 capture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456-465&lt;/pages&gt;&lt;volume&gt;230&lt;/volume&gt;&lt;section&gt;456&lt;/section&gt;&lt;dates&gt;&lt;year&gt;2013&lt;/year&gt;&lt;/dates&gt;&lt;isbn&gt;13858947&lt;/isbn&gt;&lt;urls&gt;&lt;/urls&gt;&lt;electronic-resource-num&gt;10.1016/j.cej.2013.06.118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36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77D31F7B" w14:textId="25A603C4" w:rsidR="00C7705D" w:rsidRDefault="00C7705D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85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Wang&lt;/Author&gt;&lt;Year&gt;2013&lt;/Year&gt;&lt;RecNum&gt;36801&lt;/RecNum&gt;&lt;DisplayText&gt;&lt;style face="superscript"&gt;137&lt;/style&gt;&lt;/DisplayText&gt;&lt;record&gt;&lt;rec-number&gt;36801&lt;/rec-number&gt;&lt;foreign-keys&gt;&lt;key app="EN" db-id="r5ret2dtz5zsdced22nvf9tg0rrv0trsv2w9" timestamp="1626827242"&gt;36801&lt;/key&gt;&lt;/foreign-keys&gt;&lt;ref-type name="Journal Article"&gt;17&lt;/ref-type&gt;&lt;contributors&gt;&lt;authors&gt;&lt;author&gt;Wang, J.&lt;/author&gt;&lt;author&gt;Senkovska, I.&lt;/author&gt;&lt;author&gt;Oschatz, M.&lt;/author&gt;&lt;author&gt;Lohe, M. R.&lt;/author&gt;&lt;author&gt;Borchardt, L.&lt;/author&gt;&lt;author&gt;Heerwig, A.&lt;/author&gt;&lt;author&gt;Liu, Q.&lt;/author&gt;&lt;author&gt;Kaskel, S.&lt;/author&gt;&lt;/authors&gt;&lt;/contributors&gt;&lt;auth-address&gt;State Key Laboratory of High Performance Ceramics and Superfine Microstructure, Shanghai Institute of Ceramics, 1295 Dingxi Road, Shanghai 200050, China. jiacheng.wang@mail.sic.ac.cn&lt;/auth-address&gt;&lt;titles&gt;&lt;title&gt;Imine-linked polymer-derived nitrogen-doped microporous carbons with excellent CO2 capture properties&lt;/title&gt;&lt;secondary-title&gt;ACS Appl Mater Interfaces&lt;/secondary-title&gt;&lt;/titles&gt;&lt;periodical&gt;&lt;full-title&gt;ACS Appl Mater Interfaces&lt;/full-title&gt;&lt;/periodical&gt;&lt;pages&gt;3160-7&lt;/pages&gt;&lt;volume&gt;5&lt;/volume&gt;&lt;number&gt;8&lt;/number&gt;&lt;edition&gt;2013/03/28&lt;/edition&gt;&lt;dates&gt;&lt;year&gt;2013&lt;/year&gt;&lt;pub-dates&gt;&lt;date&gt;Apr 24&lt;/date&gt;&lt;/pub-dates&gt;&lt;/dates&gt;&lt;isbn&gt;1944-8252 (Electronic)&amp;#xD;1944-8244 (Linking)&lt;/isbn&gt;&lt;accession-num&gt;23530455&lt;/accession-num&gt;&lt;urls&gt;&lt;related-urls&gt;&lt;url&gt;https://www.ncbi.nlm.nih.gov/pubmed/23530455&lt;/url&gt;&lt;/related-urls&gt;&lt;/urls&gt;&lt;electronic-resource-num&gt;10.1021/am400059t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37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0C0F84BB" w14:textId="6E144019" w:rsidR="00323570" w:rsidRDefault="00323570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86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Ma&lt;/Author&gt;&lt;Year&gt;2013&lt;/Year&gt;&lt;RecNum&gt;36819&lt;/RecNum&gt;&lt;DisplayText&gt;&lt;style face="superscript"&gt;138&lt;/style&gt;&lt;/DisplayText&gt;&lt;record&gt;&lt;rec-number&gt;36819&lt;/rec-number&gt;&lt;foreign-keys&gt;&lt;key app="EN" db-id="r5ret2dtz5zsdced22nvf9tg0rrv0trsv2w9" timestamp="1626827319"&gt;36819&lt;/key&gt;&lt;/foreign-keys&gt;&lt;ref-type name="Journal Article"&gt;17&lt;/ref-type&gt;&lt;contributors&gt;&lt;authors&gt;&lt;author&gt;Ma, Xiaoyu&lt;/author&gt;&lt;author&gt;Cao, Minhua&lt;/author&gt;&lt;author&gt;Hu, Changwen&lt;/author&gt;&lt;/authors&gt;&lt;/contributors&gt;&lt;titles&gt;&lt;title&gt;Bifunctional HNO3 catalytic synthesis of N-doped porous carbons for CO2capture&lt;/title&gt;&lt;secondary-title&gt;J. Mater. Chem. A&lt;/secondary-title&gt;&lt;/titles&gt;&lt;periodical&gt;&lt;full-title&gt;J. Mater. Chem. A&lt;/full-title&gt;&lt;/periodical&gt;&lt;pages&gt;913-918&lt;/pages&gt;&lt;volume&gt;1&lt;/volume&gt;&lt;number&gt;3&lt;/number&gt;&lt;section&gt;913&lt;/section&gt;&lt;dates&gt;&lt;year&gt;2013&lt;/year&gt;&lt;/dates&gt;&lt;isbn&gt;2050-7488&amp;#xD;2050-7496&lt;/isbn&gt;&lt;urls&gt;&lt;/urls&gt;&lt;electronic-resource-num&gt;10.1039/c2ta00104g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38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6DD9F93B" w14:textId="7CB71161" w:rsidR="006918B9" w:rsidRDefault="006918B9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87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ingh&lt;/Author&gt;&lt;Year&gt;2017&lt;/Year&gt;&lt;RecNum&gt;36727&lt;/RecNum&gt;&lt;DisplayText&gt;&lt;style face="superscript"&gt;139&lt;/style&gt;&lt;/DisplayText&gt;&lt;record&gt;&lt;rec-number&gt;36727&lt;/rec-number&gt;&lt;foreign-keys&gt;&lt;key app="EN" db-id="r5ret2dtz5zsdced22nvf9tg0rrv0trsv2w9" timestamp="1626826891"&gt;36727&lt;/key&gt;&lt;/foreign-keys&gt;&lt;ref-type name="Journal Article"&gt;17&lt;/ref-type&gt;&lt;contributors&gt;&lt;authors&gt;&lt;author&gt;Singh, Gurwinder&lt;/author&gt;&lt;author&gt;Kim, In Young&lt;/author&gt;&lt;author&gt;Lakhi, Kripal S.&lt;/author&gt;&lt;author&gt;Srivastava, Prashant&lt;/author&gt;&lt;author&gt;Naidu, Ravi&lt;/author&gt;&lt;author&gt;Vinu, Ajayan&lt;/author&gt;&lt;/authors&gt;&lt;/contributors&gt;&lt;titles&gt;&lt;title&gt;Single step synthesis of activated bio-carbons with a high surface area and their excellent CO2 adsorption capacity&lt;/title&gt;&lt;secondary-title&gt;Carbon&lt;/secondary-title&gt;&lt;/titles&gt;&lt;periodical&gt;&lt;full-title&gt;Carbon&lt;/full-title&gt;&lt;/periodical&gt;&lt;pages&gt;448-455&lt;/pages&gt;&lt;volume&gt;116&lt;/volume&gt;&lt;section&gt;448&lt;/section&gt;&lt;dates&gt;&lt;year&gt;2017&lt;/year&gt;&lt;/dates&gt;&lt;isbn&gt;00086223&lt;/isbn&gt;&lt;urls&gt;&lt;/urls&gt;&lt;electronic-resource-num&gt;10.1016/j.carbon.2017.02.015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39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60121182" w14:textId="061398C3" w:rsidR="00364031" w:rsidRDefault="00364031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88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de Souza&lt;/Author&gt;&lt;Year&gt;2013&lt;/Year&gt;&lt;RecNum&gt;36716&lt;/RecNum&gt;&lt;DisplayText&gt;&lt;style face="superscript"&gt;140&lt;/style&gt;&lt;/DisplayText&gt;&lt;record&gt;&lt;rec-number&gt;36716&lt;/rec-number&gt;&lt;foreign-keys&gt;&lt;key app="EN" db-id="r5ret2dtz5zsdced22nvf9tg0rrv0trsv2w9" timestamp="1626826832"&gt;36716&lt;/key&gt;&lt;/foreign-keys&gt;&lt;ref-type name="Journal Article"&gt;17&lt;/ref-type&gt;&lt;contributors&gt;&lt;authors&gt;&lt;author&gt;de Souza, Luiz K. C.&lt;/author&gt;&lt;author&gt;Wickramaratne, Nilantha P.&lt;/author&gt;&lt;author&gt;Ello, Aimé Serge&lt;/author&gt;&lt;author&gt;Costa, Maria J. F.&lt;/author&gt;&lt;author&gt;da Costa, Carlos E. F.&lt;/author&gt;&lt;author&gt;Jaroniec, Mietek&lt;/author&gt;&lt;/authors&gt;&lt;/contributors&gt;&lt;titles&gt;&lt;title&gt;Enhancement of CO2 adsorption on phenolic resin-based mesoporous carbons by KOH activation&lt;/title&gt;&lt;secondary-title&gt;Carbon&lt;/secondary-title&gt;&lt;/titles&gt;&lt;periodical&gt;&lt;full-title&gt;Carbon&lt;/full-title&gt;&lt;/periodical&gt;&lt;pages&gt;334-340&lt;/pages&gt;&lt;volume&gt;65&lt;/volume&gt;&lt;section&gt;334&lt;/section&gt;&lt;dates&gt;&lt;year&gt;2013&lt;/year&gt;&lt;/dates&gt;&lt;isbn&gt;00086223&lt;/isbn&gt;&lt;urls&gt;&lt;/urls&gt;&lt;electronic-resource-num&gt;10.1016/j.carbon.2013.08.034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40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35B47E47" w14:textId="21E2A670" w:rsidR="00C7705D" w:rsidRDefault="00C7705D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89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Wickramaratne&lt;/Author&gt;&lt;Year&gt;2013&lt;/Year&gt;&lt;RecNum&gt;36802&lt;/RecNum&gt;&lt;DisplayText&gt;&lt;style face="superscript"&gt;141&lt;/style&gt;&lt;/DisplayText&gt;&lt;record&gt;&lt;rec-number&gt;36802&lt;/rec-number&gt;&lt;foreign-keys&gt;&lt;key app="EN" db-id="r5ret2dtz5zsdced22nvf9tg0rrv0trsv2w9" timestamp="1626827245"&gt;36802&lt;/key&gt;&lt;/foreign-keys&gt;&lt;ref-type name="Journal Article"&gt;17&lt;/ref-type&gt;&lt;contributors&gt;&lt;authors&gt;&lt;author&gt;Wickramaratne, N. P.&lt;/author&gt;&lt;author&gt;Jaroniec, M.&lt;/author&gt;&lt;/authors&gt;&lt;/contributors&gt;&lt;auth-address&gt;Department of Chemistry and Biochemistry, Kent State University, Kent, Ohio 44242, USA.&lt;/auth-address&gt;&lt;titles&gt;&lt;title&gt;Activated carbon spheres for CO2 adsorption&lt;/title&gt;&lt;secondary-title&gt;ACS Appl Mater Interfaces&lt;/secondary-title&gt;&lt;/titles&gt;&lt;periodical&gt;&lt;full-title&gt;ACS Appl Mater Interfaces&lt;/full-title&gt;&lt;/periodical&gt;&lt;pages&gt;1849-55&lt;/pages&gt;&lt;volume&gt;5&lt;/volume&gt;&lt;number&gt;5&lt;/number&gt;&lt;edition&gt;2013/02/13&lt;/edition&gt;&lt;dates&gt;&lt;year&gt;2013&lt;/year&gt;&lt;pub-dates&gt;&lt;date&gt;Mar 13&lt;/date&gt;&lt;/pub-dates&gt;&lt;/dates&gt;&lt;isbn&gt;1944-8252 (Electronic)&amp;#xD;1944-8244 (Linking)&lt;/isbn&gt;&lt;accession-num&gt;23398600&lt;/accession-num&gt;&lt;urls&gt;&lt;related-urls&gt;&lt;url&gt;https://www.ncbi.nlm.nih.gov/pubmed/23398600&lt;/url&gt;&lt;/related-urls&gt;&lt;/urls&gt;&lt;electronic-resource-num&gt;10.1021/am400112m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41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4C79DFA1" w14:textId="4CD923B9" w:rsidR="00323570" w:rsidRDefault="00323570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90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hen&lt;/Author&gt;&lt;Year&gt;2011&lt;/Year&gt;&lt;RecNum&gt;36810&lt;/RecNum&gt;&lt;DisplayText&gt;&lt;style face="superscript"&gt;142&lt;/style&gt;&lt;/DisplayText&gt;&lt;record&gt;&lt;rec-number&gt;36810&lt;/rec-number&gt;&lt;foreign-keys&gt;&lt;key app="EN" db-id="r5ret2dtz5zsdced22nvf9tg0rrv0trsv2w9" timestamp="1626827288"&gt;36810&lt;/key&gt;&lt;/foreign-keys&gt;&lt;ref-type name="Journal Article"&gt;17&lt;/ref-type&gt;&lt;contributors&gt;&lt;authors&gt;&lt;author&gt;Shen, Wenzhong&lt;/author&gt;&lt;author&gt;Zhang, Shouchun&lt;/author&gt;&lt;author&gt;He, Yue&lt;/author&gt;&lt;author&gt;Li, Junfen&lt;/author&gt;&lt;author&gt;Fan, Weibin&lt;/author&gt;&lt;/authors&gt;&lt;/contributors&gt;&lt;titles&gt;&lt;title&gt;Hierarchical porous polyacrylonitrile-based activated carbon fibers for CO2 capture&lt;/title&gt;&lt;secondary-title&gt;Journal of Materials Chemistry&lt;/secondary-title&gt;&lt;/titles&gt;&lt;volume&gt;21&lt;/volume&gt;&lt;number&gt;36&lt;/number&gt;&lt;section&gt;14036&lt;/section&gt;&lt;dates&gt;&lt;year&gt;2011&lt;/year&gt;&lt;/dates&gt;&lt;isbn&gt;0959-9428&amp;#xD;1364-5501&lt;/isbn&gt;&lt;urls&gt;&lt;/urls&gt;&lt;electronic-resource-num&gt;10.1039/c1jm12585k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42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470698B2" w14:textId="5D2AE8D9" w:rsidR="00FB3F03" w:rsidRDefault="00FB3F0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91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udwinowicz&lt;/Author&gt;&lt;Year&gt;2015&lt;/Year&gt;&lt;RecNum&gt;36723&lt;/RecNum&gt;&lt;DisplayText&gt;&lt;style face="superscript"&gt;143&lt;/style&gt;&lt;/DisplayText&gt;&lt;record&gt;&lt;rec-number&gt;36723&lt;/rec-number&gt;&lt;foreign-keys&gt;&lt;key app="EN" db-id="r5ret2dtz5zsdced22nvf9tg0rrv0trsv2w9" timestamp="1626826855"&gt;36723&lt;/key&gt;&lt;/foreign-keys&gt;&lt;ref-type name="Journal Article"&gt;17&lt;/ref-type&gt;&lt;contributors&gt;&lt;authors&gt;&lt;author&gt;Ludwinowicz, Jowita&lt;/author&gt;&lt;author&gt;Jaroniec, Mietek&lt;/author&gt;&lt;/authors&gt;&lt;/contributors&gt;&lt;titles&gt;&lt;title&gt;Effect of activating agents on the development of microporosity in polymeric-based carbon for CO2 adsorption&lt;/title&gt;&lt;secondary-title&gt;Carbon&lt;/secondary-title&gt;&lt;/titles&gt;&lt;periodical&gt;&lt;full-title&gt;Carbon&lt;/full-title&gt;&lt;/periodical&gt;&lt;pages&gt;673-679&lt;/pages&gt;&lt;volume&gt;94&lt;/volume&gt;&lt;section&gt;673&lt;/section&gt;&lt;dates&gt;&lt;year&gt;2015&lt;/year&gt;&lt;/dates&gt;&lt;isbn&gt;00086223&lt;/isbn&gt;&lt;urls&gt;&lt;/urls&gt;&lt;electronic-resource-num&gt;10.1016/j.carbon.2015.07.052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43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44C6840D" w14:textId="62200ED5" w:rsidR="00323570" w:rsidRDefault="00323570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lastRenderedPageBreak/>
        <w:t xml:space="preserve">92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Kim&lt;/Author&gt;&lt;Year&gt;2015&lt;/Year&gt;&lt;RecNum&gt;36825&lt;/RecNum&gt;&lt;DisplayText&gt;&lt;style face="superscript"&gt;144&lt;/style&gt;&lt;/DisplayText&gt;&lt;record&gt;&lt;rec-number&gt;36825&lt;/rec-number&gt;&lt;foreign-keys&gt;&lt;key app="EN" db-id="r5ret2dtz5zsdced22nvf9tg0rrv0trsv2w9" timestamp="1626827370"&gt;36825&lt;/key&gt;&lt;/foreign-keys&gt;&lt;ref-type name="Journal Article"&gt;17&lt;/ref-type&gt;&lt;contributors&gt;&lt;authors&gt;&lt;author&gt;Kim, Yun Kon&lt;/author&gt;&lt;author&gt;Kim, Gi Mihn&lt;/author&gt;&lt;author&gt;Lee, Jae W.&lt;/author&gt;&lt;/authors&gt;&lt;/contributors&gt;&lt;titles&gt;&lt;title&gt;Highly porous N-doped carbons impregnated with sodium for efficient CO2 capture&lt;/title&gt;&lt;secondary-title&gt;Journal of Materials Chemistry A&lt;/secondary-title&gt;&lt;/titles&gt;&lt;periodical&gt;&lt;full-title&gt;Journal of Materials Chemistry A&lt;/full-title&gt;&lt;/periodical&gt;&lt;pages&gt;10919-10927&lt;/pages&gt;&lt;volume&gt;3&lt;/volume&gt;&lt;number&gt;20&lt;/number&gt;&lt;section&gt;10919&lt;/section&gt;&lt;dates&gt;&lt;year&gt;2015&lt;/year&gt;&lt;/dates&gt;&lt;isbn&gt;2050-7488&amp;#xD;2050-7496&lt;/isbn&gt;&lt;urls&gt;&lt;/urls&gt;&lt;electronic-resource-num&gt;10.1039/c5ta01776a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44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0BF66AFF" w14:textId="18E579CE" w:rsidR="00C7705D" w:rsidRDefault="00C7705D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93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Zhao&lt;/Author&gt;&lt;Year&gt;2012&lt;/Year&gt;&lt;RecNum&gt;36817&lt;/RecNum&gt;&lt;DisplayText&gt;&lt;style face="superscript"&gt;145&lt;/style&gt;&lt;/DisplayText&gt;&lt;record&gt;&lt;rec-number&gt;36817&lt;/rec-number&gt;&lt;foreign-keys&gt;&lt;key app="EN" db-id="r5ret2dtz5zsdced22nvf9tg0rrv0trsv2w9" timestamp="1626827311"&gt;36817&lt;/key&gt;&lt;/foreign-keys&gt;&lt;ref-type name="Journal Article"&gt;17&lt;/ref-type&gt;&lt;contributors&gt;&lt;authors&gt;&lt;author&gt;Zhao, Yunfeng&lt;/author&gt;&lt;author&gt;Zhao, Lan&lt;/author&gt;&lt;author&gt;Yao, Ke Xin&lt;/author&gt;&lt;author&gt;Yang, Yang&lt;/author&gt;&lt;author&gt;Zhang, Qiang&lt;/author&gt;&lt;author&gt;Han, Yu&lt;/author&gt;&lt;/authors&gt;&lt;/contributors&gt;&lt;titles&gt;&lt;title&gt;Novel porous carbon materials with ultrahigh nitrogen contents for selective CO2 capture&lt;/title&gt;&lt;secondary-title&gt;Journal of Materials Chemistry&lt;/secondary-title&gt;&lt;/titles&gt;&lt;volume&gt;22&lt;/volume&gt;&lt;number&gt;37&lt;/number&gt;&lt;section&gt;19726&lt;/section&gt;&lt;dates&gt;&lt;year&gt;2012&lt;/year&gt;&lt;/dates&gt;&lt;isbn&gt;0959-9428&amp;#xD;1364-5501&lt;/isbn&gt;&lt;urls&gt;&lt;/urls&gt;&lt;electronic-resource-num&gt;10.1039/c2jm33091a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45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1F0172DC" w14:textId="55233B48" w:rsidR="00FB3F03" w:rsidRDefault="00FB3F0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94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ong&lt;/Author&gt;&lt;Year&gt;2013&lt;/Year&gt;&lt;RecNum&gt;36750&lt;/RecNum&gt;&lt;DisplayText&gt;&lt;style face="superscript"&gt;146&lt;/style&gt;&lt;/DisplayText&gt;&lt;record&gt;&lt;rec-number&gt;36750&lt;/rec-number&gt;&lt;foreign-keys&gt;&lt;key app="EN" db-id="r5ret2dtz5zsdced22nvf9tg0rrv0trsv2w9" timestamp="1626826973"&gt;36750&lt;/key&gt;&lt;/foreign-keys&gt;&lt;ref-type name="Journal Article"&gt;17&lt;/ref-type&gt;&lt;contributors&gt;&lt;authors&gt;&lt;author&gt;Song, Min&lt;/author&gt;&lt;author&gt;Jin, Baosheng&lt;/author&gt;&lt;author&gt;Xiao, Rui&lt;/author&gt;&lt;author&gt;Yang, Li&lt;/author&gt;&lt;author&gt;Wu, Yimin&lt;/author&gt;&lt;author&gt;Zhong, Zhaoping&lt;/author&gt;&lt;author&gt;Huang, Yaji&lt;/author&gt;&lt;/authors&gt;&lt;/contributors&gt;&lt;titles&gt;&lt;title&gt;The comparison of two activation techniques to prepare activated carbon from corn cob&lt;/title&gt;&lt;secondary-title&gt;Biomass and Bioenergy&lt;/secondary-title&gt;&lt;/titles&gt;&lt;periodical&gt;&lt;full-title&gt;Biomass and Bioenergy&lt;/full-title&gt;&lt;abbr-1&gt;Biomass Bioenergy&lt;/abbr-1&gt;&lt;abbr-2&gt;Biomass Bioenergy&lt;/abbr-2&gt;&lt;/periodical&gt;&lt;pages&gt;250-256&lt;/pages&gt;&lt;volume&gt;48&lt;/volume&gt;&lt;section&gt;250&lt;/section&gt;&lt;dates&gt;&lt;year&gt;2013&lt;/year&gt;&lt;/dates&gt;&lt;isbn&gt;09619534&lt;/isbn&gt;&lt;urls&gt;&lt;/urls&gt;&lt;electronic-resource-num&gt;10.1016/j.biombioe.2012.11.007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46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098BB8FC" w14:textId="15529674" w:rsidR="00E10488" w:rsidRDefault="00EF310B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95. </w:t>
      </w:r>
      <w:r w:rsidR="00F70136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evilla&lt;/Author&gt;&lt;Year&gt;2018&lt;/Year&gt;&lt;RecNum&gt;37501&lt;/RecNum&gt;&lt;DisplayText&gt;&lt;style face="superscript"&gt;147&lt;/style&gt;&lt;/DisplayText&gt;&lt;record&gt;&lt;rec-number&gt;37501&lt;/rec-number&gt;&lt;foreign-keys&gt;&lt;key app="EN" db-id="r5ret2dtz5zsdced22nvf9tg0rrv0trsv2w9" timestamp="1632864796"&gt;37501&lt;/key&gt;&lt;/foreign-keys&gt;&lt;ref-type name="Journal Article"&gt;17&lt;/ref-type&gt;&lt;contributors&gt;&lt;authors&gt;&lt;author&gt;Sevilla, M.&lt;/author&gt;&lt;author&gt;Al-Jumialy, A. S. M.&lt;/author&gt;&lt;author&gt;Fuertes, A. B.&lt;/author&gt;&lt;author&gt;Mokaya, R.&lt;/author&gt;&lt;/authors&gt;&lt;/contributors&gt;&lt;auth-address&gt;Instituto Nacional del Carbon (CSIC) , Francisco Pintado Fe 26, Oviedo 33011, Spain.&amp;#xD;School of Chemistry, University of Nottingham , University Park, NG7 2RD Nottingham, United Kingdom.&lt;/auth-address&gt;&lt;titles&gt;&lt;title&gt;Optimization of the Pore Structure of Biomass-Based Carbons in Relation to Their Use for CO2 Capture under Low- and High-Pressure Regimes&lt;/title&gt;&lt;secondary-title&gt;ACS Appl Mater Interfaces&lt;/secondary-title&gt;&lt;/titles&gt;&lt;periodical&gt;&lt;full-title&gt;ACS Appl Mater Interfaces&lt;/full-title&gt;&lt;/periodical&gt;&lt;pages&gt;1623-1633&lt;/pages&gt;&lt;volume&gt;10&lt;/volume&gt;&lt;number&gt;2&lt;/number&gt;&lt;edition&gt;2017/12/21&lt;/edition&gt;&lt;keywords&gt;&lt;keyword&gt;activated carbon&lt;/keyword&gt;&lt;keyword&gt;adsorption&lt;/keyword&gt;&lt;keyword&gt;carbon capture&lt;/keyword&gt;&lt;keyword&gt;melamine&lt;/keyword&gt;&lt;keyword&gt;porosity&lt;/keyword&gt;&lt;keyword&gt;pressure&lt;/keyword&gt;&lt;/keywords&gt;&lt;dates&gt;&lt;year&gt;2018&lt;/year&gt;&lt;pub-dates&gt;&lt;date&gt;Jan 17&lt;/date&gt;&lt;/pub-dates&gt;&lt;/dates&gt;&lt;isbn&gt;1944-8252 (Electronic)&amp;#xD;1944-8244 (Linking)&lt;/isbn&gt;&lt;accession-num&gt;29261288&lt;/accession-num&gt;&lt;urls&gt;&lt;related-urls&gt;&lt;url&gt;https://www.ncbi.nlm.nih.gov/pubmed/29261288&lt;/url&gt;&lt;/related-urls&gt;&lt;/urls&gt;&lt;electronic-resource-num&gt;10.1021/acsami.7b10433&lt;/electronic-resource-num&gt;&lt;/record&gt;&lt;/Cite&gt;&lt;/EndNote&gt;</w:instrText>
      </w:r>
      <w:r w:rsidR="00F70136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47</w:t>
      </w:r>
      <w:r w:rsidR="00F70136">
        <w:rPr>
          <w:rFonts w:ascii="Segoe UI" w:hAnsi="Segoe UI" w:cs="Segoe UI"/>
          <w:sz w:val="18"/>
          <w:szCs w:val="18"/>
        </w:rPr>
        <w:fldChar w:fldCharType="end"/>
      </w:r>
    </w:p>
    <w:p w14:paraId="144B0C26" w14:textId="4B11A54A" w:rsidR="002F0065" w:rsidRDefault="00E10488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96. </w:t>
      </w:r>
      <w:r w:rsidR="00E94C77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ingh&lt;/Author&gt;&lt;Year&gt;2019&lt;/Year&gt;&lt;RecNum&gt;37502&lt;/RecNum&gt;&lt;DisplayText&gt;&lt;style face="superscript"&gt;148&lt;/style&gt;&lt;/DisplayText&gt;&lt;record&gt;&lt;rec-number&gt;37502&lt;/rec-number&gt;&lt;foreign-keys&gt;&lt;key app="EN" db-id="r5ret2dtz5zsdced22nvf9tg0rrv0trsv2w9" timestamp="1632864799"&gt;37502&lt;/key&gt;&lt;/foreign-keys&gt;&lt;ref-type name="Journal Article"&gt;17&lt;/ref-type&gt;&lt;contributors&gt;&lt;authors&gt;&lt;author&gt;Singh, Gurwinder&lt;/author&gt;&lt;author&gt;Lakhi, Kripal S.&lt;/author&gt;&lt;author&gt;Sathish, C. I.&lt;/author&gt;&lt;author&gt;Ramadass, Kavitha&lt;/author&gt;&lt;author&gt;Yang, Jae-Hun&lt;/author&gt;&lt;author&gt;Vinu, Ajayan&lt;/author&gt;&lt;/authors&gt;&lt;/contributors&gt;&lt;titles&gt;&lt;title&gt;Oxygen-Functionalized Mesoporous Activated Carbons Derived from Casein and Their Superior CO2 Adsorption Capacity at Both Low- and High-Pressure Regimes&lt;/title&gt;&lt;secondary-title&gt;ACS Applied Nano Materials&lt;/secondary-title&gt;&lt;/titles&gt;&lt;periodical&gt;&lt;full-title&gt;ACS Applied Nano Materials&lt;/full-title&gt;&lt;/periodical&gt;&lt;pages&gt;1604-1613&lt;/pages&gt;&lt;volume&gt;2&lt;/volume&gt;&lt;number&gt;3&lt;/number&gt;&lt;section&gt;1604&lt;/section&gt;&lt;dates&gt;&lt;year&gt;2019&lt;/year&gt;&lt;/dates&gt;&lt;isbn&gt;2574-0970&amp;#xD;2574-0970&lt;/isbn&gt;&lt;urls&gt;&lt;/urls&gt;&lt;electronic-resource-num&gt;10.1021/acsanm.9b00059&lt;/electronic-resource-num&gt;&lt;/record&gt;&lt;/Cite&gt;&lt;/EndNote&gt;</w:instrText>
      </w:r>
      <w:r w:rsidR="00E94C77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48</w:t>
      </w:r>
      <w:r w:rsidR="00E94C77">
        <w:rPr>
          <w:rFonts w:ascii="Segoe UI" w:hAnsi="Segoe UI" w:cs="Segoe UI"/>
          <w:sz w:val="18"/>
          <w:szCs w:val="18"/>
        </w:rPr>
        <w:fldChar w:fldCharType="end"/>
      </w:r>
    </w:p>
    <w:p w14:paraId="0520279B" w14:textId="7F156756" w:rsidR="000807C5" w:rsidRDefault="002F0065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97. </w:t>
      </w:r>
      <w:r w:rsidR="000807C5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hao&lt;/Author&gt;&lt;Year&gt;2020&lt;/Year&gt;&lt;RecNum&gt;37503&lt;/RecNum&gt;&lt;DisplayText&gt;&lt;style face="superscript"&gt;149&lt;/style&gt;&lt;/DisplayText&gt;&lt;record&gt;&lt;rec-number&gt;37503&lt;/rec-number&gt;&lt;foreign-keys&gt;&lt;key app="EN" db-id="r5ret2dtz5zsdced22nvf9tg0rrv0trsv2w9" timestamp="1632864803"&gt;37503&lt;/key&gt;&lt;/foreign-keys&gt;&lt;ref-type name="Journal Article"&gt;17&lt;/ref-type&gt;&lt;contributors&gt;&lt;authors&gt;&lt;author&gt;Shao, L.&lt;/author&gt;&lt;author&gt;Sang, Y.&lt;/author&gt;&lt;author&gt;Liu, N.&lt;/author&gt;&lt;author&gt;Liu, J.&lt;/author&gt;&lt;author&gt;Zhan, P.&lt;/author&gt;&lt;author&gt;Huang, J.&lt;/author&gt;&lt;author&gt;Chen, J.&lt;/author&gt;&lt;/authors&gt;&lt;/contributors&gt;&lt;auth-address&gt;Ministry of Forestry Bioethanol Research Center, School of Materials Science and Engineering, Central South University of Forestry and Technology, Changsha 410004, China.&amp;#xD;College of Chemistry and Chemical Engineering, Central South University, Changsha 410083, China.&amp;#xD;College of Resources and Environment, Hunan Agricultural University, Changsha 410128, China.&lt;/auth-address&gt;&lt;titles&gt;&lt;title&gt;Selectable Microporous Carbons Derived from Poplar Wood by Three Preparation Routes for CO2 Capture&lt;/title&gt;&lt;secondary-title&gt;ACS Omega&lt;/secondary-title&gt;&lt;/titles&gt;&lt;periodical&gt;&lt;full-title&gt;ACS Omega&lt;/full-title&gt;&lt;/periodical&gt;&lt;pages&gt;17450-17462&lt;/pages&gt;&lt;volume&gt;5&lt;/volume&gt;&lt;number&gt;28&lt;/number&gt;&lt;edition&gt;2020/07/28&lt;/edition&gt;&lt;dates&gt;&lt;year&gt;2020&lt;/year&gt;&lt;pub-dates&gt;&lt;date&gt;Jul 21&lt;/date&gt;&lt;/pub-dates&gt;&lt;/dates&gt;&lt;isbn&gt;2470-1343 (Electronic)&amp;#xD;2470-1343 (Linking)&lt;/isbn&gt;&lt;accession-num&gt;32715230&lt;/accession-num&gt;&lt;urls&gt;&lt;related-urls&gt;&lt;url&gt;https://www.ncbi.nlm.nih.gov/pubmed/32715230&lt;/url&gt;&lt;/related-urls&gt;&lt;/urls&gt;&lt;custom2&gt;PMC7377076&lt;/custom2&gt;&lt;electronic-resource-num&gt;10.1021/acsomega.0c01918&lt;/electronic-resource-num&gt;&lt;/record&gt;&lt;/Cite&gt;&lt;/EndNote&gt;</w:instrText>
      </w:r>
      <w:r w:rsidR="000807C5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49</w:t>
      </w:r>
      <w:r w:rsidR="000807C5">
        <w:rPr>
          <w:rFonts w:ascii="Segoe UI" w:hAnsi="Segoe UI" w:cs="Segoe UI"/>
          <w:sz w:val="18"/>
          <w:szCs w:val="18"/>
        </w:rPr>
        <w:fldChar w:fldCharType="end"/>
      </w:r>
    </w:p>
    <w:p w14:paraId="1F07A886" w14:textId="09B0974D" w:rsidR="00F8713D" w:rsidRDefault="000807C5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>98.</w:t>
      </w:r>
      <w:r w:rsidR="00F8713D">
        <w:rPr>
          <w:rFonts w:ascii="Segoe UI" w:hAnsi="Segoe UI" w:cs="Segoe UI"/>
          <w:sz w:val="18"/>
          <w:szCs w:val="18"/>
        </w:rPr>
        <w:t xml:space="preserve"> </w:t>
      </w:r>
      <w:r w:rsidR="00F8713D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Chen&lt;/Author&gt;&lt;Year&gt;2018&lt;/Year&gt;&lt;RecNum&gt;37504&lt;/RecNum&gt;&lt;DisplayText&gt;&lt;style face="superscript"&gt;150&lt;/style&gt;&lt;/DisplayText&gt;&lt;record&gt;&lt;rec-number&gt;37504&lt;/rec-number&gt;&lt;foreign-keys&gt;&lt;key app="EN" db-id="r5ret2dtz5zsdced22nvf9tg0rrv0trsv2w9" timestamp="1632864805"&gt;37504&lt;/key&gt;&lt;/foreign-keys&gt;&lt;ref-type name="Journal Article"&gt;17&lt;/ref-type&gt;&lt;contributors&gt;&lt;authors&gt;&lt;author&gt;Chen, Zehong&lt;/author&gt;&lt;author&gt;Zhuo, Hao&lt;/author&gt;&lt;author&gt;Hu, Yijie&lt;/author&gt;&lt;author&gt;Zhong, Linxin&lt;/author&gt;&lt;author&gt;Peng, Xinwen&lt;/author&gt;&lt;author&gt;Jing, Shuangshuang&lt;/author&gt;&lt;author&gt;Liu, Qingzhong&lt;/author&gt;&lt;author&gt;Zhang, Xiaoting&lt;/author&gt;&lt;author&gt;Liu, Chuanfu&lt;/author&gt;&lt;author&gt;Sun, Runcang&lt;/author&gt;&lt;/authors&gt;&lt;/contributors&gt;&lt;titles&gt;&lt;title&gt;Self-Biotemplate Preparation of Hierarchical Porous Carbon with Rational Mesopore Ratio and High Oxygen Content for an Ultrahigh Energy-Density Supercapacitor&lt;/title&gt;&lt;secondary-title&gt;ACS Sustainable Chemistry &amp;amp; Engineering&lt;/secondary-title&gt;&lt;/titles&gt;&lt;periodical&gt;&lt;full-title&gt;ACS Sustainable Chemistry &amp;amp; Engineering&lt;/full-title&gt;&lt;/periodical&gt;&lt;pages&gt;7138-7150&lt;/pages&gt;&lt;volume&gt;6&lt;/volume&gt;&lt;number&gt;5&lt;/number&gt;&lt;section&gt;7138&lt;/section&gt;&lt;dates&gt;&lt;year&gt;2018&lt;/year&gt;&lt;/dates&gt;&lt;isbn&gt;2168-0485&amp;#xD;2168-0485&lt;/isbn&gt;&lt;urls&gt;&lt;/urls&gt;&lt;electronic-resource-num&gt;10.1021/acssuschemeng.8b01159&lt;/electronic-resource-num&gt;&lt;/record&gt;&lt;/Cite&gt;&lt;/EndNote&gt;</w:instrText>
      </w:r>
      <w:r w:rsidR="00F8713D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50</w:t>
      </w:r>
      <w:r w:rsidR="00F8713D">
        <w:rPr>
          <w:rFonts w:ascii="Segoe UI" w:hAnsi="Segoe UI" w:cs="Segoe UI"/>
          <w:sz w:val="18"/>
          <w:szCs w:val="18"/>
        </w:rPr>
        <w:fldChar w:fldCharType="end"/>
      </w:r>
    </w:p>
    <w:p w14:paraId="35DB9634" w14:textId="223C0CA9" w:rsidR="00E02375" w:rsidRDefault="00F8713D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99. </w:t>
      </w:r>
      <w:r w:rsidR="00E02375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hi&lt;/Author&gt;&lt;Year&gt;2019&lt;/Year&gt;&lt;RecNum&gt;37507&lt;/RecNum&gt;&lt;DisplayText&gt;&lt;style face="superscript"&gt;151&lt;/style&gt;&lt;/DisplayText&gt;&lt;record&gt;&lt;rec-number&gt;37507&lt;/rec-number&gt;&lt;foreign-keys&gt;&lt;key app="EN" db-id="r5ret2dtz5zsdced22nvf9tg0rrv0trsv2w9" timestamp="1632864816"&gt;37507&lt;/key&gt;&lt;/foreign-keys&gt;&lt;ref-type name="Journal Article"&gt;17&lt;/ref-type&gt;&lt;contributors&gt;&lt;authors&gt;&lt;author&gt;Shi, Jinsong&lt;/author&gt;&lt;author&gt;Yan, Nanfu&lt;/author&gt;&lt;author&gt;Cui, Hongmin&lt;/author&gt;&lt;author&gt;Xu, Jianguo&lt;/author&gt;&lt;author&gt;Liu, Yuewei&lt;/author&gt;&lt;author&gt;Zhang, Shaowei&lt;/author&gt;&lt;/authors&gt;&lt;/contributors&gt;&lt;titles&gt;&lt;title&gt;Salt Template Synthesis of Nitrogen and Sulfur Co-Doped Porous Carbons as CO2 Adsorbents&lt;/title&gt;&lt;secondary-title&gt;ACS Sustainable Chemistry &amp;amp; Engineering&lt;/secondary-title&gt;&lt;/titles&gt;&lt;periodical&gt;&lt;full-title&gt;ACS Sustainable Chemistry &amp;amp; Engineering&lt;/full-title&gt;&lt;/periodical&gt;&lt;pages&gt;19513-19521&lt;/pages&gt;&lt;volume&gt;7&lt;/volume&gt;&lt;number&gt;24&lt;/number&gt;&lt;section&gt;19513&lt;/section&gt;&lt;dates&gt;&lt;year&gt;2019&lt;/year&gt;&lt;/dates&gt;&lt;isbn&gt;2168-0485&amp;#xD;2168-0485&lt;/isbn&gt;&lt;urls&gt;&lt;/urls&gt;&lt;electronic-resource-num&gt;10.1021/acssuschemeng.9b04574&lt;/electronic-resource-num&gt;&lt;/record&gt;&lt;/Cite&gt;&lt;/EndNote&gt;</w:instrText>
      </w:r>
      <w:r w:rsidR="00E02375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51</w:t>
      </w:r>
      <w:r w:rsidR="00E02375">
        <w:rPr>
          <w:rFonts w:ascii="Segoe UI" w:hAnsi="Segoe UI" w:cs="Segoe UI"/>
          <w:sz w:val="18"/>
          <w:szCs w:val="18"/>
        </w:rPr>
        <w:fldChar w:fldCharType="end"/>
      </w:r>
    </w:p>
    <w:p w14:paraId="139BAA97" w14:textId="45887024" w:rsidR="00E02375" w:rsidRDefault="00E02375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00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ingh&lt;/Author&gt;&lt;Year&gt;2019&lt;/Year&gt;&lt;RecNum&gt;37506&lt;/RecNum&gt;&lt;DisplayText&gt;&lt;style face="superscript"&gt;152&lt;/style&gt;&lt;/DisplayText&gt;&lt;record&gt;&lt;rec-number&gt;37506&lt;/rec-number&gt;&lt;foreign-keys&gt;&lt;key app="EN" db-id="r5ret2dtz5zsdced22nvf9tg0rrv0trsv2w9" timestamp="1632864812"&gt;37506&lt;/key&gt;&lt;/foreign-keys&gt;&lt;ref-type name="Journal Article"&gt;17&lt;/ref-type&gt;&lt;contributors&gt;&lt;authors&gt;&lt;author&gt;Singh, Gurwinder&lt;/author&gt;&lt;author&gt;Lakhi, Kripal S.&lt;/author&gt;&lt;author&gt;Ramadass, Kavitha&lt;/author&gt;&lt;author&gt;Sathish, C. I.&lt;/author&gt;&lt;author&gt;Vinu, Ajayan&lt;/author&gt;&lt;/authors&gt;&lt;/contributors&gt;&lt;titles&gt;&lt;title&gt;High-Performance Biomass-Derived Activated Porous Biocarbons for Combined Pre- and Post-Combustion CO2 Capture&lt;/title&gt;&lt;secondary-title&gt;ACS Sustainable Chemistry &amp;amp; Engineering&lt;/secondary-title&gt;&lt;/titles&gt;&lt;periodical&gt;&lt;full-title&gt;ACS Sustainable Chemistry &amp;amp; Engineering&lt;/full-title&gt;&lt;/periodical&gt;&lt;pages&gt;7412-7420&lt;/pages&gt;&lt;volume&gt;7&lt;/volume&gt;&lt;number&gt;7&lt;/number&gt;&lt;section&gt;7412&lt;/section&gt;&lt;dates&gt;&lt;year&gt;2019&lt;/year&gt;&lt;/dates&gt;&lt;isbn&gt;2168-0485&amp;#xD;2168-0485&lt;/isbn&gt;&lt;urls&gt;&lt;/urls&gt;&lt;electronic-resource-num&gt;10.1021/acssuschemeng.9b00921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52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7E38ACE4" w14:textId="3138A4CB" w:rsidR="00E81624" w:rsidRDefault="00E02375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01. </w:t>
      </w:r>
      <w:r w:rsidR="00E81624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Yang&lt;/Author&gt;&lt;Year&gt;2018&lt;/Year&gt;&lt;RecNum&gt;37505&lt;/RecNum&gt;&lt;DisplayText&gt;&lt;style face="superscript"&gt;153&lt;/style&gt;&lt;/DisplayText&gt;&lt;record&gt;&lt;rec-number&gt;37505&lt;/rec-number&gt;&lt;foreign-keys&gt;&lt;key app="EN" db-id="r5ret2dtz5zsdced22nvf9tg0rrv0trsv2w9" timestamp="1632864809"&gt;37505&lt;/key&gt;&lt;/foreign-keys&gt;&lt;ref-type name="Journal Article"&gt;17&lt;/ref-type&gt;&lt;contributors&gt;&lt;authors&gt;&lt;author&gt;Yang, Fangqi&lt;/author&gt;&lt;author&gt;Wang, Jun&lt;/author&gt;&lt;author&gt;Liu, Lu&lt;/author&gt;&lt;author&gt;Zhang, Peixin&lt;/author&gt;&lt;author&gt;Yu, Weikang&lt;/author&gt;&lt;author&gt;Deng, Qiang&lt;/author&gt;&lt;author&gt;Zeng, Zheling&lt;/author&gt;&lt;author&gt;Deng, Shuguang&lt;/author&gt;&lt;/authors&gt;&lt;/contributors&gt;&lt;titles&gt;&lt;title&gt;Synthesis of Porous Carbons with High N-Content from Shrimp Shells for Efficient CO2-Capture and Gas Separation&lt;/title&gt;&lt;secondary-title&gt;ACS Sustainable Chemistry &amp;amp; Engineering&lt;/secondary-title&gt;&lt;/titles&gt;&lt;periodical&gt;&lt;full-title&gt;ACS Sustainable Chemistry &amp;amp; Engineering&lt;/full-title&gt;&lt;/periodical&gt;&lt;pages&gt;15550-15559&lt;/pages&gt;&lt;volume&gt;6&lt;/volume&gt;&lt;number&gt;11&lt;/number&gt;&lt;section&gt;15550&lt;/section&gt;&lt;dates&gt;&lt;year&gt;2018&lt;/year&gt;&lt;/dates&gt;&lt;isbn&gt;2168-0485&amp;#xD;2168-0485&lt;/isbn&gt;&lt;urls&gt;&lt;/urls&gt;&lt;electronic-resource-num&gt;10.1021/acssuschemeng.8b03995&lt;/electronic-resource-num&gt;&lt;/record&gt;&lt;/Cite&gt;&lt;/EndNote&gt;</w:instrText>
      </w:r>
      <w:r w:rsidR="00E81624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53</w:t>
      </w:r>
      <w:r w:rsidR="00E81624">
        <w:rPr>
          <w:rFonts w:ascii="Segoe UI" w:hAnsi="Segoe UI" w:cs="Segoe UI"/>
          <w:sz w:val="18"/>
          <w:szCs w:val="18"/>
        </w:rPr>
        <w:fldChar w:fldCharType="end"/>
      </w:r>
    </w:p>
    <w:p w14:paraId="0D2BE66D" w14:textId="6B77ADFA" w:rsidR="0095713A" w:rsidRDefault="0095713A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02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Vorokhta&lt;/Author&gt;&lt;Year&gt;2021&lt;/Year&gt;&lt;RecNum&gt;37527&lt;/RecNum&gt;&lt;DisplayText&gt;&lt;style face="superscript"&gt;154&lt;/style&gt;&lt;/DisplayText&gt;&lt;record&gt;&lt;rec-number&gt;37527&lt;/rec-number&gt;&lt;foreign-keys&gt;&lt;key app="EN" db-id="r5ret2dtz5zsdced22nvf9tg0rrv0trsv2w9" timestamp="1632864888"&gt;37527&lt;/key&gt;&lt;/foreign-keys&gt;&lt;ref-type name="Journal Article"&gt;17&lt;/ref-type&gt;&lt;contributors&gt;&lt;authors&gt;&lt;author&gt;Vorokhta, Maryna&lt;/author&gt;&lt;author&gt;Morávková, Jaroslava&lt;/author&gt;&lt;author&gt;Dopita, Milan&lt;/author&gt;&lt;author&gt;Zhigunov, Alexander&lt;/author&gt;&lt;author&gt;Šlouf, Miroslav&lt;/author&gt;&lt;author&gt;Pilař, Radim&lt;/author&gt;&lt;author&gt;Sazama, Petr&lt;/author&gt;&lt;/authors&gt;&lt;/contributors&gt;&lt;titles&gt;&lt;title&gt;Effect of micropores on CO2 capture in ordered mesoporous CMK-3 carbon at atmospheric pressure&lt;/title&gt;&lt;secondary-title&gt;Adsorption&lt;/secondary-title&gt;&lt;/titles&gt;&lt;periodical&gt;&lt;full-title&gt;Adsorption&lt;/full-title&gt;&lt;/periodical&gt;&lt;dates&gt;&lt;year&gt;2021&lt;/year&gt;&lt;/dates&gt;&lt;isbn&gt;0929-5607&amp;#xD;1572-8757&lt;/isbn&gt;&lt;urls&gt;&lt;/urls&gt;&lt;electronic-resource-num&gt;10.1007/s10450-021-00322-y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54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3F871101" w14:textId="2CCBACFA" w:rsidR="00EF310B" w:rsidRDefault="0095713A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03. </w:t>
      </w:r>
      <w:r w:rsidR="00817326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Chen&lt;/Author&gt;&lt;Year&gt;2018&lt;/Year&gt;&lt;RecNum&gt;37421&lt;/RecNum&gt;&lt;DisplayText&gt;&lt;style face="superscript"&gt;155&lt;/style&gt;&lt;/DisplayText&gt;&lt;record&gt;&lt;rec-number&gt;37421&lt;/rec-number&gt;&lt;foreign-keys&gt;&lt;key app="EN" db-id="r5ret2dtz5zsdced22nvf9tg0rrv0trsv2w9" timestamp="1632864514"&gt;37421&lt;/key&gt;&lt;/foreign-keys&gt;&lt;ref-type name="Journal Article"&gt;17&lt;/ref-type&gt;&lt;contributors&gt;&lt;authors&gt;&lt;author&gt;Chen, Changwei&lt;/author&gt;&lt;author&gt;Yu, Yanke&lt;/author&gt;&lt;author&gt;He, Chi&lt;/author&gt;&lt;author&gt;Wang, Li&lt;/author&gt;&lt;author&gt;Huang, Huang&lt;/author&gt;&lt;author&gt;Albilali, Reem&lt;/author&gt;&lt;author&gt;Cheng, Jie&lt;/author&gt;&lt;author&gt;Hao, Zhengping&lt;/author&gt;&lt;/authors&gt;&lt;/contributors&gt;&lt;titles&gt;&lt;title&gt;Efficient capture of CO2 over ordered micro-mesoporous hybrid carbon nanosphere&lt;/title&gt;&lt;secondary-title&gt;Applied Surface Science&lt;/secondary-title&gt;&lt;/titles&gt;&lt;periodical&gt;&lt;full-title&gt;Applied Surface Science&lt;/full-title&gt;&lt;abbr-1&gt;Appl. Surf. Sci.&lt;/abbr-1&gt;&lt;abbr-2&gt;Appl Surf Sci&lt;/abbr-2&gt;&lt;/periodical&gt;&lt;pages&gt;113-121&lt;/pages&gt;&lt;volume&gt;439&lt;/volume&gt;&lt;section&gt;113&lt;/section&gt;&lt;dates&gt;&lt;year&gt;2018&lt;/year&gt;&lt;/dates&gt;&lt;isbn&gt;01694332&lt;/isbn&gt;&lt;urls&gt;&lt;/urls&gt;&lt;electronic-resource-num&gt;10.1016/j.apsusc.2017.12.217&lt;/electronic-resource-num&gt;&lt;/record&gt;&lt;/Cite&gt;&lt;/EndNote&gt;</w:instrText>
      </w:r>
      <w:r w:rsidR="00817326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55</w:t>
      </w:r>
      <w:r w:rsidR="00817326">
        <w:rPr>
          <w:rFonts w:ascii="Segoe UI" w:hAnsi="Segoe UI" w:cs="Segoe UI"/>
          <w:sz w:val="18"/>
          <w:szCs w:val="18"/>
        </w:rPr>
        <w:fldChar w:fldCharType="end"/>
      </w:r>
      <w:r w:rsidR="00F37D0F">
        <w:rPr>
          <w:rFonts w:ascii="Segoe UI" w:hAnsi="Segoe UI" w:cs="Segoe UI"/>
          <w:sz w:val="18"/>
          <w:szCs w:val="18"/>
        </w:rPr>
        <w:t xml:space="preserve"> </w:t>
      </w:r>
    </w:p>
    <w:p w14:paraId="298A98DC" w14:textId="22C42DAB" w:rsidR="00BD2ED6" w:rsidRDefault="00BD2ED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04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Ma&lt;/Author&gt;&lt;Year&gt;2018&lt;/Year&gt;&lt;RecNum&gt;37420&lt;/RecNum&gt;&lt;DisplayText&gt;&lt;style face="superscript"&gt;156&lt;/style&gt;&lt;/DisplayText&gt;&lt;record&gt;&lt;rec-number&gt;37420&lt;/rec-number&gt;&lt;foreign-keys&gt;&lt;key app="EN" db-id="r5ret2dtz5zsdced22nvf9tg0rrv0trsv2w9" timestamp="1632864510"&gt;37420&lt;/key&gt;&lt;/foreign-keys&gt;&lt;ref-type name="Journal Article"&gt;17&lt;/ref-type&gt;&lt;contributors&gt;&lt;authors&gt;&lt;author&gt;Ma, Xiancheng&lt;/author&gt;&lt;author&gt;Li, Liqing&lt;/author&gt;&lt;author&gt;Chen, Ruofei&lt;/author&gt;&lt;author&gt;Wang, Chunhao&lt;/author&gt;&lt;author&gt;Li, Hailong&lt;/author&gt;&lt;author&gt;Wang, Shaobin&lt;/author&gt;&lt;/authors&gt;&lt;/contributors&gt;&lt;titles&gt;&lt;title&gt;Heteroatom-doped nanoporous carbon derived from MOF-5 for CO2 capture&lt;/title&gt;&lt;secondary-title&gt;Applied Surface Science&lt;/secondary-title&gt;&lt;/titles&gt;&lt;periodical&gt;&lt;full-title&gt;Applied Surface Science&lt;/full-title&gt;&lt;abbr-1&gt;Appl. Surf. Sci.&lt;/abbr-1&gt;&lt;abbr-2&gt;Appl Surf Sci&lt;/abbr-2&gt;&lt;/periodical&gt;&lt;pages&gt;494-502&lt;/pages&gt;&lt;volume&gt;435&lt;/volume&gt;&lt;section&gt;494&lt;/section&gt;&lt;dates&gt;&lt;year&gt;2018&lt;/year&gt;&lt;/dates&gt;&lt;isbn&gt;01694332&lt;/isbn&gt;&lt;urls&gt;&lt;/urls&gt;&lt;electronic-resource-num&gt;10.1016/j.apsusc.2017.11.069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56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42AF5944" w14:textId="20612ED0" w:rsidR="00A61FB4" w:rsidRDefault="00BD2ED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05. </w:t>
      </w:r>
      <w:r w:rsidR="00A61FB4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Qin&lt;/Author&gt;&lt;Year&gt;2019&lt;/Year&gt;&lt;RecNum&gt;37422&lt;/RecNum&gt;&lt;DisplayText&gt;&lt;style face="superscript"&gt;157&lt;/style&gt;&lt;/DisplayText&gt;&lt;record&gt;&lt;rec-number&gt;37422&lt;/rec-number&gt;&lt;foreign-keys&gt;&lt;key app="EN" db-id="r5ret2dtz5zsdced22nvf9tg0rrv0trsv2w9" timestamp="1632864518"&gt;37422&lt;/key&gt;&lt;/foreign-keys&gt;&lt;ref-type name="Journal Article"&gt;17&lt;/ref-type&gt;&lt;contributors&gt;&lt;authors&gt;&lt;author&gt;Qin, Fangfang&lt;/author&gt;&lt;author&gt;Guo, Zhongya&lt;/author&gt;&lt;author&gt;Wang, Jiashi&lt;/author&gt;&lt;author&gt;Qu, Shijie&lt;/author&gt;&lt;author&gt;Zuo, Pingping&lt;/author&gt;&lt;author&gt;Shen, Wenzhong&lt;/author&gt;&lt;/authors&gt;&lt;/contributors&gt;&lt;titles&gt;&lt;title&gt;Nitrogen-doped asphaltene-based porous carbon nanosheet for carbon dioxide capture&lt;/title&gt;&lt;secondary-title&gt;Applied Surface Science&lt;/secondary-title&gt;&lt;/titles&gt;&lt;periodical&gt;&lt;full-title&gt;Applied Surface Science&lt;/full-title&gt;&lt;abbr-1&gt;Appl. Surf. Sci.&lt;/abbr-1&gt;&lt;abbr-2&gt;Appl Surf Sci&lt;/abbr-2&gt;&lt;/periodical&gt;&lt;pages&gt;607-615&lt;/pages&gt;&lt;volume&gt;491&lt;/volume&gt;&lt;section&gt;607&lt;/section&gt;&lt;dates&gt;&lt;year&gt;2019&lt;/year&gt;&lt;/dates&gt;&lt;isbn&gt;01694332&lt;/isbn&gt;&lt;urls&gt;&lt;/urls&gt;&lt;electronic-resource-num&gt;10.1016/j.apsusc.2019.06.194&lt;/electronic-resource-num&gt;&lt;/record&gt;&lt;/Cite&gt;&lt;/EndNote&gt;</w:instrText>
      </w:r>
      <w:r w:rsidR="00A61FB4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57</w:t>
      </w:r>
      <w:r w:rsidR="00A61FB4">
        <w:rPr>
          <w:rFonts w:ascii="Segoe UI" w:hAnsi="Segoe UI" w:cs="Segoe UI"/>
          <w:sz w:val="18"/>
          <w:szCs w:val="18"/>
        </w:rPr>
        <w:fldChar w:fldCharType="end"/>
      </w:r>
    </w:p>
    <w:p w14:paraId="6C7828C8" w14:textId="7669BBFA" w:rsidR="00BD2ED6" w:rsidRDefault="00A61FB4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06. </w:t>
      </w:r>
      <w:r w:rsidR="003748BB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erafin&lt;/Author&gt;&lt;Year&gt;2019&lt;/Year&gt;&lt;RecNum&gt;37424&lt;/RecNum&gt;&lt;DisplayText&gt;&lt;style face="superscript"&gt;158&lt;/style&gt;&lt;/DisplayText&gt;&lt;record&gt;&lt;rec-number&gt;37424&lt;/rec-number&gt;&lt;foreign-keys&gt;&lt;key app="EN" db-id="r5ret2dtz5zsdced22nvf9tg0rrv0trsv2w9" timestamp="1632864525"&gt;37424&lt;/key&gt;&lt;/foreign-keys&gt;&lt;ref-type name="Journal Article"&gt;17&lt;/ref-type&gt;&lt;contributors&gt;&lt;authors&gt;&lt;author&gt;Serafin, Jarosław&lt;/author&gt;&lt;author&gt;Baca, Martyna&lt;/author&gt;&lt;author&gt;Biegun, Marcin&lt;/author&gt;&lt;author&gt;Mijowska, Ewa&lt;/author&gt;&lt;author&gt;Kaleńczuk, Ryszard J.&lt;/author&gt;&lt;author&gt;Sreńscek-Nazzal, Joanna&lt;/author&gt;&lt;author&gt;Michalkiewicz, Beata&lt;/author&gt;&lt;/authors&gt;&lt;/contributors&gt;&lt;titles&gt;&lt;title&gt;Direct conversion of biomass to nanoporous activated biocarbons for high CO2 adsorption and supercapacitor applications&lt;/title&gt;&lt;secondary-title&gt;Applied Surface Science&lt;/secondary-title&gt;&lt;/titles&gt;&lt;periodical&gt;&lt;full-title&gt;Applied Surface Science&lt;/full-title&gt;&lt;abbr-1&gt;Appl. Surf. Sci.&lt;/abbr-1&gt;&lt;abbr-2&gt;Appl Surf Sci&lt;/abbr-2&gt;&lt;/periodical&gt;&lt;volume&gt;497&lt;/volume&gt;&lt;section&gt;143722&lt;/section&gt;&lt;dates&gt;&lt;year&gt;2019&lt;/year&gt;&lt;/dates&gt;&lt;isbn&gt;01694332&lt;/isbn&gt;&lt;urls&gt;&lt;/urls&gt;&lt;electronic-resource-num&gt;10.1016/j.apsusc.2019.143722&lt;/electronic-resource-num&gt;&lt;/record&gt;&lt;/Cite&gt;&lt;/EndNote&gt;</w:instrText>
      </w:r>
      <w:r w:rsidR="003748BB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58</w:t>
      </w:r>
      <w:r w:rsidR="003748BB">
        <w:rPr>
          <w:rFonts w:ascii="Segoe UI" w:hAnsi="Segoe UI" w:cs="Segoe UI"/>
          <w:sz w:val="18"/>
          <w:szCs w:val="18"/>
        </w:rPr>
        <w:fldChar w:fldCharType="end"/>
      </w:r>
      <w:r w:rsidR="00BD2ED6">
        <w:rPr>
          <w:rFonts w:ascii="Segoe UI" w:hAnsi="Segoe UI" w:cs="Segoe UI"/>
          <w:sz w:val="18"/>
          <w:szCs w:val="18"/>
        </w:rPr>
        <w:t xml:space="preserve"> </w:t>
      </w:r>
    </w:p>
    <w:p w14:paraId="42CF59E6" w14:textId="2CFB240D" w:rsidR="00037360" w:rsidRDefault="003748BB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07. </w:t>
      </w:r>
      <w:r w:rsidR="00C420BF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Huang&lt;/Author&gt;&lt;Year&gt;2019&lt;/Year&gt;&lt;RecNum&gt;37471&lt;/RecNum&gt;&lt;DisplayText&gt;&lt;style face="superscript"&gt;159&lt;/style&gt;&lt;/DisplayText&gt;&lt;record&gt;&lt;rec-number&gt;37471&lt;/rec-number&gt;&lt;foreign-keys&gt;&lt;key app="EN" db-id="r5ret2dtz5zsdced22nvf9tg0rrv0trsv2w9" timestamp="1632864690"&gt;37471&lt;/key&gt;&lt;/foreign-keys&gt;&lt;ref-type name="Journal Article"&gt;17&lt;/ref-type&gt;&lt;contributors&gt;&lt;authors&gt;&lt;author&gt;Huang, Gege&lt;/author&gt;&lt;author&gt;Wu, Xingxing&lt;/author&gt;&lt;author&gt;Hou, Yanrui&lt;/author&gt;&lt;author&gt;Cai, Jinjun&lt;/author&gt;&lt;/authors&gt;&lt;/contributors&gt;&lt;titles&gt;&lt;title&gt;Sustainable porous carbons from garlic peel biowaste and KOH activation with an excellent CO2 adsorption performance&lt;/title&gt;&lt;secondary-title&gt;Biomass Conversion and Biorefinery&lt;/secondary-title&gt;&lt;/titles&gt;&lt;periodical&gt;&lt;full-title&gt;Biomass Conversion and Biorefinery&lt;/full-title&gt;&lt;/periodical&gt;&lt;pages&gt;267-276&lt;/pages&gt;&lt;volume&gt;10&lt;/volume&gt;&lt;number&gt;2&lt;/number&gt;&lt;section&gt;267&lt;/section&gt;&lt;dates&gt;&lt;year&gt;2019&lt;/year&gt;&lt;/dates&gt;&lt;isbn&gt;2190-6815&amp;#xD;2190-6823&lt;/isbn&gt;&lt;urls&gt;&lt;/urls&gt;&lt;electronic-resource-num&gt;10.1007/s13399-019-00412-6&lt;/electronic-resource-num&gt;&lt;/record&gt;&lt;/Cite&gt;&lt;/EndNote&gt;</w:instrText>
      </w:r>
      <w:r w:rsidR="00C420BF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59</w:t>
      </w:r>
      <w:r w:rsidR="00C420BF">
        <w:rPr>
          <w:rFonts w:ascii="Segoe UI" w:hAnsi="Segoe UI" w:cs="Segoe UI"/>
          <w:sz w:val="18"/>
          <w:szCs w:val="18"/>
        </w:rPr>
        <w:fldChar w:fldCharType="end"/>
      </w:r>
    </w:p>
    <w:p w14:paraId="57762DFA" w14:textId="0452E16C" w:rsidR="00810A30" w:rsidRDefault="00037360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08. </w:t>
      </w:r>
      <w:r w:rsidR="00810A30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Ismail&lt;/Author&gt;&lt;Year&gt;2020&lt;/Year&gt;&lt;RecNum&gt;37414&lt;/RecNum&gt;&lt;DisplayText&gt;&lt;style face="superscript"&gt;160&lt;/style&gt;&lt;/DisplayText&gt;&lt;record&gt;&lt;rec-number&gt;37414&lt;/rec-number&gt;&lt;foreign-keys&gt;&lt;key app="EN" db-id="r5ret2dtz5zsdced22nvf9tg0rrv0trsv2w9" timestamp="1632864486"&gt;37414&lt;/key&gt;&lt;/foreign-keys&gt;&lt;ref-type name="Journal Article"&gt;17&lt;/ref-type&gt;&lt;contributors&gt;&lt;authors&gt;&lt;author&gt;Ismail, Intan S.&lt;/author&gt;&lt;author&gt;Singh, Gurwinder&lt;/author&gt;&lt;author&gt;Smith, Paul&lt;/author&gt;&lt;author&gt;Kim, Sungho&lt;/author&gt;&lt;author&gt;Yang, Jae-Hun&lt;/author&gt;&lt;author&gt;Joseph, Stalin&lt;/author&gt;&lt;author&gt;Yusup, Suzana&lt;/author&gt;&lt;author&gt;Singh, Mandeep&lt;/author&gt;&lt;author&gt;Bansal, Vipul&lt;/author&gt;&lt;author&gt;Talapaneni, Siddulu N.&lt;/author&gt;&lt;author&gt;Vinu, Ajayan&lt;/author&gt;&lt;/authors&gt;&lt;/contributors&gt;&lt;titles&gt;&lt;title&gt;Oxygen functionalized porous activated biocarbons with high surface area derived from grape marc for enhanced capture of CO2 at elevated-pressure&lt;/title&gt;&lt;secondary-title&gt;Carbon&lt;/secondary-title&gt;&lt;/titles&gt;&lt;periodical&gt;&lt;full-title&gt;Carbon&lt;/full-title&gt;&lt;/periodical&gt;&lt;pages&gt;113-124&lt;/pages&gt;&lt;volume&gt;160&lt;/volume&gt;&lt;section&gt;113&lt;/section&gt;&lt;dates&gt;&lt;year&gt;2020&lt;/year&gt;&lt;/dates&gt;&lt;isbn&gt;00086223&lt;/isbn&gt;&lt;urls&gt;&lt;/urls&gt;&lt;electronic-resource-num&gt;10.1016/j.carbon.2020.01.008&lt;/electronic-resource-num&gt;&lt;/record&gt;&lt;/Cite&gt;&lt;/EndNote&gt;</w:instrText>
      </w:r>
      <w:r w:rsidR="00810A30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60</w:t>
      </w:r>
      <w:r w:rsidR="00810A30">
        <w:rPr>
          <w:rFonts w:ascii="Segoe UI" w:hAnsi="Segoe UI" w:cs="Segoe UI"/>
          <w:sz w:val="18"/>
          <w:szCs w:val="18"/>
        </w:rPr>
        <w:fldChar w:fldCharType="end"/>
      </w:r>
    </w:p>
    <w:p w14:paraId="480DAE26" w14:textId="73969083" w:rsidR="00810A30" w:rsidRDefault="00810A30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09. </w:t>
      </w:r>
      <w:r w:rsidR="003106B6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i&lt;/Author&gt;&lt;Year&gt;2017&lt;/Year&gt;&lt;RecNum&gt;37411&lt;/RecNum&gt;&lt;DisplayText&gt;&lt;style face="superscript"&gt;161&lt;/style&gt;&lt;/DisplayText&gt;&lt;record&gt;&lt;rec-number&gt;37411&lt;/rec-number&gt;&lt;foreign-keys&gt;&lt;key app="EN" db-id="r5ret2dtz5zsdced22nvf9tg0rrv0trsv2w9" timestamp="1632864472"&gt;37411&lt;/key&gt;&lt;/foreign-keys&gt;&lt;ref-type name="Journal Article"&gt;17&lt;/ref-type&gt;&lt;contributors&gt;&lt;authors&gt;&lt;author&gt;Li, Dawei&lt;/author&gt;&lt;author&gt;Zhou, Jiaojiao&lt;/author&gt;&lt;author&gt;Zhang, Zongbo&lt;/author&gt;&lt;author&gt;Li, Liangjun&lt;/author&gt;&lt;author&gt;Tian, Yuanyu&lt;/author&gt;&lt;author&gt;Lu, Yiming&lt;/author&gt;&lt;author&gt;Qiao, Yingyun&lt;/author&gt;&lt;author&gt;Li, Junhua&lt;/author&gt;&lt;author&gt;Wen, Ling&lt;/author&gt;&lt;/authors&gt;&lt;/contributors&gt;&lt;titles&gt;&lt;title&gt;Improving low-pressure CO2 capture performance of N-doped active carbons by adjusting flow rate of protective gas during alkali activation&lt;/title&gt;&lt;secondary-title&gt;Carbon&lt;/secondary-title&gt;&lt;/titles&gt;&lt;periodical&gt;&lt;full-title&gt;Carbon&lt;/full-title&gt;&lt;/periodical&gt;&lt;pages&gt;496-503&lt;/pages&gt;&lt;volume&gt;114&lt;/volume&gt;&lt;section&gt;496&lt;/section&gt;&lt;dates&gt;&lt;year&gt;2017&lt;/year&gt;&lt;/dates&gt;&lt;isbn&gt;00086223&lt;/isbn&gt;&lt;urls&gt;&lt;/urls&gt;&lt;electronic-resource-num&gt;10.1016/j.carbon.2016.12.039&lt;/electronic-resource-num&gt;&lt;/record&gt;&lt;/Cite&gt;&lt;/EndNote&gt;</w:instrText>
      </w:r>
      <w:r w:rsidR="003106B6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61</w:t>
      </w:r>
      <w:r w:rsidR="003106B6">
        <w:rPr>
          <w:rFonts w:ascii="Segoe UI" w:hAnsi="Segoe UI" w:cs="Segoe UI"/>
          <w:sz w:val="18"/>
          <w:szCs w:val="18"/>
        </w:rPr>
        <w:fldChar w:fldCharType="end"/>
      </w:r>
    </w:p>
    <w:p w14:paraId="571B3065" w14:textId="25B7ED91" w:rsidR="003106B6" w:rsidRDefault="003106B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10. </w:t>
      </w:r>
      <w:r w:rsidR="000F1279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ethia&lt;/Author&gt;&lt;Year&gt;2015&lt;/Year&gt;&lt;RecNum&gt;36722&lt;/RecNum&gt;&lt;DisplayText&gt;&lt;style face="superscript"&gt;162&lt;/style&gt;&lt;/DisplayText&gt;&lt;record&gt;&lt;rec-number&gt;36722&lt;/rec-number&gt;&lt;foreign-keys&gt;&lt;key app="EN" db-id="r5ret2dtz5zsdced22nvf9tg0rrv0trsv2w9" timestamp="1626826852"&gt;36722&lt;/key&gt;&lt;/foreign-keys&gt;&lt;ref-type name="Journal Article"&gt;17&lt;/ref-type&gt;&lt;contributors&gt;&lt;authors&gt;&lt;author&gt;Sethia, Govind&lt;/author&gt;&lt;author&gt;Sayari, Abdelhamid&lt;/author&gt;&lt;/authors&gt;&lt;/contributors&gt;&lt;titles&gt;&lt;title&gt;Comprehensive study of ultra-microporous nitrogen-doped activated carbon for CO2 capture&lt;/title&gt;&lt;secondary-title&gt;Carbon&lt;/secondary-title&gt;&lt;/titles&gt;&lt;periodical&gt;&lt;full-title&gt;Carbon&lt;/full-title&gt;&lt;/periodical&gt;&lt;pages&gt;68-80&lt;/pages&gt;&lt;volume&gt;93&lt;/volume&gt;&lt;section&gt;68&lt;/section&gt;&lt;dates&gt;&lt;year&gt;2015&lt;/year&gt;&lt;/dates&gt;&lt;isbn&gt;00086223&lt;/isbn&gt;&lt;urls&gt;&lt;/urls&gt;&lt;electronic-resource-num&gt;10.1016/j.carbon.2015.05.017&lt;/electronic-resource-num&gt;&lt;/record&gt;&lt;/Cite&gt;&lt;/EndNote&gt;</w:instrText>
      </w:r>
      <w:r w:rsidR="000F1279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62</w:t>
      </w:r>
      <w:r w:rsidR="000F1279">
        <w:rPr>
          <w:rFonts w:ascii="Segoe UI" w:hAnsi="Segoe UI" w:cs="Segoe UI"/>
          <w:sz w:val="18"/>
          <w:szCs w:val="18"/>
        </w:rPr>
        <w:fldChar w:fldCharType="end"/>
      </w:r>
    </w:p>
    <w:p w14:paraId="229A0CAB" w14:textId="5863B04F" w:rsidR="00877768" w:rsidRDefault="00877768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11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Zhang&lt;/Author&gt;&lt;Year&gt;2019&lt;/Year&gt;&lt;RecNum&gt;37413&lt;/RecNum&gt;&lt;DisplayText&gt;&lt;style face="superscript"&gt;163&lt;/style&gt;&lt;/DisplayText&gt;&lt;record&gt;&lt;rec-number&gt;37413&lt;/rec-number&gt;&lt;foreign-keys&gt;&lt;key app="EN" db-id="r5ret2dtz5zsdced22nvf9tg0rrv0trsv2w9" timestamp="1632864483"&gt;37413&lt;/key&gt;&lt;/foreign-keys&gt;&lt;ref-type name="Journal Article"&gt;17&lt;/ref-type&gt;&lt;contributors&gt;&lt;authors&gt;&lt;author&gt;Zhang, Zhen&lt;/author&gt;&lt;author&gt;Luo, Dan&lt;/author&gt;&lt;author&gt;Lui, Gregory&lt;/author&gt;&lt;author&gt;Li, Gaoran&lt;/author&gt;&lt;author&gt;Jiang, Gaopeng&lt;/author&gt;&lt;author&gt;Cano, Zachary Paul&lt;/author&gt;&lt;author&gt;Deng, Ya-Ping&lt;/author&gt;&lt;author&gt;Du, Xiaojuan&lt;/author&gt;&lt;author&gt;Yin, Song&lt;/author&gt;&lt;author&gt;Chen, Yifei&lt;/author&gt;&lt;author&gt;Zhang, Minhua&lt;/author&gt;&lt;author&gt;Yan, Zifeng&lt;/author&gt;&lt;author&gt;Chen, Zhongwei&lt;/author&gt;&lt;/authors&gt;&lt;/contributors&gt;&lt;titles&gt;&lt;title&gt;In-situ ion-activated carbon nanospheres with tunable ultramicroporosity for superior CO2 capture&lt;/title&gt;&lt;secondary-title&gt;Carbon&lt;/secondary-title&gt;&lt;/titles&gt;&lt;periodical&gt;&lt;full-title&gt;Carbon&lt;/full-title&gt;&lt;/periodical&gt;&lt;pages&gt;531-541&lt;/pages&gt;&lt;volume&gt;143&lt;/volume&gt;&lt;section&gt;531&lt;/section&gt;&lt;dates&gt;&lt;year&gt;2019&lt;/year&gt;&lt;/dates&gt;&lt;isbn&gt;00086223&lt;/isbn&gt;&lt;urls&gt;&lt;/urls&gt;&lt;electronic-resource-num&gt;10.1016/j.carbon.2018.10.096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63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474805B3" w14:textId="45F3B9E6" w:rsidR="00877768" w:rsidRDefault="00877768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12. </w:t>
      </w:r>
      <w:r w:rsidR="007D60A5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i&lt;/Author&gt;&lt;Year&gt;2015&lt;/Year&gt;&lt;RecNum&gt;37510&lt;/RecNum&gt;&lt;DisplayText&gt;&lt;style face="superscript"&gt;164&lt;/style&gt;&lt;/DisplayText&gt;&lt;record&gt;&lt;rec-number&gt;37510&lt;/rec-number&gt;&lt;foreign-keys&gt;&lt;key app="EN" db-id="r5ret2dtz5zsdced22nvf9tg0rrv0trsv2w9" timestamp="1632864829"&gt;37510&lt;/key&gt;&lt;/foreign-keys&gt;&lt;ref-type name="Journal Article"&gt;17&lt;/ref-type&gt;&lt;contributors&gt;&lt;authors&gt;&lt;author&gt;Li, Y.&lt;/author&gt;&lt;author&gt;Cao, M.&lt;/author&gt;&lt;/authors&gt;&lt;/contributors&gt;&lt;auth-address&gt;Key Laboratory of Cluster Science, Ministry of Education of China, Beijing Key Laboratory of Photoelectronic/Electrophotonic, Conversion Materials, Department of Chemistry, Beijing Institute of Technology, Beijing, 100081, P.R. China.&amp;#xD;Key Laboratory of Cluster Science, Ministry of Education of China, Beijing Key Laboratory of Photoelectronic/Electrophotonic, Conversion Materials, Department of Chemistry, Beijing Institute of Technology, Beijing, 100081, P.R. China. caomh@bit.edu.cn.&lt;/auth-address&gt;&lt;titles&gt;&lt;title&gt;Synthesis of High-Surface-Area Nitrogen-Doped Porous Carbon Microflowers and Their Efficient Carbon Dioxide Capture Performance&lt;/title&gt;&lt;secondary-title&gt;Chem Asian J&lt;/secondary-title&gt;&lt;/titles&gt;&lt;periodical&gt;&lt;full-title&gt;Chem Asian J&lt;/full-title&gt;&lt;/periodical&gt;&lt;pages&gt;1496-504&lt;/pages&gt;&lt;volume&gt;10&lt;/volume&gt;&lt;number&gt;7&lt;/number&gt;&lt;edition&gt;2015/04/23&lt;/edition&gt;&lt;keywords&gt;&lt;keyword&gt;carbon&lt;/keyword&gt;&lt;keyword&gt;carbon dioxide&lt;/keyword&gt;&lt;keyword&gt;high surface area&lt;/keyword&gt;&lt;keyword&gt;microflowers&lt;/keyword&gt;&lt;keyword&gt;microporous materials&lt;/keyword&gt;&lt;/keywords&gt;&lt;dates&gt;&lt;year&gt;2015&lt;/year&gt;&lt;pub-dates&gt;&lt;date&gt;Jul&lt;/date&gt;&lt;/pub-dates&gt;&lt;/dates&gt;&lt;isbn&gt;1861-471X (Electronic)&amp;#xD;1861-471X (Linking)&lt;/isbn&gt;&lt;accession-num&gt;25899780&lt;/accession-num&gt;&lt;urls&gt;&lt;related-urls&gt;&lt;url&gt;https://www.ncbi.nlm.nih.gov/pubmed/25899780&lt;/url&gt;&lt;/related-urls&gt;&lt;/urls&gt;&lt;electronic-resource-num&gt;10.1002/asia.201500185&lt;/electronic-resource-num&gt;&lt;/record&gt;&lt;/Cite&gt;&lt;/EndNote&gt;</w:instrText>
      </w:r>
      <w:r w:rsidR="007D60A5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64</w:t>
      </w:r>
      <w:r w:rsidR="007D60A5">
        <w:rPr>
          <w:rFonts w:ascii="Segoe UI" w:hAnsi="Segoe UI" w:cs="Segoe UI"/>
          <w:sz w:val="18"/>
          <w:szCs w:val="18"/>
        </w:rPr>
        <w:fldChar w:fldCharType="end"/>
      </w:r>
    </w:p>
    <w:p w14:paraId="18DDB801" w14:textId="232300E4" w:rsidR="001A150E" w:rsidRDefault="001A150E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13. </w:t>
      </w:r>
      <w:r w:rsidR="00D80841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Boujibar&lt;/Author&gt;&lt;Year&gt;2020&lt;/Year&gt;&lt;RecNum&gt;37511&lt;/RecNum&gt;&lt;DisplayText&gt;&lt;style face="superscript"&gt;165&lt;/style&gt;&lt;/DisplayText&gt;&lt;record&gt;&lt;rec-number&gt;37511&lt;/rec-number&gt;&lt;foreign-keys&gt;&lt;key app="EN" db-id="r5ret2dtz5zsdced22nvf9tg0rrv0trsv2w9" timestamp="1632864833"&gt;37511&lt;/key&gt;&lt;/foreign-keys&gt;&lt;ref-type name="Journal Article"&gt;17&lt;/ref-type&gt;&lt;contributors&gt;&lt;authors&gt;&lt;author&gt;Boujibar, Ouassim&lt;/author&gt;&lt;author&gt;Ghamouss, Fouad&lt;/author&gt;&lt;author&gt;Ghosh, Arunabh&lt;/author&gt;&lt;author&gt;Achak, Ouafae&lt;/aut</w:instrText>
      </w:r>
      <w:r w:rsidR="00F434CE">
        <w:rPr>
          <w:rFonts w:ascii="Segoe UI" w:hAnsi="Segoe UI" w:cs="Segoe UI" w:hint="eastAsia"/>
          <w:sz w:val="18"/>
          <w:szCs w:val="18"/>
        </w:rPr>
        <w:instrText>hor&gt;&lt;author&gt;Chafik, Tarik&lt;/author&gt;&lt;/authors&gt;&lt;/contributors&gt;&lt;titles&gt;&lt;title&gt;Efficient CO2 Capture by Ultra</w:instrText>
      </w:r>
      <w:r w:rsidR="00F434CE">
        <w:rPr>
          <w:rFonts w:ascii="Segoe UI" w:hAnsi="Segoe UI" w:cs="Segoe UI" w:hint="eastAsia"/>
          <w:sz w:val="18"/>
          <w:szCs w:val="18"/>
        </w:rPr>
        <w:instrText>‐</w:instrText>
      </w:r>
      <w:r w:rsidR="00F434CE">
        <w:rPr>
          <w:rFonts w:ascii="Segoe UI" w:hAnsi="Segoe UI" w:cs="Segoe UI" w:hint="eastAsia"/>
          <w:sz w:val="18"/>
          <w:szCs w:val="18"/>
        </w:rPr>
        <w:instrText>high Microporous Activated Carbon Made from Natural Coal&lt;/title&gt;&lt;secondary-title&gt;Chemical Engineering &amp;amp; Technology&lt;/secondary-title&gt;&lt;/titles&gt;&lt;peri</w:instrText>
      </w:r>
      <w:r w:rsidR="00F434CE">
        <w:rPr>
          <w:rFonts w:ascii="Segoe UI" w:hAnsi="Segoe UI" w:cs="Segoe UI"/>
          <w:sz w:val="18"/>
          <w:szCs w:val="18"/>
        </w:rPr>
        <w:instrText>odical&gt;&lt;full-title&gt;Chemical Engineering &amp;amp; Technology&lt;/full-title&gt;&lt;/periodical&gt;&lt;pages&gt;148-155&lt;/pages&gt;&lt;volume&gt;44&lt;/volume&gt;&lt;number&gt;1&lt;/number&gt;&lt;section&gt;148&lt;/section&gt;&lt;dates&gt;&lt;year&gt;2020&lt;/year&gt;&lt;/dates&gt;&lt;isbn&gt;0930-7516&amp;#xD;1521-4125&lt;/isbn&gt;&lt;urls&gt;&lt;/urls&gt;&lt;electronic-resource-num&gt;10.1002/ceat.202000138&lt;/electronic-resource-num&gt;&lt;/record&gt;&lt;/Cite&gt;&lt;/EndNote&gt;</w:instrText>
      </w:r>
      <w:r w:rsidR="00D80841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65</w:t>
      </w:r>
      <w:r w:rsidR="00D80841">
        <w:rPr>
          <w:rFonts w:ascii="Segoe UI" w:hAnsi="Segoe UI" w:cs="Segoe UI"/>
          <w:sz w:val="18"/>
          <w:szCs w:val="18"/>
        </w:rPr>
        <w:fldChar w:fldCharType="end"/>
      </w:r>
    </w:p>
    <w:p w14:paraId="5896E1CA" w14:textId="680AFCD2" w:rsidR="00D80841" w:rsidRDefault="00D80841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14. </w:t>
      </w:r>
      <w:r w:rsidR="00291312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González&lt;/Author&gt;&lt;Year&gt;2020&lt;/Year&gt;&lt;RecNum&gt;37426&lt;/RecNum&gt;&lt;DisplayText&gt;&lt;style face="superscript"&gt;166&lt;/style&gt;&lt;/DisplayText&gt;&lt;record&gt;&lt;rec-number&gt;37426&lt;/rec-number&gt;&lt;foreign-keys&gt;&lt;key app="EN" db-id="r5ret2dtz5zsdced22nvf9tg0rrv0trsv2w9" timestamp="1632864532"&gt;37426&lt;/key&gt;&lt;/foreign-keys&gt;&lt;ref-type name="Journal Article"&gt;17&lt;/ref-type&gt;&lt;contributors&gt;&lt;authors&gt;&lt;author&gt;González, Belén&lt;/author&gt;&lt;author&gt;Manyà, Joan J.&lt;/author&gt;&lt;/authors&gt;&lt;/contributors&gt;&lt;titles&gt;&lt;title&gt;Activated olive mill waste-based hydrochars as selective adsorbents for CO2 capture under postcombustion conditions&lt;/title&gt;&lt;secondary-title&gt;Chemical Engineering and Processing - Process Intensification&lt;/secondary-title&gt;&lt;/titles&gt;&lt;periodical&gt;&lt;full-title&gt;Chemical Engineering and Processing - Process Intensification&lt;/full-title&gt;&lt;/periodical&gt;&lt;volume&gt;149&lt;/volume&gt;&lt;section&gt;107830&lt;/section&gt;&lt;dates&gt;&lt;year&gt;2020&lt;/year&gt;&lt;/dates&gt;&lt;isbn&gt;02552701&lt;/isbn&gt;&lt;urls&gt;&lt;/urls&gt;&lt;electronic-resource-num&gt;10.1016/j.cep.2020.107830&lt;/electronic-resource-num&gt;&lt;/record&gt;&lt;/Cite&gt;&lt;/EndNote&gt;</w:instrText>
      </w:r>
      <w:r w:rsidR="00291312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66</w:t>
      </w:r>
      <w:r w:rsidR="00291312">
        <w:rPr>
          <w:rFonts w:ascii="Segoe UI" w:hAnsi="Segoe UI" w:cs="Segoe UI"/>
          <w:sz w:val="18"/>
          <w:szCs w:val="18"/>
        </w:rPr>
        <w:fldChar w:fldCharType="end"/>
      </w:r>
    </w:p>
    <w:p w14:paraId="07FEB3AF" w14:textId="63ED5213" w:rsidR="00291312" w:rsidRDefault="00291312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>115.</w:t>
      </w:r>
      <w:r w:rsidR="000E483F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Chen&lt;/Author&gt;&lt;Year&gt;2018&lt;/Year&gt;&lt;RecNum&gt;37439&lt;/RecNum&gt;&lt;DisplayText&gt;&lt;style face="superscript"&gt;167&lt;/style&gt;&lt;/DisplayText&gt;&lt;record&gt;&lt;rec-number&gt;37439&lt;/rec-number&gt;&lt;foreign-keys&gt;&lt;key app="EN" db-id="r5ret2dtz5zsdced22nvf9tg0rrv0trsv2w9" timestamp="1632864577"&gt;37439&lt;/key&gt;&lt;/foreign-keys&gt;&lt;ref-type name="Journal Article"&gt;17&lt;/ref-type&gt;&lt;contributors&gt;&lt;authors&gt;&lt;author&gt;Chen, Changwei&lt;/author&gt;&lt;author&gt;Huang, Huang&lt;/author&gt;&lt;author&gt;Yu, Yanke&lt;/author&gt;&lt;author&gt;Shi, Jianwen&lt;/author&gt;&lt;author&gt;He, Chi&lt;/author&gt;&lt;author&gt;Albilali, Reem&lt;/author&gt;&lt;author&gt;Pan, Hua&lt;/author&gt;&lt;/authors&gt;&lt;/contributors&gt;&lt;titles&gt;&lt;title&gt;Template-free synthesis of hierarchical porous carbon with controlled morphology for CO2 efficient capture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584-594&lt;/pages&gt;&lt;volume&gt;353&lt;/volume&gt;&lt;section&gt;584&lt;/section&gt;&lt;dates&gt;&lt;year&gt;2018&lt;/year&gt;&lt;/dates&gt;&lt;isbn&gt;13858947&lt;/isbn&gt;&lt;urls&gt;&lt;/urls&gt;&lt;electronic-resource-num&gt;10.1016/j.cej.2018.07.161&lt;/electronic-resource-num&gt;&lt;/record&gt;&lt;/Cite&gt;&lt;/EndNote&gt;</w:instrText>
      </w:r>
      <w:r w:rsidR="000E483F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67</w:t>
      </w:r>
      <w:r w:rsidR="000E483F">
        <w:rPr>
          <w:rFonts w:ascii="Segoe UI" w:hAnsi="Segoe UI" w:cs="Segoe UI"/>
          <w:sz w:val="18"/>
          <w:szCs w:val="18"/>
        </w:rPr>
        <w:fldChar w:fldCharType="end"/>
      </w:r>
    </w:p>
    <w:p w14:paraId="038A78BF" w14:textId="3BA4E750" w:rsidR="000E483F" w:rsidRDefault="000E483F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16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Deng&lt;/Author&gt;&lt;Year&gt;2016&lt;/Year&gt;&lt;RecNum&gt;37434&lt;/RecNum&gt;&lt;DisplayText&gt;&lt;style face="superscript"&gt;168&lt;/style&gt;&lt;/DisplayText&gt;&lt;record&gt;&lt;rec-number&gt;37434&lt;/rec-number&gt;&lt;foreign-keys&gt;&lt;key app="EN" db-id="r5ret2dtz5zsdced22nvf9tg0rrv0trsv2w9" timestamp="1632864556"&gt;37434&lt;/key&gt;&lt;/foreign-keys&gt;&lt;ref-type name="Journal Article"&gt;17&lt;/ref-type&gt;&lt;contributors&gt;&lt;authors&gt;&lt;author&gt;Deng, Shubo&lt;/author&gt;&lt;author&gt;Chen, Tao&lt;/author&gt;&lt;author&gt;Zhao, Tianning&lt;/author&gt;&lt;author&gt;Yao, Xiaolong&lt;/author&gt;&lt;author&gt;Wang, Bin&lt;/author&gt;&lt;author&gt;Huang, Jun&lt;/author&gt;&lt;author&gt;Wang, Yujue&lt;/author&gt;&lt;author&gt;Yu, Gang&lt;/author&gt;&lt;/authors&gt;&lt;/contributors&gt;&lt;titles&gt;&lt;title&gt;Role of micropores and nitrogen-containing groups in CO 2 adsorption on indole-3-butyric acid potassium derived carbons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98-105&lt;/pages&gt;&lt;volume&gt;286&lt;/volume&gt;&lt;section&gt;98&lt;/section&gt;&lt;dates&gt;&lt;year&gt;2016&lt;/year&gt;&lt;/dates&gt;&lt;isbn&gt;13858947&lt;/isbn&gt;&lt;urls&gt;&lt;/urls&gt;&lt;electronic-resource-num&gt;10.1016/j.cej.2015.10.061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68</w:t>
      </w:r>
      <w:r>
        <w:rPr>
          <w:rFonts w:ascii="Segoe UI" w:hAnsi="Segoe UI" w:cs="Segoe UI"/>
          <w:sz w:val="18"/>
          <w:szCs w:val="18"/>
        </w:rPr>
        <w:fldChar w:fldCharType="end"/>
      </w:r>
      <w:r>
        <w:rPr>
          <w:rFonts w:ascii="Segoe UI" w:hAnsi="Segoe UI" w:cs="Segoe UI"/>
          <w:sz w:val="18"/>
          <w:szCs w:val="18"/>
        </w:rPr>
        <w:t xml:space="preserve"> </w:t>
      </w:r>
    </w:p>
    <w:p w14:paraId="5C45BEA0" w14:textId="42875346" w:rsidR="000E483F" w:rsidRDefault="000E483F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>117.</w:t>
      </w:r>
      <w:r w:rsidR="004C39C7">
        <w:rPr>
          <w:rFonts w:ascii="Segoe UI" w:hAnsi="Segoe UI" w:cs="Segoe UI"/>
          <w:sz w:val="18"/>
          <w:szCs w:val="18"/>
        </w:rPr>
        <w:t xml:space="preserve"> </w:t>
      </w:r>
      <w:r w:rsidR="004C39C7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Durán-Jiménez&lt;/Author&gt;&lt;Year&gt;2020&lt;/Year&gt;&lt;RecNum&gt;37448&lt;/RecNum&gt;&lt;DisplayText&gt;&lt;style face="superscript"&gt;169&lt;/style&gt;&lt;/DisplayText&gt;&lt;record&gt;&lt;rec-number&gt;37448&lt;/rec-number&gt;&lt;foreign-keys&gt;&lt;key app="EN" db-id="r5ret2dtz5zsdced22nvf9tg0rrv0trsv2w9" timestamp="1632864609"&gt;37448&lt;/key&gt;&lt;/foreign-keys&gt;&lt;ref-type name="Journal Article"&gt;17&lt;/ref-type&gt;&lt;contributors&gt;&lt;authors&gt;&lt;author&gt;Durán-Jiménez, Gabriela&lt;/author&gt;&lt;author&gt;Stevens, Lee A.&lt;/author&gt;&lt;author&gt;Kostas, Emily T.&lt;/author&gt;&lt;author&gt;Hernández-Montoya, Virginia&lt;/author&gt;&lt;author&gt;Robinson, John P.&lt;/author&gt;&lt;author&gt;Binner, Eleanor R.&lt;/author&gt;&lt;/authors&gt;&lt;/contributors&gt;&lt;titles&gt;&lt;title&gt;Rapid, simple and sustainable synthesis of ultra-microporous carbons with high performance for CO2 uptake, via microwave heating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volume&gt;388&lt;/volume&gt;&lt;section&gt;124309&lt;/section&gt;&lt;dates&gt;&lt;year&gt;2020&lt;/year&gt;&lt;/dates&gt;&lt;isbn&gt;13858947&lt;/isbn&gt;&lt;urls&gt;&lt;/urls&gt;&lt;electronic-resource-num&gt;10.1016/j.cej.2020.124309&lt;/electronic-resource-num&gt;&lt;/record&gt;&lt;/Cite&gt;&lt;/EndNote&gt;</w:instrText>
      </w:r>
      <w:r w:rsidR="004C39C7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69</w:t>
      </w:r>
      <w:r w:rsidR="004C39C7">
        <w:rPr>
          <w:rFonts w:ascii="Segoe UI" w:hAnsi="Segoe UI" w:cs="Segoe UI"/>
          <w:sz w:val="18"/>
          <w:szCs w:val="18"/>
        </w:rPr>
        <w:fldChar w:fldCharType="end"/>
      </w:r>
    </w:p>
    <w:p w14:paraId="69D3430E" w14:textId="5B7F7DE5" w:rsidR="008137A6" w:rsidRDefault="008137A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18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Guo&lt;/Author&gt;&lt;Year&gt;2019&lt;/Year&gt;&lt;RecNum&gt;37445&lt;/RecNum&gt;&lt;DisplayText&gt;&lt;style face="superscript"&gt;170&lt;/style&gt;&lt;/DisplayText&gt;&lt;record&gt;&lt;rec-number&gt;37445&lt;/rec-number&gt;&lt;foreign-keys&gt;&lt;key app="EN" db-id="r5ret2dtz5zsdced22nvf9tg0rrv0trsv2w9" timestamp="1632864599"&gt;37445&lt;/key&gt;&lt;/foreign-keys&gt;&lt;ref-type name="Journal Article"&gt;17&lt;/ref-type&gt;&lt;contributors&gt;&lt;authors&gt;&lt;author&gt;Guo, Qirui&lt;/author&gt;&lt;author&gt;Chen, Chong&lt;/author&gt;&lt;author&gt;Li, Zhong&lt;/author&gt;&lt;author&gt;Li, Xue&lt;/author&gt;&lt;author&gt;Wang, Huijuan&lt;/author&gt;&lt;author&gt;Feng, Nengjie&lt;/author&gt;&lt;author&gt;Wan, Hui&lt;/author&gt;&lt;author&gt;Guan, Guofeng&lt;/author&gt;&lt;/authors&gt;&lt;/contributors&gt;&lt;titles&gt;&lt;title&gt;Controllable construction of N-enriched hierarchically porous carbon nanosheets with enhanced performance for CO2 capture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414-423&lt;/pages&gt;&lt;volume&gt;371&lt;/volume&gt;&lt;section&gt;414&lt;/section&gt;&lt;dates&gt;&lt;year&gt;2019&lt;/year&gt;&lt;/dates&gt;&lt;isbn&gt;13858947&lt;/isbn&gt;&lt;urls&gt;&lt;/urls&gt;&lt;electronic-resource-num&gt;10.1016/j.cej.2019.04.062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70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40125DB3" w14:textId="06AEBB58" w:rsidR="008137A6" w:rsidRDefault="008137A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19. </w:t>
      </w:r>
      <w:r w:rsidR="00BD74A5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Kim&lt;/Author&gt;&lt;Year&gt;2020&lt;/Year&gt;&lt;RecNum&gt;37449&lt;/RecNum&gt;&lt;DisplayText&gt;&lt;style face="superscript"&gt;171&lt;/style&gt;&lt;/DisplayText&gt;&lt;record&gt;&lt;rec-number&gt;37449&lt;/rec-number&gt;&lt;foreign-keys&gt;&lt;key app="EN" db-id="r5ret2dtz5zsdced22nvf9tg0rrv0trsv2w9" timestamp="1632864613"&gt;37449&lt;/key&gt;&lt;/foreign-keys&gt;&lt;ref-type name="Journal Article"&gt;17&lt;/ref-type&gt;&lt;contributors&gt;&lt;authors&gt;&lt;author&gt;Kim, Min-Jeong&lt;/author&gt;&lt;author&gt;Choi, Seung Wan&lt;/author&gt;&lt;author&gt;Kim, Hyunwook&lt;/author&gt;&lt;author&gt;Mun, Sungyong&lt;/author&gt;&lt;author&gt;Lee, Ki Bong&lt;/author&gt;&lt;/authors&gt;&lt;/contributors&gt;&lt;titles&gt;&lt;title&gt;Simple synthesis of spent coffee ground-based microporous carbons using K2CO3 as an activation agent and their application to CO2 capture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volume&gt;397&lt;/volume&gt;&lt;section&gt;125404&lt;/section&gt;&lt;dates&gt;&lt;year&gt;2020&lt;/year&gt;&lt;/dates&gt;&lt;isbn&gt;13858947&lt;/isbn&gt;&lt;urls&gt;&lt;/urls&gt;&lt;electronic-resource-num&gt;10.1016/j.cej.2020.125404&lt;/electronic-resource-num&gt;&lt;/record&gt;&lt;/Cite&gt;&lt;/EndNote&gt;</w:instrText>
      </w:r>
      <w:r w:rsidR="00BD74A5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71</w:t>
      </w:r>
      <w:r w:rsidR="00BD74A5">
        <w:rPr>
          <w:rFonts w:ascii="Segoe UI" w:hAnsi="Segoe UI" w:cs="Segoe UI"/>
          <w:sz w:val="18"/>
          <w:szCs w:val="18"/>
        </w:rPr>
        <w:fldChar w:fldCharType="end"/>
      </w:r>
    </w:p>
    <w:p w14:paraId="3E75FF4D" w14:textId="0251C994" w:rsidR="00BD74A5" w:rsidRDefault="00BD74A5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20. </w:t>
      </w:r>
      <w:r w:rsidR="00A7130C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i&lt;/Author&gt;&lt;Year&gt;2019&lt;/Year&gt;&lt;RecNum&gt;37442&lt;/RecNum&gt;&lt;DisplayText&gt;&lt;style face="superscript"&gt;172&lt;/style&gt;&lt;/DisplayText&gt;&lt;record&gt;&lt;rec-number&gt;37442&lt;/rec-number&gt;&lt;foreign-keys&gt;&lt;key app="EN" db-id="r5ret2dtz5zsdced22nvf9tg0rrv0trsv2w9" timestamp="1632864588"&gt;37442&lt;/key&gt;&lt;/foreign-keys&gt;&lt;ref-type name="Journal Article"&gt;17&lt;/ref-type&gt;&lt;contributors&gt;&lt;authors&gt;&lt;author&gt;Li, Jiaxin&lt;/author&gt;&lt;author&gt;Michalkiewicz, Beata&lt;/author&gt;&lt;author&gt;Min, Jiakang&lt;/author&gt;&lt;author&gt;Ma, Changde&lt;/author&gt;&lt;author&gt;Chen, Xuecheng&lt;/author&gt;&lt;author&gt;Gong, Jiang&lt;/author&gt;&lt;author&gt;Mijowska, Ewa&lt;/author&gt;&lt;author&gt;Tang, Tao&lt;/author&gt;&lt;/authors&gt;&lt;/contributors&gt;&lt;titles&gt;&lt;title&gt;Selective preparation of biomass-derived porous carbon with controllable pore sizes toward highly efficient CO2 capture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250-259&lt;/pages&gt;&lt;volume&gt;360&lt;/volume&gt;&lt;section&gt;250&lt;/section&gt;&lt;dates&gt;&lt;year&gt;2019&lt;/year&gt;&lt;/dates&gt;&lt;isbn&gt;13858947&lt;/isbn&gt;&lt;urls&gt;&lt;/urls&gt;&lt;electronic-resource-num&gt;10.1016/j.cej.2018.11.204&lt;/electronic-resource-num&gt;&lt;/record&gt;&lt;/Cite&gt;&lt;/EndNote&gt;</w:instrText>
      </w:r>
      <w:r w:rsidR="00A7130C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72</w:t>
      </w:r>
      <w:r w:rsidR="00A7130C">
        <w:rPr>
          <w:rFonts w:ascii="Segoe UI" w:hAnsi="Segoe UI" w:cs="Segoe UI"/>
          <w:sz w:val="18"/>
          <w:szCs w:val="18"/>
        </w:rPr>
        <w:fldChar w:fldCharType="end"/>
      </w:r>
    </w:p>
    <w:p w14:paraId="13ABCD32" w14:textId="64325628" w:rsidR="00A7130C" w:rsidRDefault="00A7130C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21. </w:t>
      </w:r>
      <w:r w:rsidR="00454410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ou&lt;/Author&gt;&lt;Year&gt;2020&lt;/Year&gt;&lt;RecNum&gt;37450&lt;/RecNum&gt;&lt;DisplayText&gt;&lt;style face="superscript"&gt;173&lt;/style&gt;&lt;/DisplayText&gt;&lt;record&gt;&lt;rec-number&gt;37450&lt;/rec-number&gt;&lt;foreign-keys&gt;&lt;key app="EN" db-id="r5ret2dtz5zsdced22nvf9tg0rrv0trsv2w9" timestamp="1632864616"&gt;37450&lt;/key&gt;&lt;/foreign-keys&gt;&lt;ref-type name="Journal Article"&gt;17&lt;/ref-type&gt;&lt;contributors&gt;&lt;authors&gt;&lt;author&gt;Lou, Yin-Cong&lt;/author&gt;&lt;author&gt;Qi, Shi-Chao&lt;/author&gt;&lt;author&gt;Xue, Ding-Ming&lt;/author&gt;&lt;author&gt;Gu, Chen&lt;/author&gt;&lt;author&gt;Zhou, Rui&lt;/author&gt;&lt;author&gt;Liu, Xiao-Qin&lt;/author&gt;&lt;author&gt;Sun, Lin-Bing&lt;/author&gt;&lt;/authors&gt;&lt;/contributors&gt;&lt;titles&gt;&lt;title&gt;Solvent-free synthesis of N-containing polymers with high cross-linking degree to generate N-doped porous carbons for high-efficiency CO2 capture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volume&gt;399&lt;/volume&gt;&lt;section&gt;125845&lt;/section&gt;&lt;dates&gt;&lt;year&gt;2020&lt;/year&gt;&lt;/dates&gt;&lt;isbn&gt;13858947&lt;/isbn&gt;&lt;urls&gt;&lt;/urls&gt;&lt;electronic-resource-num&gt;10.1016/j.cej.2020.125845&lt;/electronic-resource-num&gt;&lt;/record&gt;&lt;/Cite&gt;&lt;/EndNote&gt;</w:instrText>
      </w:r>
      <w:r w:rsidR="00454410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73</w:t>
      </w:r>
      <w:r w:rsidR="00454410">
        <w:rPr>
          <w:rFonts w:ascii="Segoe UI" w:hAnsi="Segoe UI" w:cs="Segoe UI"/>
          <w:sz w:val="18"/>
          <w:szCs w:val="18"/>
        </w:rPr>
        <w:fldChar w:fldCharType="end"/>
      </w:r>
    </w:p>
    <w:p w14:paraId="485E6DD0" w14:textId="3B2C538E" w:rsidR="00D46322" w:rsidRDefault="00454410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22. </w:t>
      </w:r>
      <w:r w:rsidR="009D4532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Manyà&lt;/Author&gt;&lt;Year&gt;2018&lt;/Year&gt;&lt;RecNum&gt;37436&lt;/RecNum&gt;&lt;DisplayText&gt;&lt;style face="superscript"&gt;174&lt;/style&gt;&lt;/DisplayText&gt;&lt;record&gt;&lt;rec-number&gt;37436&lt;/rec-number&gt;&lt;foreign-keys&gt;&lt;key app="EN" db-id="r5ret2dtz5zsdced22nvf9tg0rrv0trsv2w9" timestamp="1632864566"&gt;37436&lt;/key&gt;&lt;/foreign-keys&gt;&lt;ref-type name="Journal Article"&gt;17&lt;/ref-type&gt;&lt;contributors&gt;&lt;authors&gt;&lt;author&gt;Manyà, Joan J.&lt;/author&gt;&lt;author&gt;González, Belén&lt;/author&gt;&lt;author&gt;Azuara, Manuel&lt;/author&gt;&lt;author&gt;Arner, Gabriel&lt;/author&gt;&lt;/authors&gt;&lt;/contributors&gt;&lt;titles&gt;&lt;title&gt;Ultra-microporous adsorbents prepared from vine shoots-derived biochar with high CO2 uptake and CO2/N2 selectivity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631-639&lt;/pages&gt;&lt;volume&gt;345&lt;/volume&gt;&lt;section&gt;631&lt;/section&gt;&lt;dates&gt;&lt;year&gt;2018&lt;/year&gt;&lt;/dates&gt;&lt;isbn&gt;13858947&lt;/isbn&gt;&lt;urls&gt;&lt;/urls&gt;&lt;electronic-resource-num&gt;10.1016/j.cej.2018.01.092&lt;/electronic-resource-num&gt;&lt;/record&gt;&lt;/Cite&gt;&lt;/EndNote&gt;</w:instrText>
      </w:r>
      <w:r w:rsidR="009D4532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74</w:t>
      </w:r>
      <w:r w:rsidR="009D4532">
        <w:rPr>
          <w:rFonts w:ascii="Segoe UI" w:hAnsi="Segoe UI" w:cs="Segoe UI"/>
          <w:sz w:val="18"/>
          <w:szCs w:val="18"/>
        </w:rPr>
        <w:fldChar w:fldCharType="end"/>
      </w:r>
    </w:p>
    <w:p w14:paraId="5D1D9D5B" w14:textId="50E7B00E" w:rsidR="00743BDA" w:rsidRDefault="00D46322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lastRenderedPageBreak/>
        <w:t>123.</w:t>
      </w:r>
      <w:r w:rsidR="00743BDA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Peng&lt;/Author&gt;&lt;Year&gt;2019&lt;/Year&gt;&lt;RecNum&gt;37444&lt;/RecNum&gt;&lt;DisplayText&gt;&lt;style face="superscript"&gt;175&lt;/style&gt;&lt;/DisplayText&gt;&lt;record&gt;&lt;rec-number&gt;37444&lt;/rec-number&gt;&lt;foreign-keys&gt;&lt;key app="EN" db-id="r5ret2dtz5zsdced22nvf9tg0rrv0trsv2w9" timestamp="1632864596"&gt;37444&lt;/key&gt;&lt;/foreign-keys&gt;&lt;ref-type name="Journal Article"&gt;17&lt;/ref-type&gt;&lt;contributors&gt;&lt;authors&gt;&lt;author&gt;Peng, An-Zhong&lt;/author&gt;&lt;author&gt;Qi, Shi-Chao&lt;/author&gt;&lt;author&gt;Liu, Xin&lt;/author&gt;&lt;author&gt;Xue, Ding-Ming&lt;/author&gt;&lt;author&gt;Peng, Song-Song&lt;/author&gt;&lt;author&gt;Yu, Guo-Xing&lt;/author&gt;&lt;author&gt;Liu, Xiao-Qin&lt;/author&gt;&lt;author&gt;Sun, Lin-Bing&lt;/author&gt;&lt;/authors&gt;&lt;/contributors&gt;&lt;titles&gt;&lt;title&gt;Fabrication of N-doped porous carbons for enhanced CO2 capture: Rational design of an ammoniated polymer precursor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170-179&lt;/pages&gt;&lt;volume&gt;369&lt;/volume&gt;&lt;section&gt;170&lt;/section&gt;&lt;dates&gt;&lt;year&gt;2019&lt;/year&gt;&lt;/dates&gt;&lt;isbn&gt;13858947&lt;/isbn&gt;&lt;urls&gt;&lt;/urls&gt;&lt;electronic-resource-num&gt;10.1016/j.cej.2019.03.038&lt;/electronic-resource-num&gt;&lt;/record&gt;&lt;/Cite&gt;&lt;/EndNote&gt;</w:instrText>
      </w:r>
      <w:r w:rsidR="00743BDA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75</w:t>
      </w:r>
      <w:r w:rsidR="00743BDA">
        <w:rPr>
          <w:rFonts w:ascii="Segoe UI" w:hAnsi="Segoe UI" w:cs="Segoe UI"/>
          <w:sz w:val="18"/>
          <w:szCs w:val="18"/>
        </w:rPr>
        <w:fldChar w:fldCharType="end"/>
      </w:r>
    </w:p>
    <w:p w14:paraId="350CEA0A" w14:textId="783C3772" w:rsidR="00743BDA" w:rsidRDefault="00743BDA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>124.</w:t>
      </w:r>
      <w:r w:rsidR="003336EE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Rao&lt;/Author&gt;&lt;Year&gt;2019&lt;/Year&gt;&lt;RecNum&gt;37443&lt;/RecNum&gt;&lt;DisplayText&gt;&lt;style face="superscript"&gt;176&lt;/style&gt;&lt;/DisplayText&gt;&lt;record&gt;&lt;rec-number&gt;37443&lt;/rec-number&gt;&lt;foreign-keys&gt;&lt;key app="EN" db-id="r5ret2dtz5zsdced22nvf9tg0rrv0trsv2w9" timestamp="1632864592"&gt;37443&lt;/key&gt;&lt;/foreign-keys&gt;&lt;ref-type name="Journal Article"&gt;17&lt;/ref-type&gt;&lt;contributors&gt;&lt;authors&gt;&lt;author&gt;Rao, Linli&lt;/author&gt;&lt;author&gt;Ma, Rui&lt;/author&gt;&lt;author&gt;Liu, Shenfang&lt;/author&gt;&lt;author&gt;Wang, Linlin&lt;/author&gt;&lt;author&gt;Wu, Zhenzhen&lt;/author&gt;&lt;author&gt;Yang, Jie&lt;/author&gt;&lt;author&gt;Hu, Xin&lt;/author&gt;&lt;/authors&gt;&lt;/contributors&gt;&lt;titles&gt;&lt;title&gt;Nitrogen enriched porous carbons from d-glucose with excellent CO2 capture performance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794-801&lt;/pages&gt;&lt;volume&gt;362&lt;/volume&gt;&lt;section&gt;794&lt;/section&gt;&lt;dates&gt;&lt;year&gt;2019&lt;/year&gt;&lt;/dates&gt;&lt;isbn&gt;13858947&lt;/isbn&gt;&lt;urls&gt;&lt;/urls&gt;&lt;electronic-resource-num&gt;10.1016/j.cej.2019.01.093&lt;/electronic-resource-num&gt;&lt;/record&gt;&lt;/Cite&gt;&lt;/EndNote&gt;</w:instrText>
      </w:r>
      <w:r w:rsidR="003336EE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76</w:t>
      </w:r>
      <w:r w:rsidR="003336EE">
        <w:rPr>
          <w:rFonts w:ascii="Segoe UI" w:hAnsi="Segoe UI" w:cs="Segoe UI"/>
          <w:sz w:val="18"/>
          <w:szCs w:val="18"/>
        </w:rPr>
        <w:fldChar w:fldCharType="end"/>
      </w:r>
    </w:p>
    <w:p w14:paraId="2D87B8BD" w14:textId="064FDE26" w:rsidR="003336EE" w:rsidRDefault="003336EE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25. </w:t>
      </w:r>
      <w:r w:rsidR="00AB0E43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hao&lt;/Author&gt;&lt;Year&gt;2018&lt;/Year&gt;&lt;RecNum&gt;37438&lt;/RecNum&gt;&lt;DisplayText&gt;&lt;style face="superscript"&gt;177&lt;/style&gt;&lt;/DisplayText&gt;&lt;record&gt;&lt;rec-number&gt;37438&lt;/rec-number&gt;&lt;foreign-keys&gt;&lt;key app="EN" db-id="r5ret2dtz5zsdced22nvf9tg0rrv0trsv2w9" timestamp="1632864573"&gt;37438&lt;/key&gt;&lt;/foreign-keys&gt;&lt;ref-type name="Journal Article"&gt;17&lt;/ref-type&gt;&lt;contributors&gt;&lt;authors&gt;&lt;author&gt;Shao, Lishu&lt;/author&gt;&lt;author&gt;Sang, Yafei&lt;/author&gt;&lt;author&gt;Huang, Jianhan&lt;/author&gt;&lt;author&gt;Liu, You-Nian&lt;/author&gt;&lt;/authors&gt;&lt;/contributors&gt;&lt;titles&gt;&lt;title&gt;Triazine-based hyper-cross-linked polymers with inorganic-organic hybrid framework derived porous carbons for CO2 capture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1-14&lt;/pages&gt;&lt;volume&gt;353&lt;/volume&gt;&lt;section&gt;1&lt;/section&gt;&lt;dates&gt;&lt;year&gt;2018&lt;/year&gt;&lt;/dates&gt;&lt;isbn&gt;13858947&lt;/isbn&gt;&lt;urls&gt;&lt;/urls&gt;&lt;electronic-resource-num&gt;10.1016/j.cej.2018.07.108&lt;/electronic-resource-num&gt;&lt;/record&gt;&lt;/Cite&gt;&lt;/EndNote&gt;</w:instrText>
      </w:r>
      <w:r w:rsidR="00AB0E43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77</w:t>
      </w:r>
      <w:r w:rsidR="00AB0E43">
        <w:rPr>
          <w:rFonts w:ascii="Segoe UI" w:hAnsi="Segoe UI" w:cs="Segoe UI"/>
          <w:sz w:val="18"/>
          <w:szCs w:val="18"/>
        </w:rPr>
        <w:fldChar w:fldCharType="end"/>
      </w:r>
    </w:p>
    <w:p w14:paraId="6F214092" w14:textId="702371E7" w:rsidR="00AB0E43" w:rsidRDefault="00AB0E4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26. </w:t>
      </w:r>
      <w:r w:rsidR="00901572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Wu&lt;/Author&gt;&lt;Year&gt;2018&lt;/Year&gt;&lt;RecNum&gt;37437&lt;/RecNum&gt;&lt;DisplayText&gt;&lt;style face="superscript"&gt;178&lt;/style&gt;&lt;/DisplayText&gt;&lt;record&gt;&lt;rec-number&gt;37437&lt;/rec-number&gt;&lt;foreign-keys&gt;&lt;key app="EN" db-id="r5ret2dtz5zsdced22nvf9tg0rrv0trsv2w9" timestamp="1632864570"&gt;37437&lt;/key&gt;&lt;/foreign-keys&gt;&lt;ref-type name="Journal Article"&gt;17&lt;/ref-type&gt;&lt;contributors&gt;&lt;authors&gt;&lt;author&gt;Wu, Yang&lt;/author&gt;&lt;author&gt;Wang, Jiaxing&lt;/author&gt;&lt;author&gt;Muhammad, Yaseen&lt;/author&gt;&lt;author&gt;Subhan, Sidra&lt;/author&gt;&lt;author&gt;Zhang, Yibo&lt;/author&gt;&lt;author&gt;Ling, Yun&lt;/author&gt;&lt;author&gt;Li, Jing&lt;/author&gt;&lt;author&gt;Zhao, Zhongxing&lt;/author&gt;&lt;author&gt;Zhao, Zhenxia&lt;/author&gt;&lt;/authors&gt;&lt;/contributors&gt;&lt;titles&gt;&lt;title&gt;Pyrrolic N-enriched carbon fabricated from dopamine-melamine via fast mechanochemical copolymerization for highly selective separation of CO2 from CO2/N2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92-100&lt;/pages&gt;&lt;volume&gt;349&lt;/volume&gt;&lt;section&gt;92&lt;/section&gt;&lt;dates&gt;&lt;year&gt;2018&lt;/year&gt;&lt;/dates&gt;&lt;isbn&gt;13858947&lt;/isbn&gt;&lt;urls&gt;&lt;/urls&gt;&lt;electronic-resource-num&gt;10.1016/j.cej.2018.05.072&lt;/electronic-resource-num&gt;&lt;/record&gt;&lt;/Cite&gt;&lt;/EndNote&gt;</w:instrText>
      </w:r>
      <w:r w:rsidR="00901572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78</w:t>
      </w:r>
      <w:r w:rsidR="00901572">
        <w:rPr>
          <w:rFonts w:ascii="Segoe UI" w:hAnsi="Segoe UI" w:cs="Segoe UI"/>
          <w:sz w:val="18"/>
          <w:szCs w:val="18"/>
        </w:rPr>
        <w:fldChar w:fldCharType="end"/>
      </w:r>
    </w:p>
    <w:p w14:paraId="18F438FC" w14:textId="6CACBE60" w:rsidR="00901572" w:rsidRDefault="00901572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27. </w:t>
      </w:r>
      <w:r w:rsidR="0062329C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Yuan&lt;/Author&gt;&lt;Year&gt;2019&lt;/Year&gt;&lt;RecNum&gt;37447&lt;/RecNum&gt;&lt;DisplayText&gt;&lt;style face="superscript"&gt;179&lt;/style&gt;&lt;/DisplayText&gt;&lt;record&gt;&lt;rec-number&gt;37447&lt;/rec-number&gt;&lt;foreign-keys&gt;&lt;key app="EN" db-id="r5ret2dtz5zsdced22nvf9tg0rrv0trsv2w9" timestamp="1632864606"&gt;37447&lt;/key&gt;&lt;/foreign-keys&gt;&lt;ref-type name="Journal Article"&gt;17&lt;/ref-type&gt;&lt;contributors&gt;&lt;authors&gt;&lt;author&gt;Yuan, Haoran&lt;/author&gt;&lt;author&gt;Chen, Jian&lt;/author&gt;&lt;author&gt;Li, Denian&lt;/author&gt;&lt;author&gt;Chen, Huibing&lt;/author&gt;&lt;author&gt;Chen, Yong&lt;/author&gt;&lt;/authors&gt;&lt;/contributors&gt;&lt;titles&gt;&lt;title&gt;5 Ultramicropore-rich renewable porous carbon from biomass tar with excellent adsorption capacity and selectivity for CO2 capture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171-178&lt;/pages&gt;&lt;volume&gt;373&lt;/volume&gt;&lt;section&gt;171&lt;/section&gt;&lt;dates&gt;&lt;year&gt;2019&lt;/year&gt;&lt;/dates&gt;&lt;isbn&gt;13858947&lt;/isbn&gt;&lt;urls&gt;&lt;/urls&gt;&lt;electronic-resource-num&gt;10.1016/j.cej.2019.04.206&lt;/electronic-resource-num&gt;&lt;/record&gt;&lt;/Cite&gt;&lt;/EndNote&gt;</w:instrText>
      </w:r>
      <w:r w:rsidR="0062329C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79</w:t>
      </w:r>
      <w:r w:rsidR="0062329C">
        <w:rPr>
          <w:rFonts w:ascii="Segoe UI" w:hAnsi="Segoe UI" w:cs="Segoe UI"/>
          <w:sz w:val="18"/>
          <w:szCs w:val="18"/>
        </w:rPr>
        <w:fldChar w:fldCharType="end"/>
      </w:r>
    </w:p>
    <w:p w14:paraId="7C4D58EC" w14:textId="7D7A0584" w:rsidR="0062329C" w:rsidRDefault="0062329C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28. </w:t>
      </w:r>
      <w:r w:rsidR="00996F8E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Zhang&lt;/Author&gt;&lt;Year&gt;2019&lt;/Year&gt;&lt;RecNum&gt;37440&lt;/RecNum&gt;&lt;DisplayText&gt;&lt;style face="superscript"&gt;180&lt;/style&gt;&lt;/DisplayText&gt;&lt;record&gt;&lt;rec-number&gt;37440&lt;/rec-number&gt;&lt;foreign-keys&gt;&lt;key app="EN" db-id="r5ret2dtz5zsdced22nvf9tg0rrv0trsv2w9" timestamp="1632864579"&gt;37440&lt;/key&gt;&lt;/foreign-keys&gt;&lt;ref-type name="Journal Article"&gt;17&lt;/ref-type&gt;&lt;contributors&gt;&lt;authors&gt;&lt;author&gt;Zhang, Yan&lt;/author&gt;&lt;author&gt;Liu, Lu&lt;/author&gt;&lt;author&gt;Zhang, Peixin&lt;/author&gt;&lt;author&gt;Wang, Jun&lt;/author&gt;&lt;author&gt;Xu, Mai&lt;/author&gt;&lt;author&gt;Deng, Qiang&lt;/author&gt;&lt;author&gt;Zeng, Zheling&lt;/author&gt;&lt;author&gt;Deng, Shuguang&lt;/author&gt;&lt;/authors&gt;&lt;/contributors&gt;&lt;titles&gt;&lt;title&gt;Ultra-high surface area and nitrogen-rich porous carbons prepared by a low-temperature activation method with superior gas selective adsorption and outstanding supercapacitance performance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309-319&lt;/pages&gt;&lt;volume&gt;355&lt;/volume&gt;&lt;section&gt;309&lt;/section&gt;&lt;dates&gt;&lt;year&gt;2019&lt;/year&gt;&lt;/dates&gt;&lt;isbn&gt;13858947&lt;/isbn&gt;&lt;urls&gt;&lt;/urls&gt;&lt;electronic-resource-num&gt;10.1016/j.cej.2018.08.169&lt;/electronic-resource-num&gt;&lt;/record&gt;&lt;/Cite&gt;&lt;/EndNote&gt;</w:instrText>
      </w:r>
      <w:r w:rsidR="00996F8E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80</w:t>
      </w:r>
      <w:r w:rsidR="00996F8E">
        <w:rPr>
          <w:rFonts w:ascii="Segoe UI" w:hAnsi="Segoe UI" w:cs="Segoe UI"/>
          <w:sz w:val="18"/>
          <w:szCs w:val="18"/>
        </w:rPr>
        <w:fldChar w:fldCharType="end"/>
      </w:r>
    </w:p>
    <w:p w14:paraId="6E0B8B8E" w14:textId="5E35B84E" w:rsidR="00996F8E" w:rsidRDefault="00996F8E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29. </w:t>
      </w:r>
      <w:r w:rsidR="00864535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ingh&lt;/Author&gt;&lt;Year&gt;2017&lt;/Year&gt;&lt;RecNum&gt;37518&lt;/RecNum&gt;&lt;DisplayText&gt;&lt;style face="superscript"&gt;181&lt;/style&gt;&lt;/DisplayText&gt;&lt;record&gt;&lt;rec-number&gt;37518&lt;/rec-number&gt;&lt;foreign-keys&gt;&lt;key app="EN" db-id="r5ret2dtz5zsdced22nvf9tg0rr</w:instrText>
      </w:r>
      <w:r w:rsidR="00F434CE">
        <w:rPr>
          <w:rFonts w:ascii="Segoe UI" w:hAnsi="Segoe UI" w:cs="Segoe UI" w:hint="eastAsia"/>
          <w:sz w:val="18"/>
          <w:szCs w:val="18"/>
        </w:rPr>
        <w:instrText>v0trsv2w9" timestamp="1632864858"&gt;37518&lt;/key&gt;&lt;/foreign-keys&gt;&lt;ref-type name="Journal Article"&gt;17&lt;/ref-type&gt;&lt;contributors&gt;&lt;authors&gt;&lt;author&gt;Singh, Mr Gurwinder&lt;/author&gt;&lt;author&gt;Lakhi, Kripal S.&lt;/author&gt;&lt;author&gt;Park, Dae</w:instrText>
      </w:r>
      <w:r w:rsidR="00F434CE">
        <w:rPr>
          <w:rFonts w:ascii="Segoe UI" w:hAnsi="Segoe UI" w:cs="Segoe UI" w:hint="eastAsia"/>
          <w:sz w:val="18"/>
          <w:szCs w:val="18"/>
        </w:rPr>
        <w:instrText>‐</w:instrText>
      </w:r>
      <w:r w:rsidR="00F434CE">
        <w:rPr>
          <w:rFonts w:ascii="Segoe UI" w:hAnsi="Segoe UI" w:cs="Segoe UI" w:hint="eastAsia"/>
          <w:sz w:val="18"/>
          <w:szCs w:val="18"/>
        </w:rPr>
        <w:instrText>Hwan&lt;/author&gt;&lt;author&gt;Srivastava, Prashant&lt;/author&gt;&lt;author&gt;Naidu, Ravi&lt;/author&gt;&lt;author&gt;Vinu, Ajayan&lt;/author&gt;&lt;/authors&gt;&lt;/contributors&gt;&lt;titles&gt;&lt;title&gt;Facile One</w:instrText>
      </w:r>
      <w:r w:rsidR="00F434CE">
        <w:rPr>
          <w:rFonts w:ascii="Segoe UI" w:hAnsi="Segoe UI" w:cs="Segoe UI" w:hint="eastAsia"/>
          <w:sz w:val="18"/>
          <w:szCs w:val="18"/>
        </w:rPr>
        <w:instrText>‐</w:instrText>
      </w:r>
      <w:r w:rsidR="00F434CE">
        <w:rPr>
          <w:rFonts w:ascii="Segoe UI" w:hAnsi="Segoe UI" w:cs="Segoe UI" w:hint="eastAsia"/>
          <w:sz w:val="18"/>
          <w:szCs w:val="18"/>
        </w:rPr>
        <w:instrText>Pot Synthesis of Activated Porous Biocarbons with a High Nitrogen Content for CO&amp;#xD; 2&amp;#xD; Capture&lt;/title&gt;&lt;secondary-title&gt;ChemNanoMat</w:instrText>
      </w:r>
      <w:r w:rsidR="00F434CE">
        <w:rPr>
          <w:rFonts w:ascii="Segoe UI" w:hAnsi="Segoe UI" w:cs="Segoe UI"/>
          <w:sz w:val="18"/>
          <w:szCs w:val="18"/>
        </w:rPr>
        <w:instrText>&lt;/secondary-title&gt;&lt;/titles&gt;&lt;periodical&gt;&lt;full-title&gt;ChemNanoMat&lt;/full-title&gt;&lt;/periodical&gt;&lt;pages&gt;281-290&lt;/pages&gt;&lt;volume&gt;4&lt;/volume&gt;&lt;number&gt;3&lt;/number&gt;&lt;section&gt;281&lt;/section&gt;&lt;dates&gt;&lt;year&gt;2017&lt;/year&gt;&lt;/dates&gt;&lt;isbn&gt;2199-692X&amp;#xD;2199-692X&lt;/isbn&gt;&lt;urls&gt;&lt;/urls&gt;&lt;electronic-resource-num&gt;10.1002/cnma.201700348&lt;/electronic-resource-num&gt;&lt;/record&gt;&lt;/Cite&gt;&lt;/EndNote&gt;</w:instrText>
      </w:r>
      <w:r w:rsidR="00864535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81</w:t>
      </w:r>
      <w:r w:rsidR="00864535">
        <w:rPr>
          <w:rFonts w:ascii="Segoe UI" w:hAnsi="Segoe UI" w:cs="Segoe UI"/>
          <w:sz w:val="18"/>
          <w:szCs w:val="18"/>
        </w:rPr>
        <w:fldChar w:fldCharType="end"/>
      </w:r>
    </w:p>
    <w:p w14:paraId="3AF7E5A2" w14:textId="636F4891" w:rsidR="00864535" w:rsidRDefault="00864535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30. </w:t>
      </w:r>
      <w:r w:rsidR="00C04A05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Cui&lt;/Author&gt;&lt;Year&gt;2020&lt;/Year&gt;&lt;RecNum&gt;37473&lt;/RecNum&gt;&lt;DisplayText&gt;&lt;style face="superscript"&gt;182&lt;/style&gt;&lt;/DisplayText&gt;&lt;record&gt;&lt;rec-number&gt;37473&lt;/rec-number&gt;&lt;foreign-keys&gt;&lt;key app="EN" db-id="r5ret2dtz5zsdced22nvf9tg0rrv0trsv2w9" timestamp="1632864696"&gt;37473&lt;/key&gt;&lt;/foreign-keys&gt;&lt;ref-type name="Journal Article"&gt;17&lt;/ref-type&gt;&lt;contributors&gt;&lt;authors&gt;&lt;author&gt;Cui, Hongmin&lt;/author&gt;&lt;author&gt;Xu, Jianguo&lt;/author&gt;&lt;author&gt;Shi, Jinsong&lt;/author&gt;&lt;author&gt;Yan, Nanfu&lt;/author&gt;&lt;author&gt;Liu, Yuewei&lt;/author&gt;&lt;author&gt;Zhang, Shaowei&lt;/author&gt;&lt;/authors&gt;&lt;/contributors&gt;&lt;titles&gt;&lt;title&gt;Zinc Nitrate as an Activation Agent for the Synthesis of Nitrogen-Doped Porous Carbon and Its Application in CO2 Adsorption&lt;/title&gt;&lt;secondary-title&gt;Energy &amp;amp; Fuels&lt;/secondary-title&gt;&lt;/titles&gt;&lt;periodical&gt;&lt;full-title&gt;Energy &amp;amp; Fuels&lt;/full-title&gt;&lt;/periodical&gt;&lt;pages&gt;6069-6076&lt;/pages&gt;&lt;volume&gt;34&lt;/volume&gt;&lt;number&gt;5&lt;/number&gt;&lt;section&gt;6069&lt;/section&gt;&lt;dates&gt;&lt;year&gt;2020&lt;/year&gt;&lt;/dates&gt;&lt;isbn&gt;0887-0624&amp;#xD;1520-5029&lt;/isbn&gt;&lt;urls&gt;&lt;/urls&gt;&lt;electronic-resource-num&gt;10.1021/acs.energyfuels.0c00305&lt;/electronic-resource-num&gt;&lt;/record&gt;&lt;/Cite&gt;&lt;/EndNote&gt;</w:instrText>
      </w:r>
      <w:r w:rsidR="00C04A05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82</w:t>
      </w:r>
      <w:r w:rsidR="00C04A05">
        <w:rPr>
          <w:rFonts w:ascii="Segoe UI" w:hAnsi="Segoe UI" w:cs="Segoe UI"/>
          <w:sz w:val="18"/>
          <w:szCs w:val="18"/>
        </w:rPr>
        <w:fldChar w:fldCharType="end"/>
      </w:r>
    </w:p>
    <w:p w14:paraId="498BE418" w14:textId="7C7AA4C0" w:rsidR="00C04A05" w:rsidRDefault="00C04A05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31. </w:t>
      </w:r>
      <w:r w:rsidR="00A07C68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i&lt;/Author&gt;&lt;Year&gt;2019&lt;/Year&gt;&lt;RecNum&gt;37482&lt;/RecNum&gt;&lt;DisplayText&gt;&lt;style face="superscript"&gt;183&lt;/style&gt;&lt;/DisplayText&gt;&lt;record&gt;&lt;rec-number&gt;37482&lt;/rec-number&gt;&lt;foreign-keys&gt;&lt;key app="EN" db-id="r5ret2dtz5zsdced22nvf9tg0rrv0trsv2w9" timestamp="1632864731"&gt;37482&lt;/key&gt;&lt;/foreign-keys&gt;&lt;ref-type name="Journal Article"&gt;17&lt;/ref-type&gt;&lt;contributors&gt;&lt;authors&gt;&lt;author&gt;Li, Denian&lt;/author&gt;&lt;author&gt;Chen, Jian&lt;/author&gt;&lt;author&gt;Fan, Yukun&lt;/author&gt;&lt;author&gt;Deng, Lifang&lt;/author&gt;&lt;author&gt;Shan, Rui&lt;/author&gt;&lt;author&gt;Chen, Huibing&lt;/author&gt;&lt;author&gt;Yuan, Haoran&lt;/author&gt;&lt;author&gt;Chen, Yong&lt;/author&gt;&lt;/authors&gt;&lt;/contributors&gt;&lt;titles&gt;&lt;title&gt;Biomass-Tar-Enabled Nitrogen-Doped Highly Ultramicroporous Carbon as an Efficient Absorbent for CO2 Capture&lt;/title&gt;&lt;secondary-title&gt;Energy &amp;amp; Fuels&lt;/secondary-title&gt;&lt;/titles&gt;&lt;periodical&gt;&lt;full-title&gt;Energy &amp;amp; Fuels&lt;/full-title&gt;&lt;/periodical&gt;&lt;pages&gt;8927-8936&lt;/pages&gt;&lt;volume&gt;33&lt;/volume&gt;&lt;number&gt;9&lt;/number&gt;&lt;section&gt;8927&lt;/section&gt;&lt;dates&gt;&lt;year&gt;2019&lt;/year&gt;&lt;/dates&gt;&lt;isbn&gt;0887-0624&amp;#xD;1520-5029&lt;/isbn&gt;&lt;urls&gt;&lt;/urls&gt;&lt;electronic-resource-num&gt;10.1021/acs.energyfuels.9b01638&lt;/electronic-resource-num&gt;&lt;/record&gt;&lt;/Cite&gt;&lt;/EndNote&gt;</w:instrText>
      </w:r>
      <w:r w:rsidR="00A07C68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83</w:t>
      </w:r>
      <w:r w:rsidR="00A07C68">
        <w:rPr>
          <w:rFonts w:ascii="Segoe UI" w:hAnsi="Segoe UI" w:cs="Segoe UI"/>
          <w:sz w:val="18"/>
          <w:szCs w:val="18"/>
        </w:rPr>
        <w:fldChar w:fldCharType="end"/>
      </w:r>
    </w:p>
    <w:p w14:paraId="7762D75C" w14:textId="45DAAD0A" w:rsidR="00A07C68" w:rsidRDefault="00A07C68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32. </w:t>
      </w:r>
      <w:r w:rsidR="00B10141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iu&lt;/Author&gt;&lt;Year&gt;2019&lt;/Year&gt;&lt;RecNum&gt;37484&lt;/RecNum&gt;&lt;DisplayText&gt;&lt;style face="superscript"&gt;184&lt;/style&gt;&lt;/DisplayText&gt;&lt;record&gt;&lt;rec-number&gt;37484&lt;/rec-number&gt;&lt;foreign-keys&gt;&lt;key app="EN" db-id="r5ret2dtz5zsdced22nvf9tg0rrv0trsv2w9" timestamp="1632864736"&gt;37484&lt;/key&gt;&lt;/foreign-keys&gt;&lt;ref-type name="Journal Article"&gt;17&lt;/ref-type&gt;&lt;contributors&gt;&lt;authors&gt;&lt;author&gt;Liu, Shenfang&lt;/author&gt;&lt;author&gt;Li, Qian&lt;/author&gt;&lt;author&gt;Wang, Linlin&lt;/author&gt;&lt;author&gt;Ma, Rui&lt;/author&gt;&lt;author&gt;Zou, Jing&lt;/author&gt;&lt;author&gt;Huang, Lijiao&lt;/author&gt;&lt;author&gt;Hu, Xin&lt;/author&gt;&lt;/authors&gt;&lt;/contributors&gt;&lt;titles&gt;&lt;title&gt;Facile Single-Step Synthesis of Porous Carbons as Efficient CO2 Adsorbents&lt;/title&gt;&lt;secondary-title&gt;Energy &amp;amp; Fuels&lt;/secondary-title&gt;&lt;/titles&gt;&lt;periodical&gt;&lt;full-title&gt;Energy &amp;amp; Fuels&lt;/full-title&gt;&lt;/periodical&gt;&lt;pages&gt;11544-11551&lt;/pages&gt;&lt;volume&gt;33&lt;/volume&gt;&lt;number&gt;11&lt;/number&gt;&lt;section&gt;11544&lt;/section&gt;&lt;dates&gt;&lt;year&gt;2019&lt;/year&gt;&lt;/dates&gt;&lt;isbn&gt;0887-0624&amp;#xD;1520-5029&lt;/isbn&gt;&lt;urls&gt;&lt;/urls&gt;&lt;electronic-resource-num&gt;10.1021/acs.energyfuels.9b03233&lt;/electronic-resource-num&gt;&lt;/record&gt;&lt;/Cite&gt;&lt;/EndNote&gt;</w:instrText>
      </w:r>
      <w:r w:rsidR="00B10141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84</w:t>
      </w:r>
      <w:r w:rsidR="00B10141">
        <w:rPr>
          <w:rFonts w:ascii="Segoe UI" w:hAnsi="Segoe UI" w:cs="Segoe UI"/>
          <w:sz w:val="18"/>
          <w:szCs w:val="18"/>
        </w:rPr>
        <w:fldChar w:fldCharType="end"/>
      </w:r>
    </w:p>
    <w:p w14:paraId="03D0B03B" w14:textId="47111357" w:rsidR="00A85EAB" w:rsidRDefault="00A85EAB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33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iu&lt;/Author&gt;&lt;Year&gt;2019&lt;/Year&gt;&lt;RecNum&gt;37481&lt;/RecNum&gt;&lt;DisplayText&gt;&lt;style face="superscript"&gt;185&lt;/style&gt;&lt;/DisplayText&gt;&lt;record&gt;&lt;rec-number&gt;37481&lt;/rec-number&gt;&lt;foreign-keys&gt;&lt;key app="EN" db-id="r5ret2dtz5zsdced22nvf9tg0rrv0trsv2w9" timestamp="1632864728"&gt;37481&lt;/key&gt;&lt;/foreign-keys&gt;&lt;ref-type name="Journal Article"&gt;17&lt;/ref-type&gt;&lt;contributors&gt;&lt;authors&gt;&lt;author&gt;Liu, Shenfang&lt;/author&gt;&lt;author&gt;Yang, Pupu&lt;/author&gt;&lt;author&gt;Wang, Linlin&lt;/author&gt;&lt;author&gt;Li, Yuliang&lt;/author&gt;&lt;author&gt;Wu, Zhenzhen&lt;/author&gt;&lt;author&gt;Ma, Rui&lt;/author&gt;&lt;author&gt;Wu, Jiayi&lt;/author&gt;&lt;author&gt;Hu, Xin&lt;/author&gt;&lt;/authors&gt;&lt;/contributors&gt;&lt;titles&gt;&lt;title&gt;Nitrogen-Doped Porous Carbons from Lotus Leaf for CO2 Capture and Supercapacitor Electrodes&lt;/title&gt;&lt;secondary-title&gt;Energy &amp;amp; Fuels&lt;/secondary-title&gt;&lt;/titles&gt;&lt;periodical&gt;&lt;full-title&gt;Energy &amp;amp; Fuels&lt;/full-title&gt;&lt;/periodical&gt;&lt;pages&gt;6568-6576&lt;/pages&gt;&lt;volume&gt;33&lt;/volume&gt;&lt;number&gt;7&lt;/number&gt;&lt;section&gt;6568&lt;/section&gt;&lt;dates&gt;&lt;year&gt;2019&lt;/year&gt;&lt;/dates&gt;&lt;isbn&gt;0887-0624&amp;#xD;1520-5029&lt;/isbn&gt;&lt;urls&gt;&lt;/urls&gt;&lt;electronic-resource-num&gt;10.1021/acs.energyfuels.9b00886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85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36DA5045" w14:textId="31E537FC" w:rsidR="00513FCA" w:rsidRDefault="00513FCA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>134.</w:t>
      </w:r>
      <w:r w:rsidR="00E71FB1">
        <w:rPr>
          <w:rFonts w:ascii="Segoe UI" w:hAnsi="Segoe UI" w:cs="Segoe UI"/>
          <w:sz w:val="18"/>
          <w:szCs w:val="18"/>
        </w:rPr>
        <w:t xml:space="preserve"> </w:t>
      </w:r>
      <w:r w:rsidR="00E71FB1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Pang&lt;/Author&gt;&lt;Year&gt;2020&lt;/Year&gt;&lt;RecNum&gt;37474&lt;/RecNum&gt;&lt;DisplayText&gt;&lt;style face="superscript"&gt;186&lt;/style&gt;&lt;/DisplayText&gt;&lt;record&gt;&lt;rec-number&gt;37474&lt;/rec-number&gt;&lt;foreign-keys&gt;&lt;key app="EN" db-id="r5ret2dtz5zsdced22nvf9tg0rrv0trsv2w9" timestamp="1632864700"&gt;37474&lt;/key&gt;&lt;/foreign-keys&gt;&lt;ref-type name="Journal Article"&gt;17&lt;/ref-type&gt;&lt;contributors&gt;&lt;authors&gt;&lt;author&gt;Pang, Ruixue&lt;/author&gt;&lt;author&gt;Lu, Tingyan&lt;/author&gt;&lt;author&gt;Shao, Jiawei&lt;/author&gt;&lt;author&gt;Wang, Linlin&lt;/author&gt;&lt;author&gt;Wu, Xiaying&lt;/author&gt;&lt;author&gt;Qian, Xinyue&lt;/author&gt;&lt;author&gt;Hu, Xin&lt;/author&gt;&lt;/authors&gt;&lt;/contributors&gt;&lt;titles&gt;&lt;title&gt;Highly Efficient Nitrogen-Doped Porous Carbonaceous CO2 Adsorbents Derived from Biomass&lt;/title&gt;&lt;secondary-title&gt;Energy &amp;amp; Fuels&lt;/secondary-title&gt;&lt;/titles&gt;&lt;periodical&gt;&lt;full-title&gt;Energy &amp;amp; Fuels&lt;/full-title&gt;&lt;/periodical&gt;&lt;pages&gt;1620-1628&lt;/pages&gt;&lt;volume&gt;35&lt;/volume&gt;&lt;number&gt;2&lt;/number&gt;&lt;section&gt;1620&lt;/section&gt;&lt;dates&gt;&lt;year&gt;2020&lt;/year&gt;&lt;/dates&gt;&lt;isbn&gt;0887-0624&amp;#xD;1520-5029&lt;/isbn&gt;&lt;urls&gt;&lt;/urls&gt;&lt;electronic-resource-num&gt;10.1021/acs.energyfuels.0c03832&lt;/electronic-resource-num&gt;&lt;/record&gt;&lt;/Cite&gt;&lt;/EndNote&gt;</w:instrText>
      </w:r>
      <w:r w:rsidR="00E71FB1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86</w:t>
      </w:r>
      <w:r w:rsidR="00E71FB1">
        <w:rPr>
          <w:rFonts w:ascii="Segoe UI" w:hAnsi="Segoe UI" w:cs="Segoe UI"/>
          <w:sz w:val="18"/>
          <w:szCs w:val="18"/>
        </w:rPr>
        <w:fldChar w:fldCharType="end"/>
      </w:r>
    </w:p>
    <w:p w14:paraId="247B326D" w14:textId="7B030AB5" w:rsidR="00E71FB1" w:rsidRDefault="00E71FB1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35. </w:t>
      </w:r>
      <w:r w:rsidR="002F4834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Rao&lt;/Author&gt;&lt;Year&gt;2018&lt;/Year&gt;&lt;RecNum&gt;37480&lt;/RecNum&gt;&lt;DisplayText&gt;&lt;style face="superscript"&gt;187&lt;/style&gt;&lt;/DisplayText&gt;&lt;record&gt;&lt;rec-number&gt;37480&lt;/rec-number&gt;&lt;foreign-keys&gt;&lt;key app="EN" db-id="r5ret2dtz5zsdced22nvf9tg0rrv0trsv2w9" timestamp="1632864724"&gt;37480&lt;/key&gt;&lt;/foreign-keys&gt;&lt;ref-type name="Journal Article"&gt;17&lt;/ref-type&gt;&lt;contributors&gt;&lt;authors&gt;&lt;author&gt;Rao, Linli&lt;/author&gt;&lt;author&gt;Liu, Shenfang&lt;/author&gt;&lt;author&gt;Chen, Jiao&lt;/author&gt;&lt;author&gt;Wang, Linlin&lt;/author&gt;&lt;author&gt;An, Liying&lt;/author&gt;&lt;author&gt;Yang, Pupu&lt;/author&gt;&lt;author&gt;Hu, Xin&lt;/author&gt;&lt;/authors&gt;&lt;/contributors&gt;&lt;titles&gt;&lt;title&gt;Single-Step Synthesis of Nitrogen-Doped Porous Carbons for CO2 Capture by Low-Temperature Sodium Amide Activation of Petroleum Coke&lt;/title&gt;&lt;secondary-title&gt;Energy &amp;amp; Fuels&lt;/secondary-title&gt;&lt;/titles&gt;&lt;periodical&gt;&lt;full-title&gt;Energy &amp;amp; Fuels&lt;/full-title&gt;&lt;/periodical&gt;&lt;pages&gt;12787-12794&lt;/pages&gt;&lt;volume&gt;32&lt;/volume&gt;&lt;number&gt;12&lt;/number&gt;&lt;section&gt;12787&lt;/section&gt;&lt;dates&gt;&lt;year&gt;2018&lt;/year&gt;&lt;/dates&gt;&lt;isbn&gt;0887-0624&amp;#xD;1520-5029&lt;/isbn&gt;&lt;urls&gt;&lt;/urls&gt;&lt;electronic-resource-num&gt;10.1021/acs.energyfuels.8b03473&lt;/electronic-resource-num&gt;&lt;/record&gt;&lt;/Cite&gt;&lt;/EndNote&gt;</w:instrText>
      </w:r>
      <w:r w:rsidR="002F4834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87</w:t>
      </w:r>
      <w:r w:rsidR="002F4834">
        <w:rPr>
          <w:rFonts w:ascii="Segoe UI" w:hAnsi="Segoe UI" w:cs="Segoe UI"/>
          <w:sz w:val="18"/>
          <w:szCs w:val="18"/>
        </w:rPr>
        <w:fldChar w:fldCharType="end"/>
      </w:r>
    </w:p>
    <w:p w14:paraId="4B664CE2" w14:textId="58D5ECE1" w:rsidR="002F4834" w:rsidRDefault="002F4834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36. </w:t>
      </w:r>
      <w:r w:rsidR="00017D77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ong&lt;/Author&gt;&lt;Year&gt;2019&lt;/Year&gt;&lt;RecNum&gt;37483&lt;/RecNum&gt;&lt;DisplayText&gt;&lt;style face="superscript"&gt;188&lt;/style&gt;&lt;/DisplayText&gt;&lt;record&gt;&lt;rec-number&gt;37483&lt;/rec-number&gt;&lt;foreign-keys&gt;&lt;key app="EN" db-id="r5ret2dtz5zsdced22nvf9tg0rrv0trsv2w9" timestamp="1632864733"&gt;37483&lt;/key&gt;&lt;/foreign-keys&gt;&lt;ref-type name="Journal Article"&gt;17&lt;/ref-type&gt;&lt;contributors&gt;&lt;authors&gt;&lt;author&gt;Song, Caicheng&lt;/author&gt;&lt;author&gt;Liu, Minghui&lt;/author&gt;&lt;author&gt;Ye, Wanyue&lt;/author&gt;&lt;author&gt;Liu, Yingcen&lt;/author&gt;&lt;author&gt;Zhang, Hao&lt;/author&gt;&lt;author&gt;Lu, Rongwen&lt;/author&gt;&lt;author&gt;Zhang, Shufen&lt;/author&gt;&lt;/authors&gt;&lt;/contributors&gt;&lt;titles&gt;&lt;title&gt;Nitrogen-Containing Porous Carbon for Highly Selective and Efficient CO2 Capture&lt;/title&gt;&lt;secondary-title&gt;Energy &amp;amp; Fuels&lt;/secondary-title&gt;&lt;/titles&gt;&lt;periodical&gt;&lt;full-title&gt;Energy &amp;amp; Fuels&lt;/full-title&gt;&lt;/periodical&gt;&lt;pages&gt;12601-12609&lt;/pages&gt;&lt;volume&gt;33&lt;/volume&gt;&lt;number&gt;12&lt;/number&gt;&lt;section&gt;12601&lt;/section&gt;&lt;dates&gt;&lt;year&gt;2019&lt;/year&gt;&lt;/dates&gt;&lt;isbn&gt;0887-0624&amp;#xD;1520-5029&lt;/isbn&gt;&lt;urls&gt;&lt;/urls&gt;&lt;electronic-resource-num&gt;10.1021/acs.energyfuels.9b03203&lt;/electronic-resource-num&gt;&lt;/record&gt;&lt;/Cite&gt;&lt;/EndNote&gt;</w:instrText>
      </w:r>
      <w:r w:rsidR="00017D77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88</w:t>
      </w:r>
      <w:r w:rsidR="00017D77">
        <w:rPr>
          <w:rFonts w:ascii="Segoe UI" w:hAnsi="Segoe UI" w:cs="Segoe UI"/>
          <w:sz w:val="18"/>
          <w:szCs w:val="18"/>
        </w:rPr>
        <w:fldChar w:fldCharType="end"/>
      </w:r>
    </w:p>
    <w:p w14:paraId="2DBE1B89" w14:textId="6A67B101" w:rsidR="003A5260" w:rsidRDefault="003A5260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37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Yang&lt;/Author&gt;&lt;Year&gt;2017&lt;/Year&gt;&lt;RecNum&gt;37475&lt;/RecNum&gt;&lt;DisplayText&gt;&lt;style face="superscript"&gt;189&lt;/style&gt;&lt;/DisplayText&gt;&lt;record&gt;&lt;rec-number&gt;37475&lt;/rec-number&gt;&lt;foreign-keys&gt;&lt;key app="EN" db-id="r5ret2dtz5zsdced22nvf9tg0rrv0trsv2w9" timestamp="1632864704"&gt;37475&lt;/key&gt;&lt;/foreign-keys&gt;&lt;ref-type name="Journal Article"&gt;17&lt;/ref-type&gt;&lt;contributors&gt;&lt;authors&gt;&lt;author&gt;Yang, Jie&lt;/author&gt;&lt;author&gt;Yue, Limin&lt;/author&gt;&lt;author&gt;Hu, Xin&lt;/author&gt;&lt;author&gt;Wang, Linlin&lt;/author&gt;&lt;author&gt;Zhao, Yongle&lt;/author&gt;&lt;author&gt;Lin, Youyou&lt;/author&gt;&lt;author&gt;Sun, Yan&lt;/author&gt;&lt;author&gt;DaCosta, Herbert&lt;/author&gt;&lt;author&gt;Guo, Liping&lt;/author&gt;&lt;/authors&gt;&lt;/contributors&gt;&lt;titles&gt;&lt;title&gt;Efficient CO2 Capture by Porous Carbons Derived from Coconut Shell&lt;/title&gt;&lt;secondary-title&gt;Energy &amp;amp; Fuels&lt;/secondary-title&gt;&lt;/titles&gt;&lt;periodical&gt;&lt;full-title&gt;Energy &amp;amp; Fuels&lt;/full-title&gt;&lt;/periodical&gt;&lt;pages&gt;4287-4293&lt;/pages&gt;&lt;volume&gt;31&lt;/volume&gt;&lt;number&gt;4&lt;/number&gt;&lt;section&gt;4287&lt;/section&gt;&lt;dates&gt;&lt;year&gt;2017&lt;/year&gt;&lt;/dates&gt;&lt;isbn&gt;0887-0624&amp;#xD;1520-5029&lt;/isbn&gt;&lt;urls&gt;&lt;/urls&gt;&lt;electronic-resource-num&gt;10.1021/acs.energyfuels.7b00633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89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61AA1395" w14:textId="4DCEFA5E" w:rsidR="00012C4A" w:rsidRDefault="00012C4A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38. </w:t>
      </w:r>
      <w:r w:rsidR="00086A04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Zhou&lt;/Author&gt;&lt;Year&gt;2018&lt;/Year&gt;&lt;RecNum&gt;37478&lt;/RecNum&gt;&lt;DisplayText&gt;&lt;style face="superscript"&gt;190&lt;/style&gt;&lt;/DisplayText&gt;&lt;record&gt;&lt;rec-number&gt;37478&lt;/rec-number&gt;&lt;foreign-keys&gt;&lt;key app="EN" db-id="r5ret2dtz5zsdced22nvf9tg0rrv0trsv2w9" timestamp="1632864717"&gt;37478&lt;/key&gt;&lt;/foreign-keys&gt;&lt;ref-type name="Journal Article"&gt;17&lt;/ref-type&gt;&lt;contributors&gt;&lt;authors&gt;&lt;author&gt;Zhou, Jiaojiao&lt;/author&gt;&lt;author&gt;Li, Dawei&lt;/author&gt;&lt;author&gt;Wang, Yu&lt;/author&gt;&lt;author&gt;Tian, Yuanyu&lt;/author&gt;&lt;author&gt;Zhang, Zongbo&lt;/author&gt;&lt;author&gt;Wei, Ling&lt;/author&gt;&lt;author&gt;Feng, Wen&lt;/author&gt;&lt;/authors&gt;&lt;/contributors&gt;&lt;titles&gt;&lt;title&gt;Effect of the Feedstock Type on the Volumetric Low-Pressure CO2 Capture Performance of Activated Carbons&lt;/title&gt;&lt;secondary-title&gt;Energy &amp;amp; Fuels&lt;/secondary-title&gt;&lt;/titles&gt;&lt;periodical&gt;&lt;full-title&gt;Energy &amp;amp; Fuels&lt;/full-title&gt;&lt;/periodical&gt;&lt;pages&gt;12711-12720&lt;/pages&gt;&lt;volume&gt;32&lt;/volume&gt;&lt;number&gt;12&lt;/number&gt;&lt;section&gt;12711&lt;/section&gt;&lt;dates&gt;&lt;year&gt;2018&lt;/year&gt;&lt;/dates&gt;&lt;isbn&gt;0887-0624&amp;#xD;1520-5029&lt;/isbn&gt;&lt;urls&gt;&lt;/urls&gt;&lt;electronic-resource-num&gt;10.1021/acs.energyfuels.8b02827&lt;/electronic-resource-num&gt;&lt;/record&gt;&lt;/Cite&gt;&lt;/EndNote&gt;</w:instrText>
      </w:r>
      <w:r w:rsidR="00086A04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90</w:t>
      </w:r>
      <w:r w:rsidR="00086A04">
        <w:rPr>
          <w:rFonts w:ascii="Segoe UI" w:hAnsi="Segoe UI" w:cs="Segoe UI"/>
          <w:sz w:val="18"/>
          <w:szCs w:val="18"/>
        </w:rPr>
        <w:fldChar w:fldCharType="end"/>
      </w:r>
    </w:p>
    <w:p w14:paraId="4173211A" w14:textId="76757AA6" w:rsidR="00086A04" w:rsidRDefault="00086A04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39. </w:t>
      </w:r>
      <w:r w:rsidR="000F3513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i&lt;/Author&gt;&lt;Year&gt;2019&lt;/Year&gt;&lt;RecNum&gt;37416&lt;/RecNum&gt;&lt;DisplayText&gt;&lt;style face="superscript"&gt;191&lt;/style&gt;&lt;/DisplayText&gt;&lt;record&gt;&lt;rec-number&gt;37416&lt;/rec-number&gt;&lt;foreign-keys&gt;&lt;key app="EN" db-id="r5ret2dtz5zsdced22nvf9tg0rrv0trsv2w9" timestamp="1632864493"&gt;37416&lt;/key&gt;&lt;/foreign-keys&gt;&lt;ref-type name="Journal Article"&gt;17&lt;/ref-type&gt;&lt;contributors&gt;&lt;authors&gt;&lt;author&gt;Li, Dawei&lt;/author&gt;&lt;author&gt;Zhou, Jiaojiao&lt;/author&gt;&lt;author&gt;Wang, Yu&lt;/author&gt;&lt;author&gt;Tian, Yuanyu&lt;/author&gt;&lt;author&gt;Wei, Ling&lt;/author&gt;&lt;author&gt;Zhang, Zongbo&lt;/author&gt;&lt;author&gt;Qiao, Yingyun&lt;/author&gt;&lt;author&gt;Li, Junhua&lt;/author&gt;&lt;/authors&gt;&lt;/contributors&gt;&lt;titles&gt;&lt;title&gt;Effects of activation temperature on densities and volumetric CO2 adsorption performance of alkali-activated carbons&lt;/title&gt;&lt;secondary-title&gt;Fuel&lt;/secondary-title&gt;&lt;/titles&gt;&lt;periodical&gt;&lt;full-title&gt;Fuel&lt;/full-title&gt;&lt;/periodical&gt;&lt;pages&gt;232-239&lt;/pages&gt;&lt;volume&gt;238&lt;/volume&gt;&lt;section&gt;232&lt;/section&gt;&lt;dates&gt;&lt;year&gt;2019&lt;/year&gt;&lt;/dates&gt;&lt;isbn&gt;00162361&lt;/isbn&gt;&lt;urls&gt;&lt;/urls&gt;&lt;electronic-resource-num&gt;10.1016/j.fuel.2018.10.122&lt;/electronic-resource-num&gt;&lt;/record&gt;&lt;/Cite&gt;&lt;/EndNote&gt;</w:instrText>
      </w:r>
      <w:r w:rsidR="000F3513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91</w:t>
      </w:r>
      <w:r w:rsidR="000F3513">
        <w:rPr>
          <w:rFonts w:ascii="Segoe UI" w:hAnsi="Segoe UI" w:cs="Segoe UI"/>
          <w:sz w:val="18"/>
          <w:szCs w:val="18"/>
        </w:rPr>
        <w:fldChar w:fldCharType="end"/>
      </w:r>
    </w:p>
    <w:p w14:paraId="21E232C9" w14:textId="794492AF" w:rsidR="000F3513" w:rsidRDefault="000F351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40. </w:t>
      </w:r>
      <w:r w:rsidR="00D85386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Guo&lt;/Author&gt;&lt;Year&gt;2020&lt;/Year&gt;&lt;RecNum&gt;37496&lt;/RecNum&gt;&lt;DisplayText&gt;&lt;style face="superscript"&gt;192&lt;/style&gt;&lt;/DisplayText&gt;&lt;record&gt;&lt;rec-number&gt;37496&lt;/rec-number&gt;&lt;foreign-keys&gt;&lt;key app="EN" db-id="r5ret2dtz5zsdced22nvf9tg0rrv0trsv2w9" timestamp="1632864782"&gt;37496&lt;/key&gt;&lt;/foreign-keys&gt;&lt;ref-type name="Journal Article"&gt;17&lt;/ref-type&gt;&lt;contributors&gt;&lt;authors&gt;&lt;author&gt;Guo, Jiangfei&lt;/author&gt;&lt;author&gt;Wang, Lizhi&lt;/author&gt;&lt;author&gt;Huang, Jianhan&lt;/author&gt;&lt;/authors&gt;&lt;/contributors&gt;&lt;titles&gt;&lt;title&gt;Porphyrin-Based Triazine Polymers and Their Derived Porous Carbons for Efficient CO2 Capture&lt;/title&gt;&lt;secondary-title&gt;Industrial &amp;amp; Engineering Chemistry Research&lt;/secondary-title&gt;&lt;/titles&gt;&lt;periodical&gt;&lt;full-title&gt;Industrial &amp;amp; engineering chemistry research&lt;/full-title&gt;&lt;/periodical&gt;&lt;pages&gt;3205-3212&lt;/pages&gt;&lt;volume&gt;59&lt;/volume&gt;&lt;number&gt;7&lt;/number&gt;&lt;section&gt;3205&lt;/section&gt;&lt;dates&gt;&lt;year&gt;2020&lt;/year&gt;&lt;/dates&gt;&lt;isbn&gt;0888-5885&amp;#xD;1520-5045&lt;/isbn&gt;&lt;urls&gt;&lt;/urls&gt;&lt;electronic-resource-num&gt;10.1021/acs.iecr.9b06152&lt;/electronic-resource-num&gt;&lt;/record&gt;&lt;/Cite&gt;&lt;/EndNote&gt;</w:instrText>
      </w:r>
      <w:r w:rsidR="00D85386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92</w:t>
      </w:r>
      <w:r w:rsidR="00D85386">
        <w:rPr>
          <w:rFonts w:ascii="Segoe UI" w:hAnsi="Segoe UI" w:cs="Segoe UI"/>
          <w:sz w:val="18"/>
          <w:szCs w:val="18"/>
        </w:rPr>
        <w:fldChar w:fldCharType="end"/>
      </w:r>
    </w:p>
    <w:p w14:paraId="7237005F" w14:textId="1E04F792" w:rsidR="00AB2C27" w:rsidRDefault="00AB2C27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41. </w:t>
      </w:r>
      <w:r w:rsidR="00B91DB8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Karimi&lt;/Author&gt;&lt;Year&gt;2018&lt;/Year&gt;&lt;RecNum&gt;37490&lt;/RecNum&gt;&lt;DisplayText&gt;&lt;style face="superscript"&gt;193&lt;/style&gt;&lt;/DisplayText&gt;&lt;record&gt;&lt;rec-number&gt;37490&lt;/rec-number&gt;&lt;foreign-keys&gt;&lt;key app="EN" db-id="r5ret2dtz5zsdced22nvf9tg0rrv0trsv2w9" timestamp="1632864757"&gt;37490&lt;/key&gt;&lt;/foreign-keys&gt;&lt;ref-type name="Journal Article"&gt;17&lt;/ref-type&gt;&lt;contributors&gt;&lt;authors&gt;&lt;author&gt;Karimi, Mohsen&lt;/author&gt;&lt;author&gt;C. Silva, José A.&lt;/author&gt;&lt;author&gt;Gonçalves, Carmem N. d P.&lt;/author&gt;&lt;author&gt;L. Diaz de Tuesta, Jose&lt;/author&gt;&lt;author&gt;Rodrigues, Alírio E.&lt;/author&gt;&lt;author&gt;Gomes, Helder T.&lt;/author&gt;&lt;/authors&gt;&lt;/contributors&gt;&lt;titles&gt;&lt;title&gt;CO2 Capture in Chemically and Thermally Modified Activated Carbons Using Breakthrough Measurements: Experimental and Modeling Study&lt;/title&gt;&lt;secondary-title&gt;Industrial &amp;amp; Engineering Chemistry Research&lt;/secondary-title&gt;&lt;/titles&gt;&lt;periodical&gt;&lt;full-title&gt;Industrial &amp;amp; engineering chemistry research&lt;/full-title&gt;&lt;/periodical&gt;&lt;pages&gt;11154-11166&lt;/pages&gt;&lt;volume&gt;57&lt;/volume&gt;&lt;number&gt;32&lt;/number&gt;&lt;section&gt;11154&lt;/section&gt;&lt;dates&gt;&lt;year&gt;2018&lt;/year&gt;&lt;/dates&gt;&lt;isbn&gt;0888-5885&amp;#xD;1520-5045&lt;/isbn&gt;&lt;urls&gt;&lt;/urls&gt;&lt;electronic-resource-num&gt;10.1021/acs.iecr.8b00953&lt;/electronic-resource-num&gt;&lt;/record&gt;&lt;/Cite&gt;&lt;/EndNote&gt;</w:instrText>
      </w:r>
      <w:r w:rsidR="00B91DB8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93</w:t>
      </w:r>
      <w:r w:rsidR="00B91DB8">
        <w:rPr>
          <w:rFonts w:ascii="Segoe UI" w:hAnsi="Segoe UI" w:cs="Segoe UI"/>
          <w:sz w:val="18"/>
          <w:szCs w:val="18"/>
        </w:rPr>
        <w:fldChar w:fldCharType="end"/>
      </w:r>
    </w:p>
    <w:p w14:paraId="41130C99" w14:textId="773FC36A" w:rsidR="00B91DB8" w:rsidRDefault="00B91DB8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42. </w:t>
      </w:r>
      <w:r w:rsidR="00071152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i&lt;/Author&gt;&lt;Year&gt;2018&lt;/Year&gt;&lt;RecNum&gt;37491&lt;/RecNum&gt;&lt;DisplayText&gt;&lt;style face="superscript"&gt;194&lt;/style&gt;&lt;/DisplayText&gt;&lt;record&gt;&lt;rec-number&gt;37491&lt;/rec-number&gt;&lt;foreign-keys&gt;&lt;key app="EN" db-id="r5ret2dtz5zsdced22nvf9tg0rrv0trsv2w9" timestamp="1632864760"&gt;37491&lt;/key&gt;&lt;/foreign-keys&gt;&lt;ref-type name="Journal Article"&gt;17&lt;/ref-type&gt;&lt;contributors&gt;&lt;authors&gt;&lt;author&gt;Li, Li&lt;/author&gt;&lt;author&gt;Wang, Xue-Fei&lt;/author&gt;&lt;author&gt;Zhong, Jun-Jun&lt;/author&gt;&lt;author&gt;Qian, Xin&lt;/author&gt;&lt;author&gt;Song, Shu-Lin&lt;/author&gt;&lt;author&gt;Zhang, Yong-Gang&lt;/author&gt;&lt;author&gt;Li, De-Hong&lt;/author&gt;&lt;/authors&gt;&lt;/contributors&gt;&lt;titles&gt;&lt;title&gt;Nitrogen-Enriched Porous Polyacrylonitrile-Based Carbon Fibers for CO2 Capture&lt;/title&gt;&lt;secondary-title&gt;Industrial &amp;amp; Engineering Chemistry Research&lt;/secondary-title&gt;&lt;/titles&gt;&lt;periodical&gt;&lt;full-title&gt;Industrial &amp;amp; engineering chemistry research&lt;/full-title&gt;&lt;/periodical&gt;&lt;pages&gt;11608-11616&lt;/pages&gt;&lt;volume&gt;57&lt;/volume&gt;&lt;number&gt;34&lt;/number&gt;&lt;section&gt;11608&lt;/section&gt;&lt;dates&gt;&lt;year&gt;2018&lt;/year&gt;&lt;/dates&gt;&lt;isbn&gt;0888-5885&amp;#xD;1520-5045&lt;/isbn&gt;&lt;urls&gt;&lt;/urls&gt;&lt;electronic-resource-num&gt;10.1021/acs.iecr.8b01836&lt;/electronic-resource-num&gt;&lt;/record&gt;&lt;/Cite&gt;&lt;/EndNote&gt;</w:instrText>
      </w:r>
      <w:r w:rsidR="00071152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94</w:t>
      </w:r>
      <w:r w:rsidR="00071152">
        <w:rPr>
          <w:rFonts w:ascii="Segoe UI" w:hAnsi="Segoe UI" w:cs="Segoe UI"/>
          <w:sz w:val="18"/>
          <w:szCs w:val="18"/>
        </w:rPr>
        <w:fldChar w:fldCharType="end"/>
      </w:r>
    </w:p>
    <w:p w14:paraId="57DE4FC3" w14:textId="141F5259" w:rsidR="00071152" w:rsidRDefault="00071152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43. </w:t>
      </w:r>
      <w:r w:rsidR="003B44FB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iu&lt;/Author&gt;&lt;Year&gt;2019&lt;/Year&gt;&lt;RecNum&gt;37495&lt;/RecNum&gt;&lt;DisplayText&gt;&lt;style face="superscript"&gt;195&lt;/style&gt;&lt;/DisplayText&gt;&lt;record&gt;&lt;rec-number&gt;37495&lt;/rec-number&gt;&lt;foreign-keys&gt;&lt;key app="EN" db-id="r5ret2dtz5zsdced22nvf9tg0rrv0trsv2w9" timestamp="1632864778"&gt;37495&lt;/key&gt;&lt;/foreign-keys&gt;&lt;ref-type name="Journal Article"&gt;17&lt;/ref-type&gt;&lt;contributors&gt;&lt;authors&gt;&lt;author&gt;Liu, Shenfang&lt;/author&gt;&lt;author&gt;Ma, Rui&lt;/author&gt;&lt;author&gt;Hu, Xin&lt;/author&gt;&lt;author&gt;Wang, Linlin&lt;/author&gt;&lt;author&gt;Wang, Xinyi&lt;/author&gt;&lt;author&gt;Radosz, Maciej&lt;/author&gt;&lt;author&gt;Fan, Maohong&lt;/author&gt;&lt;/authors&gt;&lt;/contributors&gt;&lt;titles&gt;&lt;title&gt;CO2 Adsorption on Hazelnut-Shell-Derived Nitrogen-Doped Porous Carbons Synthesized by Single-Step Sodium Amide Activation&lt;/title&gt;&lt;secondary-title&gt;Industrial &amp;amp; Engineering Chemistry Research&lt;/secondary-title&gt;&lt;/titles&gt;&lt;periodical&gt;&lt;full-title&gt;Industrial &amp;amp; engineering chemistry research&lt;/full-title&gt;&lt;/periodical&gt;&lt;pages&gt;7046-7053&lt;/pages&gt;&lt;volume&gt;59&lt;/volume&gt;&lt;number&gt;15&lt;/number&gt;&lt;section&gt;7046&lt;/section&gt;&lt;dates&gt;&lt;year&gt;2019&lt;/year&gt;&lt;/dates&gt;&lt;isbn&gt;0888-5885&amp;#xD;1520-5045&lt;/isbn&gt;&lt;urls&gt;&lt;/urls&gt;&lt;electronic-resource-num&gt;10.1021/acs.iecr.9b02127&lt;/electronic-resource-num&gt;&lt;/record&gt;&lt;/Cite&gt;&lt;/EndNote&gt;</w:instrText>
      </w:r>
      <w:r w:rsidR="003B44FB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95</w:t>
      </w:r>
      <w:r w:rsidR="003B44FB">
        <w:rPr>
          <w:rFonts w:ascii="Segoe UI" w:hAnsi="Segoe UI" w:cs="Segoe UI"/>
          <w:sz w:val="18"/>
          <w:szCs w:val="18"/>
        </w:rPr>
        <w:fldChar w:fldCharType="end"/>
      </w:r>
    </w:p>
    <w:p w14:paraId="2C153966" w14:textId="6D8F165A" w:rsidR="003B44FB" w:rsidRDefault="003B44FB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44. </w:t>
      </w:r>
      <w:r w:rsidR="00CE6382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iu&lt;/Author&gt;&lt;Year&gt;2019&lt;/Year&gt;&lt;RecNum&gt;37494&lt;/RecNum&gt;&lt;DisplayText&gt;&lt;style face="superscript"&gt;196&lt;/style&gt;&lt;/DisplayText&gt;&lt;record&gt;&lt;rec-number&gt;37494&lt;/rec-number&gt;&lt;foreign-keys&gt;&lt;key app="EN" db-id="r5ret2dtz5zsdced22nvf9tg0rrv0trsv2w9" timestamp="1632864774"&gt;37494&lt;/key&gt;&lt;/foreign-keys&gt;&lt;ref-type name="Journal Article"&gt;17&lt;/ref-type&gt;&lt;contributors&gt;&lt;authors&gt;&lt;author&gt;Liu, Xin&lt;/author&gt;&lt;author&gt;Qi, Shi-Chao&lt;/author&gt;&lt;author&gt;Peng, An-Zhong&lt;/author&gt;&lt;author&gt;Xue, Ding-Ming&lt;/author&gt;&lt;author&gt;Liu, Xiao-Qin&lt;/author&gt;&lt;author&gt;Sun, Lin-Bing&lt;/author&gt;&lt;/authors&gt;&lt;/contributors&gt;&lt;titles&gt;&lt;title&gt;Foaming Effect of a Polymer Precursor with a Low N Content on Fabrication of N-Doped Porous Carbons for CO2 Capture&lt;/title&gt;&lt;secondary-title&gt;Industrial &amp;amp; Engineering Chemistry Research&lt;/secondary-title&gt;&lt;/titles&gt;&lt;periodical&gt;&lt;full-title&gt;Industrial &amp;amp; engineering chemistry research&lt;/full-title&gt;&lt;/periodical&gt;&lt;pages&gt;11013-11021&lt;/pages&gt;&lt;volume&gt;58&lt;/volume&gt;&lt;number&gt;25&lt;/number&gt;&lt;section&gt;11013&lt;/section&gt;&lt;dates&gt;&lt;year&gt;2019&lt;/year&gt;&lt;/dates&gt;&lt;isbn&gt;0888-5885&amp;#xD;1520-5045&lt;/isbn&gt;&lt;urls&gt;&lt;/urls&gt;&lt;electronic-resource-num&gt;10.1021/acs.iecr.9b02063&lt;/electronic-resource-num&gt;&lt;/record&gt;&lt;/Cite&gt;&lt;/EndNote&gt;</w:instrText>
      </w:r>
      <w:r w:rsidR="00CE6382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96</w:t>
      </w:r>
      <w:r w:rsidR="00CE6382">
        <w:rPr>
          <w:rFonts w:ascii="Segoe UI" w:hAnsi="Segoe UI" w:cs="Segoe UI"/>
          <w:sz w:val="18"/>
          <w:szCs w:val="18"/>
        </w:rPr>
        <w:fldChar w:fldCharType="end"/>
      </w:r>
    </w:p>
    <w:p w14:paraId="33D8DB0B" w14:textId="149F7017" w:rsidR="00E45A0E" w:rsidRDefault="00E45A0E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45. </w:t>
      </w:r>
      <w:r w:rsidR="00FA1204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hao&lt;/Author&gt;&lt;Year&gt;2018&lt;/Year&gt;&lt;RecNum&gt;37489&lt;/RecNum&gt;&lt;DisplayText&gt;&lt;style face="superscript"&gt;197&lt;/style&gt;&lt;/DisplayText&gt;&lt;record&gt;&lt;rec-number&gt;37489&lt;/rec-number&gt;&lt;foreign-keys&gt;&lt;key app="EN" db-id="r5ret2dtz5zsdced22nvf9tg0rrv0trsv2w9" timestamp="1632864755"&gt;37489&lt;/key&gt;&lt;/foreign-keys&gt;&lt;ref-type name="Journal Article"&gt;17&lt;/ref-type&gt;&lt;contributors&gt;&lt;authors&gt;&lt;author&gt;Shao, Lishu&lt;/author&gt;&lt;author&gt;Li, Yong&lt;/author&gt;&lt;author&gt;Huang, Jianhan&lt;/author&gt;&lt;author&gt;Liu, You-Nian&lt;/author&gt;&lt;/authors&gt;&lt;/contributors&gt;&lt;titles&gt;&lt;title&gt;Synthesis of Triazine-Based Porous Organic Polymers Derived N-Enriched Porous Carbons for CO2 Capture&lt;/title&gt;&lt;secondary-title&gt;Industrial &amp;amp; Engineering Chemistry Research&lt;/secondary-title&gt;&lt;/titles&gt;&lt;periodical&gt;&lt;full-title&gt;Industrial &amp;amp; engineering chemistry research&lt;/full-title&gt;&lt;/periodical&gt;&lt;pages&gt;2856-2865&lt;/pages&gt;&lt;volume&gt;57&lt;/volume&gt;&lt;number&gt;8&lt;/number&gt;&lt;section&gt;2856&lt;/section&gt;&lt;dates&gt;&lt;year&gt;2018&lt;/year&gt;&lt;/dates&gt;&lt;isbn&gt;0888-5885&amp;#xD;1520-5045&lt;/isbn&gt;&lt;urls&gt;&lt;/urls&gt;&lt;electronic-resource-num&gt;10.1021/acs.iecr.7b04533&lt;/electronic-resource-num&gt;&lt;/record&gt;&lt;/Cite&gt;&lt;/EndNote&gt;</w:instrText>
      </w:r>
      <w:r w:rsidR="00FA1204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97</w:t>
      </w:r>
      <w:r w:rsidR="00FA1204">
        <w:rPr>
          <w:rFonts w:ascii="Segoe UI" w:hAnsi="Segoe UI" w:cs="Segoe UI"/>
          <w:sz w:val="18"/>
          <w:szCs w:val="18"/>
        </w:rPr>
        <w:fldChar w:fldCharType="end"/>
      </w:r>
    </w:p>
    <w:p w14:paraId="180B895F" w14:textId="6BCB2501" w:rsidR="00FA1204" w:rsidRDefault="00FA1204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>146.</w:t>
      </w:r>
      <w:r w:rsidR="003F0F6C">
        <w:rPr>
          <w:rFonts w:ascii="Segoe UI" w:hAnsi="Segoe UI" w:cs="Segoe UI"/>
          <w:sz w:val="18"/>
          <w:szCs w:val="18"/>
        </w:rPr>
        <w:t xml:space="preserve"> </w:t>
      </w:r>
      <w:r w:rsidR="003F0F6C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Wang&lt;/Author&gt;&lt;Year&gt;2019&lt;/Year&gt;&lt;RecNum&gt;37493&lt;/RecNum&gt;&lt;DisplayText&gt;&lt;style face="superscript"&gt;198&lt;/style&gt;&lt;/DisplayText&gt;&lt;record&gt;&lt;rec-number&gt;37493&lt;/rec-number&gt;&lt;foreign-keys&gt;&lt;key app="EN" db-id="r5ret2dtz5zsdced22nvf9tg0rrv0trsv2w9" timestamp="1632864770"&gt;37493&lt;/key&gt;&lt;/foreign-keys&gt;&lt;ref-type name="Journal Article"&gt;17&lt;/ref-type&gt;&lt;contributors&gt;&lt;authors&gt;&lt;author&gt;Wang, Yanxia&lt;/author&gt;&lt;author&gt;Hu, Xiude&lt;/author&gt;&lt;author&gt;Hao, Jian&lt;/author&gt;&lt;author&gt;Ma, Rong&lt;/author&gt;&lt;author&gt;Guo, Qingjie&lt;/author&gt;&lt;author&gt;Gao, Hongfeng&lt;/author&gt;&lt;author&gt;Bai, Hongcun&lt;/author&gt;&lt;/authors&gt;&lt;/contributors&gt;&lt;titles&gt;&lt;title&gt;Nitrogen and Oxygen Codoped Porous Carbon with Superior CO2 Adsorption Performance: A Combined Experimental and DFT Calculation Study&lt;/title&gt;&lt;secondary-title&gt;Industrial &amp;amp; Engineering Chemistry Research&lt;/secondary-title&gt;&lt;/titles&gt;&lt;periodical&gt;&lt;full-title&gt;Industrial &amp;amp; engineering chemistry research&lt;/full-title&gt;&lt;/periodical&gt;&lt;pages&gt;13390-13400&lt;/pages&gt;&lt;volume&gt;58&lt;/volume&gt;&lt;number&gt;29&lt;/number&gt;&lt;section&gt;13390&lt;/section&gt;&lt;dates&gt;&lt;year&gt;2019&lt;/year&gt;&lt;/dates&gt;&lt;isbn&gt;0888-5885&amp;#xD;1520-5045&lt;/isbn&gt;&lt;urls&gt;&lt;/urls&gt;&lt;electronic-resource-num&gt;10.1021/acs.iecr.9b01454&lt;/electronic-resource-num&gt;&lt;/record&gt;&lt;/Cite&gt;&lt;/EndNote&gt;</w:instrText>
      </w:r>
      <w:r w:rsidR="003F0F6C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98</w:t>
      </w:r>
      <w:r w:rsidR="003F0F6C">
        <w:rPr>
          <w:rFonts w:ascii="Segoe UI" w:hAnsi="Segoe UI" w:cs="Segoe UI"/>
          <w:sz w:val="18"/>
          <w:szCs w:val="18"/>
        </w:rPr>
        <w:fldChar w:fldCharType="end"/>
      </w:r>
    </w:p>
    <w:p w14:paraId="28D81396" w14:textId="7C97DF37" w:rsidR="003F0F6C" w:rsidRDefault="003F0F6C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47. </w:t>
      </w:r>
      <w:r w:rsidR="0096560F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Yang&lt;/Author&gt;&lt;Year&gt;2020&lt;/Year&gt;&lt;RecNum&gt;37485&lt;/RecNum&gt;&lt;DisplayText&gt;&lt;style face="superscript"&gt;199&lt;/style&gt;&lt;/DisplayText&gt;&lt;record&gt;&lt;rec-number&gt;37485&lt;/rec-number&gt;&lt;foreign-keys&gt;&lt;key app="EN" db-id="r5ret2dtz5zsdced22nvf9tg0rrv0trsv2w9" timestamp="1632864740"&gt;37485&lt;/key&gt;&lt;/foreign-keys&gt;&lt;ref-type name="Journal Article"&gt;17&lt;/ref-type&gt;&lt;contributors&gt;&lt;authors&gt;&lt;author&gt;Yang, Pupu&lt;/author&gt;&lt;author&gt;Rao, Linli&lt;/author&gt;&lt;author&gt;Zhu, Weiqiang&lt;/author&gt;&lt;author&gt;Wang, Linlin&lt;/author&gt;&lt;author&gt;Ma, Rui&lt;/author&gt;&lt;author&gt;Chen, Fangyuan&lt;/author&gt;&lt;author&gt;Lin, Guorong&lt;/author&gt;&lt;author&gt;Hu, Xin&lt;/author&gt;&lt;/authors&gt;&lt;/contributors&gt;&lt;titles&gt;&lt;title&gt;Porous Carbons Derived from Sustainable Biomass via a Facile One-Step Synthesis Strategy as Efficient CO2 Adsorbents&lt;/title&gt;&lt;secondary-title&gt;Industrial &amp;amp; Engineering Chemistry Research&lt;/secondary-title&gt;&lt;/titles&gt;&lt;periodical&gt;&lt;full-title&gt;Industrial &amp;amp; engineering chemistry research&lt;/full-title&gt;&lt;/periodical&gt;&lt;pages&gt;6194-6201&lt;/pages&gt;&lt;volume&gt;59&lt;/volume&gt;&lt;number&gt;13&lt;/number&gt;&lt;section&gt;6194&lt;/section&gt;&lt;dates&gt;&lt;year&gt;2020&lt;/year&gt;&lt;/dates&gt;&lt;isbn&gt;0888-5885&amp;#xD;1520-5045&lt;/isbn&gt;&lt;urls&gt;&lt;/urls&gt;&lt;electronic-resource-num&gt;10.1021/acs.iecr.0c00073&lt;/electronic-resource-num&gt;&lt;/record&gt;&lt;/Cite&gt;&lt;/EndNote&gt;</w:instrText>
      </w:r>
      <w:r w:rsidR="0096560F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199</w:t>
      </w:r>
      <w:r w:rsidR="0096560F">
        <w:rPr>
          <w:rFonts w:ascii="Segoe UI" w:hAnsi="Segoe UI" w:cs="Segoe UI"/>
          <w:sz w:val="18"/>
          <w:szCs w:val="18"/>
        </w:rPr>
        <w:fldChar w:fldCharType="end"/>
      </w:r>
    </w:p>
    <w:p w14:paraId="7DB4202B" w14:textId="01C8F154" w:rsidR="002B79F3" w:rsidRDefault="002B79F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48. </w:t>
      </w:r>
      <w:r w:rsidR="00B76C70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Yue&lt;/Author&gt;&lt;Year&gt;2017&lt;/Year&gt;&lt;RecNum&gt;37487&lt;/RecNum&gt;&lt;DisplayText&gt;&lt;style face="superscript"&gt;200&lt;/style&gt;&lt;/DisplayText&gt;&lt;record&gt;&lt;rec-number&gt;37487&lt;/rec-number&gt;&lt;foreign-keys&gt;&lt;key app="EN" db-id="r5ret2dtz5zsdced22nvf9tg0rrv0trsv2w9" timestamp="1632864748"&gt;37487&lt;/key&gt;&lt;/foreign-keys&gt;&lt;ref-type name="Journal Article"&gt;17&lt;/ref-type&gt;&lt;contributors&gt;&lt;authors&gt;&lt;author&gt;Yue, Limin&lt;/author&gt;&lt;author&gt;Rao, Linli&lt;/author&gt;&lt;author&gt;Wang, Liwei&lt;/author&gt;&lt;author&gt;Wang, Linlin&lt;/author&gt;&lt;author&gt;Wu, Jiayi&lt;/author&gt;&lt;author&gt;Hu, Xin&lt;/author&gt;&lt;author&gt;DaCosta, Herbert&lt;/author&gt;&lt;author&gt;Yang, Jie&lt;/author&gt;&lt;author&gt;Fan, Maohong&lt;/author&gt;&lt;/authors&gt;&lt;/contributors&gt;&lt;titles&gt;&lt;title&gt;Efficient CO2 Capture by Nitrogen-Doped Biocarbons Derived from Rotten Strawberries&lt;/title&gt;&lt;secondary-title&gt;Industrial &amp;amp; Engineering Chemistry Research&lt;/secondary-title&gt;&lt;/titles&gt;&lt;periodical&gt;&lt;full-title&gt;Industrial &amp;amp; engineering chemistry research&lt;/full-title&gt;&lt;/periodical&gt;&lt;pages&gt;14115-14122&lt;/pages&gt;&lt;volume&gt;56&lt;/volume&gt;&lt;number&gt;47&lt;/number&gt;&lt;section&gt;14115&lt;/section&gt;&lt;dates&gt;&lt;year&gt;2017&lt;/year&gt;&lt;/dates&gt;&lt;isbn&gt;0888-5885&amp;#xD;1520-5045&lt;/isbn&gt;&lt;urls&gt;&lt;/urls&gt;&lt;electronic-resource-num&gt;10.1021/acs.iecr.7b02692&lt;/electronic-resource-num&gt;&lt;/record&gt;&lt;/Cite&gt;&lt;/EndNote&gt;</w:instrText>
      </w:r>
      <w:r w:rsidR="00B76C70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00</w:t>
      </w:r>
      <w:r w:rsidR="00B76C70">
        <w:rPr>
          <w:rFonts w:ascii="Segoe UI" w:hAnsi="Segoe UI" w:cs="Segoe UI"/>
          <w:sz w:val="18"/>
          <w:szCs w:val="18"/>
        </w:rPr>
        <w:fldChar w:fldCharType="end"/>
      </w:r>
    </w:p>
    <w:p w14:paraId="22F9048C" w14:textId="7AA8E96E" w:rsidR="00B76C70" w:rsidRDefault="00B76C70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49. </w:t>
      </w:r>
      <w:r w:rsidR="007D7103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Zhang&lt;/Author&gt;&lt;Year&gt;2018&lt;/Year&gt;&lt;RecNum&gt;37492&lt;/RecNum&gt;&lt;DisplayText&gt;&lt;style face="superscript"&gt;201&lt;/style&gt;&lt;/DisplayText&gt;&lt;record&gt;&lt;rec-number&gt;37492&lt;/rec-number&gt;&lt;foreign-keys&gt;&lt;key app="EN" db-id="r5ret2dtz5zsdced22nvf9tg0rrv0trsv2w9" timestamp="1632864764"&gt;37492&lt;/key&gt;&lt;/foreign-keys&gt;&lt;ref-type name="Journal Article"&gt;17&lt;/ref-type&gt;&lt;contributors&gt;&lt;authors&gt;&lt;author&gt;Zhang, Yan&lt;/author&gt;&lt;author&gt;Zhang, Peixin&lt;/author&gt;&lt;author&gt;Yu, Weikang&lt;/author&gt;&lt;author&gt;Wang, Jun&lt;/author&gt;&lt;author&gt;Deng, Qiang&lt;/author&gt;&lt;author&gt;Yang, Jiangfeng&lt;/author&gt;&lt;author&gt;Zeng, Zheling&lt;/author&gt;&lt;author&gt;Xu, Mai&lt;/author&gt;&lt;author&gt;Deng, Shuguang&lt;/author&gt;&lt;/authors&gt;&lt;/contributors&gt;&lt;titles&gt;&lt;title&gt;Facile and Controllable Preparation of Ultramicroporous Biomass-Derived Carbons and Application on Selective Adsorption of Gas-mixtures&lt;/title&gt;&lt;secondary-title&gt;Industrial &amp;amp; Engineering Chemistry Research&lt;/secondary-title&gt;&lt;/titles&gt;&lt;periodical&gt;&lt;full-title&gt;Industrial &amp;amp; engineering chemistry research&lt;/full-title&gt;&lt;/periodical&gt;&lt;pages&gt;14191-14201&lt;/pages&gt;&lt;volume&gt;57&lt;/volume&gt;&lt;number&gt;42&lt;/number&gt;&lt;section&gt;14191&lt;/section&gt;&lt;dates&gt;&lt;year&gt;2018&lt;/year&gt;&lt;/dates&gt;&lt;isbn&gt;0888-5885&amp;#xD;1520-5045&lt;/isbn&gt;&lt;urls&gt;&lt;/urls&gt;&lt;electronic-resource-num&gt;10.1021/acs.iecr.8b02139&lt;/electronic-resource-num&gt;&lt;/record&gt;&lt;/Cite&gt;&lt;/EndNote&gt;</w:instrText>
      </w:r>
      <w:r w:rsidR="007D7103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01</w:t>
      </w:r>
      <w:r w:rsidR="007D7103">
        <w:rPr>
          <w:rFonts w:ascii="Segoe UI" w:hAnsi="Segoe UI" w:cs="Segoe UI"/>
          <w:sz w:val="18"/>
          <w:szCs w:val="18"/>
        </w:rPr>
        <w:fldChar w:fldCharType="end"/>
      </w:r>
    </w:p>
    <w:p w14:paraId="5D848D07" w14:textId="1DFC2079" w:rsidR="007D7103" w:rsidRDefault="007D710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50. </w:t>
      </w:r>
      <w:r w:rsidR="001E45D8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Han&lt;/Author&gt;&lt;Year&gt;2019&lt;/Year&gt;&lt;RecNum&gt;37429&lt;/RecNum&gt;&lt;DisplayText&gt;&lt;style face="superscript"&gt;202&lt;/style&gt;&lt;/DisplayText&gt;&lt;record&gt;&lt;rec-number&gt;37429&lt;/rec-number&gt;&lt;foreign-keys&gt;&lt;key app="EN" db-id="r5ret2dtz5zsdced22nvf9tg0rrv0trsv2w9" timestamp="1632864542"&gt;37429&lt;/key&gt;&lt;/foreign-keys&gt;&lt;ref-type name="Journal Article"&gt;17&lt;/ref-type&gt;&lt;contributors&gt;&lt;authors&gt;&lt;author&gt;Han, Jun&lt;/author&gt;&lt;author&gt;Zhang, Li&lt;/author&gt;&lt;author&gt;Zhao, Bo&lt;/author&gt;&lt;author&gt;Qin, Linbo&lt;/author&gt;&lt;author&gt;Wang, Yu&lt;/author&gt;&lt;author&gt;Xing, Futang&lt;/author&gt;&lt;/authors&gt;&lt;/contributors&gt;&lt;titles&gt;&lt;title&gt;The N-doped activated carbon derived from sugarcane bagasse for CO2 adsorption&lt;/title&gt;&lt;secondary-title&gt;Industrial Crops and Products&lt;/secondary-title&gt;&lt;/titles&gt;&lt;periodical&gt;&lt;full-title&gt;Industrial Crops and Products&lt;/full-title&gt;&lt;/periodical&gt;&lt;pages&gt;290-297&lt;/pages&gt;&lt;volume&gt;128&lt;/volume&gt;&lt;section&gt;290&lt;/section&gt;&lt;dates&gt;&lt;year&gt;2019&lt;/year&gt;&lt;/dates&gt;&lt;isbn&gt;09266690&lt;/isbn&gt;&lt;urls&gt;&lt;/urls&gt;&lt;electronic-resource-num&gt;10.1016/j.indcrop.2018.11.028&lt;/electronic-resource-num&gt;&lt;/record&gt;&lt;/Cite&gt;&lt;/EndNote&gt;</w:instrText>
      </w:r>
      <w:r w:rsidR="001E45D8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02</w:t>
      </w:r>
      <w:r w:rsidR="001E45D8">
        <w:rPr>
          <w:rFonts w:ascii="Segoe UI" w:hAnsi="Segoe UI" w:cs="Segoe UI"/>
          <w:sz w:val="18"/>
          <w:szCs w:val="18"/>
        </w:rPr>
        <w:fldChar w:fldCharType="end"/>
      </w:r>
    </w:p>
    <w:p w14:paraId="45480309" w14:textId="6348D47C" w:rsidR="001E45D8" w:rsidRDefault="001E45D8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51. </w:t>
      </w:r>
      <w:r w:rsidR="003C5C88">
        <w:rPr>
          <w:rFonts w:ascii="Segoe UI" w:hAnsi="Segoe UI" w:cs="Segoe UI"/>
          <w:sz w:val="18"/>
          <w:szCs w:val="18"/>
        </w:rPr>
        <w:fldChar w:fldCharType="begin">
          <w:fldData xml:space="preserve">PEVuZE5vdGU+PENpdGU+PEF1dGhvcj5DdWk8L0F1dGhvcj48WWVhcj4yMDIxPC9ZZWFyPjxSZWNO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</w:fldData>
        </w:fldChar>
      </w:r>
      <w:r w:rsidR="00F434CE">
        <w:rPr>
          <w:rFonts w:ascii="Segoe UI" w:hAnsi="Segoe UI" w:cs="Segoe UI"/>
          <w:sz w:val="18"/>
          <w:szCs w:val="18"/>
        </w:rPr>
        <w:instrText xml:space="preserve"> ADDIN EN.CITE </w:instrText>
      </w:r>
      <w:r w:rsidR="00F434CE">
        <w:rPr>
          <w:rFonts w:ascii="Segoe UI" w:hAnsi="Segoe UI" w:cs="Segoe UI"/>
          <w:sz w:val="18"/>
          <w:szCs w:val="18"/>
        </w:rPr>
        <w:fldChar w:fldCharType="begin">
          <w:fldData xml:space="preserve">PEVuZE5vdGU+PENpdGU+PEF1dGhvcj5DdWk8L0F1dGhvcj48WWVhcj4yMDIxPC9ZZWFyPjxSZWNO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</w:fldData>
        </w:fldChar>
      </w:r>
      <w:r w:rsidR="00F434CE">
        <w:rPr>
          <w:rFonts w:ascii="Segoe UI" w:hAnsi="Segoe UI" w:cs="Segoe UI"/>
          <w:sz w:val="18"/>
          <w:szCs w:val="18"/>
        </w:rPr>
        <w:instrText xml:space="preserve"> ADDIN EN.CITE.DATA </w:instrText>
      </w:r>
      <w:r w:rsidR="00F434CE">
        <w:rPr>
          <w:rFonts w:ascii="Segoe UI" w:hAnsi="Segoe UI" w:cs="Segoe UI"/>
          <w:sz w:val="18"/>
          <w:szCs w:val="18"/>
        </w:rPr>
      </w:r>
      <w:r w:rsidR="00F434CE">
        <w:rPr>
          <w:rFonts w:ascii="Segoe UI" w:hAnsi="Segoe UI" w:cs="Segoe UI"/>
          <w:sz w:val="18"/>
          <w:szCs w:val="18"/>
        </w:rPr>
        <w:fldChar w:fldCharType="end"/>
      </w:r>
      <w:r w:rsidR="003C5C88">
        <w:rPr>
          <w:rFonts w:ascii="Segoe UI" w:hAnsi="Segoe UI" w:cs="Segoe UI"/>
          <w:sz w:val="18"/>
          <w:szCs w:val="18"/>
        </w:rPr>
      </w:r>
      <w:r w:rsidR="003C5C88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03</w:t>
      </w:r>
      <w:r w:rsidR="003C5C88">
        <w:rPr>
          <w:rFonts w:ascii="Segoe UI" w:hAnsi="Segoe UI" w:cs="Segoe UI"/>
          <w:sz w:val="18"/>
          <w:szCs w:val="18"/>
        </w:rPr>
        <w:fldChar w:fldCharType="end"/>
      </w:r>
    </w:p>
    <w:p w14:paraId="39EAD5C5" w14:textId="4202C396" w:rsidR="003C5C88" w:rsidRDefault="003C5C88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52. </w:t>
      </w:r>
      <w:r w:rsidR="00305CA7">
        <w:rPr>
          <w:rFonts w:ascii="Segoe UI" w:hAnsi="Segoe UI" w:cs="Segoe UI"/>
          <w:sz w:val="18"/>
          <w:szCs w:val="18"/>
        </w:rPr>
        <w:fldChar w:fldCharType="begin">
          <w:fldData xml:space="preserve">PEVuZE5vdGU+PENpdGU+PEF1dGhvcj5HaG9zaDwvQXV0aG9yPjxZZWFyPjIwMTk8L1llYXI+PFJl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</w:fldData>
        </w:fldChar>
      </w:r>
      <w:r w:rsidR="00F434CE">
        <w:rPr>
          <w:rFonts w:ascii="Segoe UI" w:hAnsi="Segoe UI" w:cs="Segoe UI"/>
          <w:sz w:val="18"/>
          <w:szCs w:val="18"/>
        </w:rPr>
        <w:instrText xml:space="preserve"> ADDIN EN.CITE </w:instrText>
      </w:r>
      <w:r w:rsidR="00F434CE">
        <w:rPr>
          <w:rFonts w:ascii="Segoe UI" w:hAnsi="Segoe UI" w:cs="Segoe UI"/>
          <w:sz w:val="18"/>
          <w:szCs w:val="18"/>
        </w:rPr>
        <w:fldChar w:fldCharType="begin">
          <w:fldData xml:space="preserve">PEVuZE5vdGU+PENpdGU+PEF1dGhvcj5HaG9zaDwvQXV0aG9yPjxZZWFyPjIwMTk8L1llYXI+PFJl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</w:fldData>
        </w:fldChar>
      </w:r>
      <w:r w:rsidR="00F434CE">
        <w:rPr>
          <w:rFonts w:ascii="Segoe UI" w:hAnsi="Segoe UI" w:cs="Segoe UI"/>
          <w:sz w:val="18"/>
          <w:szCs w:val="18"/>
        </w:rPr>
        <w:instrText xml:space="preserve"> ADDIN EN.CITE.DATA </w:instrText>
      </w:r>
      <w:r w:rsidR="00F434CE">
        <w:rPr>
          <w:rFonts w:ascii="Segoe UI" w:hAnsi="Segoe UI" w:cs="Segoe UI"/>
          <w:sz w:val="18"/>
          <w:szCs w:val="18"/>
        </w:rPr>
      </w:r>
      <w:r w:rsidR="00F434CE">
        <w:rPr>
          <w:rFonts w:ascii="Segoe UI" w:hAnsi="Segoe UI" w:cs="Segoe UI"/>
          <w:sz w:val="18"/>
          <w:szCs w:val="18"/>
        </w:rPr>
        <w:fldChar w:fldCharType="end"/>
      </w:r>
      <w:r w:rsidR="00305CA7">
        <w:rPr>
          <w:rFonts w:ascii="Segoe UI" w:hAnsi="Segoe UI" w:cs="Segoe UI"/>
          <w:sz w:val="18"/>
          <w:szCs w:val="18"/>
        </w:rPr>
      </w:r>
      <w:r w:rsidR="00305CA7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04</w:t>
      </w:r>
      <w:r w:rsidR="00305CA7">
        <w:rPr>
          <w:rFonts w:ascii="Segoe UI" w:hAnsi="Segoe UI" w:cs="Segoe UI"/>
          <w:sz w:val="18"/>
          <w:szCs w:val="18"/>
        </w:rPr>
        <w:fldChar w:fldCharType="end"/>
      </w:r>
    </w:p>
    <w:p w14:paraId="6892D370" w14:textId="7AED91CE" w:rsidR="00305CA7" w:rsidRDefault="00305CA7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>153.</w:t>
      </w:r>
      <w:r w:rsidR="00832848">
        <w:rPr>
          <w:rFonts w:ascii="Segoe UI" w:hAnsi="Segoe UI" w:cs="Segoe UI"/>
          <w:sz w:val="18"/>
          <w:szCs w:val="18"/>
        </w:rPr>
        <w:t xml:space="preserve"> </w:t>
      </w:r>
      <w:r w:rsidR="00152C69">
        <w:rPr>
          <w:rFonts w:ascii="Segoe UI" w:hAnsi="Segoe UI" w:cs="Segoe UI"/>
          <w:sz w:val="18"/>
          <w:szCs w:val="18"/>
        </w:rPr>
        <w:fldChar w:fldCharType="begin">
          <w:fldData xml:space="preserve">PEVuZE5vdGU+PENpdGU+PEF1dGhvcj5NYW5tdWFucG9tPC9BdXRob3I+PFllYXI+MjAxODwvWWVh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</w:fldData>
        </w:fldChar>
      </w:r>
      <w:r w:rsidR="00F434CE">
        <w:rPr>
          <w:rFonts w:ascii="Segoe UI" w:hAnsi="Segoe UI" w:cs="Segoe UI"/>
          <w:sz w:val="18"/>
          <w:szCs w:val="18"/>
        </w:rPr>
        <w:instrText xml:space="preserve"> ADDIN EN.CITE </w:instrText>
      </w:r>
      <w:r w:rsidR="00F434CE">
        <w:rPr>
          <w:rFonts w:ascii="Segoe UI" w:hAnsi="Segoe UI" w:cs="Segoe UI"/>
          <w:sz w:val="18"/>
          <w:szCs w:val="18"/>
        </w:rPr>
        <w:fldChar w:fldCharType="begin">
          <w:fldData xml:space="preserve">PEVuZE5vdGU+PENpdGU+PEF1dGhvcj5NYW5tdWFucG9tPC9BdXRob3I+PFllYXI+MjAxODwvWWVh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</w:fldData>
        </w:fldChar>
      </w:r>
      <w:r w:rsidR="00F434CE">
        <w:rPr>
          <w:rFonts w:ascii="Segoe UI" w:hAnsi="Segoe UI" w:cs="Segoe UI"/>
          <w:sz w:val="18"/>
          <w:szCs w:val="18"/>
        </w:rPr>
        <w:instrText xml:space="preserve"> ADDIN EN.CITE.DATA </w:instrText>
      </w:r>
      <w:r w:rsidR="00F434CE">
        <w:rPr>
          <w:rFonts w:ascii="Segoe UI" w:hAnsi="Segoe UI" w:cs="Segoe UI"/>
          <w:sz w:val="18"/>
          <w:szCs w:val="18"/>
        </w:rPr>
      </w:r>
      <w:r w:rsidR="00F434CE">
        <w:rPr>
          <w:rFonts w:ascii="Segoe UI" w:hAnsi="Segoe UI" w:cs="Segoe UI"/>
          <w:sz w:val="18"/>
          <w:szCs w:val="18"/>
        </w:rPr>
        <w:fldChar w:fldCharType="end"/>
      </w:r>
      <w:r w:rsidR="00152C69">
        <w:rPr>
          <w:rFonts w:ascii="Segoe UI" w:hAnsi="Segoe UI" w:cs="Segoe UI"/>
          <w:sz w:val="18"/>
          <w:szCs w:val="18"/>
        </w:rPr>
      </w:r>
      <w:r w:rsidR="00152C69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05</w:t>
      </w:r>
      <w:r w:rsidR="00152C69">
        <w:rPr>
          <w:rFonts w:ascii="Segoe UI" w:hAnsi="Segoe UI" w:cs="Segoe UI"/>
          <w:sz w:val="18"/>
          <w:szCs w:val="18"/>
        </w:rPr>
        <w:fldChar w:fldCharType="end"/>
      </w:r>
    </w:p>
    <w:p w14:paraId="7D6E2465" w14:textId="0F9E5A8B" w:rsidR="004B5C0C" w:rsidRDefault="004B5C0C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lastRenderedPageBreak/>
        <w:t xml:space="preserve">154. </w:t>
      </w:r>
      <w:r w:rsidR="00E57A46">
        <w:rPr>
          <w:rFonts w:ascii="Segoe UI" w:hAnsi="Segoe UI" w:cs="Segoe UI"/>
          <w:sz w:val="18"/>
          <w:szCs w:val="18"/>
        </w:rPr>
        <w:fldChar w:fldCharType="begin">
          <w:fldData xml:space="preserve">PEVuZE5vdGU+PENpdGU+PEF1dGhvcj5MaXU8L0F1dGhvcj48WWVhcj4yMDIwPC9ZZWFyPjxSZWNO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</w:fldData>
        </w:fldChar>
      </w:r>
      <w:r w:rsidR="00F434CE">
        <w:rPr>
          <w:rFonts w:ascii="Segoe UI" w:hAnsi="Segoe UI" w:cs="Segoe UI"/>
          <w:sz w:val="18"/>
          <w:szCs w:val="18"/>
        </w:rPr>
        <w:instrText xml:space="preserve"> ADDIN EN.CITE </w:instrText>
      </w:r>
      <w:r w:rsidR="00F434CE">
        <w:rPr>
          <w:rFonts w:ascii="Segoe UI" w:hAnsi="Segoe UI" w:cs="Segoe UI"/>
          <w:sz w:val="18"/>
          <w:szCs w:val="18"/>
        </w:rPr>
        <w:fldChar w:fldCharType="begin">
          <w:fldData xml:space="preserve">PEVuZE5vdGU+PENpdGU+PEF1dGhvcj5MaXU8L0F1dGhvcj48WWVhcj4yMDIwPC9ZZWFyPjxSZWNO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</w:fldData>
        </w:fldChar>
      </w:r>
      <w:r w:rsidR="00F434CE">
        <w:rPr>
          <w:rFonts w:ascii="Segoe UI" w:hAnsi="Segoe UI" w:cs="Segoe UI"/>
          <w:sz w:val="18"/>
          <w:szCs w:val="18"/>
        </w:rPr>
        <w:instrText xml:space="preserve"> ADDIN EN.CITE.DATA </w:instrText>
      </w:r>
      <w:r w:rsidR="00F434CE">
        <w:rPr>
          <w:rFonts w:ascii="Segoe UI" w:hAnsi="Segoe UI" w:cs="Segoe UI"/>
          <w:sz w:val="18"/>
          <w:szCs w:val="18"/>
        </w:rPr>
      </w:r>
      <w:r w:rsidR="00F434CE">
        <w:rPr>
          <w:rFonts w:ascii="Segoe UI" w:hAnsi="Segoe UI" w:cs="Segoe UI"/>
          <w:sz w:val="18"/>
          <w:szCs w:val="18"/>
        </w:rPr>
        <w:fldChar w:fldCharType="end"/>
      </w:r>
      <w:r w:rsidR="00E57A46">
        <w:rPr>
          <w:rFonts w:ascii="Segoe UI" w:hAnsi="Segoe UI" w:cs="Segoe UI"/>
          <w:sz w:val="18"/>
          <w:szCs w:val="18"/>
        </w:rPr>
      </w:r>
      <w:r w:rsidR="00E57A46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06</w:t>
      </w:r>
      <w:r w:rsidR="00E57A46">
        <w:rPr>
          <w:rFonts w:ascii="Segoe UI" w:hAnsi="Segoe UI" w:cs="Segoe UI"/>
          <w:sz w:val="18"/>
          <w:szCs w:val="18"/>
        </w:rPr>
        <w:fldChar w:fldCharType="end"/>
      </w:r>
    </w:p>
    <w:p w14:paraId="3B9A2F1F" w14:textId="73052F25" w:rsidR="008F2663" w:rsidRDefault="008F266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55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Yang&lt;/Author&gt;&lt;Year&gt;2014&lt;/Year&gt;&lt;RecNum&gt;37512&lt;/RecNum&gt;&lt;DisplayText&gt;&lt;style face="superscript"&gt;207&lt;/style&gt;&lt;/DisplayText&gt;&lt;record&gt;&lt;rec-number&gt;37512&lt;/rec-number&gt;&lt;foreign-keys&gt;&lt;key app="EN" db-id="r5ret2dtz5zsdced22nvf9tg0rrv0trsv2w9" timestamp="1632864836"&gt;37512&lt;/key&gt;&lt;/foreign-keys&gt;&lt;ref-type name="Journal Article"&gt;17&lt;/ref-type&gt;&lt;contributors&gt;&lt;authors&gt;&lt;author&gt;Yang, Xiao&lt;/author&gt;&lt;author&gt;Yu, Miao&lt;/author&gt;&lt;author&gt;Zhao, Yang&lt;/author&gt;&lt;author&gt;Zhang, Chong&lt;/author&gt;&lt;author&gt;Wang, Xiaoyan&lt;/author&gt;&lt;author&gt;Jiang, Jia-Xing&lt;/author&gt;&lt;/authors&gt;&lt;/contributors&gt;&lt;titles&gt;&lt;title&gt;Remarkable gas adsorption by carbonized nitrogen-rich hypercrosslinked porous organic polymers&lt;/title&gt;&lt;secondary-title&gt;J. Mater. Chem. A&lt;/secondary-title&gt;&lt;/titles&gt;&lt;periodical&gt;&lt;full-title&gt;J. Mater. Chem. A&lt;/full-title&gt;&lt;/periodical&gt;&lt;pages&gt;15139-15145&lt;/pages&gt;&lt;volume&gt;2&lt;/volume&gt;&lt;number&gt;36&lt;/number&gt;&lt;section&gt;15139&lt;/section&gt;&lt;dates&gt;&lt;year&gt;2014&lt;/year&gt;&lt;/dates&gt;&lt;isbn&gt;2050-7488&amp;#xD;2050-7496&lt;/isbn&gt;&lt;urls&gt;&lt;/urls&gt;&lt;electronic-resource-num&gt;10.1039/c4ta02782e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07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7E55557A" w14:textId="5CA9EDCA" w:rsidR="008F2663" w:rsidRDefault="008F2663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56. </w:t>
      </w:r>
      <w:r w:rsidR="00C712B7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hao&lt;/Author&gt;&lt;Year&gt;2020&lt;/Year&gt;&lt;RecNum&gt;37497&lt;/RecNum&gt;&lt;DisplayText&gt;&lt;style face="superscript"&gt;208&lt;/style&gt;&lt;/DisplayText&gt;&lt;record&gt;&lt;rec-number&gt;37497&lt;/rec-number&gt;&lt;foreign-keys&gt;&lt;key app="EN" db-id="r5ret2dtz5zsdced22nvf9tg0rrv0trsv2w9" timestamp="1632864785"&gt;37497&lt;/key&gt;&lt;/foreign-keys&gt;&lt;ref-type name="Journal Article"&gt;17&lt;/ref-type&gt;&lt;contributors&gt;&lt;authors&gt;&lt;author&gt;Shao, Lishu&lt;/author&gt;&lt;author&gt;Liu, Mingqiang&lt;/author&gt;&lt;author&gt;Sang, Yafei&lt;/author&gt;&lt;author&gt;Zhan, Peng&lt;/author&gt;&lt;author&gt;Chen, Jienan&lt;/author&gt;&lt;author&gt;Huang, Jianhan&lt;/author&gt;&lt;/authors&gt;&lt;/contributors&gt;&lt;titles&gt;&lt;title&gt;Nitrogen-Doped Ultrahigh Microporous Carbons Derived from Two Nitrogen-Containing Post-Cross-Linked Polymers for Efficient CO2 Capture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pages&gt;2238-2250&lt;/pages&gt;&lt;volume&gt;65&lt;/volume&gt;&lt;number&gt;4&lt;/number&gt;&lt;section&gt;2238&lt;/section&gt;&lt;dates&gt;&lt;year&gt;2020&lt;/year&gt;&lt;/dates&gt;&lt;isbn&gt;0021-9568&amp;#xD;1520-5134&lt;/isbn&gt;&lt;urls&gt;&lt;/urls&gt;&lt;electronic-resource-num&gt;10.1021/acs.jced.0c00160&lt;/electronic-resource-num&gt;&lt;/record&gt;&lt;/Cite&gt;&lt;/EndNote&gt;</w:instrText>
      </w:r>
      <w:r w:rsidR="00C712B7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08</w:t>
      </w:r>
      <w:r w:rsidR="00C712B7">
        <w:rPr>
          <w:rFonts w:ascii="Segoe UI" w:hAnsi="Segoe UI" w:cs="Segoe UI"/>
          <w:sz w:val="18"/>
          <w:szCs w:val="18"/>
        </w:rPr>
        <w:fldChar w:fldCharType="end"/>
      </w:r>
    </w:p>
    <w:p w14:paraId="3D6485A1" w14:textId="1E58A993" w:rsidR="00C712B7" w:rsidRDefault="00C712B7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57. </w:t>
      </w:r>
      <w:r w:rsidR="005D1F0D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Wang&lt;/Author&gt;&lt;Year&gt;2020&lt;/Year&gt;&lt;RecNum&gt;37430&lt;/RecNum&gt;&lt;DisplayText&gt;&lt;style face="superscript"&gt;209&lt;/style&gt;&lt;/DisplayText&gt;&lt;record&gt;&lt;rec-number&gt;37430&lt;/rec-number&gt;&lt;foreign-keys&gt;&lt;key app="EN" db-id="r5ret2dtz5zsdced22nvf9tg0rrv0trsv2w9" timestamp="1632864544"&gt;37430&lt;/key&gt;&lt;/foreign-keys&gt;&lt;ref-type name="Journal Article"&gt;17&lt;/ref-type&gt;&lt;contributors&gt;&lt;authors&gt;&lt;author&gt;Wang, Shasha&lt;/author&gt;&lt;author&gt;Xu, Yuelong&lt;/author&gt;&lt;author&gt;Miao, Junfeng&lt;/author&gt;&lt;author&gt;Liu, Mengshuai&lt;/author&gt;&lt;author&gt;Ren, Bin&lt;/author&gt;&lt;author&gt;Zhang, Lihui&lt;/author&gt;&lt;author&gt;Liu, Zhenfa&lt;/author&gt;&lt;/authors&gt;&lt;/contributors&gt;&lt;titles&gt;&lt;title&gt;Facile synthesis of microporous carbon xerogels for highly selective CO2 adsorption&lt;/title&gt;&lt;secondary-title&gt;Journal of Cleaner Production&lt;/secondary-title&gt;&lt;/titles&gt;&lt;periodical&gt;&lt;full-title&gt;Journal of Cleaner Production&lt;/full-title&gt;&lt;/periodical&gt;&lt;volume&gt;253&lt;/volume&gt;&lt;section&gt;120023&lt;/section&gt;&lt;dates&gt;&lt;year&gt;2020&lt;/year&gt;&lt;/dates&gt;&lt;isbn&gt;09596526&lt;/isbn&gt;&lt;urls&gt;&lt;/urls&gt;&lt;electronic-resource-num&gt;10.1016/j.jclepro.2020.120023&lt;/electronic-resource-num&gt;&lt;/record&gt;&lt;/Cite&gt;&lt;/EndNote&gt;</w:instrText>
      </w:r>
      <w:r w:rsidR="005D1F0D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09</w:t>
      </w:r>
      <w:r w:rsidR="005D1F0D">
        <w:rPr>
          <w:rFonts w:ascii="Segoe UI" w:hAnsi="Segoe UI" w:cs="Segoe UI"/>
          <w:sz w:val="18"/>
          <w:szCs w:val="18"/>
        </w:rPr>
        <w:fldChar w:fldCharType="end"/>
      </w:r>
    </w:p>
    <w:p w14:paraId="241A35B6" w14:textId="702FBE6E" w:rsidR="005D1F0D" w:rsidRDefault="005D1F0D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58. </w:t>
      </w:r>
      <w:r w:rsidR="00DF3E16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Cao&lt;/Author&gt;&lt;Year&gt;2020&lt;/Year&gt;&lt;RecNum&gt;37466&lt;/RecNum&gt;&lt;DisplayText&gt;&lt;style face="superscript"&gt;210&lt;/style&gt;&lt;/DisplayText&gt;&lt;record&gt;&lt;rec-number&gt;37466&lt;/rec-number&gt;&lt;foreign-keys&gt;&lt;key app="EN" db-id="r5ret2dtz5zsdced22nvf9tg0rrv0trsv2w9" timestamp="1632864674"&gt;37466&lt;/key&gt;&lt;/foreign-keys&gt;&lt;ref-type name="Journal Article"&gt;17&lt;/ref-type&gt;&lt;contributors&gt;&lt;authors&gt;&lt;author&gt;Cao, Shicheng&lt;/author&gt;&lt;author&gt;Zhao, Hongyu&lt;/author&gt;&lt;author&gt;Hu, Deng&lt;/author&gt;&lt;author&gt;Wang, Jun-an&lt;/author&gt;&lt;author&gt;Li, Minkang&lt;/author&gt;&lt;author&gt;Zhou, Zhongjin&lt;/author&gt;&lt;author&gt;Shen, Qun&lt;/author&gt;&lt;author&gt;Sun, Nannan&lt;/author&gt;&lt;author&gt;Wei, Wei&lt;/author&gt;&lt;/authors&gt;&lt;/contributors&gt;&lt;titles&gt;&lt;title&gt;Preparation of potassium intercalated carbons by in-situ activation and speciation for CO2 capture from flue gas&lt;/title&gt;&lt;secondary-title&gt;Journal of CO2 Utilization&lt;/secondary-title&gt;&lt;/titles&gt;&lt;periodical&gt;&lt;full-title&gt;Journal of CO2 Utilization&lt;/full-title&gt;&lt;/periodical&gt;&lt;pages&gt;59-66&lt;/pages&gt;&lt;volume&gt;35&lt;/volume&gt;&lt;section&gt;59&lt;/section&gt;&lt;dates&gt;&lt;year&gt;2020&lt;/year&gt;&lt;/dates&gt;&lt;isbn&gt;22129820&lt;/isbn&gt;&lt;urls&gt;&lt;/urls&gt;&lt;electronic-resource-num&gt;10.1016/j.jcou.2019.09.001&lt;/electronic-resource-num&gt;&lt;/record&gt;&lt;/Cite&gt;&lt;/EndNote&gt;</w:instrText>
      </w:r>
      <w:r w:rsidR="00DF3E16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10</w:t>
      </w:r>
      <w:r w:rsidR="00DF3E16">
        <w:rPr>
          <w:rFonts w:ascii="Segoe UI" w:hAnsi="Segoe UI" w:cs="Segoe UI"/>
          <w:sz w:val="18"/>
          <w:szCs w:val="18"/>
        </w:rPr>
        <w:fldChar w:fldCharType="end"/>
      </w:r>
    </w:p>
    <w:p w14:paraId="12778328" w14:textId="1F36AA54" w:rsidR="00DF3E16" w:rsidRDefault="00DF3E1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>159.</w:t>
      </w:r>
      <w:r w:rsidR="008B6E6F">
        <w:rPr>
          <w:rFonts w:ascii="Segoe UI" w:hAnsi="Segoe UI" w:cs="Segoe UI"/>
          <w:sz w:val="18"/>
          <w:szCs w:val="18"/>
        </w:rPr>
        <w:t xml:space="preserve"> </w:t>
      </w:r>
      <w:r w:rsidR="008B6E6F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Huang&lt;/Author&gt;&lt;Year&gt;2019&lt;/Year&gt;&lt;RecNum&gt;37465&lt;/RecNum&gt;&lt;DisplayText&gt;&lt;style face="superscript"&gt;211&lt;/style&gt;&lt;/DisplayText&gt;&lt;record&gt;&lt;rec-number&gt;37465&lt;/rec-number&gt;&lt;foreign-keys&gt;&lt;key app="EN" db-id="r5ret2dtz5zsdced22nvf9tg0rrv0trsv2w9" timestamp="1632864670"&gt;37465&lt;/key&gt;&lt;/foreign-keys&gt;&lt;ref-type name="Journal Article"&gt;17&lt;/ref-type&gt;&lt;contributors&gt;&lt;authors&gt;&lt;author&gt;Huang, Kuan&lt;/author&gt;&lt;author&gt;Li, Zi-Liang&lt;/author&gt;&lt;author&gt;Zhang, Jia-Yin&lt;/author&gt;&lt;author&gt;Tao, Duan-Jian&lt;/author&gt;&lt;author&gt;Liu, Fujian&lt;/author&gt;&lt;author&gt;Dai, Sheng&lt;/author&gt;&lt;/authors&gt;&lt;/contributors&gt;&lt;titles&gt;&lt;title&gt;Simultaneous activation and N-doping of hydrothermal carbons by NaNH2: An effective approach to CO2 adsorbents&lt;/title&gt;&lt;secondary-title&gt;Journal of CO2 Utilization&lt;/secondary-title&gt;&lt;/titles&gt;&lt;periodical&gt;&lt;full-title&gt;Journal of CO2 Utilization&lt;/full-title&gt;&lt;/periodical&gt;&lt;pages&gt;405-412&lt;/pages&gt;&lt;volume&gt;33&lt;/volume&gt;&lt;section&gt;405&lt;/section&gt;&lt;dates&gt;&lt;year&gt;2019&lt;/year&gt;&lt;/dates&gt;&lt;isbn&gt;22129820&lt;/isbn&gt;&lt;urls&gt;&lt;/urls&gt;&lt;electronic-resource-num&gt;10.1016/j.jcou.2019.07.012&lt;/electronic-resource-num&gt;&lt;/record&gt;&lt;/Cite&gt;&lt;/EndNote&gt;</w:instrText>
      </w:r>
      <w:r w:rsidR="008B6E6F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11</w:t>
      </w:r>
      <w:r w:rsidR="008B6E6F">
        <w:rPr>
          <w:rFonts w:ascii="Segoe UI" w:hAnsi="Segoe UI" w:cs="Segoe UI"/>
          <w:sz w:val="18"/>
          <w:szCs w:val="18"/>
        </w:rPr>
        <w:fldChar w:fldCharType="end"/>
      </w:r>
    </w:p>
    <w:p w14:paraId="65A604D6" w14:textId="2785EC93" w:rsidR="00765907" w:rsidRDefault="00765907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60. </w:t>
      </w:r>
      <w:r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Idrees&lt;/Author&gt;&lt;Year&gt;2018&lt;/Year&gt;&lt;RecNum&gt;37463&lt;/RecNum&gt;&lt;DisplayText&gt;&lt;style face="superscript"&gt;212&lt;/style&gt;&lt;/DisplayText&gt;&lt;record&gt;&lt;rec-number&gt;37463&lt;/rec-number&gt;&lt;foreign-keys&gt;&lt;key app="EN" db-id="r5ret2dtz5zsdced22nvf9tg0rrv0trsv2w9" timestamp="1632864665"&gt;37463&lt;/key&gt;&lt;/foreign-keys&gt;&lt;ref-type name="Journal Article"&gt;17&lt;/ref-type&gt;&lt;contributors&gt;&lt;authors&gt;&lt;author&gt;Idrees, Mohanad&lt;/author&gt;&lt;author&gt;Rangari, Vijaya&lt;/author&gt;&lt;author&gt;Jeelani, Shaik&lt;/author&gt;&lt;/authors&gt;&lt;/contributors&gt;&lt;titles&gt;&lt;title&gt;Sustainable packaging waste-derived activated carbon for carbon dioxide capture&lt;/title&gt;&lt;secondary-title&gt;Journal of CO2 Utilization&lt;/secondary-title&gt;&lt;/titles&gt;&lt;periodical&gt;&lt;full-title&gt;Journal of CO2 Utilization&lt;/full-title&gt;&lt;/periodical&gt;&lt;pages&gt;380-387&lt;/pages&gt;&lt;volume&gt;26&lt;/volume&gt;&lt;section&gt;380&lt;/section&gt;&lt;dates&gt;&lt;year&gt;2018&lt;/year&gt;&lt;/dates&gt;&lt;isbn&gt;22129820&lt;/isbn&gt;&lt;urls&gt;&lt;/urls&gt;&lt;electronic-resource-num&gt;10.1016/j.jcou.2018.05.016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12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6EC114FC" w14:textId="592BDE83" w:rsidR="00765907" w:rsidRDefault="00765907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61. </w:t>
      </w:r>
      <w:r w:rsidR="001C575F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i&lt;/Author&gt;&lt;Year&gt;2018&lt;/Year&gt;&lt;RecNum&gt;37464&lt;/RecNum&gt;&lt;DisplayText&gt;&lt;style face="superscript"&gt;213&lt;/style&gt;&lt;/DisplayText&gt;&lt;record&gt;&lt;rec-number&gt;37464&lt;/rec-number&gt;&lt;foreign-keys&gt;&lt;key app="EN" db-id="r5ret2dtz5zsdced22nvf9tg0rrv0trsv2w9" timestamp="1632864667"&gt;37464&lt;/key&gt;&lt;/foreign-keys&gt;&lt;ref-type name="Journal Article"&gt;17&lt;/ref-type&gt;&lt;contributors&gt;&lt;authors&gt;&lt;author&gt;Li, Yao&lt;/author&gt;&lt;author&gt;Wang, Xin&lt;/author&gt;&lt;author&gt;Cao, Minhua&lt;/author&gt;&lt;/authors&gt;&lt;/contributors&gt;&lt;titles&gt;&lt;title&gt;Three-dimensional porous carbon frameworks derived from mangosteen peel waste as promising materials for CO2 capture and supercapacitors&lt;/title&gt;&lt;secondary-title&gt;Journal of CO2 Utilization&lt;/secondary-title&gt;&lt;/titles&gt;&lt;periodical&gt;&lt;full-title&gt;Journal of CO2 Utilization&lt;/full-title&gt;&lt;/periodical&gt;&lt;pages&gt;204-216&lt;/pages&gt;&lt;volume&gt;27&lt;/volume&gt;&lt;section&gt;204&lt;/section&gt;&lt;dates&gt;&lt;year&gt;2018&lt;/year&gt;&lt;/dates&gt;&lt;isbn&gt;22129820&lt;/isbn&gt;&lt;urls&gt;&lt;/urls&gt;&lt;electronic-resource-num&gt;10.1016/j.jcou.2018.07.019&lt;/electronic-resource-num&gt;&lt;/record&gt;&lt;/Cite&gt;&lt;/EndNote&gt;</w:instrText>
      </w:r>
      <w:r w:rsidR="001C575F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13</w:t>
      </w:r>
      <w:r w:rsidR="001C575F">
        <w:rPr>
          <w:rFonts w:ascii="Segoe UI" w:hAnsi="Segoe UI" w:cs="Segoe UI"/>
          <w:sz w:val="18"/>
          <w:szCs w:val="18"/>
        </w:rPr>
        <w:fldChar w:fldCharType="end"/>
      </w:r>
    </w:p>
    <w:p w14:paraId="1E3CC2CB" w14:textId="25B99B37" w:rsidR="001C575F" w:rsidRDefault="001C575F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62. </w:t>
      </w:r>
      <w:r w:rsidR="00411FF6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Melouki&lt;/Author&gt;&lt;Year&gt;2020&lt;/Year&gt;&lt;RecNum&gt;37467&lt;/RecNum&gt;&lt;DisplayText&gt;&lt;style face="superscript"&gt;214&lt;/style&gt;&lt;/DisplayText&gt;&lt;record&gt;&lt;rec-number&gt;37467&lt;/rec-number&gt;&lt;foreign-keys&gt;&lt;key app="EN" db-id="r5ret2dtz5zsdced22nvf9tg0rrv0trsv2w9" timestamp="1632864677"&gt;37467&lt;/key&gt;&lt;/foreign-keys&gt;&lt;ref-type name="Journal Article"&gt;17&lt;/ref-type&gt;&lt;contributors&gt;&lt;authors&gt;&lt;author&gt;Melouki, Redouane&lt;/author&gt;&lt;author&gt;Ouadah, Amina&lt;/author&gt;&lt;author&gt;Llewellyn, Philip L.&lt;/author&gt;&lt;/authors&gt;&lt;/contributors&gt;&lt;titles&gt;&lt;title&gt;The CO2 adsorption behavior study on activated carbon synthesized from olive waste&lt;/title&gt;&lt;secondary-title&gt;Journal of CO2 Utilization&lt;/secondary-title&gt;&lt;/titles&gt;&lt;periodical&gt;&lt;full-title&gt;Journal of CO2 Utilization&lt;/full-title&gt;&lt;/periodical&gt;&lt;volume&gt;42&lt;/volume&gt;&lt;section&gt;101292&lt;/section&gt;&lt;dates&gt;&lt;year&gt;2020&lt;/year&gt;&lt;/dates&gt;&lt;isbn&gt;22129820&lt;/isbn&gt;&lt;urls&gt;&lt;/urls&gt;&lt;electronic-resource-num&gt;10.1016/j.jcou.2020.101292&lt;/electronic-resource-num&gt;&lt;/record&gt;&lt;/Cite&gt;&lt;/EndNote&gt;</w:instrText>
      </w:r>
      <w:r w:rsidR="00411FF6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14</w:t>
      </w:r>
      <w:r w:rsidR="00411FF6">
        <w:rPr>
          <w:rFonts w:ascii="Segoe UI" w:hAnsi="Segoe UI" w:cs="Segoe UI"/>
          <w:sz w:val="18"/>
          <w:szCs w:val="18"/>
        </w:rPr>
        <w:fldChar w:fldCharType="end"/>
      </w:r>
    </w:p>
    <w:p w14:paraId="1452C300" w14:textId="4309D0DC" w:rsidR="00411FF6" w:rsidRDefault="00411FF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63. </w:t>
      </w:r>
      <w:r w:rsidR="00E15E3B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Park&lt;/Author&gt;&lt;Year&gt;2021&lt;/Year&gt;&lt;RecNum&gt;37468&lt;/RecNum&gt;&lt;DisplayText&gt;&lt;style face="superscript"&gt;215&lt;/style&gt;&lt;/DisplayText&gt;&lt;record&gt;&lt;rec-number&gt;37468&lt;/rec-number&gt;&lt;foreign-keys&gt;&lt;key app="EN" db-id="r5ret2dtz5zsdced22nvf9tg0rrv0trsv2w9" timestamp="1632864680"&gt;37468&lt;/key&gt;&lt;/foreign-keys&gt;&lt;ref-type name="Journal Article"&gt;17&lt;/ref-type&gt;&lt;contributors&gt;&lt;authors&gt;&lt;author&gt;Park, Jaewoo&lt;/author&gt;&lt;author&gt;Cho, Se Yeon&lt;/author&gt;&lt;author&gt;Jung, Minji&lt;/author&gt;&lt;author&gt;Lee, Kiyoung&lt;/author&gt;&lt;author&gt;Nah, Yoon-Chae&lt;/author&gt;&lt;author&gt;Attia, Nour F.&lt;/author&gt;&lt;author&gt;Oh, Hyunchul&lt;/author&gt;&lt;/authors&gt;&lt;/contributors&gt;&lt;titles&gt;&lt;title&gt;Efficient synthetic approach for nanoporous adsorbents capable of pre- and post-combustion CO2 capture and selective gas separation&lt;/title&gt;&lt;secondary-title&gt;Journal of CO2 Utilization&lt;/secondary-title&gt;&lt;/titles&gt;&lt;periodical&gt;&lt;full-title&gt;Journal of CO2 Utilization&lt;/full-title&gt;&lt;/periodical&gt;&lt;volume&gt;45&lt;/volume&gt;&lt;section&gt;101404&lt;/section&gt;&lt;dates&gt;&lt;year&gt;2021&lt;/year&gt;&lt;/dates&gt;&lt;isbn&gt;22129820&lt;/isbn&gt;&lt;urls&gt;&lt;/urls&gt;&lt;electronic-resource-num&gt;10.1016/j.jcou.2020.101404&lt;/electronic-resource-num&gt;&lt;/record&gt;&lt;/Cite&gt;&lt;/EndNote&gt;</w:instrText>
      </w:r>
      <w:r w:rsidR="00E15E3B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15</w:t>
      </w:r>
      <w:r w:rsidR="00E15E3B">
        <w:rPr>
          <w:rFonts w:ascii="Segoe UI" w:hAnsi="Segoe UI" w:cs="Segoe UI"/>
          <w:sz w:val="18"/>
          <w:szCs w:val="18"/>
        </w:rPr>
        <w:fldChar w:fldCharType="end"/>
      </w:r>
    </w:p>
    <w:p w14:paraId="140D95C2" w14:textId="6F8699A2" w:rsidR="00E15E3B" w:rsidRDefault="00E15E3B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64. </w:t>
      </w:r>
      <w:r w:rsidR="00F774E5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Puthiaraj&lt;/Author&gt;&lt;Year&gt;2017&lt;/Year&gt;&lt;RecNum&gt;37462&lt;/RecNum&gt;&lt;DisplayText&gt;&lt;style face="superscript"&gt;216&lt;/style&gt;&lt;/DisplayText&gt;&lt;record&gt;&lt;rec-number&gt;37462&lt;/rec-number&gt;&lt;foreign-keys&gt;&lt;key app="EN" db-id="r5ret2dtz5zsdced22nvf9tg0rrv0trsv2w9" timestamp="1632864659"&gt;37462&lt;/key&gt;&lt;/foreign-keys&gt;&lt;ref-type name="Journal Article"&gt;17&lt;/ref-type&gt;&lt;contributors&gt;&lt;authors&gt;&lt;author&gt;Puthiaraj, Pillaiyar&lt;/author&gt;&lt;author&gt;Ahn, Wha-Seung&lt;/author&gt;&lt;/authors&gt;&lt;/contributors&gt;&lt;titles&gt;&lt;title&gt;Facile synthesis of microporous carbonaceous materials derived from a covalent triazine polymer for CO2 capture&lt;/title&gt;&lt;secondary-title&gt;Journal of Energy Chemistry&lt;/secondary-title&gt;&lt;/titles&gt;&lt;periodical&gt;&lt;full-title&gt;Journal of Energy Chemistry&lt;/full-title&gt;&lt;/periodical&gt;&lt;pages&gt;965-971&lt;/pages&gt;&lt;volume&gt;26&lt;/volume&gt;&lt;number&gt;5&lt;/number&gt;&lt;section&gt;965&lt;/section&gt;&lt;dates&gt;&lt;year&gt;2017&lt;/year&gt;&lt;/dates&gt;&lt;isbn&gt;20954956&lt;/isbn&gt;&lt;urls&gt;&lt;/urls&gt;&lt;electronic-resource-num&gt;10.1016/j.jechem.2017.07.012&lt;/electronic-resource-num&gt;&lt;/record&gt;&lt;/Cite&gt;&lt;/EndNote&gt;</w:instrText>
      </w:r>
      <w:r w:rsidR="00F774E5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16</w:t>
      </w:r>
      <w:r w:rsidR="00F774E5">
        <w:rPr>
          <w:rFonts w:ascii="Segoe UI" w:hAnsi="Segoe UI" w:cs="Segoe UI"/>
          <w:sz w:val="18"/>
          <w:szCs w:val="18"/>
        </w:rPr>
        <w:fldChar w:fldCharType="end"/>
      </w:r>
    </w:p>
    <w:p w14:paraId="2EBD70FE" w14:textId="240B60BC" w:rsidR="00F774E5" w:rsidRDefault="00F774E5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65. </w:t>
      </w:r>
      <w:r w:rsidR="0068636B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Fiuza-Jr&lt;/Author&gt;&lt;Year&gt;2016&lt;/Year&gt;&lt;RecNum&gt;37470&lt;/RecNum&gt;&lt;DisplayText&gt;&lt;style face="superscript"&gt;217&lt;/style&gt;&lt;/DisplayText&gt;&lt;record&gt;&lt;rec-number&gt;37470&lt;/rec-number&gt;&lt;foreign-keys&gt;&lt;key app="EN" db-id="r5ret2dtz5zsdced22nvf9tg0rrv0trsv2w9" timestamp="1632864687"&gt;37470&lt;/key&gt;&lt;/foreign-keys&gt;&lt;ref-type name="Journal Article"&gt;17&lt;/ref-type&gt;&lt;contributors&gt;&lt;authors&gt;&lt;author&gt;Fiuza-Jr, Raildo Alves&lt;/author&gt;&lt;author&gt;Andrade, Robson C.&lt;/author&gt;&lt;author&gt;Andrade, Heloysa Martins Carvalho&lt;/author&gt;&lt;/authors&gt;&lt;/contributors&gt;&lt;titles&gt;&lt;title&gt;CO2 capture on KOH-activated carbons derived from yellow mombin fruit stones&lt;/title&gt;&lt;secondary-title&gt;Journal of Environmental Chemical Engineering&lt;/secondary-title&gt;&lt;/titles&gt;&lt;periodical&gt;&lt;full-title&gt;Journal of Environmental Chemical Engineering&lt;/full-title&gt;&lt;/periodical&gt;&lt;pages&gt;4229-4236&lt;/pages&gt;&lt;volume&gt;4&lt;/volume&gt;&lt;number&gt;4&lt;/number&gt;&lt;section&gt;4229&lt;/section&gt;&lt;dates&gt;&lt;year&gt;2016&lt;/year&gt;&lt;/dates&gt;&lt;isbn&gt;22133437&lt;/isbn&gt;&lt;urls&gt;&lt;/urls&gt;&lt;electronic-resource-num&gt;10.1016/j.jece.2016.09.025&lt;/electronic-resource-num&gt;&lt;/record&gt;&lt;/Cite&gt;&lt;/EndNote&gt;</w:instrText>
      </w:r>
      <w:r w:rsidR="0068636B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17</w:t>
      </w:r>
      <w:r w:rsidR="0068636B">
        <w:rPr>
          <w:rFonts w:ascii="Segoe UI" w:hAnsi="Segoe UI" w:cs="Segoe UI"/>
          <w:sz w:val="18"/>
          <w:szCs w:val="18"/>
        </w:rPr>
        <w:fldChar w:fldCharType="end"/>
      </w:r>
    </w:p>
    <w:p w14:paraId="371E7C76" w14:textId="38B4866B" w:rsidR="001B5AEA" w:rsidRDefault="001B5AEA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66. </w:t>
      </w:r>
      <w:r w:rsidR="006B71D2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Ghosh&lt;/Author&gt;&lt;Year&gt;2016&lt;/Year&gt;&lt;RecNum&gt;37515&lt;/RecNum&gt;&lt;DisplayText&gt;&lt;style face="superscript"&gt;218&lt;/style&gt;&lt;/DisplayText&gt;&lt;record&gt;&lt;rec-number&gt;37515&lt;/rec-number&gt;&lt;foreign-keys&gt;&lt;key app="EN" db-id="r5ret2dtz5zsdced22nvf9tg0rrv0trsv2w9" timestamp="1632864845"&gt;37515&lt;/key&gt;&lt;/foreign-keys&gt;&lt;ref-type name="Journal Article"&gt;17&lt;/ref-type&gt;&lt;contributors&gt;&lt;authors&gt;&lt;author&gt;Ghosh, Saunab&lt;/author&gt;&lt;author&gt;Sevilla, Marta&lt;/author&gt;&lt;author&gt;Fuertes, Antonio B.&lt;/author&gt;&lt;author&gt;Andreoli, Enrico&lt;/author&gt;&lt;author&gt;Ho, Jason&lt;/author&gt;&lt;author&gt;Barron, Andrew R.&lt;/author&gt;&lt;/authors&gt;&lt;/contributors&gt;&lt;titles&gt;&lt;title&gt;Defining a performance map of porous carbon sorbents for high-pressure carbon dioxide uptake and carbon dioxide–methane selectivity&lt;/title&gt;&lt;secondary-title&gt;Journal of Materials Chemistry A&lt;/secondary-title&gt;&lt;/titles&gt;&lt;periodical&gt;&lt;full-title&gt;Journal of Materials Chemistry A&lt;/full-title&gt;&lt;/periodical&gt;&lt;pages&gt;14739-14751&lt;/pages&gt;&lt;volume&gt;4&lt;/volume&gt;&lt;number&gt;38&lt;/number&gt;&lt;section&gt;14739&lt;/section&gt;&lt;dates&gt;&lt;year&gt;2016&lt;/year&gt;&lt;/dates&gt;&lt;isbn&gt;2050-7488&amp;#xD;2050-7496&lt;/isbn&gt;&lt;urls&gt;&lt;/urls&gt;&lt;electronic-resource-num&gt;10.1039/c6ta04936b&lt;/electronic-resource-num&gt;&lt;/record&gt;&lt;/Cite&gt;&lt;/EndNote&gt;</w:instrText>
      </w:r>
      <w:r w:rsidR="006B71D2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18</w:t>
      </w:r>
      <w:r w:rsidR="006B71D2">
        <w:rPr>
          <w:rFonts w:ascii="Segoe UI" w:hAnsi="Segoe UI" w:cs="Segoe UI"/>
          <w:sz w:val="18"/>
          <w:szCs w:val="18"/>
        </w:rPr>
        <w:fldChar w:fldCharType="end"/>
      </w:r>
    </w:p>
    <w:p w14:paraId="4E0C5A22" w14:textId="0B8918DA" w:rsidR="00723037" w:rsidRDefault="00723037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67. </w:t>
      </w:r>
      <w:r w:rsidR="003963B8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i&lt;/Author&gt;&lt;Year&gt;2016&lt;/Year&gt;&lt;RecNum&gt;37513&lt;/RecNum&gt;&lt;DisplayText&gt;&lt;style face="superscript"&gt;219&lt;/style&gt;&lt;/DisplayText&gt;&lt;record&gt;&lt;rec-number&gt;37513&lt;/rec-number&gt;&lt;foreign-keys&gt;&lt;key app="EN" db-id="r5ret2dtz5zsdced22nvf9tg0rrv0trsv2w9" timestamp="1632864839"&gt;37513&lt;/key&gt;&lt;/foreign-keys&gt;&lt;ref-type name="Journal Article"&gt;17&lt;/ref-type&gt;&lt;contributors&gt;&lt;authors&gt;&lt;author&gt;Li, Kaimin&lt;/author&gt;&lt;author&gt;Tian, Sicong&lt;/author&gt;&lt;author&gt;Jiang, Jianguo&lt;/author&gt;&lt;author&gt;Wang, Jiaming&lt;/author&gt;&lt;author&gt;Chen, Xuejing&lt;/author&gt;&lt;author&gt;Yan, Feng&lt;/author&gt;&lt;/authors&gt;&lt;/contributors&gt;&lt;titles&gt;&lt;title&gt;Pine cone shell-based activated carbon used for CO2 adsorption&lt;/title&gt;&lt;secondary-title&gt;Journal of Materials Chemistry A&lt;/secondary-title&gt;&lt;/titles&gt;&lt;periodical&gt;&lt;full-title&gt;Journal of Materials Chemistry A&lt;/full-title&gt;&lt;/periodical&gt;&lt;pages&gt;5223-5234&lt;/pages&gt;&lt;volume&gt;4&lt;/volume&gt;&lt;number&gt;14&lt;/number&gt;&lt;section&gt;5223&lt;/section&gt;&lt;dates&gt;&lt;year&gt;2016&lt;/year&gt;&lt;/dates&gt;&lt;isbn&gt;2050-7488&amp;#xD;2050-7496&lt;/isbn&gt;&lt;urls&gt;&lt;/urls&gt;&lt;electronic-resource-num&gt;10.1039/c5ta09908k&lt;/electronic-resource-num&gt;&lt;/record&gt;&lt;/Cite&gt;&lt;/EndNote&gt;</w:instrText>
      </w:r>
      <w:r w:rsidR="003963B8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19</w:t>
      </w:r>
      <w:r w:rsidR="003963B8">
        <w:rPr>
          <w:rFonts w:ascii="Segoe UI" w:hAnsi="Segoe UI" w:cs="Segoe UI"/>
          <w:sz w:val="18"/>
          <w:szCs w:val="18"/>
        </w:rPr>
        <w:fldChar w:fldCharType="end"/>
      </w:r>
    </w:p>
    <w:p w14:paraId="5F3BBC88" w14:textId="715140CC" w:rsidR="003963B8" w:rsidRDefault="003963B8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68. </w:t>
      </w:r>
      <w:r w:rsidR="00D6606F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Ren&lt;/Author&gt;&lt;Year&gt;2018&lt;/Year&gt;&lt;RecNum&gt;37525&lt;/RecNum&gt;&lt;DisplayText&gt;&lt;style face="superscript"&gt;220&lt;/style&gt;&lt;/DisplayText&gt;&lt;record&gt;&lt;rec-number&gt;37525&lt;/rec-number&gt;&lt;foreign-keys&gt;&lt;key app="EN" db-id="r5ret2dtz5zsdced22nvf9tg0rrv0trsv2w9" timestamp="1632864883"&gt;37525&lt;/key&gt;&lt;/foreign-keys&gt;&lt;ref-type name="Journal Article"&gt;17&lt;/ref-type&gt;&lt;contributors&gt;&lt;authors&gt;&lt;author&gt;Ren, Meng&lt;/author&gt;&lt;author&gt;Zhang, Tianyun&lt;/author&gt;&lt;author&gt;Wang, Ying&lt;/author&gt;&lt;author&gt;Jia, Ziyang&lt;/author&gt;&lt;author&gt;Cai, Jinjun&lt;/author&gt;&lt;/authors&gt;&lt;/contributors&gt;&lt;titles&gt;&lt;title&gt;A highly pyridinic N-doped carbon from macroalgae with multifunctional use toward CO2 capture and electrochemical applications&lt;/title&gt;&lt;secondary-title&gt;Journal of Materials Science&lt;/secondary-title&gt;&lt;/titles&gt;&lt;periodical&gt;&lt;full-title&gt;Journal of Materials Science&lt;/full-title&gt;&lt;/periodical&gt;&lt;pages&gt;1606-1615&lt;/pages&gt;&lt;volume&gt;54&lt;/volume&gt;&lt;number&gt;2&lt;/number&gt;&lt;section&gt;1606&lt;/section&gt;&lt;dates&gt;&lt;year&gt;2018&lt;/year&gt;&lt;/dates&gt;&lt;isbn&gt;0022-2461&amp;#xD;1573-4803&lt;/isbn&gt;&lt;urls&gt;&lt;/urls&gt;&lt;electronic-resource-num&gt;10.1007/s10853-018-2927-7&lt;/electronic-resource-num&gt;&lt;/record&gt;&lt;/Cite&gt;&lt;/EndNote&gt;</w:instrText>
      </w:r>
      <w:r w:rsidR="00D6606F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20</w:t>
      </w:r>
      <w:r w:rsidR="00D6606F">
        <w:rPr>
          <w:rFonts w:ascii="Segoe UI" w:hAnsi="Segoe UI" w:cs="Segoe UI"/>
          <w:sz w:val="18"/>
          <w:szCs w:val="18"/>
        </w:rPr>
        <w:fldChar w:fldCharType="end"/>
      </w:r>
    </w:p>
    <w:p w14:paraId="7F749A13" w14:textId="206CEA4D" w:rsidR="006A585F" w:rsidRDefault="006A585F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69. </w:t>
      </w:r>
      <w:r w:rsidR="00B009B2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un&lt;/Author&gt;&lt;Year&gt;2017&lt;/Year&gt;&lt;RecNum&gt;37498&lt;/RecNum&gt;&lt;DisplayText&gt;&lt;style face="superscript"&gt;221&lt;/style&gt;&lt;/DisplayText&gt;&lt;record&gt;&lt;rec-number&gt;37498&lt;/rec-number&gt;&lt;foreign-keys&gt;&lt;key app="EN" db-id="r5ret2dtz5zsdced22nvf9tg0rrv0trsv2w9" timestamp="1632864788"&gt;37498&lt;/key&gt;&lt;/foreign-keys&gt;&lt;ref-type name="Journal Article"&gt;17&lt;/ref-type&gt;&lt;contributors&gt;&lt;authors&gt;&lt;author&gt;Sun, Yahui&lt;/author&gt;&lt;author&gt;Zhao, Jianghong&lt;/author&gt;&lt;author&gt;Wang, Jianlong&lt;/author&gt;&lt;author&gt;Tang, Nan&lt;/author&gt;&lt;author&gt;Zhao, Rijie&lt;/author&gt;&lt;author&gt;Zhang, Dongdong&lt;/author&gt;&lt;author&gt;Guan, Taotao&lt;/author&gt;&lt;author&gt;Li, Kaixi&lt;/author&gt;&lt;/authors&gt;&lt;/contributors&gt;&lt;titles&gt;&lt;title&gt;Sulfur-Doped Millimeter-Sized Microporous Activated Carbon Spheres Derived from Sulfonated Poly(styrene–divinylbenzene) for CO2 Capture&lt;/title&gt;&lt;secondary-title&gt;The Journal of Physical Chemistry C&lt;/secondary-title&gt;&lt;/titles&gt;&lt;periodical&gt;&lt;full-title&gt;The Journal of Physical Chemistry C&lt;/full-title&gt;&lt;/periodical&gt;&lt;pages&gt;10000-10009&lt;/pages&gt;&lt;volume&gt;121&lt;/volume&gt;&lt;number&gt;18&lt;/number&gt;&lt;section&gt;10000&lt;/section&gt;&lt;dates&gt;&lt;year&gt;2017&lt;/year&gt;&lt;/dates&gt;&lt;isbn&gt;1932-7447&amp;#xD;1932-7455&lt;/isbn&gt;&lt;urls&gt;&lt;/urls&gt;&lt;electronic-resource-num&gt;10.1021/acs.jpcc.7b02195&lt;/electronic-resource-num&gt;&lt;/record&gt;&lt;/Cite&gt;&lt;/EndNote&gt;</w:instrText>
      </w:r>
      <w:r w:rsidR="00B009B2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21</w:t>
      </w:r>
      <w:r w:rsidR="00B009B2">
        <w:rPr>
          <w:rFonts w:ascii="Segoe UI" w:hAnsi="Segoe UI" w:cs="Segoe UI"/>
          <w:sz w:val="18"/>
          <w:szCs w:val="18"/>
        </w:rPr>
        <w:fldChar w:fldCharType="end"/>
      </w:r>
    </w:p>
    <w:p w14:paraId="6FA7F218" w14:textId="26BC18C6" w:rsidR="00C1669B" w:rsidRDefault="00B009B2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70. </w:t>
      </w:r>
      <w:r w:rsidR="00330CD7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i&lt;/Author&gt;&lt;Year&gt;2015&lt;/Year&gt;&lt;RecNum&gt;37522&lt;/RecNum&gt;&lt;DisplayText&gt;&lt;style face="superscript"&gt;222&lt;/style&gt;&lt;/DisplayText&gt;&lt;record&gt;&lt;rec-number&gt;37522&lt;/rec-number&gt;&lt;foreign-keys&gt;&lt;key app="EN" db-id="r5ret2dtz5zsdced22nvf9tg0rrv0trsv2w9" timestamp="1632864872"&gt;37522&lt;/key&gt;&lt;/foreign-keys&gt;&lt;ref-type name="Journal Article"&gt;17&lt;/ref-type&gt;&lt;contributors&gt;&lt;authors&gt;&lt;author&gt;Li, Dawei&lt;/author&gt;&lt;author&gt;Tian, Yuanyu&lt;/author&gt;&lt;author&gt;Li, Liangjun&lt;/author&gt;&lt;author&gt;Li, Junhua&lt;/author&gt;&lt;author&gt;Zhang, Hui&lt;/author&gt;&lt;/authors&gt;&lt;/contributors&gt;&lt;titles&gt;&lt;title&gt;Production of highly microporous carbons with large CO2 uptakes at atmospheric pressure by KOH activation of peanut shell char&lt;/title&gt;&lt;secondary-title&gt;Journal of Porous Materials&lt;/secondary-title&gt;&lt;/titles&gt;&lt;periodical&gt;&lt;full-title&gt;Journal of Porous Materials&lt;/full-title&gt;&lt;abbr-1&gt;J. Porous Mater.&lt;/abbr-1&gt;&lt;abbr-2&gt;J Porous Mater&lt;/abbr-2&gt;&lt;/periodical&gt;&lt;pages&gt;1581-1588&lt;/pages&gt;&lt;volume&gt;22&lt;/volume&gt;&lt;number&gt;6&lt;/number&gt;&lt;section&gt;1581&lt;/section&gt;&lt;dates&gt;&lt;year&gt;2015&lt;/year&gt;&lt;/dates&gt;&lt;isbn&gt;1380-2224&amp;#xD;1573-4854&lt;/isbn&gt;&lt;urls&gt;&lt;/urls&gt;&lt;electronic-resource-num&gt;10.1007/s10934-015-0041-7&lt;/electronic-resource-num&gt;&lt;/record&gt;&lt;/Cite&gt;&lt;/EndNote&gt;</w:instrText>
      </w:r>
      <w:r w:rsidR="00330CD7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22</w:t>
      </w:r>
      <w:r w:rsidR="00330CD7">
        <w:rPr>
          <w:rFonts w:ascii="Segoe UI" w:hAnsi="Segoe UI" w:cs="Segoe UI"/>
          <w:sz w:val="18"/>
          <w:szCs w:val="18"/>
        </w:rPr>
        <w:fldChar w:fldCharType="end"/>
      </w:r>
    </w:p>
    <w:p w14:paraId="3DE9382B" w14:textId="427B418E" w:rsidR="00DD13F7" w:rsidRDefault="00DD13F7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71. </w:t>
      </w:r>
      <w:r w:rsidR="00DD7DEA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Ko&lt;/Author&gt;&lt;Year&gt;2017&lt;/Year&gt;&lt;RecNum&gt;37521&lt;/RecNum&gt;&lt;DisplayText&gt;&lt;style face="superscript"&gt;223&lt;/style&gt;&lt;/DisplayText&gt;&lt;record&gt;&lt;rec-number&gt;37521&lt;/rec-number&gt;&lt;foreign-keys&gt;&lt;key app="EN" db-id="r5ret2dtz5zsdced22nvf9tg0rrv0trsv2w9" timestamp="1632864868"&gt;37521&lt;/key&gt;&lt;/foreign-keys&gt;&lt;ref-type name="Journal Article"&gt;17&lt;/ref-type&gt;&lt;contributors&gt;&lt;authors&gt;&lt;author&gt;Ko, Wen-Yin&lt;/author&gt;&lt;author&gt;Lu, Ying-Ju&lt;/author&gt;&lt;author&gt;Lin, Kuan-Jiuh&lt;/author&gt;&lt;/authors&gt;&lt;/contributors&gt;&lt;titles&gt;&lt;title&gt;One-stage Template-free KOH Activation for Mesopore-enriched Carbons and Their Application in CO2&amp;#xD; Capture&lt;/title&gt;&lt;secondary-title&gt;Journal of the Chinese Chemical Society&lt;/secondary-title&gt;&lt;/titles&gt;&lt;periodical&gt;&lt;full-title&gt;Journal of the Chinese Chemical Society&lt;/full-title&gt;&lt;abbr-1&gt;J. Chin. Chem. Soc.&lt;/abbr-1&gt;&lt;abbr-2&gt;J Chin Chem Soc&lt;/abbr-2&gt;&lt;/periodical&gt;&lt;pages&gt;1041-1047&lt;/pages&gt;&lt;volume&gt;64&lt;/volume&gt;&lt;number&gt;9&lt;/number&gt;&lt;section&gt;1041&lt;/section&gt;&lt;dates&gt;&lt;year&gt;2017&lt;/year&gt;&lt;/dates&gt;&lt;isbn&gt;00094536&lt;/isbn&gt;&lt;urls&gt;&lt;/urls&gt;&lt;electronic-resource-num&gt;10.1002/jccs.201700094&lt;/electronic-resource-num&gt;&lt;/record&gt;&lt;/Cite&gt;&lt;/EndNote&gt;</w:instrText>
      </w:r>
      <w:r w:rsidR="00DD7DEA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23</w:t>
      </w:r>
      <w:r w:rsidR="00DD7DEA">
        <w:rPr>
          <w:rFonts w:ascii="Segoe UI" w:hAnsi="Segoe UI" w:cs="Segoe UI"/>
          <w:sz w:val="18"/>
          <w:szCs w:val="18"/>
        </w:rPr>
        <w:fldChar w:fldCharType="end"/>
      </w:r>
    </w:p>
    <w:p w14:paraId="69D202B9" w14:textId="379B0EBC" w:rsidR="00C03E1F" w:rsidRDefault="00C03E1F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72. </w:t>
      </w:r>
      <w:r w:rsidR="004E19F2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i&lt;/Author&gt;&lt;Year&gt;2020&lt;/Year&gt;&lt;RecNum&gt;37461&lt;/RecNum&gt;&lt;DisplayText&gt;&lt;style face="superscript"&gt;224&lt;/style&gt;&lt;/DisplayText&gt;&lt;record&gt;&lt;rec-number&gt;37461&lt;/rec-number&gt;&lt;foreign-keys&gt;&lt;key app="EN" db-id="r5ret2dtz5zsdced22nvf9tg0rrv0trsv2w9" timestamp="1632864657"&gt;37461&lt;/key&gt;&lt;/foreign-keys&gt;&lt;ref-type name="Journal Article"&gt;17&lt;/ref-type&gt;&lt;contributors&gt;&lt;authors&gt;&lt;author&gt;Li, Qian&lt;/author&gt;&lt;author&gt;Liu, Shenfang&lt;/author&gt;&lt;author&gt;Peng, Wei&lt;/author&gt;&lt;author&gt;Zhu, Weiqiang&lt;/author&gt;&lt;author&gt;Wang, Linlin&lt;/author&gt;&lt;author&gt;Chen, Fangyuan&lt;/author&gt;&lt;author&gt;Shao, Jiawei&lt;/author&gt;&lt;author&gt;Hu, Xin&lt;/author&gt;&lt;/authors&gt;&lt;/contributors&gt;&lt;titles&gt;&lt;title&gt;Preparation of biomass-derived porous carbons by a facile method and application to CO2 adsorption&lt;/title&gt;&lt;secondary-title&gt;Journal of the Taiwan Institute of Chemical Engineers&lt;/secondary-title&gt;&lt;/titles&gt;&lt;periodical&gt;&lt;full-title&gt;Journal of the Taiwan Institute of Chemical Engineers&lt;/full-title&gt;&lt;/periodical&gt;&lt;pages&gt;128-136&lt;/pages&gt;&lt;volume&gt;116&lt;/volume&gt;&lt;section&gt;128&lt;/section&gt;&lt;dates&gt;&lt;year&gt;2020&lt;/year&gt;&lt;/dates&gt;&lt;isbn&gt;18761070&lt;/isbn&gt;&lt;urls&gt;&lt;/urls&gt;&lt;electronic-resource-num&gt;10.1016/j.jtice.2020.11.001&lt;/electronic-resource-num&gt;&lt;/record&gt;&lt;/Cite&gt;&lt;/EndNote&gt;</w:instrText>
      </w:r>
      <w:r w:rsidR="004E19F2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24</w:t>
      </w:r>
      <w:r w:rsidR="004E19F2">
        <w:rPr>
          <w:rFonts w:ascii="Segoe UI" w:hAnsi="Segoe UI" w:cs="Segoe UI"/>
          <w:sz w:val="18"/>
          <w:szCs w:val="18"/>
        </w:rPr>
        <w:fldChar w:fldCharType="end"/>
      </w:r>
    </w:p>
    <w:p w14:paraId="4DBEC7E5" w14:textId="59C041C2" w:rsidR="004E19F2" w:rsidRDefault="004E19F2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73. </w:t>
      </w:r>
      <w:r w:rsidR="00F47D9A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Khalili&lt;/Author&gt;&lt;Year&gt;2021&lt;/Year&gt;&lt;RecNum&gt;37520&lt;/RecNum&gt;&lt;DisplayText&gt;&lt;style face="superscript"&gt;225&lt;/style&gt;&lt;/DisplayText&gt;&lt;record&gt;&lt;rec-number&gt;37520&lt;/rec-number&gt;&lt;foreign-keys&gt;&lt;key app="EN" db-id="r5ret2dtz5zsdced22nvf9tg0rrv0trsv2w9" timestamp="1632864865"&gt;37520&lt;/key&gt;&lt;/foreign-keys&gt;&lt;ref-type name="Journal Article"&gt;17&lt;/ref-type&gt;&lt;contributors&gt;&lt;authors&gt;&lt;author&gt;Khalili, Soodabeh&lt;/author&gt;&lt;author&gt;Jahanshahi, Mohsen&lt;/author&gt;&lt;/authors&gt;&lt;/contributors&gt;&lt;titles&gt;&lt;title&gt;Selective CO2 adsorption using N-rich porous carbon derived from KOH-activated polyaniline&lt;/title&gt;&lt;secondary-title&gt;Korean Journal of Chemical Engineering&lt;/secondary-title&gt;&lt;/titles&gt;&lt;pages&gt;862-871&lt;/pages&gt;&lt;volume&gt;38&lt;/volume&gt;&lt;number&gt;4&lt;/number&gt;&lt;section&gt;862&lt;/section&gt;&lt;dates&gt;&lt;year&gt;2021&lt;/year&gt;&lt;/dates&gt;&lt;isbn&gt;0256-1115&amp;#xD;1975-7220&lt;/isbn&gt;&lt;urls&gt;&lt;/urls&gt;&lt;electronic-resource-num&gt;10.1007/s11814-020-0691-2&lt;/electronic-resource-num&gt;&lt;/record&gt;&lt;/Cite&gt;&lt;/EndNote&gt;</w:instrText>
      </w:r>
      <w:r w:rsidR="00F47D9A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25</w:t>
      </w:r>
      <w:r w:rsidR="00F47D9A">
        <w:rPr>
          <w:rFonts w:ascii="Segoe UI" w:hAnsi="Segoe UI" w:cs="Segoe UI"/>
          <w:sz w:val="18"/>
          <w:szCs w:val="18"/>
        </w:rPr>
        <w:fldChar w:fldCharType="end"/>
      </w:r>
    </w:p>
    <w:p w14:paraId="7312F672" w14:textId="054AA4B7" w:rsidR="00F47D9A" w:rsidRDefault="00F47D9A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74. </w:t>
      </w:r>
      <w:r w:rsidR="004F27F2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iu&lt;/Author&gt;&lt;Year&gt;2019&lt;/Year&gt;&lt;RecNum&gt;37499&lt;/RecNum&gt;&lt;DisplayText&gt;&lt;style face="superscript"&gt;226&lt;/style&gt;&lt;/DisplayText&gt;&lt;record&gt;&lt;rec-number&gt;37499&lt;/rec-number&gt;&lt;foreign-keys&gt;&lt;key app="EN" db-id="r5ret2dtz5zsdced22nvf9tg0rrv0trsv2w9" timestamp="1632864791"&gt;37499&lt;/key&gt;&lt;/foreign-keys&gt;&lt;ref-type name="Journal Article"&gt;17&lt;/ref-type&gt;&lt;contributors&gt;&lt;authors&gt;&lt;author&gt;Liu, S.&lt;/author&gt;&lt;author&gt;Sui, Z. Y.&lt;/author&gt;&lt;author&gt;Wang, T. X.&lt;/author&gt;&lt;author&gt;Zhou, H. Y.&lt;/author&gt;&lt;author&gt;Liu, Y. W.&lt;/author&gt;&lt;author&gt;Han, B. H.&lt;/author&gt;&lt;/authors&gt;&lt;/contributors&gt;&lt;auth-address&gt;Department of Environment and Chemical Engineering , Yanshan University , Qinhuangdao 066004 , China.&amp;#xD;CAS Key Laboratory of Nanosystem and Hierarchical Fabrication, CAS Center for Excellence in Nanoscience , National Center for Nanoscience and Technology , Beijing 100190 , China.&amp;#xD;University of Chinese Academy of Sciences , Beijing 100049 , China.&lt;/auth-address&gt;&lt;titles&gt;&lt;title&gt;Tuning Both Surface Chemistry and Porous Properties of Polymer-Derived Porous Carbons for High-Performance Gas Adsorption&lt;/title&gt;&lt;secondary-title&gt;Langmuir&lt;/secondary-title&gt;&lt;/titles&gt;&lt;periodical&gt;&lt;full-title&gt;Langmuir&lt;/full-title&gt;&lt;/periodical&gt;&lt;pages&gt;7650-7658&lt;/pages&gt;&lt;volume&gt;35&lt;/volume&gt;&lt;number&gt;24&lt;/number&gt;&lt;edition&gt;2019/05/08&lt;/edition&gt;&lt;dates&gt;&lt;year&gt;2019&lt;/year&gt;&lt;pub-dates&gt;&lt;date&gt;Jun 18&lt;/date&gt;&lt;/pub-dates&gt;&lt;/dates&gt;&lt;isbn&gt;1520-5827 (Electronic)&amp;#xD;0743-7463 (Linking)&lt;/isbn&gt;&lt;accession-num&gt;31063388&lt;/accession-num&gt;&lt;urls&gt;&lt;related-urls&gt;&lt;url&gt;https://www.ncbi.nlm.nih.gov/pubmed/31063388&lt;/url&gt;&lt;/related-urls&gt;&lt;/urls&gt;&lt;electronic-resource-num&gt;10.1021/acs.langmuir.9b00147&lt;/electronic-resource-num&gt;&lt;/record&gt;&lt;/Cite&gt;&lt;/EndNote&gt;</w:instrText>
      </w:r>
      <w:r w:rsidR="004F27F2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26</w:t>
      </w:r>
      <w:r w:rsidR="004F27F2">
        <w:rPr>
          <w:rFonts w:ascii="Segoe UI" w:hAnsi="Segoe UI" w:cs="Segoe UI"/>
          <w:sz w:val="18"/>
          <w:szCs w:val="18"/>
        </w:rPr>
        <w:fldChar w:fldCharType="end"/>
      </w:r>
    </w:p>
    <w:p w14:paraId="0F80AA35" w14:textId="20499226" w:rsidR="00284EFD" w:rsidRDefault="00284EFD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 w:hint="eastAsia"/>
          <w:sz w:val="18"/>
          <w:szCs w:val="18"/>
        </w:rPr>
        <w:t>1</w:t>
      </w:r>
      <w:r>
        <w:rPr>
          <w:rFonts w:ascii="Segoe UI" w:hAnsi="Segoe UI" w:cs="Segoe UI"/>
          <w:sz w:val="18"/>
          <w:szCs w:val="18"/>
        </w:rPr>
        <w:t xml:space="preserve">75. </w:t>
      </w:r>
      <w:r w:rsidR="000E12BD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enthilkumaran&lt;/Author&gt;&lt;Year&gt;2020&lt;/Year&gt;&lt;RecNum&gt;37425&lt;/RecNum&gt;&lt;DisplayText&gt;&lt;style face="superscript"&gt;227&lt;/style&gt;&lt;/DisplayText&gt;&lt;record&gt;&lt;rec-number&gt;37425&lt;/rec-number&gt;&lt;foreign-keys&gt;&lt;key app="EN" db-id="r5ret2dtz5zsdced22nvf9tg0rrv0trsv2w9" timestamp="1632864529"&gt;37425&lt;/key&gt;&lt;/foreign-keys&gt;&lt;ref-type name="Journal Article"&gt;17&lt;/ref-type&gt;&lt;contributors&gt;&lt;authors&gt;&lt;author&gt;Senthilkumaran, Marimuthu&lt;/author&gt;&lt;author&gt;Saravanan, Chokalingam&lt;/author&gt;&lt;author&gt;Puthiaraj, Pillaiyar&lt;/author&gt;&lt;author&gt;Rameshkumar, Perumal&lt;/author&gt;&lt;author&gt;Kalaignan, Guruviah Paruthimal&lt;/author&gt;&lt;author&gt;Muthu Mareeswaran, Paulpandian&lt;/author&gt;&lt;/authors&gt;&lt;/contributors&gt;&lt;titles&gt;&lt;title&gt;Poly(s-triazine) based porous carbon for CO2 sequestration&lt;/title&gt;&lt;secondary-title&gt;Materials Chemistry and Physics&lt;/secondary-title&gt;&lt;/titles&gt;&lt;periodical&gt;&lt;full-title&gt;Materials Chemistry and Physics&lt;/full-title&gt;&lt;abbr-1&gt;Mater. Chem. Phys.&lt;/abbr-1&gt;&lt;abbr-2&gt;Mater Chem Phys&lt;/abbr-2&gt;&lt;/periodical&gt;&lt;volume&gt;256&lt;/volume&gt;&lt;section&gt;123750&lt;/section&gt;&lt;dates&gt;&lt;year&gt;2020&lt;/year&gt;&lt;/dates&gt;&lt;isbn&gt;02540584&lt;/isbn&gt;&lt;urls&gt;&lt;/urls&gt;&lt;electronic-resource-num&gt;10.1016/j.matchemphys.2020.123750&lt;/electronic-resource-num&gt;&lt;/record&gt;&lt;/Cite&gt;&lt;/EndNote&gt;</w:instrText>
      </w:r>
      <w:r w:rsidR="000E12BD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27</w:t>
      </w:r>
      <w:r w:rsidR="000E12BD">
        <w:rPr>
          <w:rFonts w:ascii="Segoe UI" w:hAnsi="Segoe UI" w:cs="Segoe UI"/>
          <w:sz w:val="18"/>
          <w:szCs w:val="18"/>
        </w:rPr>
        <w:fldChar w:fldCharType="end"/>
      </w:r>
    </w:p>
    <w:p w14:paraId="3E38EAF5" w14:textId="499B8B3C" w:rsidR="000E12BD" w:rsidRDefault="000E12BD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76. </w:t>
      </w:r>
      <w:r w:rsidR="001D1689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Huang&lt;/Author&gt;&lt;Year&gt;2016&lt;/Year&gt;&lt;RecNum&gt;37451&lt;/RecNum&gt;&lt;DisplayText&gt;&lt;style face="superscript"&gt;228&lt;/style&gt;&lt;/DisplayText&gt;&lt;record&gt;&lt;rec-number&gt;37451&lt;/rec-number&gt;&lt;foreign-keys&gt;&lt;key app="EN" db-id="r5ret2dtz5zsdced22nvf9tg0rrv0trsv2w9" timestamp="1632864619"&gt;37451&lt;/key&gt;&lt;/foreign-keys&gt;&lt;ref-type name="Journal Article"&gt;17&lt;/ref-type&gt;&lt;contributors&gt;&lt;authors&gt;&lt;author&gt;Huang, Kuan&lt;/author&gt;&lt;author&gt;Chai, Song-Hai&lt;/author&gt;&lt;author&gt;Mayes, Richard T.&lt;/author&gt;&lt;author&gt;Tan, Shuai&lt;/author&gt;&lt;author&gt;Jones, Christopher W.&lt;/author&gt;&lt;author&gt;Dai, Sheng&lt;/author&gt;&lt;/authors&gt;&lt;/contributors&gt;&lt;titles&gt;&lt;title&gt;Significantly increasing porosity of mesoporous carbon by NaNH2 activation for enhanced CO2 adsorption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100-108&lt;/pages&gt;&lt;volume&gt;230&lt;/volume&gt;&lt;section&gt;100&lt;/section&gt;&lt;dates&gt;&lt;year&gt;2016&lt;/year&gt;&lt;/dates&gt;&lt;isbn&gt;13871811&lt;/isbn&gt;&lt;urls&gt;&lt;/urls&gt;&lt;electronic-resource-num&gt;10.1016/j.micromeso.2016.04.041&lt;/electronic-resource-num&gt;&lt;/record&gt;&lt;/Cite&gt;&lt;/EndNote&gt;</w:instrText>
      </w:r>
      <w:r w:rsidR="001D1689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28</w:t>
      </w:r>
      <w:r w:rsidR="001D1689">
        <w:rPr>
          <w:rFonts w:ascii="Segoe UI" w:hAnsi="Segoe UI" w:cs="Segoe UI"/>
          <w:sz w:val="18"/>
          <w:szCs w:val="18"/>
        </w:rPr>
        <w:fldChar w:fldCharType="end"/>
      </w:r>
    </w:p>
    <w:p w14:paraId="70B46EA3" w14:textId="75A5AE86" w:rsidR="001D1689" w:rsidRDefault="001D1689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77. </w:t>
      </w:r>
      <w:r w:rsidR="00887B97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Kim&lt;/Author&gt;&lt;Year&gt;2018&lt;/Year&gt;&lt;RecNum&gt;37452&lt;/RecNum&gt;&lt;DisplayText&gt;&lt;style face="superscript"&gt;229&lt;/style&gt;&lt;/DisplayText&gt;&lt;record&gt;&lt;rec-number&gt;37452&lt;/rec-number&gt;&lt;foreign-keys&gt;&lt;key app="EN" db-id="r5ret2dtz5zsdced22nvf9tg0rrv0trsv2w9" timestamp="1632864624"&gt;37452&lt;/key&gt;&lt;/foreign-keys&gt;&lt;ref-type name="Journal Article"&gt;17&lt;/ref-type&gt;&lt;contributors&gt;&lt;authors&gt;&lt;author&gt;Kim, Hee Soo&lt;/author&gt;&lt;author&gt;Kang, Min Seok&lt;/author&gt;&lt;author&gt;Lee, Seunghun&lt;/author&gt;&lt;author&gt;Lee, Yong-Woo&lt;/author&gt;&lt;author&gt;Yoo, Won Cheol&lt;/author&gt;&lt;/authors&gt;&lt;/contributors&gt;&lt;titles&gt;&lt;title&gt;N-doping and ultramicroporosity-controlled crab shell derived carbons for enhanced CO2 and CH4 sorption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92-100&lt;/pages&gt;&lt;volume&gt;272&lt;/volume&gt;&lt;section&gt;92&lt;/section&gt;&lt;dates&gt;&lt;year&gt;2018&lt;/year&gt;&lt;/dates&gt;&lt;isbn&gt;13871811&lt;/isbn&gt;&lt;urls&gt;&lt;/urls&gt;&lt;electronic-resource-num&gt;10.1016/j.micromeso.2018.06.021&lt;/electronic-resource-num&gt;&lt;/record&gt;&lt;/Cite&gt;&lt;/EndNote&gt;</w:instrText>
      </w:r>
      <w:r w:rsidR="00887B97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29</w:t>
      </w:r>
      <w:r w:rsidR="00887B97">
        <w:rPr>
          <w:rFonts w:ascii="Segoe UI" w:hAnsi="Segoe UI" w:cs="Segoe UI"/>
          <w:sz w:val="18"/>
          <w:szCs w:val="18"/>
        </w:rPr>
        <w:fldChar w:fldCharType="end"/>
      </w:r>
    </w:p>
    <w:p w14:paraId="3C9B1475" w14:textId="21CDC726" w:rsidR="004027A1" w:rsidRDefault="004027A1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78. </w:t>
      </w:r>
      <w:r w:rsidR="00AD35D3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hao&lt;/Author&gt;&lt;Year&gt;2019&lt;/Year&gt;&lt;RecNum&gt;37453&lt;/RecNum&gt;&lt;DisplayText&gt;&lt;style face="superscript"&gt;230&lt;/style&gt;&lt;/DisplayText&gt;&lt;record&gt;&lt;rec-number&gt;37453&lt;/rec-number&gt;&lt;foreign-keys&gt;&lt;key app="EN" db-id="r5ret2dtz5zsdced22nvf9tg0rrv0trsv2w9" timestamp="1632864626"&gt;37453&lt;/key&gt;&lt;/foreign-keys&gt;&lt;ref-type name="Journal Article"&gt;17&lt;/ref-type&gt;&lt;contributors&gt;&lt;authors&gt;&lt;author&gt;Shao, Lishu&lt;/author&gt;&lt;author&gt;Sang, Yafei&lt;/author&gt;&lt;author&gt;Huang, Jianhan&lt;/author&gt;&lt;/authors&gt;&lt;/contributors&gt;&lt;titles&gt;&lt;title&gt;Imidazole-based hyper-cross-linked polymers derived porous carbons for CO2 capture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131-138&lt;/pages&gt;&lt;volume&gt;275&lt;/volume&gt;&lt;section&gt;131&lt;/section&gt;&lt;dates&gt;&lt;year&gt;2019&lt;/year&gt;&lt;/dates&gt;&lt;isbn&gt;13871811&lt;/isbn&gt;&lt;urls&gt;&lt;/urls&gt;&lt;electronic-resource-num&gt;10.1016/j.micromeso.2018.08.025&lt;/electronic-resource-num&gt;&lt;/record&gt;&lt;/Cite&gt;&lt;/EndNote&gt;</w:instrText>
      </w:r>
      <w:r w:rsidR="00AD35D3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30</w:t>
      </w:r>
      <w:r w:rsidR="00AD35D3">
        <w:rPr>
          <w:rFonts w:ascii="Segoe UI" w:hAnsi="Segoe UI" w:cs="Segoe UI"/>
          <w:sz w:val="18"/>
          <w:szCs w:val="18"/>
        </w:rPr>
        <w:fldChar w:fldCharType="end"/>
      </w:r>
    </w:p>
    <w:p w14:paraId="42D5C70C" w14:textId="0D384B27" w:rsidR="006E740D" w:rsidRDefault="006E740D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79. </w:t>
      </w:r>
      <w:r w:rsidR="000461C7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Teague&lt;/Author&gt;&lt;Year&gt;2019&lt;/Year&gt;&lt;RecNum&gt;37455&lt;/RecNum&gt;&lt;DisplayText&gt;&lt;style face="superscript"&gt;231&lt;/style&gt;&lt;/DisplayText&gt;&lt;record&gt;&lt;rec-number&gt;37455&lt;/rec-number&gt;&lt;foreign-keys&gt;&lt;key app="EN" db-id="r5ret2dtz5zsdced22nvf9tg0rrv0trsv2w9" timestamp="1632864634"&gt;37455&lt;/key&gt;&lt;/foreign-keys&gt;&lt;ref-type name="Journal Article"&gt;17&lt;/ref-type&gt;&lt;contributors&gt;&lt;authors&gt;&lt;author&gt;Teague, Craig M.&lt;/author&gt;&lt;author&gt;Schott, Jennifer A.&lt;/author&gt;&lt;author&gt;Stieber, Caitlin&lt;/author&gt;&lt;author&gt;Mann, Zoe E.&lt;/author&gt;&lt;author&gt;Zhang, Pengfei&lt;/author&gt;&lt;author&gt;Williamson, Ben R.&lt;/author&gt;&lt;author&gt;Dai, Sheng&lt;/author&gt;&lt;author&gt;Mahurin, Shannon M.&lt;/author&gt;&lt;/authors&gt;&lt;/contributors&gt;&lt;titles&gt;&lt;title&gt;Microporous and hollow carbon spheres derived from soft drinks: Promising CO2 separation materials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199-206&lt;/pages&gt;&lt;volume&gt;286&lt;/volume&gt;&lt;section&gt;199&lt;/section&gt;&lt;dates&gt;&lt;year&gt;2019&lt;/year&gt;&lt;/dates&gt;&lt;isbn&gt;13871811&lt;/isbn&gt;&lt;urls&gt;&lt;/urls&gt;&lt;electronic-resource-num&gt;10.1016/j.micromeso.2019.04.017&lt;/electronic-resource-num&gt;&lt;/record&gt;&lt;/Cite&gt;&lt;/EndNote&gt;</w:instrText>
      </w:r>
      <w:r w:rsidR="000461C7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31</w:t>
      </w:r>
      <w:r w:rsidR="000461C7">
        <w:rPr>
          <w:rFonts w:ascii="Segoe UI" w:hAnsi="Segoe UI" w:cs="Segoe UI"/>
          <w:sz w:val="18"/>
          <w:szCs w:val="18"/>
        </w:rPr>
        <w:fldChar w:fldCharType="end"/>
      </w:r>
    </w:p>
    <w:p w14:paraId="2315DC21" w14:textId="443C46FE" w:rsidR="000461C7" w:rsidRDefault="000461C7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80. </w:t>
      </w:r>
      <w:r w:rsidR="00130F27">
        <w:rPr>
          <w:rFonts w:ascii="Segoe UI" w:hAnsi="Segoe UI" w:cs="Segoe UI"/>
          <w:sz w:val="18"/>
          <w:szCs w:val="18"/>
        </w:rPr>
        <w:fldChar w:fldCharType="begin">
          <w:fldData xml:space="preserve">PEVuZE5vdGU+PENpdGU+PEF1dGhvcj5MdTwvQXV0aG9yPjxZZWFyPjIwMTg8L1llYXI+PFJlY051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</w:fldData>
        </w:fldChar>
      </w:r>
      <w:r w:rsidR="00F434CE">
        <w:rPr>
          <w:rFonts w:ascii="Segoe UI" w:hAnsi="Segoe UI" w:cs="Segoe UI"/>
          <w:sz w:val="18"/>
          <w:szCs w:val="18"/>
        </w:rPr>
        <w:instrText xml:space="preserve"> ADDIN EN.CITE </w:instrText>
      </w:r>
      <w:r w:rsidR="00F434CE">
        <w:rPr>
          <w:rFonts w:ascii="Segoe UI" w:hAnsi="Segoe UI" w:cs="Segoe UI"/>
          <w:sz w:val="18"/>
          <w:szCs w:val="18"/>
        </w:rPr>
        <w:fldChar w:fldCharType="begin">
          <w:fldData xml:space="preserve">PEVuZE5vdGU+PENpdGU+PEF1dGhvcj5MdTwvQXV0aG9yPjxZZWFyPjIwMTg8L1llYXI+PFJlY051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</w:fldData>
        </w:fldChar>
      </w:r>
      <w:r w:rsidR="00F434CE">
        <w:rPr>
          <w:rFonts w:ascii="Segoe UI" w:hAnsi="Segoe UI" w:cs="Segoe UI"/>
          <w:sz w:val="18"/>
          <w:szCs w:val="18"/>
        </w:rPr>
        <w:instrText xml:space="preserve"> ADDIN EN.CITE.DATA </w:instrText>
      </w:r>
      <w:r w:rsidR="00F434CE">
        <w:rPr>
          <w:rFonts w:ascii="Segoe UI" w:hAnsi="Segoe UI" w:cs="Segoe UI"/>
          <w:sz w:val="18"/>
          <w:szCs w:val="18"/>
        </w:rPr>
      </w:r>
      <w:r w:rsidR="00F434CE">
        <w:rPr>
          <w:rFonts w:ascii="Segoe UI" w:hAnsi="Segoe UI" w:cs="Segoe UI"/>
          <w:sz w:val="18"/>
          <w:szCs w:val="18"/>
        </w:rPr>
        <w:fldChar w:fldCharType="end"/>
      </w:r>
      <w:r w:rsidR="00130F27">
        <w:rPr>
          <w:rFonts w:ascii="Segoe UI" w:hAnsi="Segoe UI" w:cs="Segoe UI"/>
          <w:sz w:val="18"/>
          <w:szCs w:val="18"/>
        </w:rPr>
      </w:r>
      <w:r w:rsidR="00130F27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32</w:t>
      </w:r>
      <w:r w:rsidR="00130F27">
        <w:rPr>
          <w:rFonts w:ascii="Segoe UI" w:hAnsi="Segoe UI" w:cs="Segoe UI"/>
          <w:sz w:val="18"/>
          <w:szCs w:val="18"/>
        </w:rPr>
        <w:fldChar w:fldCharType="end"/>
      </w:r>
    </w:p>
    <w:p w14:paraId="0BF0A9AA" w14:textId="6CA571CB" w:rsidR="00417134" w:rsidRDefault="00417134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81. </w:t>
      </w:r>
      <w:r w:rsidR="003608D6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Huang&lt;/Author&gt;&lt;Year&gt;2019&lt;/Year&gt;&lt;RecNum&gt;37459&lt;/RecNum&gt;&lt;DisplayText&gt;&lt;style face="superscript"&gt;233&lt;/style&gt;&lt;/DisplayText&gt;&lt;record&gt;&lt;rec-number&gt;37459&lt;/rec-number&gt;&lt;foreign-keys&gt;&lt;key app="EN" db-id="r5ret2dtz5zsdced22nvf9tg0rrv0trsv2w9" timestamp="1632864649"&gt;37459&lt;/key&gt;&lt;/foreign-keys&gt;&lt;ref-type name="Journal Article"&gt;17&lt;/ref-type&gt;&lt;contributors&gt;&lt;authors&gt;&lt;author&gt;Huang, Ge-ge&lt;/author&gt;&lt;author&gt;Liu, Yi-fei&lt;/author&gt;&lt;author&gt;Wu, Xing-xing&lt;/author&gt;&lt;author&gt;Cai, Jin-jun&lt;/author&gt;&lt;/authors&gt;&lt;/contributors&gt;&lt;titles&gt;&lt;title&gt;Activated carbons prepared by the KOH activation of a hydrochar from garlic peel and their CO2 adsorption performance&lt;/title&gt;&lt;secondary-title&gt;New Carbon Materials&lt;/secondary-title&gt;&lt;/titles&gt;&lt;periodical&gt;&lt;full-title&gt;New Carbon Materials&lt;/full-title&gt;&lt;/periodical&gt;&lt;pages&gt;247-257&lt;/pages&gt;&lt;volume&gt;34&lt;/volume&gt;&lt;number&gt;3&lt;/number&gt;&lt;section&gt;247&lt;/section&gt;&lt;dates&gt;&lt;year&gt;2019&lt;/year&gt;&lt;/dates&gt;&lt;isbn&gt;18725805&lt;/isbn&gt;&lt;urls&gt;&lt;/urls&gt;&lt;electronic-resource-num&gt;10.1016/s1872-5805(19)60014-4&lt;/electronic-resource-num&gt;&lt;/record&gt;&lt;/Cite&gt;&lt;/EndNote&gt;</w:instrText>
      </w:r>
      <w:r w:rsidR="003608D6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33</w:t>
      </w:r>
      <w:r w:rsidR="003608D6">
        <w:rPr>
          <w:rFonts w:ascii="Segoe UI" w:hAnsi="Segoe UI" w:cs="Segoe UI"/>
          <w:sz w:val="18"/>
          <w:szCs w:val="18"/>
        </w:rPr>
        <w:fldChar w:fldCharType="end"/>
      </w:r>
    </w:p>
    <w:p w14:paraId="48D7B56E" w14:textId="056532CD" w:rsidR="003608D6" w:rsidRDefault="003608D6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82. </w:t>
      </w:r>
      <w:r w:rsidR="008A77CA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Jin&lt;/Author&gt;&lt;Year&gt;2018&lt;/Year&gt;&lt;RecNum&gt;37458&lt;/RecNum&gt;&lt;DisplayText&gt;&lt;style face="superscript"&gt;234&lt;/style&gt;&lt;/DisplayText&gt;&lt;record&gt;&lt;rec-number&gt;37458&lt;/rec-number&gt;&lt;foreign-keys&gt;&lt;key app="EN" db-id="r5ret2dtz5zsdced22nvf9tg0rrv0trsv2w9" timestamp="1632864645"&gt;37458&lt;/key&gt;&lt;/foreign-keys&gt;&lt;ref-type name="Journal Article"&gt;17&lt;/ref-type&gt;&lt;contributors&gt;&lt;authors&gt;&lt;author&gt;Jin, Zu-er&lt;/author&gt;&lt;author&gt;Wang, Jian-long&lt;/author&gt;&lt;author&gt;Zhao, Ri-jie&lt;/author&gt;&lt;author&gt;Guan, Tao-tao&lt;/author&gt;&lt;author&gt;Zhang, Dong-dong&lt;/author&gt;&lt;author&gt;Li, Kai-xi&lt;/author&gt;&lt;/authors&gt;&lt;/contributors&gt;&lt;titles&gt;&lt;title&gt;Synthesis of S, N co-doped porous carbons from polybenzoxazine for CO2 capture&lt;/title&gt;&lt;secondary-title&gt;New Carbon Materials&lt;/secondary-title&gt;&lt;/titles&gt;&lt;periodical&gt;&lt;full-title&gt;New Carbon Materials&lt;/full-title&gt;&lt;/periodical&gt;&lt;pages&gt;392-401&lt;/pages&gt;&lt;volume&gt;33&lt;/volume&gt;&lt;number&gt;5&lt;/number&gt;&lt;section&gt;392&lt;/section&gt;&lt;dates&gt;&lt;year&gt;2018&lt;/year&gt;&lt;/dates&gt;&lt;isbn&gt;18725805&lt;/isbn&gt;&lt;urls&gt;&lt;/urls&gt;&lt;electronic-resource-num&gt;10.1016/s1872-5805(18)60347-6&lt;/electronic-resource-num&gt;&lt;/record&gt;&lt;/Cite&gt;&lt;/EndNote&gt;</w:instrText>
      </w:r>
      <w:r w:rsidR="008A77CA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34</w:t>
      </w:r>
      <w:r w:rsidR="008A77CA">
        <w:rPr>
          <w:rFonts w:ascii="Segoe UI" w:hAnsi="Segoe UI" w:cs="Segoe UI"/>
          <w:sz w:val="18"/>
          <w:szCs w:val="18"/>
        </w:rPr>
        <w:fldChar w:fldCharType="end"/>
      </w:r>
    </w:p>
    <w:p w14:paraId="49A25247" w14:textId="075DE093" w:rsidR="00E0783E" w:rsidRDefault="00E0783E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83. </w:t>
      </w:r>
      <w:r w:rsidR="00CA564E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Wu&lt;/Author&gt;&lt;Year&gt;2018&lt;/Year&gt;&lt;RecNum&gt;37457&lt;/RecNum&gt;&lt;DisplayText&gt;&lt;style face="superscript"&gt;235&lt;/style&gt;&lt;/DisplayText&gt;&lt;record&gt;&lt;rec-number&gt;37457&lt;/rec-number&gt;&lt;foreign-keys&gt;&lt;key app="EN" db-id="r5ret2dtz5zsdced22nvf9tg0rrv0trsv2w9" timestamp="1632864641"&gt;37457&lt;/key&gt;&lt;/foreign-keys&gt;&lt;ref-type name="Journal Article"&gt;17&lt;/ref-type&gt;&lt;contributors&gt;&lt;authors&gt;&lt;author&gt;Wu, Xing-xing&lt;/author&gt;&lt;author&gt;Zhang, Cheng-yun&lt;/author&gt;&lt;author&gt;Tian, Zhong-wei&lt;/author&gt;&lt;author&gt;Cai, Jin-jun&lt;/author&gt;&lt;/authors&gt;&lt;/contributors&gt;&lt;titles&gt;&lt;title&gt;Large-surface-area carbons derived from lotus stem waste for efficient CO 2 capture&lt;/title&gt;&lt;secondary-title&gt;New Carbon Materials&lt;/secondary-title&gt;&lt;/titles&gt;&lt;periodical&gt;&lt;full-title&gt;New Carbon Materials&lt;/full-title&gt;&lt;/periodical&gt;&lt;pages&gt;252-261&lt;/pages&gt;&lt;volume&gt;33&lt;/volume&gt;&lt;number&gt;3&lt;/number&gt;&lt;section&gt;252&lt;/section&gt;&lt;dates&gt;&lt;year&gt;2018&lt;/year&gt;&lt;/dates&gt;&lt;isbn&gt;18725805&lt;/isbn&gt;&lt;urls&gt;&lt;/urls&gt;&lt;electronic-resource-num&gt;10.1016/s1872-5805(18)60338-5&lt;/electronic-resource-num&gt;&lt;/record&gt;&lt;/Cite&gt;&lt;/EndNote&gt;</w:instrText>
      </w:r>
      <w:r w:rsidR="00CA564E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35</w:t>
      </w:r>
      <w:r w:rsidR="00CA564E">
        <w:rPr>
          <w:rFonts w:ascii="Segoe UI" w:hAnsi="Segoe UI" w:cs="Segoe UI"/>
          <w:sz w:val="18"/>
          <w:szCs w:val="18"/>
        </w:rPr>
        <w:fldChar w:fldCharType="end"/>
      </w:r>
    </w:p>
    <w:p w14:paraId="2F3422C3" w14:textId="2DD4C8DC" w:rsidR="00CA564E" w:rsidRDefault="00CA564E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84. </w:t>
      </w:r>
      <w:r w:rsidR="007D411F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Jung&lt;/Author&gt;&lt;Year&gt;2020&lt;/Year&gt;&lt;RecNum&gt;37431&lt;/RecNum&gt;&lt;DisplayText&gt;&lt;style face="superscript"&gt;236&lt;/style&gt;&lt;/DisplayText&gt;&lt;record&gt;&lt;rec-number&gt;37431&lt;/rec-number&gt;&lt;foreign-keys&gt;&lt;key app="EN" db-id="r5ret2dtz5zsdced22nvf9tg0rrv0trsv2w9" timestamp="1632864546"&gt;37431&lt;/key&gt;&lt;/foreign-keys&gt;&lt;ref-type name="Journal Article"&gt;17&lt;/ref-type&gt;&lt;contributors&gt;&lt;authors&gt;&lt;author&gt;Jung, Minji&lt;/author&gt;&lt;author&gt;Park, Jaewoo&lt;/author&gt;&lt;author&gt;Lee, Kiyoung&lt;/author&gt;&lt;author&gt;Attia, Nour F.&lt;/author&gt;&lt;author&gt;Oh, Hyunchul&lt;/author&gt;&lt;/authors&gt;&lt;/contributors&gt;&lt;titles&gt;&lt;title&gt;Effective synthesis route of renewable nanoporous carbon adsorbent for high energy gas storage and CO2/N2 selectivity&lt;/title&gt;&lt;secondary-title&gt;Renewable Energy&lt;/secondary-title&gt;&lt;/titles&gt;&lt;periodical&gt;&lt;full-title&gt;Renewable Energy&lt;/full-title&gt;&lt;/periodical&gt;&lt;pages&gt;30-42&lt;/pages&gt;&lt;volume&gt;161&lt;/volume&gt;&lt;section&gt;30&lt;/section&gt;&lt;dates&gt;&lt;year&gt;2020&lt;/year&gt;&lt;/dates&gt;&lt;isbn&gt;09601481&lt;/isbn&gt;&lt;urls&gt;&lt;/urls&gt;&lt;electronic-resource-num&gt;10.1016/j.renene.2020.06.125&lt;/electronic-resource-num&gt;&lt;/record&gt;&lt;/Cite&gt;&lt;/EndNote&gt;</w:instrText>
      </w:r>
      <w:r w:rsidR="007D411F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36</w:t>
      </w:r>
      <w:r w:rsidR="007D411F">
        <w:rPr>
          <w:rFonts w:ascii="Segoe UI" w:hAnsi="Segoe UI" w:cs="Segoe UI"/>
          <w:sz w:val="18"/>
          <w:szCs w:val="18"/>
        </w:rPr>
        <w:fldChar w:fldCharType="end"/>
      </w:r>
    </w:p>
    <w:p w14:paraId="7E207396" w14:textId="2C9ECA7B" w:rsidR="007D411F" w:rsidRDefault="007D411F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lastRenderedPageBreak/>
        <w:t xml:space="preserve">185. </w:t>
      </w:r>
      <w:r w:rsidR="000B6920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Li&lt;/Author&gt;&lt;Year&gt;2018&lt;/Year&gt;&lt;RecNum&gt;37516&lt;/RecNum&gt;&lt;DisplayText&gt;&lt;style face="superscript"&gt;237&lt;/style&gt;&lt;/DisplayText&gt;&lt;record&gt;&lt;rec-number&gt;37516&lt;/rec-number&gt;&lt;foreign-keys&gt;&lt;key app="EN" db-id="r5ret2dtz5zsdced22nvf9tg0rrv0trsv2w9" timestamp="1632864851"&gt;37516&lt;/key&gt;&lt;/foreign-keys&gt;&lt;ref-type name="Journal Article"&gt;17&lt;/ref-type&gt;&lt;contributors&gt;&lt;authors&gt;&lt;author&gt;Li, Yao&lt;/author&gt;&lt;author&gt;Xu, Ran&lt;/author&gt;&lt;author&gt;Wang, Xin&lt;/author&gt;&lt;author&gt;Wang, Binbin&lt;/author&gt;&lt;author&gt;Cao, Jianliang&lt;/author&gt;&lt;author&gt;Yang, Juan&lt;/author&gt;&lt;author&gt;Wei, Jianping&lt;/author&gt;&lt;/authors&gt;&lt;/contributors&gt;&lt;titles&gt;&lt;title&gt;Waste wool derived nitrogen-doped hierarchical porous carbon for selective CO2 capture&lt;/title&gt;&lt;secondary-title&gt;RSC Advances&lt;/secondary-title&gt;&lt;/titles&gt;&lt;periodical&gt;&lt;full-title&gt;RSC Advances&lt;/full-title&gt;&lt;/periodical&gt;&lt;pages&gt;19818-19826&lt;/pages&gt;&lt;volume&gt;8&lt;/volume&gt;&lt;number&gt;35&lt;/number&gt;&lt;section&gt;19818&lt;/section&gt;&lt;dates&gt;&lt;year&gt;2018&lt;/year&gt;&lt;/dates&gt;&lt;isbn&gt;2046-2069&lt;/isbn&gt;&lt;urls&gt;&lt;/urls&gt;&lt;electronic-resource-num&gt;10.1039/c8ra02701c&lt;/electronic-resource-num&gt;&lt;/record&gt;&lt;/Cite&gt;&lt;/EndNote&gt;</w:instrText>
      </w:r>
      <w:r w:rsidR="000B6920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37</w:t>
      </w:r>
      <w:r w:rsidR="000B6920">
        <w:rPr>
          <w:rFonts w:ascii="Segoe UI" w:hAnsi="Segoe UI" w:cs="Segoe UI"/>
          <w:sz w:val="18"/>
          <w:szCs w:val="18"/>
        </w:rPr>
        <w:fldChar w:fldCharType="end"/>
      </w:r>
    </w:p>
    <w:p w14:paraId="388778B7" w14:textId="507E4BD6" w:rsidR="000B6920" w:rsidRDefault="000B6920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86. </w:t>
      </w:r>
      <w:r w:rsidR="00621EE2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Shi&lt;/Author&gt;&lt;Year&gt;2019&lt;/Year&gt;&lt;RecNum&gt;37517&lt;/RecNum&gt;&lt;DisplayText&gt;&lt;style face="superscript"&gt;238&lt;/style&gt;&lt;/DisplayText&gt;&lt;record&gt;&lt;rec-number&gt;37517&lt;/rec-number&gt;&lt;foreign-keys&gt;&lt;key app="EN" db-id="r5ret2dtz5zsdced22nvf9tg0rrv0trsv2w9" timestamp="1632864854"&gt;37517&lt;/key&gt;&lt;/foreign-keys&gt;&lt;ref-type name="Journal Article"&gt;17&lt;/ref-type&gt;&lt;contributors&gt;&lt;authors&gt;&lt;author&gt;Shi, Weiwei&lt;/author&gt;&lt;author&gt;Wang, Rongzhen&lt;/author&gt;&lt;author&gt;Liu, Huili&lt;/author&gt;&lt;author&gt;Chang, Binbin&lt;/author&gt;&lt;author&gt;Yang, Baocheng&lt;/author&gt;&lt;author&gt;Zhang, Zuling&lt;/author&gt;&lt;/authors&gt;&lt;/contributors&gt;&lt;titles&gt;&lt;title&gt;Biowaste-derived 3D honeycomb-like N and S dual-doped hierarchically porous carbons for high-efficient CO2 capture&lt;/title&gt;&lt;secondary-title&gt;RSC Advances&lt;/secondary-title&gt;&lt;/titles&gt;&lt;periodical&gt;&lt;full-title&gt;RSC Advances&lt;/full-title&gt;&lt;/periodical&gt;&lt;pages&gt;23241-23253&lt;/pages&gt;&lt;volume&gt;9&lt;/volume&gt;&lt;number&gt;40&lt;/number&gt;&lt;section&gt;23241&lt;/section&gt;&lt;dates&gt;&lt;year&gt;2019&lt;/year&gt;&lt;/dates&gt;&lt;isbn&gt;2046-2069&lt;/isbn&gt;&lt;urls&gt;&lt;/urls&gt;&lt;electronic-resource-num&gt;10.1039/c9ra03659h&lt;/electronic-resource-num&gt;&lt;/record&gt;&lt;/Cite&gt;&lt;/EndNote&gt;</w:instrText>
      </w:r>
      <w:r w:rsidR="00621EE2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38</w:t>
      </w:r>
      <w:r w:rsidR="00621EE2">
        <w:rPr>
          <w:rFonts w:ascii="Segoe UI" w:hAnsi="Segoe UI" w:cs="Segoe UI"/>
          <w:sz w:val="18"/>
          <w:szCs w:val="18"/>
        </w:rPr>
        <w:fldChar w:fldCharType="end"/>
      </w:r>
    </w:p>
    <w:p w14:paraId="63D09BC3" w14:textId="76FA6C27" w:rsidR="00621EE2" w:rsidRDefault="00621EE2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87. </w:t>
      </w:r>
      <w:r w:rsidR="00B932DD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Hong&lt;/Author&gt;&lt;Year&gt;2016&lt;/Year&gt;&lt;RecNum&gt;37526&lt;/RecNum&gt;&lt;DisplayText&gt;&lt;style face="superscript"&gt;239&lt;/style&gt;&lt;/DisplayText&gt;&lt;record&gt;&lt;rec-number&gt;37526&lt;/rec-number&gt;&lt;foreign-keys&gt;&lt;key app="EN" db-id="r5ret2dtz5zsdced22nvf9tg0rrv0trsv2w9" timestamp="1632864887"&gt;37526&lt;/key&gt;&lt;/foreign-keys&gt;&lt;ref-type name="Journal Article"&gt;17&lt;/ref-type&gt;&lt;contributors&gt;&lt;authors&gt;&lt;author&gt;Hong, S. M.&lt;/author&gt;&lt;author&gt;Jang, E.&lt;/author&gt;&lt;author&gt;Dysart, A. D.&lt;/author&gt;&lt;author&gt;Pol, V. G.&lt;/author&gt;&lt;author&gt;Lee, K. B.&lt;/author&gt;&lt;/authors&gt;&lt;/contributors&gt;&lt;auth-address&gt;Department of Chemical and Biological Engineering, Korea University, 145 Anam-ro, Seongbuk-gu, Seoul 136-713, Republic of Korea.&amp;#xD;School of Chemical Engineering, Purdue University, 480 Stadium Mall Drive, West Lafayette, Indiana 47907-2100, United States.&lt;/auth-address&gt;&lt;titles&gt;&lt;title&gt;CO2 Capture in the Sustainable Wheat-Derived Activated Microporous Carbon Compartments&lt;/title&gt;&lt;secondary-title&gt;Sci Rep&lt;/secondary-title&gt;&lt;/titles&gt;&lt;periodical&gt;&lt;full-title&gt;Sci Rep&lt;/full-title&gt;&lt;/periodical&gt;&lt;pages&gt;34590&lt;/pages&gt;&lt;volume&gt;6&lt;/volume&gt;&lt;edition&gt;2016/10/05&lt;/edition&gt;&lt;dates&gt;&lt;year&gt;2016&lt;/year&gt;&lt;pub-dates&gt;&lt;date&gt;Oct 4&lt;/date&gt;&lt;/pub-dates&gt;&lt;/dates&gt;&lt;isbn&gt;2045-2322 (Electronic)&amp;#xD;2045-2322 (Linking)&lt;/isbn&gt;&lt;accession-num&gt;27698448&lt;/accession-num&gt;&lt;urls&gt;&lt;related-urls&gt;&lt;url&gt;https://www.ncbi.nlm.nih.gov/pubmed/27698448&lt;/url&gt;&lt;/related-urls&gt;&lt;/urls&gt;&lt;custom2&gt;PMC5048159&lt;/custom2&gt;&lt;electronic-resource-num&gt;10.1038/srep34590&lt;/electronic-resource-num&gt;&lt;/record&gt;&lt;/Cite&gt;&lt;/EndNote&gt;</w:instrText>
      </w:r>
      <w:r w:rsidR="00B932DD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39</w:t>
      </w:r>
      <w:r w:rsidR="00B932DD">
        <w:rPr>
          <w:rFonts w:ascii="Segoe UI" w:hAnsi="Segoe UI" w:cs="Segoe UI"/>
          <w:sz w:val="18"/>
          <w:szCs w:val="18"/>
        </w:rPr>
        <w:fldChar w:fldCharType="end"/>
      </w:r>
    </w:p>
    <w:p w14:paraId="0D6F59EB" w14:textId="77777777" w:rsidR="002B5D71" w:rsidRDefault="002B5D71">
      <w:pPr>
        <w:rPr>
          <w:rFonts w:ascii="Segoe UI" w:hAnsi="Segoe UI" w:cs="Segoe UI"/>
          <w:sz w:val="18"/>
          <w:szCs w:val="18"/>
        </w:rPr>
      </w:pPr>
      <w:r>
        <w:rPr>
          <w:rFonts w:ascii="Segoe UI" w:hAnsi="Segoe UI" w:cs="Segoe UI"/>
          <w:sz w:val="18"/>
          <w:szCs w:val="18"/>
        </w:rPr>
        <w:t xml:space="preserve">188. </w:t>
      </w:r>
      <w:r w:rsidR="007D4B8D">
        <w:rPr>
          <w:rFonts w:ascii="Segoe UI" w:hAnsi="Segoe UI" w:cs="Segoe UI"/>
          <w:sz w:val="18"/>
          <w:szCs w:val="18"/>
        </w:rPr>
        <w:fldChar w:fldCharType="begin"/>
      </w:r>
      <w:r w:rsidR="00F434CE">
        <w:rPr>
          <w:rFonts w:ascii="Segoe UI" w:hAnsi="Segoe UI" w:cs="Segoe UI"/>
          <w:sz w:val="18"/>
          <w:szCs w:val="18"/>
        </w:rPr>
        <w:instrText xml:space="preserve"> ADDIN EN.CITE &lt;EndNote&gt;&lt;Cite&gt;&lt;Author&gt;Ghosh&lt;/Author&gt;&lt;Year&gt;2017&lt;/Year&gt;&lt;RecNum&gt;37514&lt;/RecNum&gt;&lt;DisplayText&gt;&lt;style face="superscript"&gt;240&lt;/style&gt;&lt;/DisplayText&gt;&lt;record&gt;&lt;rec-number&gt;37514&lt;/rec-number&gt;&lt;foreign-keys&gt;&lt;key app="EN" db-id="r5ret2dtz5zsdced22nvf9tg0rrv0trsv2w9" timestamp="1632864842"&gt;37514&lt;/key&gt;&lt;/foreign-keys&gt;&lt;ref-type name="Journal Article"&gt;17&lt;/ref-type&gt;&lt;contributors&gt;&lt;authors&gt;&lt;author&gt;Ghosh, Saunab&lt;/author&gt;&lt;author&gt;Barron, Andrew R.&lt;/author&gt;&lt;/authors&gt;&lt;/contributors&gt;&lt;titles&gt;&lt;title&gt;The effect of KOH concentration on chemical activation of porous carbon sorbents for carbon dioxide uptake and carbon dioxide–methane selectivity: the relative formation of micro- (&amp;lt;2 nm) versus meso- (&amp;gt;2 nm) porosity&lt;/title&gt;&lt;secondary-title&gt;Sustainable Energy Fuels&lt;/secondary-title&gt;&lt;/titles&gt;&lt;periodical&gt;&lt;full-title&gt;Sustainable Energy Fuels&lt;/full-title&gt;&lt;/periodical&gt;&lt;pages&gt;806-813&lt;/pages&gt;&lt;volume&gt;1&lt;/volume&gt;&lt;number&gt;4&lt;/number&gt;&lt;section&gt;806&lt;/section&gt;&lt;dates&gt;&lt;year&gt;2017&lt;/year&gt;&lt;/dates&gt;&lt;isbn&gt;2398-4902&lt;/isbn&gt;&lt;urls&gt;&lt;/urls&gt;&lt;electronic-resource-num&gt;10.1039/c6se00102e&lt;/electronic-resource-num&gt;&lt;/record&gt;&lt;/Cite&gt;&lt;/EndNote&gt;</w:instrText>
      </w:r>
      <w:r w:rsidR="007D4B8D">
        <w:rPr>
          <w:rFonts w:ascii="Segoe UI" w:hAnsi="Segoe UI" w:cs="Segoe UI"/>
          <w:sz w:val="18"/>
          <w:szCs w:val="18"/>
        </w:rPr>
        <w:fldChar w:fldCharType="separate"/>
      </w:r>
      <w:r w:rsidR="00F434CE" w:rsidRPr="00F434CE">
        <w:rPr>
          <w:rFonts w:ascii="Segoe UI" w:hAnsi="Segoe UI" w:cs="Segoe UI"/>
          <w:noProof/>
          <w:sz w:val="18"/>
          <w:szCs w:val="18"/>
          <w:vertAlign w:val="superscript"/>
        </w:rPr>
        <w:t>240</w:t>
      </w:r>
      <w:r w:rsidR="007D4B8D">
        <w:rPr>
          <w:rFonts w:ascii="Segoe UI" w:hAnsi="Segoe UI" w:cs="Segoe UI"/>
          <w:sz w:val="18"/>
          <w:szCs w:val="18"/>
        </w:rPr>
        <w:fldChar w:fldCharType="end"/>
      </w:r>
    </w:p>
    <w:p w14:paraId="5C1B5C99" w14:textId="78E6A2E5" w:rsidR="002A437D" w:rsidRDefault="002A437D">
      <w:pPr>
        <w:rPr>
          <w:rFonts w:ascii="Segoe UI" w:hAnsi="Segoe UI" w:cs="Segoe UI"/>
          <w:sz w:val="18"/>
          <w:szCs w:val="18"/>
        </w:rPr>
        <w:sectPr w:rsidR="002A437D">
          <w:pgSz w:w="12240" w:h="15840"/>
          <w:pgMar w:top="1440" w:right="1800" w:bottom="1440" w:left="1800" w:header="708" w:footer="708" w:gutter="0"/>
          <w:cols w:space="708"/>
          <w:docGrid w:linePitch="360"/>
        </w:sectPr>
      </w:pPr>
      <w:r>
        <w:rPr>
          <w:rFonts w:ascii="Segoe UI" w:hAnsi="Segoe UI" w:cs="Segoe UI"/>
          <w:sz w:val="18"/>
          <w:szCs w:val="18"/>
        </w:rPr>
        <w:t xml:space="preserve">189. </w:t>
      </w:r>
      <w:r>
        <w:rPr>
          <w:rFonts w:ascii="Segoe UI" w:hAnsi="Segoe UI" w:cs="Segoe UI"/>
          <w:sz w:val="18"/>
          <w:szCs w:val="18"/>
        </w:rPr>
        <w:fldChar w:fldCharType="begin"/>
      </w:r>
      <w:r>
        <w:rPr>
          <w:rFonts w:ascii="Segoe UI" w:hAnsi="Segoe UI" w:cs="Segoe UI"/>
          <w:sz w:val="18"/>
          <w:szCs w:val="18"/>
        </w:rPr>
        <w:instrText xml:space="preserve"> ADDIN EN.CITE &lt;EndNote&gt;&lt;Cite&gt;&lt;Author&gt;Su&lt;/Author&gt;&lt;Year&gt;2018&lt;/Year&gt;&lt;RecNum&gt;37580&lt;/RecNum&gt;&lt;DisplayText&gt;&lt;style face="superscript"&gt;241&lt;/style&gt;&lt;/DisplayText&gt;&lt;record&gt;&lt;rec-number&gt;37580&lt;/rec-number&gt;&lt;foreign-keys&gt;&lt;key app="EN" db-id="r5ret2dtz5zsdced22nvf9tg0rrv0trsv2w9" timestamp="1633461443"&gt;37580&lt;/key&gt;&lt;/foreign-keys&gt;&lt;ref-type name="Journal Article"&gt;17&lt;/ref-type&gt;&lt;contributors&gt;&lt;authors&gt;&lt;author&gt;Su, Wei&lt;/author&gt;&lt;author&gt;Yao, Lan&lt;/author&gt;&lt;author&gt;Ran, Meng&lt;/author&gt;&lt;author&gt;Sun, Yan&lt;/author&gt;&lt;author&gt;Liu, Jia&lt;/author&gt;&lt;author&gt;Wang, Xiaojing&lt;/author&gt;&lt;/authors&gt;&lt;/contributors&gt;&lt;titles&gt;&lt;title&gt;Adsorption Properties of N2, CH4, and CO2 on Sulfur-Doped Microporous Carbons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pages&gt;2914-2920&lt;/pages&gt;&lt;volume&gt;63&lt;/volume&gt;&lt;number&gt;8&lt;/number&gt;&lt;section&gt;2914&lt;/section&gt;&lt;dates&gt;&lt;year&gt;2018&lt;/year&gt;&lt;/dates&gt;&lt;isbn&gt;0021-9568&amp;#xD;1520-5134&lt;/isbn&gt;&lt;urls&gt;&lt;/urls&gt;&lt;electronic-resource-num&gt;10.1021/acs.jced.8b00227&lt;/electronic-resource-num&gt;&lt;/record&gt;&lt;/Cite&gt;&lt;/EndNote&gt;</w:instrText>
      </w:r>
      <w:r>
        <w:rPr>
          <w:rFonts w:ascii="Segoe UI" w:hAnsi="Segoe UI" w:cs="Segoe UI"/>
          <w:sz w:val="18"/>
          <w:szCs w:val="18"/>
        </w:rPr>
        <w:fldChar w:fldCharType="separate"/>
      </w:r>
      <w:r w:rsidRPr="002A437D">
        <w:rPr>
          <w:rFonts w:ascii="Segoe UI" w:hAnsi="Segoe UI" w:cs="Segoe UI"/>
          <w:noProof/>
          <w:sz w:val="18"/>
          <w:szCs w:val="18"/>
          <w:vertAlign w:val="superscript"/>
        </w:rPr>
        <w:t>241</w:t>
      </w:r>
      <w:r>
        <w:rPr>
          <w:rFonts w:ascii="Segoe UI" w:hAnsi="Segoe UI" w:cs="Segoe UI"/>
          <w:sz w:val="18"/>
          <w:szCs w:val="18"/>
        </w:rPr>
        <w:fldChar w:fldCharType="end"/>
      </w:r>
    </w:p>
    <w:p w14:paraId="30A66986" w14:textId="7F5D3281" w:rsidR="00EF310B" w:rsidRDefault="00EF310B">
      <w:pPr>
        <w:rPr>
          <w:rFonts w:ascii="Segoe UI" w:hAnsi="Segoe UI" w:cs="Segoe UI"/>
          <w:sz w:val="18"/>
          <w:szCs w:val="18"/>
        </w:rPr>
      </w:pPr>
    </w:p>
    <w:p w14:paraId="05D3B108" w14:textId="253B2D51" w:rsidR="00F418F5" w:rsidRDefault="00F418F5">
      <w:pPr>
        <w:rPr>
          <w:rFonts w:ascii="Segoe UI" w:hAnsi="Segoe UI" w:cs="Segoe UI"/>
          <w:sz w:val="18"/>
          <w:szCs w:val="18"/>
        </w:rPr>
      </w:pPr>
    </w:p>
    <w:p w14:paraId="6A4632BF" w14:textId="556159AD" w:rsidR="00F418F5" w:rsidRDefault="00F418F5" w:rsidP="00F418F5">
      <w:pPr>
        <w:jc w:val="center"/>
        <w:rPr>
          <w:rFonts w:ascii="Segoe UI" w:hAnsi="Segoe UI" w:cs="Segoe UI"/>
          <w:b/>
          <w:bCs/>
          <w:sz w:val="18"/>
          <w:szCs w:val="18"/>
        </w:rPr>
      </w:pPr>
      <w:r w:rsidRPr="00F418F5">
        <w:rPr>
          <w:rFonts w:ascii="Segoe UI" w:hAnsi="Segoe UI" w:cs="Segoe UI"/>
          <w:b/>
          <w:bCs/>
          <w:sz w:val="18"/>
          <w:szCs w:val="18"/>
        </w:rPr>
        <w:t>Methane</w:t>
      </w:r>
    </w:p>
    <w:p w14:paraId="079DD81A" w14:textId="65621333" w:rsidR="00F418F5" w:rsidRDefault="00F418F5" w:rsidP="00F418F5">
      <w:r>
        <w:t xml:space="preserve">1. </w:t>
      </w:r>
      <w:r>
        <w:fldChar w:fldCharType="begin"/>
      </w:r>
      <w:r w:rsidR="002A437D">
        <w:instrText xml:space="preserve"> ADDIN EN.CITE &lt;EndNote&gt;&lt;Cite&gt;&lt;Author&gt;Saha&lt;/Author&gt;&lt;Year&gt;2015&lt;/Year&gt;&lt;RecNum&gt;37057&lt;/RecNum&gt;&lt;DisplayText&gt;&lt;style face="superscript"&gt;242&lt;/style&gt;&lt;/DisplayText&gt;&lt;record&gt;&lt;rec-number&gt;37057&lt;/rec-number&gt;&lt;foreign-keys&gt;&lt;key app="EN" db-id="r5ret2dtz5zsdced22nvf9tg0rrv0trsv2w9" timestamp="1626828766"&gt;37057&lt;/key&gt;&lt;/foreign-keys&gt;&lt;ref-type name="Journal Article"&gt;17&lt;/ref-type&gt;&lt;contributors&gt;&lt;authors&gt;&lt;author&gt;Saha, Dipendu&lt;/author&gt;&lt;author&gt;Nelson, Karl&lt;/author&gt;&lt;author&gt;Chen, Jihua&lt;/author&gt;&lt;author&gt;Lu, Yuan&lt;/author&gt;&lt;author&gt;Ozcan, Soydan&lt;/author&gt;&lt;/authors&gt;&lt;/contributors&gt;&lt;titles&gt;&lt;title&gt;Adsorption of CO2, CH4, and N2in Micro-Mesoporous Nanographene: A Comparative Study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pages&gt;2636-2645&lt;/pages&gt;&lt;volume&gt;60&lt;/volume&gt;&lt;number&gt;9&lt;/number&gt;&lt;section&gt;2636&lt;/section&gt;&lt;dates&gt;&lt;year&gt;2015&lt;/year&gt;&lt;/dates&gt;&lt;isbn&gt;0021-9568&amp;#xD;1520-5134&lt;/isbn&gt;&lt;urls&gt;&lt;/urls&gt;&lt;electronic-resource-num&gt;10.1021/acs.jced.5b00291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42</w:t>
      </w:r>
      <w:r>
        <w:fldChar w:fldCharType="end"/>
      </w:r>
    </w:p>
    <w:p w14:paraId="4D781950" w14:textId="7E876DFB" w:rsidR="00F418F5" w:rsidRDefault="00F418F5" w:rsidP="00F418F5">
      <w:r>
        <w:t>2.</w:t>
      </w:r>
      <w:r w:rsidRPr="0068755E">
        <w:t xml:space="preserve"> </w:t>
      </w:r>
      <w:r>
        <w:fldChar w:fldCharType="begin"/>
      </w:r>
      <w:r w:rsidR="002A437D">
        <w:instrText xml:space="preserve"> ADDIN EN.CITE &lt;EndNote&gt;&lt;Cite&gt;&lt;Author&gt;Rashidi&lt;/Author&gt;&lt;Year&gt;2017&lt;/Year&gt;&lt;RecNum&gt;36869&lt;/RecNum&gt;&lt;DisplayText&gt;&lt;style face="superscript"&gt;243&lt;/style&gt;&lt;/DisplayText&gt;&lt;record&gt;&lt;rec-number&gt;36869&lt;/rec-number&gt;&lt;foreign-keys&gt;&lt;key app="EN" db-id="r5ret2dtz5zsdced22nvf9tg0rrv0trsv2w9" timestamp="1626827593"&gt;36869&lt;/key&gt;&lt;/foreign-keys&gt;&lt;ref-type name="Journal Article"&gt;17&lt;/ref-type&gt;&lt;contributors&gt;&lt;authors&gt;&lt;author&gt;Rashidi, Nor Adilla&lt;/author&gt;&lt;author&gt;Yusup, Suzana&lt;/author&gt;&lt;/authors&gt;&lt;/contributors&gt;&lt;titles&gt;&lt;title&gt;Potential of palm kernel shell as activated carbon precursors through single stage activation technique for carbon dioxide adsorption&lt;/title&gt;&lt;secondary-title&gt;Journal of Cleaner Production&lt;/secondary-title&gt;&lt;/titles&gt;&lt;periodical&gt;&lt;full-title&gt;Journal of Cleaner Production&lt;/full-title&gt;&lt;/periodical&gt;&lt;pages&gt;474-486&lt;/pages&gt;&lt;volume&gt;168&lt;/volume&gt;&lt;section&gt;474&lt;/section&gt;&lt;dates&gt;&lt;year&gt;2017&lt;/year&gt;&lt;/dates&gt;&lt;isbn&gt;09596526&lt;/isbn&gt;&lt;urls&gt;&lt;/urls&gt;&lt;electronic-resource-num&gt;10.1016/j.jclepro.2017.09.045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43</w:t>
      </w:r>
      <w:r>
        <w:fldChar w:fldCharType="end"/>
      </w:r>
    </w:p>
    <w:p w14:paraId="136FF0ED" w14:textId="2C9329F3" w:rsidR="00F418F5" w:rsidRDefault="00F418F5" w:rsidP="00F418F5">
      <w:r>
        <w:t xml:space="preserve">3. </w:t>
      </w:r>
      <w:r>
        <w:fldChar w:fldCharType="begin"/>
      </w:r>
      <w:r w:rsidR="002A437D">
        <w:instrText xml:space="preserve"> ADDIN EN.CITE &lt;EndNote&gt;&lt;Cite&gt;&lt;Author&gt;Heavy&lt;/Author&gt;&lt;Year&gt;2005&lt;/Year&gt;&lt;RecNum&gt;37064&lt;/RecNum&gt;&lt;DisplayText&gt;&lt;style face="superscript"&gt;244&lt;/style&gt;&lt;/DisplayText&gt;&lt;record&gt;&lt;rec-number&gt;37064&lt;/rec-number&gt;&lt;foreign-keys&gt;&lt;key app="EN" db-id="r5ret2dtz5zsdced22nvf9tg0rrv0trsv2w9" timestamp="1626828787"&gt;37064&lt;/key&gt;&lt;/foreign-keys&gt;&lt;ref-type name="Journal Article"&gt;17&lt;/ref-type&gt;&lt;contributors&gt;&lt;authors&gt;&lt;author&gt;Super Heavy&lt;/author&gt;&lt;/authors&gt;&lt;/contributors&gt;&lt;titles&gt;&lt;title&gt;High-Pressure Adsorption Equilibria of Methane and Carbon Dioxide on Several Activated Carbons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pages&gt;369-376&lt;/pages&gt;&lt;volume&gt;50&lt;/volume&gt;&lt;dates&gt;&lt;year&gt;2005&lt;/year&gt;&lt;/dates&gt;&lt;urls&gt;&lt;/urls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44</w:t>
      </w:r>
      <w:r>
        <w:fldChar w:fldCharType="end"/>
      </w:r>
    </w:p>
    <w:p w14:paraId="487A65ED" w14:textId="24BD1B2F" w:rsidR="00F418F5" w:rsidRDefault="00F418F5" w:rsidP="00F418F5">
      <w:r>
        <w:t xml:space="preserve">4. </w:t>
      </w:r>
      <w:r>
        <w:fldChar w:fldCharType="begin"/>
      </w:r>
      <w:r w:rsidR="002A437D">
        <w:instrText xml:space="preserve"> ADDIN EN.CITE &lt;EndNote&gt;&lt;Cite&gt;&lt;Author&gt;Azevedo&lt;/Author&gt;&lt;Year&gt;2007&lt;/Year&gt;&lt;RecNum&gt;36875&lt;/RecNum&gt;&lt;DisplayText&gt;&lt;style face="superscript"&gt;245&lt;/style&gt;&lt;/DisplayText&gt;&lt;record&gt;&lt;rec-number&gt;36875&lt;/rec-number&gt;&lt;foreign-keys&gt;&lt;key app="EN" db-id="r5ret2dtz5zsdced22nvf9tg0rrv0trsv2w9" timestamp="1626827616"&gt;36875&lt;/key&gt;&lt;/foreign-keys&gt;&lt;ref-type name="Journal Article"&gt;17&lt;/ref-type&gt;&lt;contributors&gt;&lt;authors&gt;&lt;author&gt;Azevedo, Diana C. S.&lt;/author&gt;&lt;author&gt;Araújo, J. Cássia S.&lt;/author&gt;&lt;author&gt;Bastos-Neto, Moisés&lt;/author&gt;&lt;author&gt;Torres, A. Eurico B.&lt;/author&gt;&lt;author&gt;Jaguaribe, Emerson F.&lt;/author&gt;&lt;author&gt;Cavalcante, Célio L.&lt;/author&gt;&lt;/authors&gt;&lt;/contributors&gt;&lt;titles&gt;&lt;title&gt;Microporous activated carbon prepared from coconut shells using chemical activation with zinc chloride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361-364&lt;/pages&gt;&lt;volume&gt;100&lt;/volume&gt;&lt;number&gt;1-3&lt;/number&gt;&lt;section&gt;361&lt;/section&gt;&lt;dates&gt;&lt;year&gt;2007&lt;/year&gt;&lt;/dates&gt;&lt;isbn&gt;13871811&lt;/isbn&gt;&lt;urls&gt;&lt;/urls&gt;&lt;electronic-resource-num&gt;10.1016/j.micromeso.2006.11.024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45</w:t>
      </w:r>
      <w:r>
        <w:fldChar w:fldCharType="end"/>
      </w:r>
    </w:p>
    <w:p w14:paraId="1AA506EC" w14:textId="05C88DA1" w:rsidR="00F418F5" w:rsidRDefault="00F418F5" w:rsidP="00F418F5">
      <w:r>
        <w:t xml:space="preserve">5. </w:t>
      </w:r>
      <w:r>
        <w:fldChar w:fldCharType="begin"/>
      </w:r>
      <w:r w:rsidR="002A437D">
        <w:instrText xml:space="preserve"> ADDIN EN.CITE &lt;EndNote&gt;&lt;Cite&gt;&lt;Author&gt;Wang&lt;/Author&gt;&lt;Year&gt;2011&lt;/Year&gt;&lt;RecNum&gt;37104&lt;/RecNum&gt;&lt;DisplayText&gt;&lt;style face="superscript"&gt;246&lt;/style&gt;&lt;/DisplayText&gt;&lt;record&gt;&lt;rec-number&gt;37104&lt;/rec-number&gt;&lt;foreign-keys&gt;&lt;key app="EN" db-id="r5ret2dtz5zsdced22nvf9tg0rrv0trsv2w9" timestamp="1626829784"&gt;37104&lt;/key&gt;&lt;/foreign-keys&gt;&lt;ref-type name="Journal Article"&gt;17&lt;/ref-type&gt;&lt;contributors&gt;&lt;authors&gt;&lt;author&gt;Wang, Xiaolin&lt;/author&gt;&lt;author&gt;Lee, Benjamin&lt;/author&gt;&lt;author&gt;Chua, Hui Tong&lt;/author&gt;&lt;/authors&gt;&lt;/contributors&gt;&lt;titles&gt;&lt;title&gt;Methane desorption and adsorption measurements on activated carbon in 281–343 K and pressures to 1.2 MPa&lt;/title&gt;&lt;secondary-title&gt;Journal of Thermal Analysis and Calorimetry&lt;/secondary-title&gt;&lt;/titles&gt;&lt;pages&gt;1475-1485&lt;/pages&gt;&lt;volume&gt;110&lt;/volume&gt;&lt;number&gt;3&lt;/number&gt;&lt;section&gt;1475&lt;/section&gt;&lt;dates&gt;&lt;year&gt;2011&lt;/year&gt;&lt;/dates&gt;&lt;isbn&gt;1388-6150&amp;#xD;1572-8943&lt;/isbn&gt;&lt;urls&gt;&lt;/urls&gt;&lt;electronic-resource-num&gt;10.1007/s10973-011-2108-2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46</w:t>
      </w:r>
      <w:r>
        <w:fldChar w:fldCharType="end"/>
      </w:r>
    </w:p>
    <w:p w14:paraId="48074CB2" w14:textId="79EE0BC3" w:rsidR="00F418F5" w:rsidRDefault="00F418F5" w:rsidP="00F418F5">
      <w:r>
        <w:t xml:space="preserve">6. </w:t>
      </w:r>
      <w:r>
        <w:fldChar w:fldCharType="begin"/>
      </w:r>
      <w:r w:rsidR="002A437D">
        <w:instrText xml:space="preserve"> ADDIN EN.CITE &lt;EndNote&gt;&lt;Cite&gt;&lt;Author&gt;Zhang&lt;/Author&gt;&lt;Year&gt;2010&lt;/Year&gt;&lt;RecNum&gt;36874&lt;/RecNum&gt;&lt;DisplayText&gt;&lt;style face="superscript"&gt;247&lt;/style&gt;&lt;/DisplayText&gt;&lt;record&gt;&lt;rec-number&gt;36874&lt;/rec-number&gt;&lt;foreign-keys&gt;&lt;key app="EN" db-id="r5ret2dtz5zsdced22nvf9tg0rrv0trsv2w9" timestamp="1626827610"&gt;36874&lt;/key&gt;&lt;/foreign-keys&gt;&lt;ref-type name="Journal Article"&gt;17&lt;/ref-type&gt;&lt;contributors&gt;&lt;authors&gt;&lt;author&gt;Zhang, Zhijuan&lt;/author&gt;&lt;author&gt;Xu, Mingyao&lt;/author&gt;&lt;author&gt;Wang, Haihui&lt;/author&gt;&lt;author&gt;Li, Zhong&lt;/author&gt;&lt;/authors&gt;&lt;/contributors&gt;&lt;titles&gt;&lt;title&gt;Enhancement of CO2 adsorption on high surface area activated carbon modified by N2, H2 and ammonia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571-577&lt;/pages&gt;&lt;volume&gt;160&lt;/volume&gt;&lt;number&gt;2&lt;/number&gt;&lt;section&gt;571&lt;/section&gt;&lt;dates&gt;&lt;year&gt;2010&lt;/year&gt;&lt;/dates&gt;&lt;isbn&gt;13858947&lt;/isbn&gt;&lt;urls&gt;&lt;/urls&gt;&lt;electronic-resource-num&gt;10.1016/j.cej.2010.03.070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47</w:t>
      </w:r>
      <w:r>
        <w:fldChar w:fldCharType="end"/>
      </w:r>
    </w:p>
    <w:p w14:paraId="5B163502" w14:textId="40CA30EC" w:rsidR="00F418F5" w:rsidRDefault="00F418F5" w:rsidP="00F418F5">
      <w:r>
        <w:t xml:space="preserve">7. </w:t>
      </w:r>
      <w:r>
        <w:fldChar w:fldCharType="begin"/>
      </w:r>
      <w:r w:rsidR="002A437D">
        <w:instrText xml:space="preserve"> ADDIN EN.CITE &lt;EndNote&gt;&lt;Cite&gt;&lt;Author&gt;Shao&lt;/Author&gt;&lt;Year&gt;2011&lt;/Year&gt;&lt;RecNum&gt;36883&lt;/RecNum&gt;&lt;DisplayText&gt;&lt;style face="superscript"&gt;248&lt;/style&gt;&lt;/DisplayText&gt;&lt;record&gt;&lt;rec-number&gt;36883&lt;/rec-number&gt;&lt;foreign-keys&gt;&lt;key app="EN" db-id="r5ret2dtz5zsdced22nvf9tg0rrv0trsv2w9" timestamp="1626827643"&gt;36883&lt;/key&gt;&lt;/foreign-keys&gt;&lt;ref-type name="Journal Article"&gt;17&lt;/ref-type&gt;&lt;contributors&gt;&lt;authors&gt;&lt;author&gt;Shao, Xiaohong&lt;/author&gt;&lt;author&gt;Feng, Zhenhe&lt;/author&gt;&lt;author&gt;Xue, Ruisheng&lt;/author&gt;&lt;author&gt;Ma, Congcong&lt;/author&gt;&lt;author&gt;Wang, Wenchuan&lt;/author&gt;&lt;author&gt;Peng, Xuan&lt;/author&gt;&lt;author&gt;Cao, Dapeng&lt;/author&gt;&lt;/authors&gt;&lt;/contributors&gt;&lt;titles&gt;&lt;title&gt;Adsorption of CO2, CH4, CO2/N2 and CO2/CH4 in novel activated carbon beads: Preparation, measurements and simulation&lt;/title&gt;&lt;secondary-title&gt;AIChE Journal&lt;/secondary-title&gt;&lt;/titles&gt;&lt;periodical&gt;&lt;full-title&gt;AIChE Journal&lt;/full-title&gt;&lt;abbr-1&gt;AlChE J.&lt;/abbr-1&gt;&lt;abbr-2&gt;AlChE J&lt;/abbr-2&gt;&lt;/periodical&gt;&lt;pages&gt;3042-3051&lt;/pages&gt;&lt;volume&gt;57&lt;/volume&gt;&lt;number&gt;11&lt;/number&gt;&lt;section&gt;3042&lt;/section&gt;&lt;dates&gt;&lt;year&gt;2011&lt;/year&gt;&lt;/dates&gt;&lt;isbn&gt;00011541&lt;/isbn&gt;&lt;urls&gt;&lt;/urls&gt;&lt;electronic-resource-num&gt;10.1002/aic.12515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48</w:t>
      </w:r>
      <w:r>
        <w:fldChar w:fldCharType="end"/>
      </w:r>
    </w:p>
    <w:p w14:paraId="7DFC8097" w14:textId="27C3A361" w:rsidR="00F418F5" w:rsidRDefault="00F418F5" w:rsidP="00F418F5">
      <w:r>
        <w:t xml:space="preserve">8. </w:t>
      </w:r>
      <w:r>
        <w:fldChar w:fldCharType="begin"/>
      </w:r>
      <w:r w:rsidR="002A437D">
        <w:instrText xml:space="preserve"> ADDIN EN.CITE &lt;EndNote&gt;&lt;Cite&gt;&lt;Author&gt;Ning&lt;/Author&gt;&lt;Year&gt;2012&lt;/Year&gt;&lt;RecNum&gt;36871&lt;/RecNum&gt;&lt;DisplayText&gt;&lt;style face="superscript"&gt;249&lt;/style&gt;&lt;/DisplayText&gt;&lt;record&gt;&lt;rec-number&gt;36871&lt;/rec-number&gt;&lt;foreign-keys&gt;&lt;key app="EN" db-id="r5ret2dtz5zsdced22nvf9tg0rrv0trsv2w9" timestamp="1626827599"&gt;36871&lt;/key&gt;&lt;/foreign-keys&gt;&lt;ref-type name="Journal Article"&gt;17&lt;/ref-type&gt;&lt;contributors&gt;&lt;authors&gt;&lt;author&gt;Ning, Ping&lt;/author&gt;&lt;author&gt;Li, Fenrong&lt;/author&gt;&lt;author&gt;Yi, Honghong&lt;/author&gt;&lt;author&gt;Tang, Xiaolong&lt;/author&gt;&lt;author&gt;Peng, Jinhui&lt;/author&gt;&lt;author&gt;Li, Yundong&lt;/author&gt;&lt;author&gt;He, Dan&lt;/author&gt;&lt;author&gt;Deng, Hua&lt;/author&gt;&lt;/authors&gt;&lt;/contributors&gt;&lt;titles&gt;&lt;title&gt;Adsorption equilibrium of methane and carbon dioxide on microwave-activated carbon&lt;/title&gt;&lt;secondary-title&gt;Separation and Purification Technology&lt;/secondary-title&gt;&lt;/titles&gt;&lt;periodical&gt;&lt;full-title&gt;Separation and Purification Technology&lt;/full-title&gt;&lt;abbr-1&gt;Sep. Purif. Technol.&lt;/abbr-1&gt;&lt;abbr-2&gt;Sep Purif Technol&lt;/abbr-2&gt;&lt;/periodical&gt;&lt;pages&gt;321-326&lt;/pages&gt;&lt;volume&gt;98&lt;/volume&gt;&lt;section&gt;321&lt;/section&gt;&lt;dates&gt;&lt;year&gt;2012&lt;/year&gt;&lt;/dates&gt;&lt;isbn&gt;13835866&lt;/isbn&gt;&lt;urls&gt;&lt;/urls&gt;&lt;electronic-resource-num&gt;10.1016/j.seppur.2012.07.001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49</w:t>
      </w:r>
      <w:r>
        <w:fldChar w:fldCharType="end"/>
      </w:r>
    </w:p>
    <w:p w14:paraId="5ADE0C27" w14:textId="2BABCA2F" w:rsidR="00F418F5" w:rsidRDefault="00F418F5" w:rsidP="00F418F5">
      <w:r>
        <w:t xml:space="preserve">9. </w:t>
      </w:r>
      <w:r>
        <w:fldChar w:fldCharType="begin"/>
      </w:r>
      <w:r w:rsidR="002A437D">
        <w:instrText xml:space="preserve"> ADDIN EN.CITE &lt;EndNote&gt;&lt;Cite&gt;&lt;Author&gt;Thiruvenkatachari&lt;/Author&gt;&lt;Year&gt;2009&lt;/Year&gt;&lt;RecNum&gt;37050&lt;/RecNum&gt;&lt;DisplayText&gt;&lt;style face="superscript"&gt;250&lt;/style&gt;&lt;/DisplayText&gt;&lt;record&gt;&lt;rec-number&gt;37050&lt;/rec-number&gt;&lt;foreign-keys&gt;&lt;key app="EN" db-id="r5ret2dtz5zsdced22nvf9tg0rrv0trsv2w9" timestamp="1626828746"&gt;37050&lt;/key&gt;&lt;/foreign-keys&gt;&lt;ref-type name="Journal Article"&gt;17&lt;/ref-type&gt;&lt;contributors&gt;&lt;authors&gt;&lt;author&gt;Thiruvenkatachari, R.&lt;/author&gt;&lt;author&gt;Su, S.&lt;/author&gt;&lt;author&gt;Yu, X. X.&lt;/author&gt;&lt;/authors&gt;&lt;/contributors&gt;&lt;auth-address&gt;Commonwealth Scientific and Industrial Research Organisation, Kenmore, Queensland 4069, Australia.&lt;/auth-address&gt;&lt;titles&gt;&lt;title&gt;Carbon fibre composite for ventilation air methane (VAM) capture&lt;/title&gt;&lt;secondary-title&gt;J Hazard Mater&lt;/secondary-title&gt;&lt;/titles&gt;&lt;periodical&gt;&lt;full-title&gt;Journal of Hazardous Materials&lt;/full-title&gt;&lt;abbr-1&gt;J. Hazard. Mater.&lt;/abbr-1&gt;&lt;abbr-2&gt;J Hazard Mater&lt;/abbr-2&gt;&lt;/periodical&gt;&lt;pages&gt;1505-11&lt;/pages&gt;&lt;volume&gt;172&lt;/volume&gt;&lt;number&gt;2-3&lt;/number&gt;&lt;edition&gt;2009/09/08&lt;/edition&gt;&lt;keywords&gt;&lt;keyword&gt;Adsorption&lt;/keyword&gt;&lt;keyword&gt;Air Pollutants/*isolation &amp;amp; purification&lt;/keyword&gt;&lt;keyword&gt;Carbon/*chemistry&lt;/keyword&gt;&lt;keyword&gt;Carbon Fiber&lt;/keyword&gt;&lt;keyword&gt;Coal&lt;/keyword&gt;&lt;keyword&gt;Methane/*isolation &amp;amp; purification&lt;/keyword&gt;&lt;keyword&gt;*Mining&lt;/keyword&gt;&lt;keyword&gt;Ventilation&lt;/keyword&gt;&lt;/keywords&gt;&lt;dates&gt;&lt;year&gt;2009&lt;/year&gt;&lt;pub-dates&gt;&lt;date&gt;Dec 30&lt;/date&gt;&lt;/pub-dates&gt;&lt;/dates&gt;&lt;isbn&gt;1873-3336 (Electronic)&amp;#xD;0304-3894 (Linking)&lt;/isbn&gt;&lt;accession-num&gt;19733967&lt;/accession-num&gt;&lt;urls&gt;&lt;related-urls&gt;&lt;url&gt;https://www.ncbi.nlm.nih.gov/pubmed/19733967&lt;/url&gt;&lt;/related-urls&gt;&lt;/urls&gt;&lt;electronic-resource-num&gt;10.1016/j.jhazmat.2009.08.020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50</w:t>
      </w:r>
      <w:r>
        <w:fldChar w:fldCharType="end"/>
      </w:r>
    </w:p>
    <w:p w14:paraId="13851235" w14:textId="644AFBD3" w:rsidR="00F418F5" w:rsidRDefault="00F418F5" w:rsidP="00F418F5">
      <w:r>
        <w:t xml:space="preserve">10. </w:t>
      </w:r>
      <w:r>
        <w:fldChar w:fldCharType="begin"/>
      </w:r>
      <w:r w:rsidR="002A437D">
        <w:instrText xml:space="preserve"> ADDIN EN.CITE &lt;EndNote&gt;&lt;Cite&gt;&lt;Author&gt;Lozano-Castello&lt;/Author&gt;&lt;Year&gt;2002&lt;/Year&gt;&lt;RecNum&gt;36888&lt;/RecNum&gt;&lt;DisplayText&gt;&lt;style face="superscript"&gt;251&lt;/style&gt;&lt;/DisplayText&gt;&lt;record&gt;&lt;rec-number&gt;36888&lt;/rec-number&gt;&lt;foreign-keys&gt;&lt;key app="EN" db-id="r5ret2dtz5zsdced22nvf9tg0rrv0trsv2w9" timestamp="1626827678"&gt;36888&lt;/key&gt;&lt;/foreign-keys&gt;&lt;ref-type name="Journal Article"&gt;17&lt;/ref-type&gt;&lt;contributors&gt;&lt;authors&gt;&lt;author&gt;D. Lozano-Castello&lt;/author&gt;&lt;author&gt;D. Cazorla-Amoro´s&lt;/author&gt;&lt;author&gt;A. Linares-Solano&lt;/author&gt;&lt;/authors&gt;&lt;/contributors&gt;&lt;titles&gt;&lt;title&gt;Powdered Activated Carbons and Activated Carbon Fibers for Methane Storage: A Comparative Study&lt;/title&gt;&lt;secondary-title&gt;Energy &amp;amp; Fuels &lt;/secondary-title&gt;&lt;/titles&gt;&lt;pages&gt;1321-1328&lt;/pages&gt;&lt;volume&gt;16&lt;/volume&gt;&lt;dates&gt;&lt;year&gt;2002&lt;/year&gt;&lt;/dates&gt;&lt;urls&gt;&lt;/urls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51</w:t>
      </w:r>
      <w:r>
        <w:fldChar w:fldCharType="end"/>
      </w:r>
    </w:p>
    <w:p w14:paraId="73182D27" w14:textId="5FFF6823" w:rsidR="00F418F5" w:rsidRDefault="00F418F5" w:rsidP="00F418F5">
      <w:r>
        <w:t xml:space="preserve">11. </w:t>
      </w:r>
      <w:r>
        <w:fldChar w:fldCharType="begin"/>
      </w:r>
      <w:r w:rsidR="002A437D">
        <w:instrText xml:space="preserve"> ADDIN EN.CITE &lt;EndNote&gt;&lt;Cite&gt;&lt;Author&gt;Lee&lt;/Author&gt;&lt;Year&gt;2007&lt;/Year&gt;&lt;RecNum&gt;37066&lt;/RecNum&gt;&lt;DisplayText&gt;&lt;style face="superscript"&gt;252&lt;/style&gt;&lt;/DisplayText&gt;&lt;record&gt;&lt;rec-number&gt;37066&lt;/rec-number&gt;&lt;foreign-keys&gt;&lt;key app="EN" db-id="r5ret2dtz5zsdced22nvf9tg0rrv0trsv2w9" timestamp="1626828791"&gt;37066&lt;/key&gt;&lt;/foreign-keys&gt;&lt;ref-type name="Journal Article"&gt;17&lt;/ref-type&gt;&lt;contributors&gt;&lt;authors&gt;&lt;author&gt;Jae-Wook Lee&lt;/author&gt;&lt;author&gt;M. S. Balathanigaimani&lt;/author&gt;&lt;author&gt;Hyun-Chul Kang&lt;/author&gt;&lt;author&gt;Wang-Geun Shim&lt;/author&gt;&lt;author&gt;Chan Kim&lt;/author&gt;&lt;author&gt;Hee Moon&lt;/author&gt;&lt;/authors&gt;&lt;/contributors&gt;&lt;titles&gt;&lt;title&gt;Methane Storage on Phenol-Based Activated Carbons at (293.15, 303.15, and 313.15) K&lt;/title&gt;&lt;secondary-title&gt;J. Chem. Eng. Data &lt;/secondary-title&gt;&lt;/titles&gt;&lt;pages&gt;66-70&lt;/pages&gt;&lt;volume&gt;52&lt;/volume&gt;&lt;dates&gt;&lt;year&gt;2007&lt;/year&gt;&lt;/dates&gt;&lt;urls&gt;&lt;/urls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52</w:t>
      </w:r>
      <w:r>
        <w:fldChar w:fldCharType="end"/>
      </w:r>
    </w:p>
    <w:p w14:paraId="070F9D13" w14:textId="0E43F44A" w:rsidR="00F418F5" w:rsidRDefault="00F418F5" w:rsidP="00F418F5">
      <w:r>
        <w:t xml:space="preserve">12. </w:t>
      </w:r>
      <w:r>
        <w:fldChar w:fldCharType="begin"/>
      </w:r>
      <w:r w:rsidR="002A437D">
        <w:instrText xml:space="preserve"> ADDIN EN.CITE &lt;EndNote&gt;&lt;Cite&gt;&lt;Author&gt;Wang&lt;/Author&gt;&lt;Year&gt;2010&lt;/Year&gt;&lt;RecNum&gt;37069&lt;/RecNum&gt;&lt;DisplayText&gt;&lt;style face="superscript"&gt;253&lt;/style&gt;&lt;/DisplayText&gt;&lt;record&gt;&lt;rec-number&gt;37069&lt;/rec-number&gt;&lt;foreign-keys&gt;&lt;key app="EN" db-id="r5ret2dtz5zsdced22nvf9tg0rrv0trsv2w9" timestamp="1626828798"&gt;37069&lt;/key&gt;&lt;/foreign-keys&gt;&lt;ref-type name="Journal Article"&gt;17&lt;/ref-type&gt;&lt;contributors&gt;&lt;authors&gt;&lt;author&gt;Xiaolin Wang&lt;/author&gt;&lt;author&gt;James French&lt;/author&gt;&lt;author&gt;Srinivasan Kandadai&lt;/author&gt;&lt;author&gt;Hui Tong Chua&lt;/author&gt;&lt;/authors&gt;&lt;/contributors&gt;&lt;titles&gt;&lt;title&gt;Adsorption Measurements of Methane on Activated Carbon in the Temperature Range (281 to 343) K and Pressures to 1.2 MPa&lt;/title&gt;&lt;secondary-title&gt;J. Chem. Eng. Data &lt;/secondary-title&gt;&lt;/titles&gt;&lt;pages&gt;2700–2706&lt;/pages&gt;&lt;volume&gt;55&lt;/volume&gt;&lt;dates&gt;&lt;year&gt;2010&lt;/year&gt;&lt;/dates&gt;&lt;urls&gt;&lt;/urls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53</w:t>
      </w:r>
      <w:r>
        <w:fldChar w:fldCharType="end"/>
      </w:r>
    </w:p>
    <w:p w14:paraId="7D0988DD" w14:textId="7D0EDFF3" w:rsidR="00F418F5" w:rsidRDefault="00F418F5" w:rsidP="00F418F5">
      <w:r>
        <w:t xml:space="preserve">13. </w:t>
      </w:r>
      <w:r>
        <w:fldChar w:fldCharType="begin"/>
      </w:r>
      <w:r w:rsidR="002A437D">
        <w:instrText xml:space="preserve"> ADDIN EN.CITE &lt;EndNote&gt;&lt;Cite&gt;&lt;Author&gt;Loh&lt;/Author&gt;&lt;Year&gt;2010&lt;/Year&gt;&lt;RecNum&gt;37096&lt;/RecNum&gt;&lt;DisplayText&gt;&lt;style face="superscript"&gt;254&lt;/style&gt;&lt;/DisplayText&gt;&lt;record&gt;&lt;rec-number&gt;37096&lt;/rec-number&gt;&lt;foreign-keys&gt;&lt;key app="EN" db-id="r5ret2dtz5zsdced22nvf9tg0rrv0trsv2w9" timestamp="1626829756"&gt;37096&lt;/key&gt;&lt;/foreign-keys&gt;&lt;ref-type name="Journal Article"&gt;17&lt;/ref-type&gt;&lt;contributors&gt;&lt;authors&gt;&lt;author&gt;Wai Soong Loh&lt;/author&gt;&lt;author&gt;Kazi Afzalur Rahman&lt;/author&gt;&lt;author&gt;Anutosh Chakraborty&lt;/author&gt;&lt;author&gt;Bidyut Baran Saha&lt;/author&gt;&lt;author&gt;Yoo Sang Choo&lt;/author&gt;&lt;author&gt;Boo Cheong Khoo&lt;/author&gt;&lt;author&gt;Kim Choon Ng&lt;/author&gt;&lt;/authors&gt;&lt;/contributors&gt;&lt;titles&gt;&lt;title&gt;Improved Isotherm Data for Adsorption of Methane on Activated Carbons&lt;/title&gt;&lt;secondary-title&gt;J. Chem. Eng. Data&lt;/secondary-title&gt;&lt;/titles&gt;&lt;periodical&gt;&lt;full-title&gt;J. Chem. Eng. Data&lt;/full-title&gt;&lt;/periodical&gt;&lt;pages&gt;2840–2847&lt;/pages&gt;&lt;volume&gt;55&lt;/volume&gt;&lt;dates&gt;&lt;year&gt;2010&lt;/year&gt;&lt;/dates&gt;&lt;urls&gt;&lt;/urls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54</w:t>
      </w:r>
      <w:r>
        <w:fldChar w:fldCharType="end"/>
      </w:r>
    </w:p>
    <w:p w14:paraId="71D47D02" w14:textId="12846B23" w:rsidR="00F418F5" w:rsidRDefault="00F418F5" w:rsidP="00F418F5">
      <w:r>
        <w:t xml:space="preserve">14. </w:t>
      </w:r>
      <w:r>
        <w:fldChar w:fldCharType="begin"/>
      </w:r>
      <w:r w:rsidR="002A437D">
        <w:instrText xml:space="preserve"> ADDIN EN.CITE &lt;EndNote&gt;&lt;Cite&gt;&lt;Author&gt;Abdulsalam&lt;/Author&gt;&lt;Year&gt;2020&lt;/Year&gt;&lt;RecNum&gt;36882&lt;/RecNum&gt;&lt;DisplayText&gt;&lt;style face="superscript"&gt;255&lt;/style&gt;&lt;/DisplayText&gt;&lt;record&gt;&lt;rec-number&gt;36882&lt;/rec-number&gt;&lt;foreign-keys&gt;&lt;key app="EN" db-id="r5ret2dtz5zsdced22nvf9tg0rrv0trsv2w9" timestamp="1626827639"&gt;36882&lt;/key&gt;&lt;/foreign-keys&gt;&lt;ref-type name="Journal Article"&gt;17&lt;/ref-type&gt;&lt;contributors&gt;&lt;authors&gt;&lt;author&gt;Abdulsalam, J.&lt;/author&gt;&lt;author&gt;Mulopo, J.&lt;/author&gt;&lt;author&gt;Bada, S. O.&lt;/author&gt;&lt;author&gt;Oboirien, B.&lt;/author&gt;&lt;/authors&gt;&lt;/contributors&gt;&lt;auth-address&gt;School of Chemical and Metallurgical Engineering, Faculty of Engineering and the Built Environment, University of the Witwatersrand, WITS, 2050 Johannesburg, South Africa.&amp;#xD;Department of Chemical Engineering, University of Johannesburg, Doornfontein, Johannesburg 2028, South Africa.&lt;/auth-address&gt;&lt;titles&gt;&lt;title&gt;Equilibria and Isosteric Heat of Adsorption of Methane on Activated Carbons Derived from South African Coal Discards&lt;/title&gt;&lt;secondary-title&gt;ACS Omega&lt;/secondary-title&gt;&lt;/titles&gt;&lt;periodical&gt;&lt;full-title&gt;ACS Omega&lt;/full-title&gt;&lt;/periodical&gt;&lt;pages&gt;32530-32539&lt;/pages&gt;&lt;volume&gt;5&lt;/volume&gt;&lt;number&gt;50&lt;/number&gt;&lt;edition&gt;2020/12/31&lt;/edition&gt;&lt;dates&gt;&lt;year&gt;2020&lt;/year&gt;&lt;pub-dates&gt;&lt;date&gt;Dec 22&lt;/date&gt;&lt;/pub-dates&gt;&lt;/dates&gt;&lt;isbn&gt;2470-1343 (Electronic)&amp;#xD;2470-1343 (Linking)&lt;/isbn&gt;&lt;accession-num&gt;33376890&lt;/accession-num&gt;&lt;urls&gt;&lt;related-urls&gt;&lt;url&gt;https://www.ncbi.nlm.nih.gov/pubmed/33376890&lt;/url&gt;&lt;/related-urls&gt;&lt;/urls&gt;&lt;custom2&gt;PMC7758968&lt;/custom2&gt;&lt;electronic-resource-num&gt;10.1021/acsomega.0c04744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55</w:t>
      </w:r>
      <w:r>
        <w:fldChar w:fldCharType="end"/>
      </w:r>
    </w:p>
    <w:p w14:paraId="7FCC9B8D" w14:textId="19E8C96F" w:rsidR="00F418F5" w:rsidRDefault="00F418F5" w:rsidP="00F418F5">
      <w:r>
        <w:t xml:space="preserve">15. </w:t>
      </w:r>
      <w:r>
        <w:fldChar w:fldCharType="begin"/>
      </w:r>
      <w:r w:rsidR="002A437D">
        <w:instrText xml:space="preserve"> ADDIN EN.CITE &lt;EndNote&gt;&lt;Cite&gt;&lt;Author&gt;Rios&lt;/Author&gt;&lt;Year&gt;2009&lt;/Year&gt;&lt;RecNum&gt;36902&lt;/RecNum&gt;&lt;DisplayText&gt;&lt;style face="superscript"&gt;256&lt;/style&gt;&lt;/DisplayText&gt;&lt;record&gt;&lt;rec-number&gt;36902&lt;/rec-number&gt;&lt;foreign-keys&gt;&lt;key app="EN" db-id="r5ret2dtz5zsdced22nvf9tg0rrv0trsv2w9" timestamp="1626827739"&gt;36902&lt;/key&gt;&lt;/foreign-keys&gt;&lt;ref-type name="Journal Article"&gt;17&lt;/ref-type&gt;&lt;contributors&gt;&lt;authors&gt;&lt;author&gt;Rios, Rafael B.&lt;/author&gt;&lt;author&gt;Silva, F. Wilton M.&lt;/author&gt;&lt;author&gt;Torres, A. Eurico B.&lt;/author&gt;&lt;author&gt;Azevedo, Diana C. S.&lt;/author&gt;&lt;author&gt;Cavalcante, Célio L.&lt;/author&gt;&lt;/authors&gt;&lt;/contributors&gt;&lt;titles&gt;&lt;title&gt;Adsorption of methane in activated carbons obtained from coconut shells using H3PO4 chemical activation&lt;/title&gt;&lt;secondary-title&gt;Adsorption&lt;/secondary-title&gt;&lt;/titles&gt;&lt;periodical&gt;&lt;full-title&gt;Adsorption&lt;/full-title&gt;&lt;/periodical&gt;&lt;pages&gt;271-277&lt;/pages&gt;&lt;volume&gt;15&lt;/volume&gt;&lt;number&gt;3&lt;/number&gt;&lt;section&gt;271&lt;/section&gt;&lt;dates&gt;&lt;year&gt;2009&lt;/year&gt;&lt;/dates&gt;&lt;isbn&gt;0929-5607&amp;#xD;1572-8757&lt;/isbn&gt;&lt;urls&gt;&lt;/urls&gt;&lt;electronic-resource-num&gt;10.1007/s10450-009-9174-9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56</w:t>
      </w:r>
      <w:r>
        <w:fldChar w:fldCharType="end"/>
      </w:r>
    </w:p>
    <w:p w14:paraId="67786ABA" w14:textId="399B67C5" w:rsidR="00F418F5" w:rsidRDefault="00F418F5" w:rsidP="00F418F5">
      <w:r>
        <w:t xml:space="preserve">16. </w:t>
      </w:r>
      <w:r>
        <w:fldChar w:fldCharType="begin"/>
      </w:r>
      <w:r w:rsidR="002A437D">
        <w:instrText xml:space="preserve"> ADDIN EN.CITE &lt;EndNote&gt;&lt;Cite&gt;&lt;Author&gt;Bastos-Neto&lt;/Author&gt;&lt;Year&gt;2007&lt;/Year&gt;&lt;RecNum&gt;36861&lt;/RecNum&gt;&lt;DisplayText&gt;&lt;style face="superscript"&gt;257&lt;/style&gt;&lt;/DisplayText&gt;&lt;record&gt;&lt;rec-number&gt;36861&lt;/rec-number&gt;&lt;foreign-keys&gt;&lt;key app="EN" db-id="r5ret2dtz5zsdced22nvf9tg0rrv0trsv2w9" timestamp="1626827572"&gt;36861&lt;/key&gt;&lt;/foreign-keys&gt;&lt;ref-type name="Journal Article"&gt;17&lt;/ref-type&gt;&lt;contributors&gt;&lt;authors&gt;&lt;author&gt;Bastos-Neto, M.&lt;/author&gt;&lt;author&gt;Canabrava, D. V.&lt;/author&gt;&lt;author&gt;Torres, A. E. B.&lt;/author&gt;&lt;author&gt;Rodriguez-Castellón, E.&lt;/author&gt;&lt;author&gt;Jiménez-López, A.&lt;/author&gt;&lt;author&gt;Azevedo, D. C. S.&lt;/author&gt;&lt;author&gt;Cavalcante, C. L.&lt;/author&gt;&lt;/authors&gt;&lt;/contributors&gt;&lt;titles&gt;&lt;title&gt;Effects of textural and surface characteristics of microporous activated carbons on the methane adsorption capacity at high pressures&lt;/title&gt;&lt;secondary-title&gt;Applied Surface Science&lt;/secondary-title&gt;&lt;/titles&gt;&lt;periodical&gt;&lt;full-title&gt;Applied Surface Science&lt;/full-title&gt;&lt;abbr-1&gt;Appl. Surf. Sci.&lt;/abbr-1&gt;&lt;abbr-2&gt;Appl Surf Sci&lt;/abbr-2&gt;&lt;/periodical&gt;&lt;pages&gt;5721-5725&lt;/pages&gt;&lt;volume&gt;253&lt;/volume&gt;&lt;number&gt;13&lt;/number&gt;&lt;section&gt;5721&lt;/section&gt;&lt;dates&gt;&lt;year&gt;2007&lt;/year&gt;&lt;/dates&gt;&lt;isbn&gt;01694332&lt;/isbn&gt;&lt;urls&gt;&lt;/urls&gt;&lt;electronic-resource-num&gt;10.1016/j.apsusc.2006.12.056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57</w:t>
      </w:r>
      <w:r>
        <w:fldChar w:fldCharType="end"/>
      </w:r>
    </w:p>
    <w:p w14:paraId="11A3612D" w14:textId="66DCA463" w:rsidR="00F418F5" w:rsidRDefault="00F418F5" w:rsidP="00F418F5">
      <w:r>
        <w:t xml:space="preserve">17. </w:t>
      </w:r>
      <w:r>
        <w:fldChar w:fldCharType="begin"/>
      </w:r>
      <w:r w:rsidR="002A437D">
        <w:instrText xml:space="preserve"> ADDIN EN.CITE &lt;EndNote&gt;&lt;Cite&gt;&lt;Author&gt;Wang&lt;/Author&gt;&lt;Year&gt;2017&lt;/Year&gt;&lt;RecNum&gt;37054&lt;/RecNum&gt;&lt;DisplayText&gt;&lt;style face="superscript"&gt;258&lt;/style&gt;&lt;/DisplayText&gt;&lt;record&gt;&lt;rec-number&gt;37054&lt;/rec-number&gt;&lt;foreign-keys&gt;&lt;key app="EN" db-id="r5ret2dtz5zsdced22nvf9tg0rrv0trsv2w9" timestamp="1626828756"&gt;37054&lt;/key&gt;&lt;/foreign-keys&gt;&lt;ref-type name="Journal Article"&gt;17&lt;/ref-type&gt;&lt;contributors&gt;&lt;authors&gt;&lt;author&gt;Wang, Xingjie&lt;/author&gt;&lt;author&gt;Yuan, Binqin&lt;/author&gt;&lt;author&gt;Zhou, Xin&lt;/author&gt;&lt;author&gt;Xia, Qibin&lt;/author&gt;&lt;author&gt;Li, Yingwei&lt;/author&gt;&lt;author&gt;An, Dongli&lt;/author&gt;&lt;author&gt;Li, Zhong&lt;/author&gt;&lt;/authors&gt;&lt;/contributors&gt;&lt;titles&gt;&lt;title&gt;Novel glucose-based adsorbents (Glc-Cs) with high CO 2 capacity and excellent CO 2 /CH 4 /N 2 adsorption selectivity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51-59&lt;/pages&gt;&lt;volume&gt;327&lt;/volume&gt;&lt;section&gt;51&lt;/section&gt;&lt;dates&gt;&lt;year&gt;2017&lt;/year&gt;&lt;/dates&gt;&lt;isbn&gt;13858947&lt;/isbn&gt;&lt;urls&gt;&lt;/urls&gt;&lt;electronic-resource-num&gt;10.1016/j.cej.2017.06.074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58</w:t>
      </w:r>
      <w:r>
        <w:fldChar w:fldCharType="end"/>
      </w:r>
    </w:p>
    <w:p w14:paraId="43D3BBA3" w14:textId="79EF27F4" w:rsidR="00F418F5" w:rsidRDefault="00F418F5" w:rsidP="00F418F5">
      <w:r>
        <w:t xml:space="preserve">18. </w:t>
      </w:r>
      <w:r>
        <w:fldChar w:fldCharType="begin"/>
      </w:r>
      <w:r w:rsidR="002A437D">
        <w:instrText xml:space="preserve"> ADDIN EN.CITE &lt;EndNote&gt;&lt;Cite&gt;&lt;Author&gt;Casco&lt;/Author&gt;&lt;Year&gt;2015&lt;/Year&gt;&lt;RecNum&gt;36886&lt;/RecNum&gt;&lt;DisplayText&gt;&lt;style face="superscript"&gt;259&lt;/style&gt;&lt;/DisplayText&gt;&lt;record&gt;&lt;rec-number&gt;36886&lt;/rec-number&gt;&lt;foreign-keys&gt;&lt;key app="EN" db-id="r5ret2dtz5zsdced22nvf9tg0rrv0trsv2w9" timestamp="1626827671"&gt;36886&lt;/key&gt;&lt;/foreign-keys&gt;&lt;ref-type name="Journal Article"&gt;17&lt;/ref-type&gt;&lt;contributors&gt;&lt;authors&gt;&lt;author&gt;Casco, Mirian Elizabeth&lt;/author&gt;&lt;author&gt;Martínez-Escandell, Manuel&lt;/author&gt;&lt;author&gt;Gadea-Ramos, Enrique&lt;/author&gt;&lt;author&gt;Kaneko, Katsumi&lt;/author&gt;&lt;author&gt;Silvestre-Albero, Joaquín&lt;/author&gt;&lt;author&gt;Rodríguez-Reinoso, Francisco&lt;/author&gt;&lt;/authors&gt;&lt;/contributors&gt;&lt;titles&gt;&lt;title&gt;High-Pressure Methane Storage in Porous Materials: Are Carbon Materials in the Pole Position?&lt;/title&gt;&lt;secondary-title&gt;Chemistry of Materials&lt;/secondary-title&gt;&lt;/titles&gt;&lt;periodical&gt;&lt;full-title&gt;Chemistry of Materials&lt;/full-title&gt;&lt;abbr-1&gt;Chem. Mater.&lt;/abbr-1&gt;&lt;abbr-2&gt;Chem Mater&lt;/abbr-2&gt;&lt;/periodical&gt;&lt;pages&gt;959-964&lt;/pages&gt;&lt;volume&gt;27&lt;/volume&gt;&lt;number&gt;3&lt;/number&gt;&lt;section&gt;959&lt;/section&gt;&lt;dates&gt;&lt;year&gt;2015&lt;/year&gt;&lt;/dates&gt;&lt;isbn&gt;0897-4756&amp;#xD;1520-5002&lt;/isbn&gt;&lt;urls&gt;&lt;/urls&gt;&lt;electronic-resource-num&gt;10.1021/cm5042524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59</w:t>
      </w:r>
      <w:r>
        <w:fldChar w:fldCharType="end"/>
      </w:r>
    </w:p>
    <w:p w14:paraId="2CD23036" w14:textId="08F6AA47" w:rsidR="00F418F5" w:rsidRDefault="00F418F5" w:rsidP="00F418F5">
      <w:r>
        <w:t xml:space="preserve">19. </w:t>
      </w:r>
      <w:r>
        <w:fldChar w:fldCharType="begin"/>
      </w:r>
      <w:r w:rsidR="002A437D">
        <w:instrText xml:space="preserve"> ADDIN EN.CITE &lt;EndNote&gt;&lt;Cite&gt;&lt;Author&gt;Feng&lt;/Author&gt;&lt;Year&gt;2014&lt;/Year&gt;&lt;RecNum&gt;36893&lt;/RecNum&gt;&lt;DisplayText&gt;&lt;style face="superscript"&gt;260&lt;/style&gt;&lt;/DisplayText&gt;&lt;record&gt;&lt;rec-number&gt;36893&lt;/rec-number&gt;&lt;foreign-keys&gt;&lt;key app="EN" db-id="r5ret2dtz5zsdced22nvf9tg0rrv0trsv2w9" timestamp="1626827710"&gt;36893&lt;/key&gt;&lt;/foreign-keys&gt;&lt;ref-type name="Journal Article"&gt;17&lt;/ref-type&gt;&lt;contributors&gt;&lt;authors&gt;&lt;author&gt;Feng, Yan-Yan&lt;/author&gt;&lt;author&gt;Yang, Wen&lt;/author&gt;&lt;author&gt;Chu, Wei&lt;/author&gt;&lt;/authors&gt;&lt;/contributors&gt;&lt;titles&gt;&lt;title&gt;K2S-activated carbons developed from coal and their methane adsorption behaviors&lt;/title&gt;&lt;secondary-title&gt;Chinese Physics B&lt;/secondary-title&gt;&lt;/titles&gt;&lt;periodical&gt;&lt;full-title&gt;Chinese Physics B&lt;/full-title&gt;&lt;/periodical&gt;&lt;volume&gt;23&lt;/volume&gt;&lt;number&gt;10&lt;/number&gt;&lt;section&gt;108201&lt;/section&gt;&lt;dates&gt;&lt;year&gt;2014&lt;/year&gt;&lt;/dates&gt;&lt;isbn&gt;1674-1056&lt;/isbn&gt;&lt;urls&gt;&lt;/urls&gt;&lt;electronic-resource-num&gt;10.1088/1674-1056/23/10/108201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60</w:t>
      </w:r>
      <w:r>
        <w:fldChar w:fldCharType="end"/>
      </w:r>
    </w:p>
    <w:p w14:paraId="39C71065" w14:textId="7A116904" w:rsidR="00F418F5" w:rsidRDefault="00F418F5" w:rsidP="00F418F5">
      <w:r>
        <w:t>20.</w:t>
      </w:r>
      <w:r w:rsidRPr="0016145E">
        <w:t xml:space="preserve"> </w:t>
      </w:r>
      <w:r>
        <w:fldChar w:fldCharType="begin"/>
      </w:r>
      <w:r w:rsidR="002A437D">
        <w:instrText xml:space="preserve"> ADDIN EN.CITE &lt;EndNote&gt;&lt;Cite&gt;&lt;Author&gt;Altwala&lt;/Author&gt;&lt;Year&gt;2020&lt;/Year&gt;&lt;RecNum&gt;36887&lt;/RecNum&gt;&lt;DisplayText&gt;&lt;style face="superscript"&gt;261&lt;/style&gt;&lt;/DisplayText&gt;&lt;record&gt;&lt;rec-number&gt;36887&lt;/rec-number&gt;&lt;foreign-keys&gt;&lt;key app="EN" db-id="r5ret2dtz5zsdced22nvf9tg0rrv0trsv2w9" timestamp="1626827677"&gt;36887&lt;/key&gt;&lt;/foreign-keys&gt;&lt;ref-type name="Journal Article"&gt;17&lt;/ref-type&gt;&lt;contributors&gt;&lt;authors&gt;&lt;author&gt;Altwala, Afnan&lt;/author&gt;&lt;author&gt;Mokaya, Robert&lt;/author&gt;&lt;/authors&gt;&lt;/contributors&gt;&lt;titles&gt;&lt;title&gt;Predictable and targeted activation of biomass to carbons with high surface area density and enhanced methane storage capacity&lt;/title&gt;&lt;secondary-title&gt;Energy &amp;amp; Environmental Science&lt;/secondary-title&gt;&lt;/titles&gt;&lt;periodical&gt;&lt;full-title&gt;Energy &amp;amp; Environmental Science&lt;/full-title&gt;&lt;/periodical&gt;&lt;pages&gt;2967-2978&lt;/pages&gt;&lt;volume&gt;13&lt;/volume&gt;&lt;number&gt;9&lt;/number&gt;&lt;section&gt;2967&lt;/section&gt;&lt;dates&gt;&lt;year&gt;2020&lt;/year&gt;&lt;/dates&gt;&lt;isbn&gt;1754-5692&amp;#xD;1754-5706&lt;/isbn&gt;&lt;urls&gt;&lt;/urls&gt;&lt;electronic-resource-num&gt;10.1039/d0ee01340d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61</w:t>
      </w:r>
      <w:r>
        <w:fldChar w:fldCharType="end"/>
      </w:r>
    </w:p>
    <w:p w14:paraId="24CCCA0F" w14:textId="5047C54F" w:rsidR="00F418F5" w:rsidRDefault="00F418F5" w:rsidP="00F418F5">
      <w:r>
        <w:t xml:space="preserve">21. </w:t>
      </w:r>
      <w:r>
        <w:fldChar w:fldCharType="begin"/>
      </w:r>
      <w:r w:rsidR="002A437D">
        <w:instrText xml:space="preserve"> ADDIN EN.CITE &lt;EndNote&gt;&lt;Cite&gt;&lt;Author&gt;Yuan&lt;/Author&gt;&lt;Year&gt;2013&lt;/Year&gt;&lt;RecNum&gt;36892&lt;/RecNum&gt;&lt;DisplayText&gt;&lt;style face="superscript"&gt;262&lt;/style&gt;&lt;/DisplayText&gt;&lt;record&gt;&lt;rec-number&gt;36892&lt;/rec-number&gt;&lt;foreign-keys&gt;&lt;key app="EN" db-id="r5ret2dtz5zsdced22nvf9tg0rrv0trsv2w9" timestamp="1626827708"&gt;36892&lt;/key&gt;&lt;/foreign-keys&gt;&lt;ref-type name="Journal Article"&gt;17&lt;/ref-type&gt;&lt;contributors&gt;&lt;authors&gt;&lt;author&gt;Yuan, B.&lt;/author&gt;&lt;author&gt;Wu, X.&lt;/author&gt;&lt;author&gt;Chen, Y.&lt;/author&gt;&lt;author&gt;Huang, J.&lt;/author&gt;&lt;author&gt;Luo, H.&lt;/author&gt;&lt;author&gt;Deng, S.&lt;/author&gt;&lt;/authors&gt;&lt;/contributors&gt;&lt;auth-address&gt;Chemical Engineering Department, New Mexico State University, Las Cruces, New Mexico 88003, United States.&lt;/auth-address&gt;&lt;titles&gt;&lt;title&gt;Adsorption of CO(2), CH(4), and N(2) on ordered mesoporous carbon: approach for greenhouse gases capture and biogas upgrading&lt;/title&gt;&lt;secondary-title&gt;Environ Sci Technol&lt;/secondary-title&gt;&lt;/titles&gt;&lt;periodical&gt;&lt;full-title&gt;Environmental Science and Technology&lt;/full-title&gt;&lt;abbr-1&gt;Environ. Sci. Technol.&lt;/abbr-1&gt;&lt;abbr-2&gt;Environ Sci Technol&lt;/abbr-2&gt;&lt;/periodical&gt;&lt;pages&gt;5474-80&lt;/pages&gt;&lt;volume&gt;47&lt;/volume&gt;&lt;number&gt;10&lt;/number&gt;&lt;edition&gt;2013/05/22&lt;/edition&gt;&lt;keywords&gt;&lt;keyword&gt;Adsorption&lt;/keyword&gt;&lt;keyword&gt;*Biofuels&lt;/keyword&gt;&lt;keyword&gt;Carbon/*chemistry&lt;/keyword&gt;&lt;keyword&gt;Carbon Dioxide/*chemistry&lt;/keyword&gt;&lt;keyword&gt;*Greenhouse Effect&lt;/keyword&gt;&lt;keyword&gt;Methane/*chemistry&lt;/keyword&gt;&lt;keyword&gt;Microscopy, Electron, Transmission&lt;/keyword&gt;&lt;keyword&gt;Nitrogen/*chemistry&lt;/keyword&gt;&lt;keyword&gt;Thermogravimetry&lt;/keyword&gt;&lt;keyword&gt;X-Ray Diffraction&lt;/keyword&gt;&lt;/keywords&gt;&lt;dates&gt;&lt;year&gt;2013&lt;/year&gt;&lt;pub-dates&gt;&lt;date&gt;May 21&lt;/date&gt;&lt;/pub-dates&gt;&lt;/dates&gt;&lt;isbn&gt;1520-5851 (Electronic)&amp;#xD;0013-936X (Linking)&lt;/isbn&gt;&lt;accession-num&gt;23688273&lt;/accession-num&gt;&lt;urls&gt;&lt;related-urls&gt;&lt;url&gt;https://www.ncbi.nlm.nih.gov/pubmed/23688273&lt;/url&gt;&lt;/related-urls&gt;&lt;/urls&gt;&lt;electronic-resource-num&gt;10.1021/es4000643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62</w:t>
      </w:r>
      <w:r>
        <w:fldChar w:fldCharType="end"/>
      </w:r>
    </w:p>
    <w:p w14:paraId="5F707358" w14:textId="25412C28" w:rsidR="00F418F5" w:rsidRDefault="00F418F5" w:rsidP="00F418F5">
      <w:r>
        <w:t xml:space="preserve">22. </w:t>
      </w:r>
      <w:r>
        <w:fldChar w:fldCharType="begin"/>
      </w:r>
      <w:r w:rsidR="002A437D">
        <w:instrText xml:space="preserve"> ADDIN EN.CITE &lt;EndNote&gt;&lt;Cite&gt;&lt;Author&gt;Sreńscek-Nazzal&lt;/Author&gt;&lt;Year&gt;2013&lt;/Year&gt;&lt;RecNum&gt;36867&lt;/RecNum&gt;&lt;DisplayText&gt;&lt;style face="superscript"&gt;263&lt;/style&gt;&lt;/DisplayText&gt;&lt;record&gt;&lt;rec-number&gt;36867&lt;/rec-number&gt;&lt;foreign-keys&gt;&lt;key app="EN" db-id="r5ret2dtz5zsdced22nvf9tg0rrv0trsv2w9" timestamp="1626827588"&gt;36867&lt;/key&gt;&lt;/foreign-keys&gt;&lt;ref-type name="Journal Article"&gt;17&lt;/ref-type&gt;&lt;contributors&gt;&lt;authors&gt;&lt;author&gt;Sreńscek-Nazzal, Joanna&lt;/author&gt;&lt;author&gt;Kamińska, Weronika&lt;/author&gt;&lt;author&gt;Michalkiewicz, Beata&lt;/author&gt;&lt;author&gt;Koren, Zvi C.&lt;/author&gt;&lt;/authors&gt;&lt;/contributors&gt;&lt;titles&gt;&lt;title&gt;Production, characterization and methane storage potential of KOH-activated carbon from sugarcane molasses&lt;/title&gt;&lt;secondary-title&gt;Industrial Crops and Products&lt;/secondary-title&gt;&lt;/titles&gt;&lt;periodical&gt;&lt;full-title&gt;Industrial Crops and Products&lt;/full-title&gt;&lt;/periodical&gt;&lt;pages&gt;153-159&lt;/pages&gt;&lt;volume&gt;47&lt;/volume&gt;&lt;section&gt;153&lt;/section&gt;&lt;dates&gt;&lt;year&gt;2013&lt;/year&gt;&lt;/dates&gt;&lt;isbn&gt;09266690&lt;/isbn&gt;&lt;urls&gt;&lt;/urls&gt;&lt;electronic-resource-num&gt;10.1016/j.indcrop.2013.03.004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63</w:t>
      </w:r>
      <w:r>
        <w:fldChar w:fldCharType="end"/>
      </w:r>
    </w:p>
    <w:p w14:paraId="7805E543" w14:textId="68411EA2" w:rsidR="00F418F5" w:rsidRDefault="00F418F5" w:rsidP="00F418F5">
      <w:r>
        <w:t xml:space="preserve">23. </w:t>
      </w:r>
      <w:r>
        <w:fldChar w:fldCharType="begin"/>
      </w:r>
      <w:r w:rsidR="002A437D">
        <w:instrText xml:space="preserve"> ADDIN EN.CITE &lt;EndNote&gt;&lt;Cite&gt;&lt;Author&gt;El-Sharkawy&lt;/Author&gt;&lt;Year&gt;2015&lt;/Year&gt;&lt;RecNum&gt;36881&lt;/RecNum&gt;&lt;DisplayText&gt;&lt;style face="superscript"&gt;264&lt;/style&gt;&lt;/DisplayText&gt;&lt;record&gt;&lt;rec-number&gt;36881&lt;/rec-number&gt;&lt;foreign-keys&gt;&lt;key app="EN" db-id="r5ret2dtz5zsdced22nvf9tg0rrv0trsv2w9" timestamp="1626827636"&gt;36881&lt;/key&gt;&lt;/foreign-keys&gt;&lt;ref-type name="Journal Article"&gt;17&lt;/ref-type&gt;&lt;contributors&gt;&lt;authors&gt;&lt;author&gt;El-Sharkawy, Ibrahim I.&lt;/author&gt;&lt;author&gt;Mansour, Mohamed H.&lt;/author&gt;&lt;author&gt;Awad, Mostafa M.&lt;/author&gt;&lt;author&gt;El-Ashry, Rehan&lt;/author&gt;&lt;/authors&gt;&lt;/contributors&gt;&lt;titles&gt;&lt;title&gt;Investigation of Natural Gas Storage through Activated Carbon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pages&gt;3215-3223&lt;/pages&gt;&lt;volume&gt;60&lt;/volume&gt;&lt;number&gt;11&lt;/number&gt;&lt;section&gt;3215&lt;/section&gt;&lt;dates&gt;&lt;year&gt;2015&lt;/year&gt;&lt;/dates&gt;&lt;isbn&gt;0021-9568&amp;#xD;1520-5134&lt;/isbn&gt;&lt;urls&gt;&lt;/urls&gt;&lt;electronic-resource-num&gt;10.1021/acs.jced.5b00430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64</w:t>
      </w:r>
      <w:r>
        <w:fldChar w:fldCharType="end"/>
      </w:r>
    </w:p>
    <w:p w14:paraId="15392391" w14:textId="709A3DC8" w:rsidR="00F418F5" w:rsidRDefault="00F418F5" w:rsidP="00F418F5">
      <w:r>
        <w:t xml:space="preserve">24. </w:t>
      </w:r>
      <w:r>
        <w:fldChar w:fldCharType="begin"/>
      </w:r>
      <w:r w:rsidR="002A437D">
        <w:instrText xml:space="preserve"> ADDIN EN.CITE &lt;EndNote&gt;&lt;Cite&gt;&lt;Author&gt;Yeon&lt;/Author&gt;&lt;Year&gt;2009&lt;/Year&gt;&lt;RecNum&gt;36866&lt;/RecNum&gt;&lt;DisplayText&gt;&lt;style face="superscript"&gt;265&lt;/style&gt;&lt;/DisplayText&gt;&lt;record&gt;&lt;rec-number&gt;36866&lt;/rec-number&gt;&lt;foreign-keys&gt;&lt;key app="EN" db-id="r5ret2dtz5zsdced22nvf9tg0rrv0trsv2w9" timestamp="1626827585"&gt;36866&lt;/key&gt;&lt;/foreign-keys&gt;&lt;ref-type name="Journal Article"&gt;17&lt;/ref-type&gt;&lt;contributors&gt;&lt;authors&gt;&lt;author&gt;Yeon, Sun-Hwa&lt;/author&gt;&lt;author&gt;Osswald, Sebastian&lt;/author&gt;&lt;author&gt;Gogotsi, Yury&lt;/author&gt;&lt;author&gt;Singer, Jonathan P.&lt;/author&gt;&lt;author&gt;Simmons, Jason M.&lt;/author&gt;&lt;author&gt;Fischer, John E.&lt;/author&gt;&lt;author&gt;Lillo-Ródenas, María A.&lt;/author&gt;&lt;author&gt;Linares-Solano, Ángel&lt;/author&gt;&lt;/authors&gt;&lt;/contributors&gt;&lt;titles&gt;&lt;title&gt;Enhanced methane storage of chemically and physically activated carbide-derived carbon&lt;/title&gt;&lt;secondary-title&gt;Journal of Power Sources&lt;/secondary-title&gt;&lt;/titles&gt;&lt;pages&gt;560-567&lt;/pages&gt;&lt;volume&gt;191&lt;/volume&gt;&lt;number&gt;2&lt;/number&gt;&lt;section&gt;560&lt;/section&gt;&lt;dates&gt;&lt;year&gt;2009&lt;/year&gt;&lt;/dates&gt;&lt;isbn&gt;03787753&lt;/isbn&gt;&lt;urls&gt;&lt;/urls&gt;&lt;electronic-resource-num&gt;10.1016/j.jpowsour.2009.02.019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65</w:t>
      </w:r>
      <w:r>
        <w:fldChar w:fldCharType="end"/>
      </w:r>
    </w:p>
    <w:p w14:paraId="4C163EA0" w14:textId="4E1AAE36" w:rsidR="00F418F5" w:rsidRDefault="00F418F5" w:rsidP="00F418F5">
      <w:r>
        <w:t xml:space="preserve">25. </w:t>
      </w:r>
      <w:r>
        <w:fldChar w:fldCharType="begin"/>
      </w:r>
      <w:r w:rsidR="002A437D">
        <w:instrText xml:space="preserve"> ADDIN EN.CITE &lt;EndNote&gt;&lt;Cite&gt;&lt;Author&gt;Rahman&lt;/Author&gt;&lt;Year&gt;2010&lt;/Year&gt;&lt;RecNum&gt;36900&lt;/RecNum&gt;&lt;DisplayText&gt;&lt;style face="superscript"&gt;266&lt;/style&gt;&lt;/DisplayText&gt;&lt;record&gt;&lt;rec-number&gt;36900&lt;/rec-number&gt;&lt;foreign-keys&gt;&lt;key app="EN" db-id="r5ret2dtz5zsdced22nvf9tg0rrv0trsv2w9" timestamp="1626827733"&gt;36900&lt;/key&gt;&lt;/foreign-keys&gt;&lt;ref-type name="Book Section"&gt;5&lt;/ref-type&gt;&lt;contributors&gt;&lt;authors&gt;&lt;author&gt;Rahman, Kazi Afzalur&lt;/author&gt;&lt;author&gt;Loh, Wai Soong&lt;/author&gt;&lt;author&gt;Chakraborty, Anutosh&lt;/author&gt;&lt;author&gt;Saha, Bidyut Baran&lt;/author&gt;&lt;author&gt;Ng, Kim Choon&lt;/author&gt;&lt;/authors&gt;&lt;/contributors&gt;&lt;titles&gt;&lt;title&gt;Adsorption Thermodynamics of Natural Gas Storage onto Pitch-Based Activated Carbons&lt;/title&gt;&lt;secondary-title&gt;Proceedings of the 2nd Annual Gas Processing Symposium&lt;/secondary-title&gt;&lt;/titles&gt;&lt;pages&gt;187-195&lt;/pages&gt;&lt;dates&gt;&lt;year&gt;2010&lt;/year&gt;&lt;/dates&gt;&lt;isbn&gt;9780444535887&lt;/isbn&gt;&lt;urls&gt;&lt;/urls&gt;&lt;electronic-resource-num&gt;10.1016/s1876-0147(10)02021-5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66</w:t>
      </w:r>
      <w:r>
        <w:fldChar w:fldCharType="end"/>
      </w:r>
    </w:p>
    <w:p w14:paraId="0C6D6EDF" w14:textId="28BF4DDC" w:rsidR="00F418F5" w:rsidRDefault="00F418F5" w:rsidP="00F418F5">
      <w:r>
        <w:t xml:space="preserve">26. </w:t>
      </w:r>
      <w:r>
        <w:fldChar w:fldCharType="begin"/>
      </w:r>
      <w:r w:rsidR="002A437D">
        <w:instrText xml:space="preserve"> ADDIN EN.CITE &lt;EndNote&gt;&lt;Cite&gt;&lt;Author&gt;Esteves&lt;/Author&gt;&lt;Year&gt;2008&lt;/Year&gt;&lt;RecNum&gt;36870&lt;/RecNum&gt;&lt;DisplayText&gt;&lt;style face="superscript"&gt;267&lt;/style&gt;&lt;/DisplayText&gt;&lt;record&gt;&lt;rec-number&gt;36870&lt;/rec-number&gt;&lt;foreign-keys&gt;&lt;key app="EN" db-id="r5ret2dtz5zsdced22nvf9tg0rrv0trsv2w9" timestamp="1626827596"&gt;36870&lt;/key&gt;&lt;/foreign-keys&gt;&lt;ref-type name="Journal Article"&gt;17&lt;/ref-type&gt;&lt;contributors&gt;&lt;authors&gt;&lt;author&gt;Esteves, Isabel A. A. C.&lt;/author&gt;&lt;author&gt;Lopes, Marta S. S.&lt;/author&gt;&lt;author&gt;Nunes, Pedro M. C.&lt;/author&gt;&lt;author&gt;Mota, José P. B.&lt;/author&gt;&lt;/authors&gt;&lt;/contributors&gt;&lt;titles&gt;&lt;title&gt;Adsorption of natural gas and biogas components on activated carbon&lt;/title&gt;&lt;secondary-title&gt;Separation and Purification Technology&lt;/secondary-title&gt;&lt;/titles&gt;&lt;periodical&gt;&lt;full-title&gt;Separation and Purification Technology&lt;/full-title&gt;&lt;abbr-1&gt;Sep. Purif. Technol.&lt;/abbr-1&gt;&lt;abbr-2&gt;Sep Purif Technol&lt;/abbr-2&gt;&lt;/periodical&gt;&lt;pages&gt;281-296&lt;/pages&gt;&lt;volume&gt;62&lt;/volume&gt;&lt;number&gt;2&lt;/number&gt;&lt;section&gt;281&lt;/section&gt;&lt;dates&gt;&lt;year&gt;2008&lt;/year&gt;&lt;/dates&gt;&lt;isbn&gt;13835866&lt;/isbn&gt;&lt;urls&gt;&lt;/urls&gt;&lt;electronic-resource-num&gt;10.1016/j.seppur.2008.01.027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67</w:t>
      </w:r>
      <w:r>
        <w:fldChar w:fldCharType="end"/>
      </w:r>
    </w:p>
    <w:p w14:paraId="5D432652" w14:textId="53316367" w:rsidR="00F418F5" w:rsidRDefault="00F418F5" w:rsidP="00F418F5">
      <w:r>
        <w:lastRenderedPageBreak/>
        <w:t xml:space="preserve">27. </w:t>
      </w:r>
      <w:r>
        <w:fldChar w:fldCharType="begin"/>
      </w:r>
      <w:r w:rsidR="002A437D">
        <w:instrText xml:space="preserve"> ADDIN EN.CITE &lt;EndNote&gt;&lt;Cite&gt;&lt;Author&gt;Wang&lt;/Author&gt;&lt;Year&gt;2012&lt;/Year&gt;&lt;RecNum&gt;37058&lt;/RecNum&gt;&lt;DisplayText&gt;&lt;style face="superscript"&gt;268&lt;/style&gt;&lt;/DisplayText&gt;&lt;record&gt;&lt;rec-number&gt;37058&lt;/rec-number&gt;&lt;foreign-keys&gt;&lt;key app="EN" db-id="r5ret2dtz5zsdced22nvf9tg0rrv0trsv2w9" timestamp="1626828772"&gt;37058&lt;/key&gt;&lt;/foreign-keys&gt;&lt;ref-type name="Journal Article"&gt;17&lt;/ref-type&gt;&lt;contributors&gt;&lt;authors&gt;&lt;author&gt;Wang, Yuguo&lt;/author&gt;&lt;author&gt;Ercan, Cemal&lt;/author&gt;&lt;author&gt;Khawajah, Anwar&lt;/author&gt;&lt;author&gt;Othman, Rashid&lt;/author&gt;&lt;/authors&gt;&lt;/contributors&gt;&lt;titles&gt;&lt;title&gt;Experimental and theoretical study of methane adsorption on granular activated carbons&lt;/title&gt;&lt;secondary-title&gt;AIChE Journal&lt;/secondary-title&gt;&lt;/titles&gt;&lt;periodical&gt;&lt;full-title&gt;AIChE Journal&lt;/full-title&gt;&lt;abbr-1&gt;AlChE J.&lt;/abbr-1&gt;&lt;abbr-2&gt;AlChE J&lt;/abbr-2&gt;&lt;/periodical&gt;&lt;pages&gt;782-788&lt;/pages&gt;&lt;volume&gt;58&lt;/volume&gt;&lt;number&gt;3&lt;/number&gt;&lt;section&gt;782&lt;/section&gt;&lt;dates&gt;&lt;year&gt;2012&lt;/year&gt;&lt;/dates&gt;&lt;isbn&gt;00011541&lt;/isbn&gt;&lt;urls&gt;&lt;/urls&gt;&lt;electronic-resource-num&gt;10.1002/aic.12611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68</w:t>
      </w:r>
      <w:r>
        <w:fldChar w:fldCharType="end"/>
      </w:r>
    </w:p>
    <w:p w14:paraId="7421F24D" w14:textId="5E2807DF" w:rsidR="00F418F5" w:rsidRDefault="00F418F5" w:rsidP="00F418F5">
      <w:r>
        <w:t xml:space="preserve">28. </w:t>
      </w:r>
      <w:r>
        <w:fldChar w:fldCharType="begin"/>
      </w:r>
      <w:r w:rsidR="002A437D">
        <w:instrText xml:space="preserve"> ADDIN EN.CITE &lt;EndNote&gt;&lt;Cite&gt;&lt;Author&gt;Yahia&lt;/Author&gt;&lt;Year&gt;2012&lt;/Year&gt;&lt;RecNum&gt;37297&lt;/RecNum&gt;&lt;DisplayText&gt;&lt;style face="superscript"&gt;269&lt;/style&gt;&lt;/DisplayText&gt;&lt;record&gt;&lt;rec-number&gt;37297&lt;/rec-number&gt;&lt;foreign-keys&gt;&lt;key app="EN" db-id="r5ret2dtz5zsdced22nvf9tg0rrv0trsv2w9" timestamp="1630880770"&gt;37297&lt;/key&gt;&lt;/foreign-keys&gt;&lt;ref-type name="Journal Article"&gt;17&lt;/ref-type&gt;&lt;contributors&gt;&lt;authors&gt;&lt;author&gt;Yahia, Sonia Ben&lt;/author&gt;&lt;author&gt;Abdelmottaleb Ouederni&lt;/author&gt;&lt;author&gt;Philip Llewellyn&lt;/author&gt;&lt;/authors&gt;&lt;/contributors&gt;&lt;titles&gt;&lt;title&gt;Methane storage on olive stones-based activated carbons under high pressure&lt;/title&gt;&lt;secondary-title&gt;2012 First International Conference on Renewable Energies and Vehicular Technology&lt;/secondary-title&gt;&lt;/titles&gt;&lt;periodical&gt;&lt;full-title&gt;2012 First International Conference on Renewable Energies and Vehicular Technology&lt;/full-title&gt;&lt;/periodical&gt;&lt;pages&gt;379-383&lt;/pages&gt;&lt;dates&gt;&lt;year&gt;2012&lt;/year&gt;&lt;/dates&gt;&lt;urls&gt;&lt;/urls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69</w:t>
      </w:r>
      <w:r>
        <w:fldChar w:fldCharType="end"/>
      </w:r>
    </w:p>
    <w:p w14:paraId="55595DFF" w14:textId="5959605F" w:rsidR="00F418F5" w:rsidRDefault="00F418F5" w:rsidP="00F418F5">
      <w:r>
        <w:t xml:space="preserve">29. </w:t>
      </w:r>
      <w:r>
        <w:fldChar w:fldCharType="begin"/>
      </w:r>
      <w:r w:rsidR="002A437D">
        <w:instrText xml:space="preserve"> ADDIN EN.CITE &lt;EndNote&gt;&lt;Cite&gt;&lt;Author&gt;Chen&lt;/Author&gt;&lt;Year&gt;2020&lt;/Year&gt;&lt;RecNum&gt;37271&lt;/RecNum&gt;&lt;DisplayText&gt;&lt;style face="superscript"&gt;270&lt;/style&gt;&lt;/DisplayText&gt;&lt;record&gt;&lt;rec-number&gt;37271&lt;/rec-number&gt;&lt;foreign-keys&gt;&lt;key app="EN" db-id="r5ret2dtz5zsdced22nvf9tg0rrv0trsv2w9" timestamp="1630880655"&gt;37271&lt;/key&gt;&lt;/foreign-keys&gt;&lt;ref-type name="Journal Article"&gt;17&lt;/ref-type&gt;&lt;contributors&gt;&lt;authors&gt;&lt;author&gt;Chen, Shucheng&lt;/author&gt;&lt;author&gt;Gong, Huaxin&lt;/author&gt;&lt;author&gt;Dindoruk, Birol&lt;/author&gt;&lt;author&gt;He, Jiajun&lt;/author&gt;&lt;author&gt;Bao, Zhenan&lt;/author&gt;&lt;/authors&gt;&lt;/contributors&gt;&lt;titles&gt;&lt;title&gt;Dense Carbon Nanoflower Pellets for Methane Storage&lt;/title&gt;&lt;secondary-title&gt;ACS Applied Nano Materials&lt;/secondary-title&gt;&lt;/titles&gt;&lt;periodical&gt;&lt;full-title&gt;ACS Applied Nano Materials&lt;/full-title&gt;&lt;/periodical&gt;&lt;pages&gt;8278-8285&lt;/pages&gt;&lt;volume&gt;3&lt;/volume&gt;&lt;number&gt;8&lt;/number&gt;&lt;section&gt;8278&lt;/section&gt;&lt;dates&gt;&lt;year&gt;2020&lt;/year&gt;&lt;/dates&gt;&lt;isbn&gt;2574-0970&amp;#xD;2574-0970&lt;/isbn&gt;&lt;urls&gt;&lt;/urls&gt;&lt;electronic-resource-num&gt;10.1021/acsanm.0c01700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70</w:t>
      </w:r>
      <w:r>
        <w:fldChar w:fldCharType="end"/>
      </w:r>
    </w:p>
    <w:p w14:paraId="6077DA60" w14:textId="4D8DE15B" w:rsidR="00F418F5" w:rsidRDefault="00F418F5" w:rsidP="00F418F5">
      <w:r>
        <w:t xml:space="preserve">30. </w:t>
      </w:r>
      <w:r>
        <w:fldChar w:fldCharType="begin"/>
      </w:r>
      <w:r w:rsidR="002A437D">
        <w:instrText xml:space="preserve"> ADDIN EN.CITE &lt;EndNote&gt;&lt;Cite&gt;&lt;Author&gt;Ali&lt;/Author&gt;&lt;Year&gt;2013&lt;/Year&gt;&lt;RecNum&gt;37226&lt;/RecNum&gt;&lt;DisplayText&gt;&lt;style face="superscript"&gt;271&lt;/style&gt;&lt;/DisplayText&gt;&lt;record&gt;&lt;rec-number&gt;37226&lt;/rec-number&gt;&lt;foreign-keys&gt;&lt;key app="EN" db-id="r5ret2dtz5zsdced22nvf9tg0rrv0trsv2w9" timestamp="1630880474"&gt;37226&lt;/key&gt;&lt;/foreign-keys&gt;&lt;ref-type name="Journal Article"&gt;17&lt;/ref-type&gt;&lt;contributors&gt;&lt;authors&gt;&lt;author&gt;Ali, Ahmadpour&lt;/author&gt;&lt;author&gt;Hamed, Rashidi&lt;/author&gt;&lt;author&gt;Mohammad Jaber Darabi, Mahboub&lt;/author&gt;&lt;author&gt;Mahsa, Razavi Farmad&lt;/author&gt;&lt;/authors&gt;&lt;/contributors&gt;&lt;titles&gt;&lt;title&gt;Comparing the Performance of KOH with NaOH-Activated Anthracites in terms of Methane Storage&lt;/title&gt;&lt;secondary-title&gt;Adsorption Science &amp;amp; Technology&lt;/secondary-title&gt;&lt;/titles&gt;&lt;periodical&gt;&lt;full-title&gt;Adsorption Science &amp;amp; Technology&lt;/full-title&gt;&lt;/periodical&gt;&lt;pages&gt;729-745&lt;/pages&gt;&lt;volume&gt;31&lt;/volume&gt;&lt;number&gt;31&lt;/number&gt;&lt;dates&gt;&lt;year&gt;2013&lt;/year&gt;&lt;/dates&gt;&lt;urls&gt;&lt;/urls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71</w:t>
      </w:r>
      <w:r>
        <w:fldChar w:fldCharType="end"/>
      </w:r>
    </w:p>
    <w:p w14:paraId="71016D70" w14:textId="2C9C9754" w:rsidR="00F418F5" w:rsidRDefault="00F418F5" w:rsidP="00F418F5">
      <w:r>
        <w:t xml:space="preserve">31. </w:t>
      </w:r>
      <w:r>
        <w:fldChar w:fldCharType="begin"/>
      </w:r>
      <w:r w:rsidR="002A437D">
        <w:instrText xml:space="preserve"> ADDIN EN.CITE &lt;EndNote&gt;&lt;Cite&gt;&lt;Author&gt;Tamnanloo&lt;/Author&gt;&lt;Year&gt;2014&lt;/Year&gt;&lt;RecNum&gt;37227&lt;/RecNum&gt;&lt;DisplayText&gt;&lt;style face="superscript"&gt;272&lt;/style&gt;&lt;/DisplayText&gt;&lt;record&gt;&lt;rec-number&gt;37227&lt;/rec-number&gt;&lt;foreign-keys&gt;&lt;key app="EN" db-id="r5ret2dtz5zsdced22nvf9tg0rrv0trsv2w9" timestamp="1630880474"&gt;37227&lt;/key&gt;&lt;/foreign-keys&gt;&lt;ref-type name="Journal Article"&gt;17&lt;/ref-type&gt;&lt;contributors&gt;&lt;authors&gt;&lt;author&gt;Javad Tamnanloo&lt;/author&gt;&lt;author&gt;Shohreh Fatemi&lt;/author&gt;&lt;author&gt;Ayub Golmakani &lt;/author&gt;&lt;/authors&gt;&lt;/contributors&gt;&lt;titles&gt;&lt;title&gt;Binary Equilibrium Adsorption Data and Comparison of Zeolites with Activated Carbon for Selective Adsorption of CO2 from CH4&lt;/title&gt;&lt;secondary-title&gt;Adsorption Science &amp;amp; Technology&lt;/secondary-title&gt;&lt;/titles&gt;&lt;periodical&gt;&lt;full-title&gt;Adsorption Science &amp;amp; Technology&lt;/full-title&gt;&lt;/periodical&gt;&lt;pages&gt;707-716&lt;/pages&gt;&lt;volume&gt;32&lt;/volume&gt;&lt;number&gt;9&lt;/number&gt;&lt;dates&gt;&lt;year&gt;2014&lt;/year&gt;&lt;/dates&gt;&lt;urls&gt;&lt;/urls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72</w:t>
      </w:r>
      <w:r>
        <w:fldChar w:fldCharType="end"/>
      </w:r>
    </w:p>
    <w:p w14:paraId="5ED05659" w14:textId="78EE860B" w:rsidR="00F418F5" w:rsidRDefault="00F418F5" w:rsidP="00F418F5">
      <w:r>
        <w:t xml:space="preserve">32. </w:t>
      </w:r>
      <w:r>
        <w:fldChar w:fldCharType="begin"/>
      </w:r>
      <w:r w:rsidR="002A437D">
        <w:instrText xml:space="preserve"> ADDIN EN.CITE &lt;EndNote&gt;&lt;Cite&gt;&lt;Author&gt;Lee&lt;/Author&gt;&lt;Year&gt;2015&lt;/Year&gt;&lt;RecNum&gt;37228&lt;/RecNum&gt;&lt;DisplayText&gt;&lt;style face="superscript"&gt;273&lt;/style&gt;&lt;/DisplayText&gt;&lt;record&gt;&lt;rec-number&gt;37228&lt;/rec-number&gt;&lt;foreign-keys&gt;&lt;key app="EN" db-id="r5ret2dtz5zsdced22nvf9tg0rrv0trsv2w9" timestamp="1630880476"&gt;37228&lt;/key&gt;&lt;/foreign-keys&gt;&lt;ref-type name="Journal Article"&gt;17&lt;/ref-type&gt;&lt;contributors&gt;&lt;authors&gt;&lt;author&gt;Ting Lee&lt;/author&gt;&lt;author&gt;Wan-Cheng Tan&lt;/author&gt;&lt;author&gt;Akihiko Matsumoto&lt;/author&gt;&lt;author&gt;Fei-Yee Yeoh&lt;/author&gt;&lt;/authors&gt;&lt;/contributors&gt;&lt;titles&gt;&lt;title&gt;Methane Adsorption Microcalorimetry of Activated Carbon Fibre Synthesized from Empty Fruit Bunch Fibre&lt;/title&gt;&lt;secondary-title&gt;Adsorption Science &amp;amp; Technology&lt;/secondary-title&gt;&lt;/titles&gt;&lt;periodical&gt;&lt;full-title&gt;Adsorption Science &amp;amp; Technology&lt;/full-title&gt;&lt;/periodical&gt;&lt;pages&gt;263-277&lt;/pages&gt;&lt;volume&gt;33&lt;/volume&gt;&lt;number&gt;3&lt;/number&gt;&lt;dates&gt;&lt;year&gt;2015&lt;/year&gt;&lt;/dates&gt;&lt;urls&gt;&lt;/urls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73</w:t>
      </w:r>
      <w:r>
        <w:fldChar w:fldCharType="end"/>
      </w:r>
    </w:p>
    <w:p w14:paraId="798D8D7D" w14:textId="0E9F1058" w:rsidR="00F418F5" w:rsidRDefault="00F418F5" w:rsidP="00F418F5">
      <w:r>
        <w:t xml:space="preserve">33. </w:t>
      </w:r>
      <w:r>
        <w:fldChar w:fldCharType="begin"/>
      </w:r>
      <w:r w:rsidR="002A437D">
        <w:instrText xml:space="preserve"> ADDIN EN.CITE &lt;EndNote&gt;&lt;Cite&gt;&lt;Author&gt;Choma&lt;/Author&gt;&lt;Year&gt;2015&lt;/Year&gt;&lt;RecNum&gt;37229&lt;/RecNum&gt;&lt;DisplayText&gt;&lt;style face="superscript"&gt;274&lt;/style&gt;&lt;/DisplayText&gt;&lt;record&gt;&lt;rec-number&gt;37229&lt;/rec-number&gt;&lt;foreign-keys&gt;&lt;key app="EN" db-id="r5ret2dtz5zsdced22nvf9tg0rrv0trsv2w9" timestamp="1630880477"&gt;37229&lt;/key&gt;&lt;/foreign-keys&gt;&lt;ref-type name="Journal Article"&gt;17&lt;/ref-type&gt;&lt;contributors&gt;&lt;authors&gt;&lt;author&gt;Jerzy Choma&lt;/author&gt;&lt;author&gt;&lt;style face="normal" font="default" charset="238" size="100%"&gt;Łukasz Osuchowski&lt;/style&gt;&lt;/author&gt;&lt;author&gt;&lt;style face="normal" font="default" charset="238" size="100%"&gt;Aleksandra Dziura&lt;/style&gt;&lt;/author&gt;&lt;author&gt;&lt;style face="normal" font="default" charset="238" size="100%"&gt;Michal Marszewski&lt;/style&gt;&lt;/author&gt;&lt;author&gt;&lt;style face="normal" font="default" charset="238" size="100%"&gt;Mietek Jaroniec&lt;/style&gt;&lt;/author&gt;&lt;/authors&gt;&lt;/contributors&gt;&lt;titles&gt;&lt;title&gt;Benzene and Methane Adsorption on Ultrahigh Surface Area Carbons Prepared from Sulphonated Styrene Divinylbenzene Resin by KOH Activation&lt;/title&gt;&lt;secondary-title&gt;Adsorption Science &amp;amp; Technology &lt;/secondary-title&gt;&lt;/titles&gt;&lt;pages&gt;587-594&lt;/pages&gt;&lt;volume&gt;33&lt;/volume&gt;&lt;number&gt;6&lt;/number&gt;&lt;dates&gt;&lt;year&gt;2015&lt;/year&gt;&lt;/dates&gt;&lt;urls&gt;&lt;/urls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74</w:t>
      </w:r>
      <w:r>
        <w:fldChar w:fldCharType="end"/>
      </w:r>
    </w:p>
    <w:p w14:paraId="4679E999" w14:textId="043CC0A4" w:rsidR="00F418F5" w:rsidRDefault="00F418F5" w:rsidP="00F418F5">
      <w:r>
        <w:t xml:space="preserve">34. </w:t>
      </w:r>
      <w:r>
        <w:fldChar w:fldCharType="begin"/>
      </w:r>
      <w:r w:rsidR="002A437D">
        <w:instrText xml:space="preserve"> ADDIN EN.CITE &lt;EndNote&gt;&lt;Cite&gt;&lt;Author&gt;Awadallah-F&lt;/Author&gt;&lt;Year&gt;2020&lt;/Year&gt;&lt;RecNum&gt;37275&lt;/RecNum&gt;&lt;DisplayText&gt;&lt;style face="superscript"&gt;275&lt;/style&gt;&lt;/DisplayText&gt;&lt;record&gt;&lt;rec-number&gt;37275&lt;/rec-number&gt;&lt;foreign-keys&gt;&lt;key app="EN" db-id="r5ret2dtz5zsdced22nvf9tg0rrv0trsv2w9" timestamp="1630880679"&gt;37275&lt;/key&gt;&lt;/foreign-keys&gt;&lt;ref-type name="Journal Article"&gt;17&lt;/ref-type&gt;&lt;contributors&gt;&lt;authors&gt;&lt;author&gt;Awadallah-F, Ahmed&lt;/author&gt;&lt;author&gt;Al-Muhtaseb, Shaheen A.&lt;/author&gt;&lt;/authors&gt;&lt;/contributors&gt;&lt;titles&gt;&lt;title&gt;Influence of Carbon Uniformity on Its Characteristics and Adsorption Capacities of CO2 and CH4 Gases&lt;/title&gt;&lt;secondary-title&gt;Applied Sciences&lt;/secondary-title&gt;&lt;/titles&gt;&lt;periodical&gt;&lt;full-title&gt;Applied Sciences&lt;/full-title&gt;&lt;/periodical&gt;&lt;volume&gt;11&lt;/volume&gt;&lt;number&gt;1&lt;/number&gt;&lt;section&gt;265&lt;/section&gt;&lt;dates&gt;&lt;year&gt;2020&lt;/year&gt;&lt;/dates&gt;&lt;isbn&gt;2076-3417&lt;/isbn&gt;&lt;urls&gt;&lt;/urls&gt;&lt;electronic-resource-num&gt;10.3390/app11010265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75</w:t>
      </w:r>
      <w:r>
        <w:fldChar w:fldCharType="end"/>
      </w:r>
    </w:p>
    <w:p w14:paraId="4E036FB8" w14:textId="7162DB86" w:rsidR="00F418F5" w:rsidRDefault="00F418F5" w:rsidP="00F418F5">
      <w:r>
        <w:t xml:space="preserve">35. </w:t>
      </w:r>
      <w:r>
        <w:fldChar w:fldCharType="begin"/>
      </w:r>
      <w:r w:rsidR="002A437D">
        <w:instrText xml:space="preserve"> ADDIN EN.CITE &lt;EndNote&gt;&lt;Cite&gt;&lt;Author&gt;Song&lt;/Author&gt;&lt;Year&gt;2017&lt;/Year&gt;&lt;RecNum&gt;37242&lt;/RecNum&gt;&lt;DisplayText&gt;&lt;style face="superscript"&gt;276&lt;/style&gt;&lt;/DisplayText&gt;&lt;record&gt;&lt;rec-number&gt;37242&lt;/rec-number&gt;&lt;foreign-keys&gt;&lt;key app="EN" db-id="r5ret2dtz5zsdced22nvf9tg0rrv0trsv2w9" timestamp="1630880524"&gt;37242&lt;/key&gt;&lt;/foreign-keys&gt;&lt;ref-type name="Journal Article"&gt;17&lt;/ref-type&gt;&lt;contributors&gt;&lt;authors&gt;&lt;author&gt;Song, Xue&lt;/author&gt;&lt;author&gt;Wang, Li’ao&lt;/author&gt;&lt;author&gt;Ma, Xu&lt;/author&gt;&lt;author&gt;Zeng, Yunmin&lt;/author&gt;&lt;/authors&gt;&lt;/contributors&gt;&lt;titles&gt;&lt;title&gt;Adsorption equilibrium and thermodynamics of CO2 and CH4 on carbon molecular sieves&lt;/title&gt;&lt;secondary-title&gt;Applied Surface Science&lt;/secondary-title&gt;&lt;/titles&gt;&lt;periodical&gt;&lt;full-title&gt;Applied Surface Science&lt;/full-title&gt;&lt;abbr-1&gt;Appl. Surf. Sci.&lt;/abbr-1&gt;&lt;abbr-2&gt;Appl Surf Sci&lt;/abbr-2&gt;&lt;/periodical&gt;&lt;pages&gt;870-878&lt;/pages&gt;&lt;volume&gt;396&lt;/volume&gt;&lt;section&gt;870&lt;/section&gt;&lt;dates&gt;&lt;year&gt;2017&lt;/year&gt;&lt;/dates&gt;&lt;isbn&gt;01694332&lt;/isbn&gt;&lt;urls&gt;&lt;/urls&gt;&lt;electronic-resource-num&gt;10.1016/j.apsusc.2016.11.050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76</w:t>
      </w:r>
      <w:r>
        <w:fldChar w:fldCharType="end"/>
      </w:r>
    </w:p>
    <w:p w14:paraId="74E1B737" w14:textId="132EDFDC" w:rsidR="00F418F5" w:rsidRDefault="00F418F5" w:rsidP="00F418F5">
      <w:r>
        <w:t xml:space="preserve">36. </w:t>
      </w:r>
      <w:r>
        <w:fldChar w:fldCharType="begin"/>
      </w:r>
      <w:r w:rsidR="002A437D">
        <w:instrText xml:space="preserve"> ADDIN EN.CITE &lt;EndNote&gt;&lt;Cite&gt;&lt;Author&gt;Chakraborty&lt;/Author&gt;&lt;Year&gt;2016&lt;/Year&gt;&lt;RecNum&gt;37247&lt;/RecNum&gt;&lt;DisplayText&gt;&lt;style face="superscript"&gt;277&lt;/style&gt;&lt;/DisplayText&gt;&lt;record&gt;&lt;rec-number&gt;37247&lt;/rec-number&gt;&lt;foreign-keys&gt;&lt;key app="EN" db-id="r5ret2dtz5zsdced22nvf9tg0rrv0trsv2w9" timestamp="1630880548"&gt;37247&lt;/key&gt;&lt;/foreign-keys&gt;&lt;ref-type name="Journal Article"&gt;17&lt;/ref-type&gt;&lt;contributors&gt;&lt;authors&gt;&lt;author&gt;Chakraborty, Anutosh&lt;/author&gt;&lt;/authors&gt;&lt;/contributors&gt;&lt;titles&gt;&lt;title&gt;Thermodynamic trends for the adsorption of non polar gases on activated carbons employing a new adsorption isotherm modelling&lt;/title&gt;&lt;secondary-title&gt;Applied Thermal Engineering&lt;/secondary-title&gt;&lt;/titles&gt;&lt;periodical&gt;&lt;full-title&gt;Applied Thermal Engineering&lt;/full-title&gt;&lt;abbr-1&gt;Appl. Therm. Eng.&lt;/abbr-1&gt;&lt;abbr-2&gt;Appl Therm Eng&lt;/abbr-2&gt;&lt;/periodical&gt;&lt;pages&gt;189-197&lt;/pages&gt;&lt;volume&gt;105&lt;/volume&gt;&lt;section&gt;189&lt;/section&gt;&lt;dates&gt;&lt;year&gt;2016&lt;/year&gt;&lt;/dates&gt;&lt;isbn&gt;13594311&lt;/isbn&gt;&lt;urls&gt;&lt;/urls&gt;&lt;electronic-resource-num&gt;10.1016/j.applthermaleng.2016.05.160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77</w:t>
      </w:r>
      <w:r>
        <w:fldChar w:fldCharType="end"/>
      </w:r>
    </w:p>
    <w:p w14:paraId="123E9CDD" w14:textId="4225687C" w:rsidR="00F418F5" w:rsidRDefault="00F418F5" w:rsidP="00F418F5">
      <w:r>
        <w:t xml:space="preserve">37. </w:t>
      </w:r>
      <w:r>
        <w:fldChar w:fldCharType="begin"/>
      </w:r>
      <w:r w:rsidR="002A437D">
        <w:instrText xml:space="preserve"> ADDIN EN.CITE &lt;EndNote&gt;&lt;Cite&gt;&lt;Author&gt;Zhu&lt;/Author&gt;&lt;Year&gt;2016&lt;/Year&gt;&lt;RecNum&gt;37248&lt;/RecNum&gt;&lt;DisplayText&gt;&lt;style face="superscript"&gt;278&lt;/style&gt;&lt;/DisplayText&gt;&lt;record&gt;&lt;rec-number&gt;37248&lt;/rec-number&gt;&lt;foreign-keys&gt;&lt;key app="EN" db-id="r5ret2dtz5zsdced22nvf9tg0rrv0trsv2w9" timestamp="1630880551"&gt;37248&lt;/key&gt;&lt;/foreign-keys&gt;&lt;ref-type name="Journal Article"&gt;17&lt;/ref-type&gt;&lt;contributors&gt;&lt;authors&gt;&lt;author&gt;Zhu, Z. W.&lt;/author&gt;&lt;author&gt;Zheng, Q. R.&lt;/author&gt;&lt;/authors&gt;&lt;/contributors&gt;&lt;titles&gt;&lt;title&gt;Methane adsorption on the graphene sheets, activated carbon and carbon black&lt;/title&gt;&lt;secondary-title&gt;Applied Thermal Engineering&lt;/secondary-title&gt;&lt;/titles&gt;&lt;periodical&gt;&lt;full-title&gt;Applied Thermal Engineering&lt;/full-title&gt;&lt;abbr-1&gt;Appl. Therm. Eng.&lt;/abbr-1&gt;&lt;abbr-2&gt;Appl Therm Eng&lt;/abbr-2&gt;&lt;/periodical&gt;&lt;pages&gt;605-613&lt;/pages&gt;&lt;volume&gt;108&lt;/volume&gt;&lt;section&gt;605&lt;/section&gt;&lt;dates&gt;&lt;year&gt;2016&lt;/year&gt;&lt;/dates&gt;&lt;isbn&gt;13594311&lt;/isbn&gt;&lt;urls&gt;&lt;/urls&gt;&lt;electronic-resource-num&gt;10.1016/j.applthermaleng.2016.07.146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78</w:t>
      </w:r>
      <w:r>
        <w:fldChar w:fldCharType="end"/>
      </w:r>
    </w:p>
    <w:p w14:paraId="071482B6" w14:textId="1F7F6F53" w:rsidR="00F418F5" w:rsidRDefault="00F418F5" w:rsidP="00F418F5">
      <w:r>
        <w:t xml:space="preserve">38. </w:t>
      </w:r>
      <w:r>
        <w:fldChar w:fldCharType="begin"/>
      </w:r>
      <w:r w:rsidR="002A437D">
        <w:instrText xml:space="preserve"> ADDIN EN.CITE &lt;EndNote&gt;&lt;Cite&gt;&lt;Author&gt;Arami-Niya&lt;/Author&gt;&lt;Year&gt;2016&lt;/Year&gt;&lt;RecNum&gt;37307&lt;/RecNum&gt;&lt;DisplayText&gt;&lt;style face="superscript"&gt;279&lt;/style&gt;&lt;/DisplayText&gt;&lt;record&gt;&lt;rec-number&gt;37307&lt;/rec-number&gt;&lt;foreign-keys&gt;&lt;key app="EN" db-id="r5ret2dtz5zsdced22nvf9tg0rrv0trsv2w9" timestamp="1630893211"&gt;37307&lt;/key&gt;&lt;/foreign-keys&gt;&lt;ref-type name="Journal Article"&gt;17&lt;/ref-type&gt;&lt;contributors&gt;&lt;authors&gt;&lt;author&gt;Arami-Niya, Arash&lt;/author&gt;&lt;author&gt;Rufford, Thomas E.&lt;/author&gt;&lt;author&gt;Zhu, Zhonghua&lt;/author&gt;&lt;/authors&gt;&lt;/contributors&gt;&lt;titles&gt;&lt;title&gt;Activated carbon monoliths with hierarchical pore structure from tar pitch and coal powder for the adsorption of CO2, CH4 and N2&lt;/title&gt;&lt;secondary-title&gt;Carbon&lt;/secondary-title&gt;&lt;/titles&gt;&lt;periodical&gt;&lt;full-title&gt;Carbon&lt;/full-title&gt;&lt;/periodical&gt;&lt;pages&gt;115-124&lt;/pages&gt;&lt;volume&gt;103&lt;/volume&gt;&lt;section&gt;115&lt;/section&gt;&lt;dates&gt;&lt;year&gt;2016&lt;/year&gt;&lt;/dates&gt;&lt;isbn&gt;00086223&lt;/isbn&gt;&lt;urls&gt;&lt;/urls&gt;&lt;electronic-resource-num&gt;10.1016/j.carbon.2016.02.098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79</w:t>
      </w:r>
      <w:r>
        <w:fldChar w:fldCharType="end"/>
      </w:r>
    </w:p>
    <w:p w14:paraId="38E72AFA" w14:textId="1200A011" w:rsidR="00F418F5" w:rsidRDefault="00F418F5" w:rsidP="00F418F5">
      <w:r>
        <w:t xml:space="preserve">39. </w:t>
      </w:r>
      <w:r>
        <w:fldChar w:fldCharType="begin"/>
      </w:r>
      <w:r w:rsidR="002A437D">
        <w:instrText xml:space="preserve"> ADDIN EN.CITE &lt;EndNote&gt;&lt;Cite&gt;&lt;Author&gt;Casco&lt;/Author&gt;&lt;Year&gt;2015&lt;/Year&gt;&lt;RecNum&gt;37232&lt;/RecNum&gt;&lt;DisplayText&gt;&lt;style face="superscript"&gt;280&lt;/style&gt;&lt;/DisplayText&gt;&lt;record&gt;&lt;rec-number&gt;37232&lt;/rec-number&gt;&lt;foreign-keys&gt;&lt;key app="EN" db-id="r5ret2dtz5zsdced22nvf9tg0rrv0trsv2w9" timestamp="1630880487"&gt;37232&lt;/key&gt;&lt;/foreign-keys&gt;&lt;ref-type name="Journal Article"&gt;17&lt;/ref-type&gt;&lt;contributors&gt;&lt;authors&gt;&lt;author&gt;Casco, Mirian Elizabeth&lt;/author&gt;&lt;author&gt;Martínez-Escandell, Manuel&lt;/author&gt;&lt;author&gt;Kaneko, Katsumi&lt;/author&gt;&lt;author&gt;Silvestre-Albero, Joaquín&lt;/author&gt;&lt;author&gt;Rodríguez-Reinoso, Francisco&lt;/author&gt;&lt;/authors&gt;&lt;/contributors&gt;&lt;titles&gt;&lt;title&gt;Very high methane uptake on activated carbons prepared from mesophase pitch: A compromise between microporosity and bulk density&lt;/title&gt;&lt;secondary-title&gt;Carbon&lt;/secondary-title&gt;&lt;/titles&gt;&lt;periodical&gt;&lt;full-title&gt;Carbon&lt;/full-title&gt;&lt;/periodical&gt;&lt;pages&gt;11-21&lt;/pages&gt;&lt;volume&gt;93&lt;/volume&gt;&lt;section&gt;11&lt;/section&gt;&lt;dates&gt;&lt;year&gt;2015&lt;/year&gt;&lt;/dates&gt;&lt;isbn&gt;00086223&lt;/isbn&gt;&lt;urls&gt;&lt;/urls&gt;&lt;electronic-resource-num&gt;10.1016/j.carbon.2015.05.029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80</w:t>
      </w:r>
      <w:r>
        <w:fldChar w:fldCharType="end"/>
      </w:r>
    </w:p>
    <w:p w14:paraId="17688EC4" w14:textId="7387F54D" w:rsidR="00F418F5" w:rsidRDefault="00F418F5" w:rsidP="00F418F5">
      <w:r>
        <w:t xml:space="preserve">40. </w:t>
      </w:r>
      <w:r>
        <w:fldChar w:fldCharType="begin"/>
      </w:r>
      <w:r w:rsidR="002A437D">
        <w:instrText xml:space="preserve"> ADDIN EN.CITE &lt;EndNote&gt;&lt;Cite&gt;&lt;Author&gt;Li&lt;/Author&gt;&lt;Year&gt;2016&lt;/Year&gt;&lt;RecNum&gt;37233&lt;/RecNum&gt;&lt;DisplayText&gt;&lt;style face="superscript"&gt;281&lt;/style&gt;&lt;/DisplayText&gt;&lt;record&gt;&lt;rec-number&gt;37233&lt;/rec-number&gt;&lt;foreign-keys&gt;&lt;key app="EN" db-id="r5ret2dtz5zsdced22nvf9tg0rrv0trsv2w9" timestamp="1630880490"&gt;37233&lt;/key&gt;&lt;/foreign-keys&gt;&lt;ref-type name="Journal Article"&gt;17&lt;/ref-type&gt;&lt;contributors&gt;&lt;authors&gt;&lt;author&gt;Li, Yang&lt;/author&gt;&lt;author&gt;Li, Dawei&lt;/author&gt;&lt;author&gt;Rao, Yuan&lt;/author&gt;&lt;author&gt;Zhao, Xuebo&lt;/author&gt;&lt;author&gt;Wu, Mingbo&lt;/author&gt;&lt;/authors&gt;&lt;/contributors&gt;&lt;titles&gt;&lt;title&gt;Superior CO2, CH4, and H2 uptakes over ultrahigh-surface-area carbon spheres prepared from sustainable biomass-derived char by CO2 activation&lt;/title&gt;&lt;secondary-title&gt;Carbon&lt;/secondary-title&gt;&lt;/titles&gt;&lt;periodical&gt;&lt;full-title&gt;Carbon&lt;/full-title&gt;&lt;/periodical&gt;&lt;pages&gt;454-462&lt;/pages&gt;&lt;volume&gt;105&lt;/volume&gt;&lt;section&gt;454&lt;/section&gt;&lt;dates&gt;&lt;year&gt;2016&lt;/year&gt;&lt;/dates&gt;&lt;isbn&gt;00086223&lt;/isbn&gt;&lt;urls&gt;&lt;/urls&gt;&lt;electronic-resource-num&gt;10.1016/j.carbon.2016.04.036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81</w:t>
      </w:r>
      <w:r>
        <w:fldChar w:fldCharType="end"/>
      </w:r>
    </w:p>
    <w:p w14:paraId="2139B5CB" w14:textId="030F6E75" w:rsidR="00F418F5" w:rsidRDefault="00F418F5" w:rsidP="00F418F5">
      <w:r>
        <w:t xml:space="preserve">41. </w:t>
      </w:r>
      <w:r>
        <w:fldChar w:fldCharType="begin"/>
      </w:r>
      <w:r w:rsidR="002A437D">
        <w:instrText xml:space="preserve"> ADDIN EN.CITE &lt;EndNote&gt;&lt;Cite&gt;&lt;Author&gt;de Oliveira&lt;/Author&gt;&lt;Year&gt;2019&lt;/Year&gt;&lt;RecNum&gt;37263&lt;/RecNum&gt;&lt;DisplayText&gt;&lt;style face="superscript"&gt;282&lt;/style&gt;&lt;/DisplayText&gt;&lt;record&gt;&lt;rec-number&gt;37263&lt;/rec-number&gt;&lt;foreign-keys&gt;&lt;key app="EN" db-id="r5ret2dtz5zsdced22nvf9tg0rrv0trsv2w9" timestamp="1630880599"&gt;37263&lt;/key&gt;&lt;/foreign-keys&gt;&lt;ref-type name="Journal Article"&gt;17&lt;/ref-type&gt;&lt;contributors&gt;&lt;authors&gt;&lt;author&gt;de Oliveira, L. H.&lt;/author&gt;&lt;author&gt;Meneguin, J. G.&lt;/author&gt;&lt;author&gt;Pereira, M. V.&lt;/author&gt;&lt;author&gt;do Nascimento, J. F.&lt;/author&gt;&lt;author&gt;Arroyo, P. A.&lt;/author&gt;&lt;/authors&gt;&lt;/contributors&gt;&lt;titles&gt;&lt;title&gt;Adsorption of hydrogen sulfide, carbon dioxide, methane, and their mixtures on activated carbon&lt;/title&gt;&lt;secondary-title&gt;Chemical Engineering Communications&lt;/secondary-title&gt;&lt;/titles&gt;&lt;periodical&gt;&lt;full-title&gt;Chemical Engineering Communications&lt;/full-title&gt;&lt;abbr-1&gt;Chem. Eng. Commun.&lt;/abbr-1&gt;&lt;abbr-2&gt;Chem Eng Commun&lt;/abbr-2&gt;&lt;/periodical&gt;&lt;pages&gt;1533-1553&lt;/pages&gt;&lt;volume&gt;206&lt;/volume&gt;&lt;number&gt;11&lt;/number&gt;&lt;section&gt;1533&lt;/section&gt;&lt;dates&gt;&lt;year&gt;2019&lt;/year&gt;&lt;/dates&gt;&lt;isbn&gt;0098-6445&amp;#xD;1563-5201&lt;/isbn&gt;&lt;urls&gt;&lt;/urls&gt;&lt;electronic-resource-num&gt;10.1080/00986445.2019.1601627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82</w:t>
      </w:r>
      <w:r>
        <w:fldChar w:fldCharType="end"/>
      </w:r>
    </w:p>
    <w:p w14:paraId="3DFFF640" w14:textId="1DDAA861" w:rsidR="00F418F5" w:rsidRDefault="00F418F5" w:rsidP="00F418F5">
      <w:r>
        <w:t xml:space="preserve">42. </w:t>
      </w:r>
      <w:r>
        <w:fldChar w:fldCharType="begin"/>
      </w:r>
      <w:r w:rsidR="002A437D">
        <w:instrText xml:space="preserve"> ADDIN EN.CITE &lt;EndNote&gt;&lt;Cite&gt;&lt;Author&gt;Attia&lt;/Author&gt;&lt;Year&gt;2020&lt;/Year&gt;&lt;RecNum&gt;37251&lt;/RecNum&gt;&lt;DisplayText&gt;&lt;style face="superscript"&gt;283&lt;/style&gt;&lt;/DisplayText&gt;&lt;record&gt;&lt;rec-number&gt;37251&lt;/rec-number&gt;&lt;foreign-keys&gt;&lt;key app="EN" db-id="r5ret2dtz5zsdced22nvf9tg0rrv0trsv2w9" timestamp="1630880560"&gt;37251&lt;/key&gt;&lt;/foreign-keys&gt;&lt;ref-type name="Journal Article"&gt;17&lt;/ref-type&gt;&lt;contributors&gt;&lt;authors&gt;&lt;author&gt;Attia, Nour F.&lt;/author&gt;&lt;author&gt;Jung, Minji&lt;/author&gt;&lt;author&gt;Park, Jaewoo&lt;/author&gt;&lt;author&gt;Jang, Haenam&lt;/author&gt;&lt;author&gt;Lee, Kiyoung&lt;/author&gt;&lt;author&gt;Oh, Hyunchul&lt;/author&gt;&lt;/authors&gt;&lt;/contributors&gt;&lt;titles&gt;&lt;title&gt;Flexible nanoporous activated carbon cloth for achieving high H2, CH4, and CO2 storage capacities and selective CO2/CH4 separation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volume&gt;379&lt;/volume&gt;&lt;section&gt;122367&lt;/section&gt;&lt;dates&gt;&lt;year&gt;2020&lt;/year&gt;&lt;/dates&gt;&lt;isbn&gt;13858947&lt;/isbn&gt;&lt;urls&gt;&lt;/urls&gt;&lt;electronic-resource-num&gt;10.1016/j.cej.2019.122367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83</w:t>
      </w:r>
      <w:r>
        <w:fldChar w:fldCharType="end"/>
      </w:r>
    </w:p>
    <w:p w14:paraId="1F96D65C" w14:textId="13E1320B" w:rsidR="00F418F5" w:rsidRDefault="00F418F5" w:rsidP="00F418F5">
      <w:r>
        <w:t xml:space="preserve">43. </w:t>
      </w:r>
      <w:r>
        <w:fldChar w:fldCharType="begin"/>
      </w:r>
      <w:r w:rsidR="002A437D">
        <w:instrText xml:space="preserve"> ADDIN EN.CITE &lt;EndNote&gt;&lt;Cite&gt;&lt;Author&gt;Tang&lt;/Author&gt;&lt;Year&gt;2020&lt;/Year&gt;&lt;RecNum&gt;37252&lt;/RecNum&gt;&lt;DisplayText&gt;&lt;style face="superscript"&gt;284&lt;/style&gt;&lt;/DisplayText&gt;&lt;record&gt;&lt;rec-number&gt;37252&lt;/rec-number&gt;&lt;foreign-keys&gt;&lt;key app="EN" db-id="r5ret2dtz5zsdced22nvf9tg0rrv0trsv2w9" timestamp="1630880562"&gt;37252&lt;/key&gt;&lt;/foreign-keys&gt;&lt;ref-type name="Journal Article"&gt;17&lt;/ref-type&gt;&lt;contributors&gt;&lt;authors&gt;&lt;author&gt;Tang, Riling&lt;/author&gt;&lt;author&gt;Dai, Qiongbin&lt;/author&gt;&lt;author&gt;Liang, Wanwen&lt;/author&gt;&lt;author&gt;Wu, Ying&lt;/author&gt;&lt;author&gt;Zhou, Xin&lt;/author&gt;&lt;author&gt;Pan, Hongyan&lt;/author&gt;&lt;author&gt;Li, Zhong&lt;/author&gt;&lt;/authors&gt;&lt;/contributors&gt;&lt;titles&gt;&lt;title&gt;Synthesis of novel particle rice-based carbon materials and its excellent CH4/N2 adsorption selectivity for methane enrichment from Low-rank natural gas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volume&gt;384&lt;/volume&gt;&lt;section&gt;123388&lt;/section&gt;&lt;dates&gt;&lt;year&gt;2020&lt;/year&gt;&lt;/dates&gt;&lt;isbn&gt;13858947&lt;/isbn&gt;&lt;urls&gt;&lt;/urls&gt;&lt;electronic-resource-num&gt;10.1016/j.cej.2019.123388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84</w:t>
      </w:r>
      <w:r>
        <w:fldChar w:fldCharType="end"/>
      </w:r>
    </w:p>
    <w:p w14:paraId="78AA4A7B" w14:textId="119BA7CA" w:rsidR="00F418F5" w:rsidRDefault="00F418F5" w:rsidP="00F418F5">
      <w:r>
        <w:t xml:space="preserve">44. </w:t>
      </w:r>
      <w:r>
        <w:fldChar w:fldCharType="begin"/>
      </w:r>
      <w:r w:rsidR="002A437D">
        <w:instrText xml:space="preserve"> ADDIN EN.CITE &lt;EndNote&gt;&lt;Cite&gt;&lt;Author&gt;Banisheykholeslami&lt;/Author&gt;&lt;Year&gt;2015&lt;/Year&gt;&lt;RecNum&gt;37282&lt;/RecNum&gt;&lt;DisplayText&gt;&lt;style face="superscript"&gt;285&lt;/style&gt;&lt;/DisplayText&gt;&lt;record&gt;&lt;rec-number&gt;37282&lt;/rec-number&gt;&lt;foreign-keys&gt;&lt;key app="EN" db-id="r5ret2dtz5zsdced22nvf9tg0rrv0trsv2w9" timestamp="1630880702"&gt;37282&lt;/key&gt;&lt;/foreign-keys&gt;&lt;ref-type name="Journal Article"&gt;17&lt;/ref-type&gt;&lt;contributors&gt;&lt;authors&gt;&lt;author&gt;Banisheykholeslami, Fatemeh&lt;/author&gt;&lt;author&gt;Ghoreyshi, Ali Asghar&lt;/author&gt;&lt;author&gt;Mohammadi, Maedeh&lt;/author&gt;&lt;author&gt;Pirzadeh, Kasra&lt;/author&gt;&lt;/authors&gt;&lt;/contributors&gt;&lt;titles&gt;&lt;title&gt;Synthesis of a Carbon Molecular Sieve from Broom Corn Stalk via Carbon Deposition of Methane for the Selective Separation of a CO2/CH4Mixture&lt;/title&gt;&lt;secondary-title&gt;CLEAN - Soil, Air, Water&lt;/secondary-title&gt;&lt;/titles&gt;&lt;periodical&gt;&lt;full-title&gt;CLEAN - Soil, Air, Water&lt;/full-title&gt;&lt;/periodical&gt;&lt;pages&gt;1084-1092&lt;/pages&gt;&lt;volume&gt;43&lt;/volume&gt;&lt;number&gt;7&lt;/number&gt;&lt;section&gt;1084&lt;/section&gt;&lt;dates&gt;&lt;year&gt;2015&lt;/year&gt;&lt;/dates&gt;&lt;isbn&gt;18630650&lt;/isbn&gt;&lt;urls&gt;&lt;/urls&gt;&lt;electronic-resource-num&gt;10.1002/clen.201400112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85</w:t>
      </w:r>
      <w:r>
        <w:fldChar w:fldCharType="end"/>
      </w:r>
    </w:p>
    <w:p w14:paraId="37F84054" w14:textId="6BBBC139" w:rsidR="00F418F5" w:rsidRDefault="00F418F5" w:rsidP="00F418F5">
      <w:r>
        <w:t xml:space="preserve">45. </w:t>
      </w:r>
      <w:r>
        <w:fldChar w:fldCharType="begin"/>
      </w:r>
      <w:r w:rsidR="002A437D">
        <w:instrText xml:space="preserve"> ADDIN EN.CITE &lt;EndNote&gt;&lt;Cite&gt;&lt;Author&gt;Peredo-Mancilla&lt;/Author&gt;&lt;Year&gt;2018&lt;/Year&gt;&lt;RecNum&gt;37285&lt;/RecNum&gt;&lt;DisplayText&gt;&lt;style face="superscript"&gt;286&lt;/style&gt;&lt;/DisplayText&gt;&lt;record&gt;&lt;rec-number&gt;37285&lt;/rec-number&gt;&lt;foreign-keys&gt;&lt;key app="EN" db-id="r5ret2dtz5zsdced22nvf9tg0rrv0trsv2w9" timestamp="1630880713"&gt;37285&lt;/key&gt;&lt;/foreign-keys&gt;&lt;ref-type name="Journal Article"&gt;17&lt;/ref-type&gt;&lt;contributors&gt;&lt;authors&gt;&lt;author&gt;Peredo-Mancilla, Deneb&lt;/author&gt;&lt;author&gt;Ghouma, Imen&lt;/author&gt;&lt;author&gt;Hort, Cecile&lt;/author&gt;&lt;author&gt;Matei Ghimbeu, Camelia&lt;/author&gt;&lt;author&gt;Jeguirim, Mejdi&lt;/author&gt;&lt;author&gt;Bessieres, David&lt;/author&gt;&lt;/authors&gt;&lt;/contributors&gt;&lt;titles&gt;&lt;title&gt;CO2 and CH4 Adsorption Behavior of Biomass-Based Activated Carbons&lt;/title&gt;&lt;secondary-title&gt;Energies&lt;/secondary-title&gt;&lt;/titles&gt;&lt;periodical&gt;&lt;full-title&gt;Energies&lt;/full-title&gt;&lt;/periodical&gt;&lt;volume&gt;11&lt;/volume&gt;&lt;number&gt;11&lt;/number&gt;&lt;section&gt;3136&lt;/section&gt;&lt;dates&gt;&lt;year&gt;2018&lt;/year&gt;&lt;/dates&gt;&lt;isbn&gt;1996-1073&lt;/isbn&gt;&lt;urls&gt;&lt;/urls&gt;&lt;electronic-resource-num&gt;10.3390/en11113136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86</w:t>
      </w:r>
      <w:r>
        <w:fldChar w:fldCharType="end"/>
      </w:r>
    </w:p>
    <w:p w14:paraId="49C8A2DE" w14:textId="7AD4640D" w:rsidR="00F418F5" w:rsidRDefault="00F418F5" w:rsidP="00F418F5">
      <w:r>
        <w:t xml:space="preserve">46. </w:t>
      </w:r>
      <w:r>
        <w:fldChar w:fldCharType="begin"/>
      </w:r>
      <w:r w:rsidR="002A437D">
        <w:instrText xml:space="preserve"> ADDIN EN.CITE &lt;EndNote&gt;&lt;Cite&gt;&lt;Author&gt;Li&lt;/Author&gt;&lt;Year&gt;2020&lt;/Year&gt;&lt;RecNum&gt;37246&lt;/RecNum&gt;&lt;DisplayText&gt;&lt;style face="superscript"&gt;287&lt;/style&gt;&lt;/DisplayText&gt;&lt;record&gt;&lt;rec-number&gt;37246&lt;/rec-number&gt;&lt;foreign-keys&gt;&lt;key app="EN" db-id="r5ret2dtz5zsdced22nvf9tg0rrv0trsv2w9" timestamp="1630880538"&gt;37246&lt;/key&gt;&lt;/foreign-keys&gt;&lt;ref-type name="Journal Article"&gt;17&lt;/ref-type&gt;&lt;contributors&gt;&lt;authors&gt;&lt;author&gt;Li, Yao&lt;/author&gt;&lt;author&gt;Liu, Nan&lt;/author&gt;&lt;author&gt;Zhang, Tao&lt;/author&gt;&lt;author&gt;Wang, Binbin&lt;/author&gt;&lt;author&gt;Wang, Yan&lt;/author&gt;&lt;author&gt;Wang, Lanyun&lt;/author&gt;&lt;author&gt;Wei, Jianping&lt;/author&gt;&lt;/authors&gt;&lt;/contributors&gt;&lt;titles&gt;&lt;title&gt;Highly microporous nitrogen-doped carbons from anthracite for effective CO2 capture and CO2/CH4 separation&lt;/title&gt;&lt;secondary-title&gt;Energy&lt;/secondary-title&gt;&lt;/titles&gt;&lt;periodical&gt;&lt;full-title&gt;Energy&lt;/full-title&gt;&lt;/periodical&gt;&lt;volume&gt;211&lt;/volume&gt;&lt;section&gt;118561&lt;/section&gt;&lt;dates&gt;&lt;year&gt;2020&lt;/year&gt;&lt;/dates&gt;&lt;isbn&gt;03605442&lt;/isbn&gt;&lt;urls&gt;&lt;/urls&gt;&lt;electronic-resource-num&gt;10.1016/j.energy.2020.118561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87</w:t>
      </w:r>
      <w:r>
        <w:fldChar w:fldCharType="end"/>
      </w:r>
    </w:p>
    <w:p w14:paraId="311CFC03" w14:textId="17E17DCB" w:rsidR="00F418F5" w:rsidRDefault="00F418F5" w:rsidP="00F418F5">
      <w:r>
        <w:t xml:space="preserve">47. </w:t>
      </w:r>
      <w:r>
        <w:fldChar w:fldCharType="begin"/>
      </w:r>
      <w:r w:rsidR="002A437D">
        <w:instrText xml:space="preserve"> ADDIN EN.CITE &lt;EndNote&gt;&lt;Cite&gt;&lt;Author&gt;Stelitano&lt;/Author&gt;&lt;Year&gt;2018&lt;/Year&gt;&lt;RecNum&gt;37266&lt;/RecNum&gt;&lt;DisplayText&gt;&lt;style face="superscript"&gt;288&lt;/style&gt;&lt;/DisplayText&gt;&lt;record&gt;&lt;rec-number&gt;37266&lt;/rec-number&gt;&lt;foreign-keys&gt;&lt;key app="EN" db-id="r5ret2dtz5zsdced22nvf9tg0rrv0trsv2w9" timestamp="1630880630"&gt;37266&lt;/key&gt;&lt;/foreign-keys&gt;&lt;ref-type name="Journal Article"&gt;17&lt;/ref-type&gt;&lt;contributors&gt;&lt;authors&gt;&lt;author&gt;Stelitano, Sara&lt;/author&gt;&lt;author&gt;Conte, Giuseppe&lt;/author&gt;&lt;author&gt;Policicchio, Alfonso&lt;/author&gt;&lt;author&gt;Aloise, Alfredo&lt;/author&gt;&lt;author&gt;Desiderio, Giovanni&lt;/author&gt;&lt;author&gt;Agostino, Raffaele G.&lt;/author&gt;&lt;/authors&gt;&lt;/contributors&gt;&lt;titles&gt;&lt;title&gt;Low Pressure Methane Storage in Pinecone-Derived Activated Carbons&lt;/title&gt;&lt;secondary-title&gt;Energy &amp;amp; Fuels&lt;/secondary-title&gt;&lt;/titles&gt;&lt;periodical&gt;&lt;full-title&gt;Energy &amp;amp; Fuels&lt;/full-title&gt;&lt;/periodical&gt;&lt;pages&gt;10891-10897&lt;/pages&gt;&lt;volume&gt;32&lt;/volume&gt;&lt;number&gt;10&lt;/number&gt;&lt;section&gt;10891&lt;/section&gt;&lt;dates&gt;&lt;year&gt;2018&lt;/year&gt;&lt;/dates&gt;&lt;isbn&gt;0887-0624&amp;#xD;1520-5029&lt;/isbn&gt;&lt;urls&gt;&lt;/urls&gt;&lt;electronic-resource-num&gt;10.1021/acs.energyfuels.8b02627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88</w:t>
      </w:r>
      <w:r>
        <w:fldChar w:fldCharType="end"/>
      </w:r>
    </w:p>
    <w:p w14:paraId="3FFCBF01" w14:textId="78380116" w:rsidR="00F418F5" w:rsidRDefault="00F418F5" w:rsidP="00F418F5">
      <w:r>
        <w:t xml:space="preserve">48. </w:t>
      </w:r>
      <w:r>
        <w:fldChar w:fldCharType="begin"/>
      </w:r>
      <w:r w:rsidR="002A437D">
        <w:instrText xml:space="preserve"> ADDIN EN.CITE &lt;EndNote&gt;&lt;Cite&gt;&lt;Author&gt;Guan&lt;/Author&gt;&lt;Year&gt;2011&lt;/Year&gt;&lt;RecNum&gt;37243&lt;/RecNum&gt;&lt;DisplayText&gt;&lt;style face="superscript"&gt;289&lt;/style&gt;&lt;/DisplayText&gt;&lt;record&gt;&lt;rec-number&gt;37243&lt;/rec-number&gt;&lt;foreign-keys&gt;&lt;key app="EN" db-id="r5ret2dtz5zsdced22nvf9tg0rrv0trsv2w9" timestamp="1630880528"&gt;37243&lt;/key&gt;&lt;/foreign-keys&gt;&lt;ref-type name="Journal Article"&gt;17&lt;/ref-type&gt;&lt;contributors&gt;&lt;authors&gt;&lt;author&gt;Guan, C.&lt;/author&gt;&lt;author&gt;Loo, Leslie S.&lt;/author&gt;&lt;author&gt;Wang, K.&lt;/author&gt;&lt;author&gt;Yang, C.&lt;/author&gt;&lt;/authors&gt;&lt;/contributors&gt;&lt;titles&gt;&lt;title&gt;Methane storage in carbon pellets prepared via a binderless method&lt;/title&gt;&lt;secondary-title&gt;Energy Conversion and Management&lt;/secondary-title&gt;&lt;/titles&gt;&lt;periodical&gt;&lt;full-title&gt;Energy Conversion and Management&lt;/full-title&gt;&lt;abbr-1&gt;Energy Convers. Manage.&lt;/abbr-1&gt;&lt;abbr-2&gt;Energy Convers Manage&lt;/abbr-2&gt;&lt;/periodical&gt;&lt;pages&gt;1258-1262&lt;/pages&gt;&lt;volume&gt;52&lt;/volume&gt;&lt;number&gt;2&lt;/number&gt;&lt;section&gt;1258&lt;/section&gt;&lt;dates&gt;&lt;year&gt;2011&lt;/year&gt;&lt;/dates&gt;&lt;isbn&gt;01968904&lt;/isbn&gt;&lt;urls&gt;&lt;/urls&gt;&lt;electronic-resource-num&gt;10.1016/j.enconman.2010.09.022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89</w:t>
      </w:r>
      <w:r>
        <w:fldChar w:fldCharType="end"/>
      </w:r>
    </w:p>
    <w:p w14:paraId="5E3860E1" w14:textId="68C69A02" w:rsidR="00F418F5" w:rsidRDefault="00F418F5" w:rsidP="00F418F5">
      <w:r>
        <w:t xml:space="preserve">49. </w:t>
      </w:r>
      <w:r>
        <w:fldChar w:fldCharType="begin"/>
      </w:r>
      <w:r w:rsidR="002A437D">
        <w:instrText xml:space="preserve"> ADDIN EN.CITE &lt;EndNote&gt;&lt;Cite&gt;&lt;Author&gt;Gutlein&lt;/Author&gt;&lt;Year&gt;2015&lt;/Year&gt;&lt;RecNum&gt;37286&lt;/RecNum&gt;&lt;DisplayText&gt;&lt;style face="superscript"&gt;290&lt;/style&gt;&lt;/DisplayText&gt;&lt;record&gt;&lt;rec-number&gt;37286&lt;/rec-number&gt;&lt;foreign-keys&gt;&lt;key app="EN" db-id="r5ret2dtz5zsdced22nvf9tg0rrv0trsv2w9" timestamp="1630880718"&gt;37286&lt;/key&gt;&lt;/foreign-keys&gt;&lt;ref-type name="Journal Article"&gt;17&lt;/ref-type&gt;&lt;contributors&gt;&lt;authors&gt;&lt;author&gt;Gutlein, S.&lt;/author&gt;&lt;author&gt;Burkard, C.&lt;/author&gt;&lt;author&gt;Zeilinger, J.&lt;/author&gt;&lt;author&gt;Niedermaier, M.&lt;/author&gt;&lt;author&gt;Klumpp, M.&lt;/author&gt;&lt;author&gt;Kolb, V.&lt;/author&gt;&lt;author&gt;Jess, A.&lt;/author&gt;&lt;author&gt;Etzold, B. J.&lt;/author&gt;&lt;/authors&gt;&lt;/contributors&gt;&lt;auth-address&gt;Friedrich-Alexander-Universitat Erlangen-Nurnberg (FAU), Lehrstuhl Chemische Reaktionstechnik, Egerlandstrasse 3, 91058 Erlangen, Germany.&lt;/auth-address&gt;&lt;titles&gt;&lt;title&gt;A feasible way to remove the heat during adsorptive methane storage&lt;/title&gt;&lt;secondary-title&gt;Environ Sci Technol&lt;/secondary-title&gt;&lt;/titles&gt;&lt;periodical&gt;&lt;full-title&gt;Environmental Science and Technology&lt;/full-title&gt;&lt;abbr-1&gt;Environ. Sci. Technol.&lt;/abbr-1&gt;&lt;abbr-2&gt;Environ Sci Technol&lt;/abbr-2&gt;&lt;/periodical&gt;&lt;pages&gt;672-8&lt;/pages&gt;&lt;volume&gt;49&lt;/volume&gt;&lt;number&gt;1&lt;/number&gt;&lt;edition&gt;2014/12/09&lt;/edition&gt;&lt;keywords&gt;&lt;keyword&gt;Adsorption&lt;/keyword&gt;&lt;keyword&gt;Cold Temperature&lt;/keyword&gt;&lt;keyword&gt;Computer Simulation&lt;/keyword&gt;&lt;keyword&gt;Feasibility Studies&lt;/keyword&gt;&lt;keyword&gt;Gases/analysis/chemistry&lt;/keyword&gt;&lt;keyword&gt;*Hot Temperature&lt;/keyword&gt;&lt;keyword&gt;Methane/*analysis/chemistry&lt;/keyword&gt;&lt;keyword&gt;Reproducibility of Results&lt;/keyword&gt;&lt;/keywords&gt;&lt;dates&gt;&lt;year&gt;2015&lt;/year&gt;&lt;pub-dates&gt;&lt;date&gt;Jan 6&lt;/date&gt;&lt;/pub-dates&gt;&lt;/dates&gt;&lt;isbn&gt;1520-5851 (Electronic)&amp;#xD;0013-936X (Linking)&lt;/isbn&gt;&lt;accession-num&gt;25485691&lt;/accession-num&gt;&lt;urls&gt;&lt;related-urls&gt;&lt;url&gt;https://www.ncbi.nlm.nih.gov/pubmed/25485691&lt;/url&gt;&lt;/related-urls&gt;&lt;/urls&gt;&lt;electronic-resource-num&gt;10.1021/es504141t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90</w:t>
      </w:r>
      <w:r>
        <w:fldChar w:fldCharType="end"/>
      </w:r>
    </w:p>
    <w:p w14:paraId="33E97793" w14:textId="7A1D97AF" w:rsidR="00F418F5" w:rsidRDefault="00F418F5" w:rsidP="00F418F5">
      <w:r>
        <w:t xml:space="preserve">50. </w:t>
      </w:r>
      <w:r>
        <w:fldChar w:fldCharType="begin"/>
      </w:r>
      <w:r w:rsidR="002A437D">
        <w:instrText xml:space="preserve"> ADDIN EN.CITE &lt;EndNote&gt;&lt;Cite&gt;&lt;Author&gt;Luo&lt;/Author&gt;&lt;Year&gt;2014&lt;/Year&gt;&lt;RecNum&gt;37234&lt;/RecNum&gt;&lt;DisplayText&gt;&lt;style face="superscript"&gt;291&lt;/style&gt;&lt;/DisplayText&gt;&lt;record&gt;&lt;rec-number&gt;37234&lt;/rec-number&gt;&lt;foreign-keys&gt;&lt;key app="EN" db-id="r5ret2dtz5zsdced22nvf9tg0rrv0trsv2w9" timestamp="1630880494"&gt;37234&lt;/key&gt;&lt;/foreign-keys&gt;&lt;ref-type name="Journal Article"&gt;17&lt;/ref-type&gt;&lt;contributors&gt;&lt;authors&gt;&lt;author&gt;Luo, Jingjie&lt;/author&gt;&lt;author&gt;Liu, Yuefeng&lt;/author&gt;&lt;author&gt;Sun, Wenjing&lt;/author&gt;&lt;author&gt;Jiang, Chengfa&lt;/author&gt;&lt;author&gt;Xie, Heping&lt;/author&gt;&lt;author&gt;Chu, Wei&lt;/author&gt;&lt;/authors&gt;&lt;/contributors&gt;&lt;titles&gt;&lt;title&gt;Influence of structural parameters on methane adsorption over activated carbon: Evaluation by using D–A model&lt;/title&gt;&lt;secondary-title&gt;Fuel&lt;/secondary-title&gt;&lt;/titles&gt;&lt;periodical&gt;&lt;full-title&gt;Fuel&lt;/full-title&gt;&lt;/periodical&gt;&lt;pages&gt;241-247&lt;/pages&gt;&lt;volume&gt;123&lt;/volume&gt;&lt;section&gt;241&lt;/section&gt;&lt;dates&gt;&lt;year&gt;2014&lt;/year&gt;&lt;/dates&gt;&lt;isbn&gt;00162361&lt;/isbn&gt;&lt;urls&gt;&lt;/urls&gt;&lt;electronic-resource-num&gt;10.1016/j.fuel.2014.01.053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91</w:t>
      </w:r>
      <w:r>
        <w:fldChar w:fldCharType="end"/>
      </w:r>
    </w:p>
    <w:p w14:paraId="1E9D0218" w14:textId="1B02DE95" w:rsidR="00F418F5" w:rsidRDefault="00F418F5" w:rsidP="00F418F5">
      <w:r>
        <w:t xml:space="preserve">51. </w:t>
      </w:r>
      <w:r>
        <w:fldChar w:fldCharType="begin"/>
      </w:r>
      <w:r w:rsidR="002A437D">
        <w:instrText xml:space="preserve"> ADDIN EN.CITE &lt;EndNote&gt;&lt;Cite&gt;&lt;Author&gt;Wu&lt;/Author&gt;&lt;Year&gt;2018&lt;/Year&gt;&lt;RecNum&gt;37236&lt;/RecNum&gt;&lt;DisplayText&gt;&lt;style face="superscript"&gt;292&lt;/style&gt;&lt;/DisplayText&gt;&lt;record&gt;&lt;rec-number&gt;37236&lt;/rec-number&gt;&lt;foreign-keys&gt;&lt;key app="EN" db-id="r5ret2dtz5zsdced22nvf9tg0rrv0trsv2w9" timestamp="1630880501"&gt;37236&lt;/key&gt;&lt;/foreign-keys&gt;&lt;ref-type name="Journal Article"&gt;17&lt;/ref-type&gt;&lt;contributors&gt;&lt;authors&gt;&lt;author&gt;Wu, Yaqi&lt;/author&gt;&lt;author&gt;Chen, Zhaoan&lt;/author&gt;&lt;author&gt;Liu, Yanan&lt;/author&gt;&lt;author&gt;Xu, Yunpeng&lt;/author&gt;&lt;author&gt;Liu, Zhongmin&lt;/author&gt;&lt;/authors&gt;&lt;/contributors&gt;&lt;titles&gt;&lt;title&gt;One step synthesis of N-doped activated carbons derived from sustainable microalgae-NaAlg composites for CO2 and CH4 adsorption&lt;/title&gt;&lt;secondary-title&gt;Fuel&lt;/secondary-title&gt;&lt;/titles&gt;&lt;periodical&gt;&lt;full-title&gt;Fuel&lt;/full-title&gt;&lt;/periodical&gt;&lt;pages&gt;574-581&lt;/pages&gt;&lt;volume&gt;233&lt;/volume&gt;&lt;section&gt;574&lt;/section&gt;&lt;dates&gt;&lt;year&gt;2018&lt;/year&gt;&lt;/dates&gt;&lt;isbn&gt;00162361&lt;/isbn&gt;&lt;urls&gt;&lt;/urls&gt;&lt;electronic-resource-num&gt;10.1016/j.fuel.2018.06.094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92</w:t>
      </w:r>
      <w:r>
        <w:fldChar w:fldCharType="end"/>
      </w:r>
    </w:p>
    <w:p w14:paraId="08661555" w14:textId="33A2299A" w:rsidR="00F418F5" w:rsidRDefault="00F418F5" w:rsidP="00F418F5">
      <w:r>
        <w:t xml:space="preserve">52. </w:t>
      </w:r>
      <w:r>
        <w:fldChar w:fldCharType="begin"/>
      </w:r>
      <w:r w:rsidR="002A437D">
        <w:instrText xml:space="preserve"> ADDIN EN.CITE &lt;EndNote&gt;&lt;Cite&gt;&lt;Author&gt;Álvarez-Gutiérrez&lt;/Author&gt;&lt;Year&gt;2016&lt;/Year&gt;&lt;RecNum&gt;37308&lt;/RecNum&gt;&lt;DisplayText&gt;&lt;style face="superscript"&gt;293&lt;/style&gt;&lt;/DisplayText&gt;&lt;record&gt;&lt;rec-number&gt;37308&lt;/rec-number&gt;&lt;foreign-keys&gt;&lt;key app="EN" db-id="r5ret2dtz5zsdced22nvf9tg0rrv0trsv2w9" timestamp="1630893213"&gt;37308&lt;/key&gt;&lt;/foreign-keys&gt;&lt;ref-type name="Journal Article"&gt;17&lt;/ref-type&gt;&lt;contributors&gt;&lt;authors&gt;&lt;author&gt;Álvarez-Gutiérrez, N.&lt;/author&gt;&lt;author&gt;Gil, M. V.&lt;/author&gt;&lt;author&gt;Rubiera, F.&lt;/author&gt;&lt;author&gt;Pevida, C.&lt;/author&gt;&lt;/authors&gt;&lt;/contributors&gt;&lt;titles&gt;&lt;title&gt;Adsorption performance indicators for the CO2/CH4 separation: Application to biomass-based activated carbons&lt;/title&gt;&lt;secondary-title&gt;Fuel Processing Technology&lt;/secondary-title&gt;&lt;/titles&gt;&lt;periodical&gt;&lt;full-title&gt;Fuel Processing Technology&lt;/full-title&gt;&lt;abbr-1&gt;Fuel Process. Technol.&lt;/abbr-1&gt;&lt;abbr-2&gt;Fuel Process Technol&lt;/abbr-2&gt;&lt;/periodical&gt;&lt;pages&gt;361-369&lt;/pages&gt;&lt;volume&gt;142&lt;/volume&gt;&lt;section&gt;361&lt;/section&gt;&lt;dates&gt;&lt;year&gt;2016&lt;/year&gt;&lt;/dates&gt;&lt;isbn&gt;03783820&lt;/isbn&gt;&lt;urls&gt;&lt;/urls&gt;&lt;electronic-resource-num&gt;10.1016/j.fuproc.2015.10.038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93</w:t>
      </w:r>
      <w:r>
        <w:fldChar w:fldCharType="end"/>
      </w:r>
    </w:p>
    <w:p w14:paraId="4F4D23B6" w14:textId="4195D9D6" w:rsidR="00F418F5" w:rsidRDefault="00F418F5" w:rsidP="00F418F5">
      <w:r>
        <w:t xml:space="preserve">53. </w:t>
      </w:r>
      <w:r>
        <w:fldChar w:fldCharType="begin"/>
      </w:r>
      <w:r w:rsidR="002A437D">
        <w:instrText xml:space="preserve"> ADDIN EN.CITE &lt;EndNote&gt;&lt;Cite&gt;&lt;Author&gt;Ke&lt;/Author&gt;&lt;Year&gt;2021&lt;/Year&gt;&lt;RecNum&gt;37267&lt;/RecNum&gt;&lt;DisplayText&gt;&lt;style face="superscript"&gt;294&lt;/style&gt;&lt;/DisplayText&gt;&lt;record&gt;&lt;rec-number&gt;37267&lt;/rec-number&gt;&lt;foreign-keys&gt;&lt;key app="EN" db-id="r5ret2dtz5zsdced22nvf9tg0rrv0trsv2w9" timestamp="1630880634"&gt;37267&lt;/key&gt;&lt;/foreign-keys&gt;&lt;ref-type name="Journal Article"&gt;17&lt;/ref-type&gt;&lt;contributors&gt;&lt;authors&gt;&lt;author&gt;Ke, Zhanfan&lt;/author&gt;&lt;author&gt;Xiao, Huiyu&lt;/author&gt;&lt;author&gt;Wen, Yijing&lt;/author&gt;&lt;author&gt;Du, Shengjun&lt;/author&gt;&lt;author&gt;Zhou, Xin&lt;/author&gt;&lt;author&gt;Xiao, Jing&lt;/author&gt;&lt;author&gt;Li, Zhong&lt;/author&gt;&lt;/authors&gt;&lt;/contributors&gt;&lt;titles&gt;&lt;title&gt;Adsorption Property of Starch-Based Microporous Carbon Materials with High Selectivity and Uptake for C1/C2/C3 Separation&lt;/title&gt;&lt;secondary-title&gt;Industrial &amp;amp; Engineering Chemistry Research&lt;/secondary-title&gt;&lt;/titles&gt;&lt;periodical&gt;&lt;full-title&gt;Industrial &amp;amp; engineering chemistry research&lt;/full-title&gt;&lt;/periodical&gt;&lt;pages&gt;4668-4676&lt;/pages&gt;&lt;volume&gt;60&lt;/volume&gt;&lt;number&gt;12&lt;/number&gt;&lt;section&gt;4668&lt;/section&gt;&lt;dates&gt;&lt;year&gt;2021&lt;/year&gt;&lt;/dates&gt;&lt;isbn&gt;0888-5885&amp;#xD;1520-5045&lt;/isbn&gt;&lt;urls&gt;&lt;/urls&gt;&lt;electronic-resource-num&gt;10.1021/acs.iecr.0c05916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94</w:t>
      </w:r>
      <w:r>
        <w:fldChar w:fldCharType="end"/>
      </w:r>
    </w:p>
    <w:p w14:paraId="5D5FE20B" w14:textId="14864DDE" w:rsidR="00F418F5" w:rsidRDefault="00F418F5" w:rsidP="00F418F5">
      <w:r>
        <w:t xml:space="preserve">54. </w:t>
      </w:r>
      <w:r>
        <w:fldChar w:fldCharType="begin"/>
      </w:r>
      <w:r w:rsidR="002A437D">
        <w:instrText xml:space="preserve"> ADDIN EN.CITE &lt;EndNote&gt;&lt;Cite&gt;&lt;Author&gt;Yang&lt;/Author&gt;&lt;Year&gt;2014&lt;/Year&gt;&lt;RecNum&gt;37264&lt;/RecNum&gt;&lt;DisplayText&gt;&lt;style face="superscript"&gt;295&lt;/style&gt;&lt;/DisplayText&gt;&lt;record&gt;&lt;rec-number&gt;37264&lt;/rec-number&gt;&lt;foreign-keys&gt;&lt;key app="EN" db-id="r5ret2dtz5zsdced22nvf9tg0rrv0trsv2w9" timestamp="1630880602"&gt;37264&lt;/key&gt;&lt;/foreign-keys&gt;&lt;ref-type name="Journal Article"&gt;17&lt;/ref-type&gt;&lt;contributors&gt;&lt;authors&gt;&lt;author&gt;Yang, Wen&lt;/author&gt;&lt;author&gt;Feng, Yanyan&lt;/author&gt;&lt;author&gt;Chu, Wei&lt;/author&gt;&lt;/authors&gt;&lt;/contributors&gt;&lt;titles&gt;&lt;title&gt;Comparative Study of Textural Characteristics on Methane Adsorption for Carbon Spheres Produced by CO2Activation&lt;/title&gt;&lt;secondary-title&gt;International Journal of Chemical Engineering&lt;/secondary-title&gt;&lt;/titles&gt;&lt;periodical&gt;&lt;full-title&gt;International Journal of Chemical Engineering&lt;/full-title&gt;&lt;/periodical&gt;&lt;pages&gt;1-7&lt;/pages&gt;&lt;volume&gt;2014&lt;/volume&gt;&lt;section&gt;1&lt;/section&gt;&lt;dates&gt;&lt;year&gt;2014&lt;/year&gt;&lt;/dates&gt;&lt;isbn&gt;1687-806X&amp;#xD;1687-8078&lt;/isbn&gt;&lt;urls&gt;&lt;/urls&gt;&lt;electronic-resource-num&gt;10.1155/2014/916913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95</w:t>
      </w:r>
      <w:r>
        <w:fldChar w:fldCharType="end"/>
      </w:r>
    </w:p>
    <w:p w14:paraId="426FB389" w14:textId="582EEF5F" w:rsidR="00F418F5" w:rsidRDefault="00F418F5" w:rsidP="00F418F5">
      <w:r>
        <w:t xml:space="preserve">55. </w:t>
      </w:r>
      <w:r>
        <w:fldChar w:fldCharType="begin"/>
      </w:r>
      <w:r w:rsidR="002A437D">
        <w:instrText xml:space="preserve"> ADDIN EN.CITE &lt;EndNote&gt;&lt;Cite&gt;&lt;Author&gt;Conte&lt;/Author&gt;&lt;Year&gt;2020&lt;/Year&gt;&lt;RecNum&gt;37241&lt;/RecNum&gt;&lt;DisplayText&gt;&lt;style face="superscript"&gt;296&lt;/style&gt;&lt;/DisplayText&gt;&lt;record&gt;&lt;rec-number&gt;37241&lt;/rec-number&gt;&lt;foreign-keys&gt;&lt;key app="EN" db-id="r5ret2dtz5zsdced22nvf9tg0rrv0trsv2w9" timestamp="1630880521"&gt;37241&lt;/key&gt;&lt;/foreign-keys&gt;&lt;ref-type name="Journal Article"&gt;17&lt;/ref-type&gt;&lt;contributors&gt;&lt;authors&gt;&lt;author&gt;Conte, Giuseppe&lt;/author&gt;&lt;author&gt;Stelitano, Sara&lt;/author&gt;&lt;author&gt;Policicchio, Alfonso&lt;/author&gt;&lt;author&gt;Minuto, Francesco Demetrio&lt;/author&gt;&lt;author&gt;Lazzaroli, Victor&lt;/author&gt;&lt;author&gt;Galiano, Francesco&lt;/author&gt;&lt;author&gt;Agostino, Raffaele G.&lt;/author&gt;&lt;/authors&gt;&lt;/contributors&gt;&lt;titles&gt;&lt;title&gt;Assessment of activated carbon fibers from commercial Kevlar® as nanostructured material for gas storage: Effect of activation procedure and adsorption of CO2 and CH4&lt;/title&gt;&lt;secondary-title&gt;Journal of Analytical and Applied Pyrolysis&lt;/secondary-title&gt;&lt;/titles&gt;&lt;periodical&gt;&lt;full-title&gt;Journal of Analytical and Applied Pyrolysis&lt;/full-title&gt;&lt;abbr-1&gt;J. Anal. Appl. Pyrolysis&lt;/abbr-1&gt;&lt;abbr-2&gt;J Anal Appl Pyrolysis&lt;/abbr-2&gt;&lt;/periodical&gt;&lt;volume&gt;152&lt;/volume&gt;&lt;section&gt;104974&lt;/section&gt;&lt;dates&gt;&lt;year&gt;2020&lt;/year&gt;&lt;/dates&gt;&lt;isbn&gt;01652370&lt;/isbn&gt;&lt;urls&gt;&lt;/urls&gt;&lt;electronic-resource-num&gt;10.1016/j.jaap.2020.104974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96</w:t>
      </w:r>
      <w:r>
        <w:fldChar w:fldCharType="end"/>
      </w:r>
    </w:p>
    <w:p w14:paraId="52476C0E" w14:textId="7E268933" w:rsidR="00F418F5" w:rsidRDefault="00F418F5" w:rsidP="00F418F5">
      <w:r>
        <w:lastRenderedPageBreak/>
        <w:t xml:space="preserve">56. </w:t>
      </w:r>
      <w:r>
        <w:fldChar w:fldCharType="begin"/>
      </w:r>
      <w:r w:rsidR="002A437D">
        <w:instrText xml:space="preserve"> ADDIN EN.CITE &lt;EndNote&gt;&lt;Cite&gt;&lt;Author&gt;Lee&lt;/Author&gt;&lt;Year&gt;2007&lt;/Year&gt;&lt;RecNum&gt;37290&lt;/RecNum&gt;&lt;DisplayText&gt;&lt;style face="superscript"&gt;297&lt;/style&gt;&lt;/DisplayText&gt;&lt;record&gt;&lt;rec-number&gt;37290&lt;/rec-number&gt;&lt;foreign-keys&gt;&lt;key app="EN" db-id="r5ret2dtz5zsdced22nvf9tg0rrv0trsv2w9" timestamp="1630880728"&gt;37290&lt;/key&gt;&lt;/foreign-keys&gt;&lt;ref-type name="Journal Article"&gt;17&lt;/ref-type&gt;&lt;contributors&gt;&lt;authors&gt;&lt;author&gt;Jae-Wook Lee&lt;/author&gt;&lt;author&gt;M. S. Balathanigaimani&lt;/author&gt;&lt;author&gt;Hyun-Chul Kang&lt;/author&gt;&lt;author&gt;Wang-Geun Shim&lt;/author&gt;&lt;author&gt;Chan Kim&lt;/author&gt;&lt;author&gt;Hee Moon&lt;/author&gt;&lt;/authors&gt;&lt;/contributors&gt;&lt;titles&gt;&lt;title&gt;Methane Storage on Phenol-Based Activated Carbons at (293.15, 303.15, and 313.15) K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dates&gt;&lt;year&gt;2007&lt;/year&gt;&lt;/dates&gt;&lt;urls&gt;&lt;/urls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97</w:t>
      </w:r>
      <w:r>
        <w:fldChar w:fldCharType="end"/>
      </w:r>
    </w:p>
    <w:p w14:paraId="19093466" w14:textId="4065A963" w:rsidR="00F418F5" w:rsidRDefault="00F418F5" w:rsidP="00F418F5">
      <w:r>
        <w:t xml:space="preserve">57. </w:t>
      </w:r>
      <w:r>
        <w:fldChar w:fldCharType="begin"/>
      </w:r>
      <w:r w:rsidR="002A437D">
        <w:instrText xml:space="preserve"> ADDIN EN.CITE &lt;EndNote&gt;&lt;Cite&gt;&lt;Author&gt;Rahman&lt;/Author&gt;&lt;Year&gt;2010&lt;/Year&gt;&lt;RecNum&gt;37291&lt;/RecNum&gt;&lt;DisplayText&gt;&lt;style face="superscript"&gt;298&lt;/style&gt;&lt;/DisplayText&gt;&lt;record&gt;&lt;rec-number&gt;37291&lt;/rec-number&gt;&lt;foreign-keys&gt;&lt;key app="EN" db-id="r5ret2dtz5zsdced22nvf9tg0rrv0trsv2w9" timestamp="1630880729"&gt;37291&lt;/key&gt;&lt;/foreign-keys&gt;&lt;ref-type name="Journal Article"&gt;17&lt;/ref-type&gt;&lt;contributors&gt;&lt;authors&gt;&lt;author&gt;Kazi Afzalur Rahman&lt;/author&gt;&lt;author&gt;Wai Soong Loh&lt;/author&gt;&lt;author&gt;Hideharu Yanagi&lt;/author&gt;&lt;author&gt;Anutosh Chakraborty&lt;/author&gt;&lt;author&gt;Bidyut Baran Saha&lt;/author&gt;&lt;author&gt;Won Gee Chun&lt;/author&gt;&lt;author&gt;Kim Choon Ng&lt;/author&gt;&lt;/authors&gt;&lt;/contributors&gt;&lt;titles&gt;&lt;title&gt;Experimental Adsorption Isotherm of Methane onto Activated Carbon at Suband Supercritical Temperatures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dates&gt;&lt;year&gt;2010&lt;/year&gt;&lt;/dates&gt;&lt;urls&gt;&lt;/urls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98</w:t>
      </w:r>
      <w:r>
        <w:fldChar w:fldCharType="end"/>
      </w:r>
    </w:p>
    <w:p w14:paraId="112BE255" w14:textId="03126BB2" w:rsidR="00F418F5" w:rsidRDefault="00F418F5" w:rsidP="00F418F5">
      <w:r>
        <w:t xml:space="preserve">58. </w:t>
      </w:r>
      <w:r>
        <w:fldChar w:fldCharType="begin"/>
      </w:r>
      <w:r w:rsidR="002A437D">
        <w:instrText xml:space="preserve"> ADDIN EN.CITE &lt;EndNote&gt;&lt;Cite&gt;&lt;Author&gt;Mu&lt;/Author&gt;&lt;Year&gt;2011&lt;/Year&gt;&lt;RecNum&gt;37292&lt;/RecNum&gt;&lt;DisplayText&gt;&lt;style face="superscript"&gt;299&lt;/style&gt;&lt;/DisplayText&gt;&lt;record&gt;&lt;rec-number&gt;37292&lt;/rec-number&gt;&lt;foreign-keys&gt;&lt;key app="EN" db-id="r5ret2dtz5zsdced22nvf9tg0rrv0trsv2w9" timestamp="1630880732"&gt;37292&lt;/key&gt;&lt;/foreign-keys&gt;&lt;ref-type name="Journal Article"&gt;17&lt;/ref-type&gt;&lt;contributors&gt;&lt;authors&gt;&lt;author&gt;Mu, Bin&lt;/author&gt;&lt;author&gt;Walton, Krista S.&lt;/author&gt;&lt;/authors&gt;&lt;/contributors&gt;&lt;titles&gt;&lt;title&gt;High-Pressure Adsorption Equilibrium of CO2, CH4, and CO on an Impregnated Activated Carbon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pages&gt;390-397&lt;/pages&gt;&lt;volume&gt;56&lt;/volume&gt;&lt;number&gt;3&lt;/number&gt;&lt;section&gt;390&lt;/section&gt;&lt;dates&gt;&lt;year&gt;2011&lt;/year&gt;&lt;/dates&gt;&lt;isbn&gt;0021-9568&amp;#xD;1520-5134&lt;/isbn&gt;&lt;urls&gt;&lt;/urls&gt;&lt;electronic-resource-num&gt;10.1021/je1007668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299</w:t>
      </w:r>
      <w:r>
        <w:fldChar w:fldCharType="end"/>
      </w:r>
    </w:p>
    <w:p w14:paraId="5B968FF9" w14:textId="18A16900" w:rsidR="00F418F5" w:rsidRDefault="00F418F5" w:rsidP="00F418F5">
      <w:r>
        <w:t xml:space="preserve">59. </w:t>
      </w:r>
      <w:r>
        <w:fldChar w:fldCharType="begin"/>
      </w:r>
      <w:r w:rsidR="002A437D">
        <w:instrText xml:space="preserve"> ADDIN EN.CITE &lt;EndNote&gt;&lt;Cite&gt;&lt;Author&gt;Wu&lt;/Author&gt;&lt;Year&gt;2015&lt;/Year&gt;&lt;RecNum&gt;37269&lt;/RecNum&gt;&lt;DisplayText&gt;&lt;style face="superscript"&gt;300&lt;/style&gt;&lt;/DisplayText&gt;&lt;record&gt;&lt;rec-number&gt;37269&lt;/rec-number&gt;&lt;foreign-keys&gt;&lt;key app="EN" db-id="r5ret2dtz5zsdced22nvf9tg0rrv0trsv2w9" timestamp="1630880641"&gt;37269&lt;/key&gt;&lt;/foreign-keys&gt;&lt;ref-type name="Journal Article"&gt;17&lt;/ref-type&gt;&lt;contributors&gt;&lt;authors&gt;&lt;author&gt;Wu, Yi-Jiang&lt;/author&gt;&lt;author&gt;Yang, Ying&lt;/author&gt;&lt;author&gt;Kong, Xiang-Ming&lt;/author&gt;&lt;author&gt;Li, Ping&lt;/author&gt;&lt;author&gt;Yu, Jian-Guo&lt;/author&gt;&lt;author&gt;Ribeiro, Ana M.&lt;/author&gt;&lt;author&gt;Rodrigues, Alirio E.&lt;/author&gt;&lt;/authors&gt;&lt;/contributors&gt;&lt;titles&gt;&lt;title&gt;Adsorption of Pure and Binary CO2, CH4, and N2 Gas Components on Activated Carbon Beads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pages&gt;2684-2693&lt;/pages&gt;&lt;volume&gt;60&lt;/volume&gt;&lt;number&gt;9&lt;/number&gt;&lt;section&gt;2684&lt;/section&gt;&lt;dates&gt;&lt;year&gt;2015&lt;/year&gt;&lt;/dates&gt;&lt;isbn&gt;0021-9568&amp;#xD;1520-5134&lt;/isbn&gt;&lt;urls&gt;&lt;/urls&gt;&lt;electronic-resource-num&gt;10.1021/acs.jced.5b00321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00</w:t>
      </w:r>
      <w:r>
        <w:fldChar w:fldCharType="end"/>
      </w:r>
    </w:p>
    <w:p w14:paraId="3A1E2D08" w14:textId="12706A7A" w:rsidR="00F418F5" w:rsidRDefault="00F418F5" w:rsidP="00F418F5">
      <w:r>
        <w:t xml:space="preserve">60. </w:t>
      </w:r>
      <w:r>
        <w:fldChar w:fldCharType="begin"/>
      </w:r>
      <w:r w:rsidR="002A437D">
        <w:instrText xml:space="preserve"> ADDIN EN.CITE &lt;EndNote&gt;&lt;Cite&gt;&lt;Author&gt;Yi&lt;/Author&gt;&lt;Year&gt;2015&lt;/Year&gt;&lt;RecNum&gt;37294&lt;/RecNum&gt;&lt;DisplayText&gt;&lt;style face="superscript"&gt;301&lt;/style&gt;&lt;/DisplayText&gt;&lt;record&gt;&lt;rec-number&gt;37294&lt;/rec-number&gt;&lt;foreign-keys&gt;&lt;key app="EN" db-id="r5ret2dtz5zsdced22nvf9tg0rrv0trsv2w9" timestamp="1630880742"&gt;37294&lt;/key&gt;&lt;/foreign-keys&gt;&lt;ref-type name="Journal Article"&gt;17&lt;/ref-type&gt;&lt;contributors&gt;&lt;authors&gt;&lt;author&gt;Yi, Honghong&lt;/author&gt;&lt;author&gt;Li, Yundong&lt;/author&gt;&lt;author&gt;Tang, Xiaolong&lt;/author&gt;&lt;author&gt;Li, Fenrong&lt;/author&gt;&lt;author&gt;Li, Kai&lt;/author&gt;&lt;author&gt;Yuan, Qin&lt;/author&gt;&lt;author&gt;Sun, Xin&lt;/author&gt;&lt;/authors&gt;&lt;/contributors&gt;&lt;titles&gt;&lt;title&gt;Effect of the Adsorbent Pore Structure on the Separation of Carbon Dioxide and Methane Gas Mixtures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pages&gt;1388-1395&lt;/pages&gt;&lt;volume&gt;60&lt;/volume&gt;&lt;number&gt;5&lt;/number&gt;&lt;section&gt;1388&lt;/section&gt;&lt;dates&gt;&lt;year&gt;2015&lt;/year&gt;&lt;/dates&gt;&lt;isbn&gt;0021-9568&amp;#xD;1520-5134&lt;/isbn&gt;&lt;urls&gt;&lt;/urls&gt;&lt;electronic-resource-num&gt;10.1021/je501109q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01</w:t>
      </w:r>
      <w:r>
        <w:fldChar w:fldCharType="end"/>
      </w:r>
    </w:p>
    <w:p w14:paraId="32B26320" w14:textId="1B10ABAA" w:rsidR="00F418F5" w:rsidRDefault="00F418F5" w:rsidP="00F418F5">
      <w:r>
        <w:t xml:space="preserve">61. </w:t>
      </w:r>
      <w:r>
        <w:fldChar w:fldCharType="begin"/>
      </w:r>
      <w:r w:rsidR="002A437D">
        <w:instrText xml:space="preserve"> ADDIN EN.CITE &lt;EndNote&gt;&lt;Cite&gt;&lt;Author&gt;Contreras&lt;/Author&gt;&lt;Year&gt;2009&lt;/Year&gt;&lt;RecNum&gt;37288&lt;/RecNum&gt;&lt;DisplayText&gt;&lt;style face="superscript"&gt;302&lt;/style&gt;&lt;/DisplayText&gt;&lt;record&gt;&lt;rec-number&gt;37288&lt;/rec-number&gt;&lt;foreign-keys&gt;&lt;key app="EN" db-id="r5ret2dtz5zsdced22nvf9tg0rrv0trsv2w9" timestamp="1630880723"&gt;37288&lt;/key&gt;&lt;/foreign-keys&gt;&lt;ref-type name="Journal Article"&gt;17&lt;/ref-type&gt;&lt;contributors&gt;&lt;authors&gt;&lt;author&gt;Contreras, M.&lt;/author&gt;&lt;author&gt;Lagos, G.&lt;/author&gt;&lt;author&gt;Escalona, N.&lt;/author&gt;&lt;author&gt;Soto-Garrido, G.&lt;/author&gt;&lt;author&gt;Radovic, L. R.&lt;/author&gt;&lt;author&gt;Garcia, R.&lt;/author&gt;&lt;/authors&gt;&lt;/contributors&gt;&lt;titles&gt;&lt;title&gt;On the methane adsorption capacity of activated carbons: in search of a correlation with adsorbent properties&lt;/title&gt;&lt;secondary-title&gt;Journal of Chemical Technology &amp;amp; Biotechnology&lt;/secondary-title&gt;&lt;/titles&gt;&lt;periodical&gt;&lt;full-title&gt;Journal of Chemical Technology &amp;amp; Biotechnology&lt;/full-title&gt;&lt;/periodical&gt;&lt;pages&gt;1736-1741&lt;/pages&gt;&lt;volume&gt;84&lt;/volume&gt;&lt;number&gt;11&lt;/number&gt;&lt;section&gt;1736&lt;/section&gt;&lt;dates&gt;&lt;year&gt;2009&lt;/year&gt;&lt;/dates&gt;&lt;isbn&gt;02682575&amp;#xD;10974660&lt;/isbn&gt;&lt;urls&gt;&lt;/urls&gt;&lt;electronic-resource-num&gt;10.1002/jctb.2239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02</w:t>
      </w:r>
      <w:r>
        <w:fldChar w:fldCharType="end"/>
      </w:r>
    </w:p>
    <w:p w14:paraId="00918697" w14:textId="43D0AF5B" w:rsidR="00F418F5" w:rsidRDefault="00F418F5" w:rsidP="00F418F5">
      <w:r>
        <w:t xml:space="preserve">62. </w:t>
      </w:r>
      <w:r>
        <w:fldChar w:fldCharType="begin"/>
      </w:r>
      <w:r w:rsidR="002A437D">
        <w:instrText xml:space="preserve"> ADDIN EN.CITE &lt;EndNote&gt;&lt;Cite&gt;&lt;Author&gt;Mirzaei&lt;/Author&gt;&lt;Year&gt;2020&lt;/Year&gt;&lt;RecNum&gt;37260&lt;/RecNum&gt;&lt;DisplayText&gt;&lt;style face="superscript"&gt;303&lt;/style&gt;&lt;/DisplayText&gt;&lt;record&gt;&lt;rec-number&gt;37260&lt;/rec-number&gt;&lt;foreign-keys&gt;&lt;key app="EN" db-id="r5ret2dtz5zsdced22nvf9tg0rrv0trsv2w9" timestamp="1630880590"&gt;37260&lt;/key&gt;&lt;/foreign-keys&gt;&lt;ref-type name="Journal Article"&gt;17&lt;/ref-type&gt;&lt;contributors&gt;&lt;authors&gt;&lt;author&gt;Mirzaei, Shohreh&lt;/author&gt;&lt;author&gt;Ahmadpour, Ali&lt;/author&gt;&lt;author&gt;Shahsavand, Akbar&lt;/author&gt;&lt;author&gt;Rashidi, Hamed&lt;/author&gt;&lt;author&gt;Arami-Niya, Arash&lt;/author&gt;&lt;/authors&gt;&lt;/contributors&gt;&lt;titles&gt;&lt;title&gt;Superior performance of modified pitch-based adsorbents for cyclic methane storage&lt;/title&gt;&lt;secondary-title&gt;Journal of Energy Storage&lt;/secondary-title&gt;&lt;/titles&gt;&lt;periodical&gt;&lt;full-title&gt;Journal of Energy Storage&lt;/full-title&gt;&lt;/periodical&gt;&lt;volume&gt;28&lt;/volume&gt;&lt;section&gt;101251&lt;/section&gt;&lt;dates&gt;&lt;year&gt;2020&lt;/year&gt;&lt;/dates&gt;&lt;isbn&gt;2352152X&lt;/isbn&gt;&lt;urls&gt;&lt;/urls&gt;&lt;electronic-resource-num&gt;10.1016/j.est.2020.101251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03</w:t>
      </w:r>
      <w:r>
        <w:fldChar w:fldCharType="end"/>
      </w:r>
    </w:p>
    <w:p w14:paraId="69E4F8AA" w14:textId="714725C1" w:rsidR="00F418F5" w:rsidRDefault="00F418F5" w:rsidP="00F418F5">
      <w:r>
        <w:t xml:space="preserve">63. </w:t>
      </w:r>
      <w:r>
        <w:fldChar w:fldCharType="begin"/>
      </w:r>
      <w:r w:rsidR="002A437D">
        <w:instrText xml:space="preserve"> ADDIN EN.CITE &lt;EndNote&gt;&lt;Cite&gt;&lt;Author&gt;Tabatabaei Shirazani&lt;/Author&gt;&lt;Year&gt;2020&lt;/Year&gt;&lt;RecNum&gt;37259&lt;/RecNum&gt;&lt;DisplayText&gt;&lt;style face="superscript"&gt;304&lt;/style&gt;&lt;/DisplayText&gt;&lt;record&gt;&lt;rec-number&gt;37259&lt;/rec-number&gt;&lt;foreign-keys&gt;&lt;key app="EN" db-id="r5ret2dtz5zsdced22nvf9tg0rrv0trsv2w9" timestamp="1630880586"&gt;37259&lt;/key&gt;&lt;/foreign-keys&gt;&lt;ref-type name="Journal Article"&gt;17&lt;/ref-type&gt;&lt;contributors&gt;&lt;authors&gt;&lt;author&gt;Tabatabaei Shirazani, Mohammadreza&lt;/author&gt;&lt;author&gt;Bakhshi, Hamid&lt;/author&gt;&lt;author&gt;Rashidi, Alimorad&lt;/author&gt;&lt;author&gt;Taghizadeh, Majid&lt;/author&gt;&lt;/authors&gt;&lt;/contributors&gt;&lt;titles&gt;&lt;title&gt;Starch-based activated carbon micro-spheres for adsorption of methane with superior performance in ANG technology&lt;/title&gt;&lt;secondary-title&gt;Journal of Environmental Chemical Engineering&lt;/secondary-title&gt;&lt;/titles&gt;&lt;periodical&gt;&lt;full-title&gt;Journal of Environmental Chemical Engineering&lt;/full-title&gt;&lt;/periodical&gt;&lt;volume&gt;8&lt;/volume&gt;&lt;number&gt;4&lt;/number&gt;&lt;section&gt;103910&lt;/section&gt;&lt;dates&gt;&lt;year&gt;2020&lt;/year&gt;&lt;/dates&gt;&lt;isbn&gt;22133437&lt;/isbn&gt;&lt;urls&gt;&lt;/urls&gt;&lt;electronic-resource-num&gt;10.1016/j.jece.2020.103910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04</w:t>
      </w:r>
      <w:r>
        <w:fldChar w:fldCharType="end"/>
      </w:r>
    </w:p>
    <w:p w14:paraId="1024793D" w14:textId="3FC70955" w:rsidR="00F418F5" w:rsidRDefault="00F418F5" w:rsidP="00F418F5">
      <w:r>
        <w:t xml:space="preserve">64. </w:t>
      </w:r>
      <w:r>
        <w:fldChar w:fldCharType="begin"/>
      </w:r>
      <w:r w:rsidR="002A437D">
        <w:instrText xml:space="preserve"> ADDIN EN.CITE &lt;EndNote&gt;&lt;Cite&gt;&lt;Author&gt;Hu&lt;/Author&gt;&lt;Year&gt;2014&lt;/Year&gt;&lt;RecNum&gt;37322&lt;/RecNum&gt;&lt;DisplayText&gt;&lt;style face="superscript"&gt;305&lt;/style&gt;&lt;/DisplayText&gt;&lt;record&gt;&lt;rec-number&gt;37322&lt;/rec-number&gt;&lt;foreign-keys&gt;&lt;key app="EN" db-id="r5ret2dtz5zsdced22nvf9tg0rrv0trsv2w9" timestamp="1631030611"&gt;37322&lt;/key&gt;&lt;/foreign-keys&gt;&lt;ref-type name="Journal Article"&gt;17&lt;/ref-type&gt;&lt;contributors&gt;&lt;authors&gt;&lt;author&gt;Hu, Xin-Ming&lt;/author&gt;&lt;author&gt;Chen, Qi&lt;/author&gt;&lt;author&gt;Zhao, Yan-Chao&lt;/author&gt;&lt;author&gt;Laursen, Bo W.&lt;/author&gt;&lt;author&gt;Han, Bao-Hang&lt;/author&gt;&lt;/authors&gt;&lt;/contributors&gt;&lt;titles&gt;&lt;title&gt;Straightforward synthesis of a triazine-based porous carbon with high gas-uptake capacities&lt;/title&gt;&lt;secondary-title&gt;Journal of Materials Chemistry A&lt;/secondary-title&gt;&lt;/titles&gt;&lt;periodical&gt;&lt;full-title&gt;Journal of Materials Chemistry A&lt;/full-title&gt;&lt;/periodical&gt;&lt;volume&gt;2&lt;/volume&gt;&lt;number&gt;34&lt;/number&gt;&lt;section&gt;14201&lt;/section&gt;&lt;dates&gt;&lt;year&gt;2014&lt;/year&gt;&lt;/dates&gt;&lt;isbn&gt;2050-7488&amp;#xD;2050-7496&lt;/isbn&gt;&lt;urls&gt;&lt;/urls&gt;&lt;electronic-resource-num&gt;10.1039/c4ta02073a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05</w:t>
      </w:r>
      <w:r>
        <w:fldChar w:fldCharType="end"/>
      </w:r>
    </w:p>
    <w:p w14:paraId="624BD22E" w14:textId="76650A41" w:rsidR="00F418F5" w:rsidRDefault="00F418F5" w:rsidP="00F418F5">
      <w:r>
        <w:t xml:space="preserve">65. </w:t>
      </w:r>
      <w:r>
        <w:fldChar w:fldCharType="begin"/>
      </w:r>
      <w:r w:rsidR="002A437D">
        <w:instrText xml:space="preserve"> ADDIN EN.CITE &lt;EndNote&gt;&lt;Cite&gt;&lt;Author&gt;Yuan&lt;/Author&gt;&lt;Year&gt;2016&lt;/Year&gt;&lt;RecNum&gt;37305&lt;/RecNum&gt;&lt;DisplayText&gt;&lt;style face="superscript"&gt;306&lt;/style&gt;&lt;/DisplayText&gt;&lt;record&gt;&lt;rec-number&gt;37305&lt;/rec-number&gt;&lt;foreign-keys&gt;&lt;key app="EN" db-id="r5ret2dtz5zsdced22nvf9tg0rrv0trsv2w9" timestamp="1630880803"&gt;37305&lt;/key&gt;&lt;/foreign-keys&gt;&lt;ref-type name="Journal Article"&gt;17&lt;/ref-type&gt;&lt;contributors&gt;&lt;authors&gt;&lt;author&gt;Yuan, Bin&lt;/author&gt;&lt;author&gt;Wang, Jun&lt;/author&gt;&lt;author&gt;Chen, Yingxi&lt;/author&gt;&lt;author&gt;Wu, Xiaofei&lt;/author&gt;&lt;author&gt;Luo, Hongmei&lt;/author&gt;&lt;author&gt;Deng, Shuguang&lt;/author&gt;&lt;/authors&gt;&lt;/contributors&gt;&lt;titles&gt;&lt;title&gt;Unprecedented performance of N-doped activated hydrothermal carbon towards C2H6/CH4, CO2/CH4, and CO2/H2 separation&lt;/title&gt;&lt;secondary-title&gt;Journal of Materials Chemistry A&lt;/secondary-title&gt;&lt;/titles&gt;&lt;periodical&gt;&lt;full-title&gt;Journal of Materials Chemistry A&lt;/full-title&gt;&lt;/periodical&gt;&lt;pages&gt;2263-2276&lt;/pages&gt;&lt;volume&gt;4&lt;/volume&gt;&lt;number&gt;6&lt;/number&gt;&lt;section&gt;2263&lt;/section&gt;&lt;dates&gt;&lt;year&gt;2016&lt;/year&gt;&lt;/dates&gt;&lt;isbn&gt;2050-7488&amp;#xD;2050-7496&lt;/isbn&gt;&lt;urls&gt;&lt;/urls&gt;&lt;electronic-resource-num&gt;10.1039/c5ta08436a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06</w:t>
      </w:r>
      <w:r>
        <w:fldChar w:fldCharType="end"/>
      </w:r>
    </w:p>
    <w:p w14:paraId="11CB1152" w14:textId="6491E58B" w:rsidR="00F418F5" w:rsidRDefault="00F418F5" w:rsidP="00F418F5">
      <w:r>
        <w:t xml:space="preserve">66. </w:t>
      </w:r>
      <w:r>
        <w:fldChar w:fldCharType="begin"/>
      </w:r>
      <w:r w:rsidR="002A437D">
        <w:instrText xml:space="preserve"> ADDIN EN.CITE &lt;EndNote&gt;&lt;Cite&gt;&lt;Author&gt;Balathanigaimani&lt;/Author&gt;&lt;Year&gt;2006&lt;/Year&gt;&lt;RecNum&gt;37277&lt;/RecNum&gt;&lt;DisplayText&gt;&lt;style face="superscript"&gt;307&lt;/style&gt;&lt;/DisplayText&gt;&lt;record&gt;&lt;rec-number&gt;37277&lt;/rec-number&gt;&lt;foreign-keys&gt;&lt;key app="EN" db-id="r5ret2dtz5zsdced22nvf9tg0rrv0trsv2w9" timestamp="1630880685"&gt;37277&lt;/key&gt;&lt;/foreign-keys&gt;&lt;ref-type name="Journal Article"&gt;17&lt;/ref-type&gt;&lt;contributors&gt;&lt;authors&gt;&lt;author&gt;Marriyappan  Sivagnanam Balathanigaimani&lt;/author&gt;&lt;author&gt;Hyun-Chul Kang&lt;/author&gt;&lt;author&gt;Wang-Geun  Shim&lt;/author&gt;&lt;author&gt;Chan Kim&lt;/author&gt;&lt;author&gt;Jae-Wook Lee&lt;/author&gt;&lt;author&gt;Hee Moon&lt;/author&gt;&lt;/authors&gt;&lt;/contributors&gt;&lt;titles&gt;&lt;title&gt;Preparation of powdered activated carbon from rice husk and its methane adsorption properties&lt;/title&gt;&lt;secondary-title&gt;Korean Journal of Chemical Engineering&lt;/secondary-title&gt;&lt;/titles&gt;&lt;pages&gt;663-668&lt;/pages&gt;&lt;volume&gt;23&lt;/volume&gt;&lt;number&gt;4&lt;/number&gt;&lt;dates&gt;&lt;year&gt;2006&lt;/year&gt;&lt;/dates&gt;&lt;urls&gt;&lt;/urls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07</w:t>
      </w:r>
      <w:r>
        <w:fldChar w:fldCharType="end"/>
      </w:r>
    </w:p>
    <w:p w14:paraId="36642BC4" w14:textId="5AA1DEF7" w:rsidR="00F418F5" w:rsidRDefault="00F418F5" w:rsidP="00F418F5">
      <w:r>
        <w:t xml:space="preserve">67. </w:t>
      </w:r>
      <w:r>
        <w:fldChar w:fldCharType="begin"/>
      </w:r>
      <w:r w:rsidR="002A437D">
        <w:instrText xml:space="preserve"> ADDIN EN.CITE &lt;EndNote&gt;&lt;Cite&gt;&lt;Author&gt;Solara&lt;/Author&gt;&lt;Year&gt;2008&lt;/Year&gt;&lt;RecNum&gt;37306&lt;/RecNum&gt;&lt;DisplayText&gt;&lt;style face="superscript"&gt;308&lt;/style&gt;&lt;/DisplayText&gt;&lt;record&gt;&lt;rec-number&gt;37306&lt;/rec-number&gt;&lt;foreign-keys&gt;&lt;key app="EN" db-id="r5ret2dtz5zsdced22nvf9tg0rrv0trsv2w9" timestamp="1630880806"&gt;37306&lt;/key&gt;&lt;/foreign-keys&gt;&lt;ref-type name="Journal Article"&gt;17&lt;/ref-type&gt;&lt;contributors&gt;&lt;authors&gt;&lt;author&gt;Cecilia Solara&lt;/author&gt;&lt;author&gt;Fabiana Sardellab Rochel Montero Lagoc&lt;/author&gt;&lt;author&gt;Andrea Vallonea&lt;/author&gt;&lt;author&gt;Cristina Deianab&lt;/author&gt;&lt;author&gt;Karim Sapag&lt;/author&gt;&lt;/authors&gt;&lt;/contributors&gt;&lt;titles&gt;&lt;title&gt;Natural Gas Storage in Microporous Carbon Obtained from Waste of the Olive Oil Production&lt;/title&gt;&lt;secondary-title&gt;Materials Research Bulletin&lt;/secondary-title&gt;&lt;/titles&gt;&lt;pages&gt;409-414&lt;/pages&gt;&lt;volume&gt;11&lt;/volume&gt;&lt;number&gt;4&lt;/number&gt;&lt;dates&gt;&lt;year&gt;2008&lt;/year&gt;&lt;/dates&gt;&lt;urls&gt;&lt;/urls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08</w:t>
      </w:r>
      <w:r>
        <w:fldChar w:fldCharType="end"/>
      </w:r>
    </w:p>
    <w:p w14:paraId="3BEFC1CA" w14:textId="1174BE64" w:rsidR="00F418F5" w:rsidRDefault="00F418F5" w:rsidP="00F418F5">
      <w:r>
        <w:t xml:space="preserve">68. </w:t>
      </w:r>
      <w:r>
        <w:fldChar w:fldCharType="begin"/>
      </w:r>
      <w:r w:rsidR="002A437D">
        <w:instrText xml:space="preserve"> ADDIN EN.CITE &lt;EndNote&gt;&lt;Cite&gt;&lt;Author&gt;Antoniou&lt;/Author&gt;&lt;Year&gt;2014&lt;/Year&gt;&lt;RecNum&gt;37309&lt;/RecNum&gt;&lt;DisplayText&gt;&lt;style face="superscript"&gt;309&lt;/style&gt;&lt;/DisplayText&gt;&lt;record&gt;&lt;rec-number&gt;37309&lt;/rec-number&gt;&lt;foreign-keys&gt;&lt;key app="EN" db-id="r5ret2dtz5zsdced22nvf9tg0rrv0trsv2w9" timestamp="1630893220"&gt;37309&lt;/key&gt;&lt;/foreign-keys&gt;&lt;ref-type name="Journal Article"&gt;17&lt;/ref-type&gt;&lt;contributors&gt;&lt;authors&gt;&lt;author&gt;Antoniou, Myrsini K.&lt;/author&gt;&lt;author&gt;Diamanti, Evmorfia K.&lt;/author&gt;&lt;author&gt;Enotiadis, Apostolos&lt;/author&gt;&lt;author&gt;Policicchio, Alfonso&lt;/author&gt;&lt;author&gt;Dimos, Konstantinos&lt;/author&gt;&lt;author&gt;Ciuchi, Federica&lt;/author&gt;&lt;author&gt;Maccallini, Enrico&lt;/author&gt;&lt;author&gt;Gournis, Dimitrios&lt;/author&gt;&lt;author&gt;Agostino, Raffaele G.&lt;/author&gt;&lt;/authors&gt;&lt;/contributors&gt;&lt;titles&gt;&lt;title&gt;Methane storage in zeolite-like carbon materials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16-22&lt;/pages&gt;&lt;volume&gt;188&lt;/volume&gt;&lt;section&gt;16&lt;/section&gt;&lt;dates&gt;&lt;year&gt;2014&lt;/year&gt;&lt;/dates&gt;&lt;isbn&gt;13871811&lt;/isbn&gt;&lt;urls&gt;&lt;/urls&gt;&lt;electronic-resource-num&gt;10.1016/j.micromeso.2013.12.030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09</w:t>
      </w:r>
      <w:r>
        <w:fldChar w:fldCharType="end"/>
      </w:r>
    </w:p>
    <w:p w14:paraId="77EA3613" w14:textId="2517E6C3" w:rsidR="00F418F5" w:rsidRDefault="00F418F5" w:rsidP="00F418F5">
      <w:r>
        <w:t xml:space="preserve">69. </w:t>
      </w:r>
      <w:r>
        <w:fldChar w:fldCharType="begin"/>
      </w:r>
      <w:r w:rsidR="002A437D">
        <w:instrText xml:space="preserve"> ADDIN EN.CITE &lt;EndNote&gt;&lt;Cite&gt;&lt;Author&gt;Balathanigaimani&lt;/Author&gt;&lt;Year&gt;2009&lt;/Year&gt;&lt;RecNum&gt;37253&lt;/RecNum&gt;&lt;DisplayText&gt;&lt;style face="superscript"&gt;310&lt;/style&gt;&lt;/DisplayText&gt;&lt;record&gt;&lt;rec-number&gt;37253&lt;/rec-number&gt;&lt;foreign-keys&gt;&lt;key app="EN" db-id="r5ret2dtz5zsdced22nvf9tg0rrv0trsv2w9" timestamp="1630880566"&gt;37253&lt;/key&gt;&lt;/foreign-keys&gt;&lt;ref-type name="Journal Article"&gt;17&lt;/ref-type&gt;&lt;contributors&gt;&lt;authors&gt;&lt;author&gt;Balathanigaimani, M. S.&lt;/author&gt;&lt;author&gt;Shim, Wang-Geun&lt;/author&gt;&lt;author&gt;Lee, Jae-Wook&lt;/author&gt;&lt;author&gt;Moon, Hee&lt;/author&gt;&lt;/authors&gt;&lt;/contributors&gt;&lt;titles&gt;&lt;title&gt;Adsorption of methane on novel corn grain-based carbon monoliths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47-52&lt;/pages&gt;&lt;volume&gt;119&lt;/volume&gt;&lt;number&gt;1-3&lt;/number&gt;&lt;section&gt;47&lt;/section&gt;&lt;dates&gt;&lt;year&gt;2009&lt;/year&gt;&lt;/dates&gt;&lt;isbn&gt;13871811&lt;/isbn&gt;&lt;urls&gt;&lt;/urls&gt;&lt;electronic-resource-num&gt;10.1016/j.micromeso.2008.09.034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10</w:t>
      </w:r>
      <w:r>
        <w:fldChar w:fldCharType="end"/>
      </w:r>
    </w:p>
    <w:p w14:paraId="6F2972FB" w14:textId="4787F15E" w:rsidR="00F418F5" w:rsidRDefault="00F418F5" w:rsidP="00F418F5">
      <w:r>
        <w:t xml:space="preserve">70. </w:t>
      </w:r>
      <w:r>
        <w:fldChar w:fldCharType="begin"/>
      </w:r>
      <w:r w:rsidR="002A437D">
        <w:instrText xml:space="preserve"> ADDIN EN.CITE &lt;EndNote&gt;&lt;Cite&gt;&lt;Author&gt;Gao&lt;/Author&gt;&lt;Year&gt;2017&lt;/Year&gt;&lt;RecNum&gt;37256&lt;/RecNum&gt;&lt;DisplayText&gt;&lt;style face="superscript"&gt;311&lt;/style&gt;&lt;/DisplayText&gt;&lt;record&gt;&lt;rec-number&gt;37256&lt;/rec-number&gt;&lt;foreign-keys&gt;&lt;key app="EN" db-id="r5ret2dtz5zsdced22nvf9tg0rrv0trsv2w9" timestamp="1630880576"&gt;37256&lt;/key&gt;&lt;/foreign-keys&gt;&lt;ref-type name="Journal Article"&gt;17&lt;/ref-type&gt;&lt;contributors&gt;&lt;authors&gt;&lt;author&gt;Gao, Shuai&lt;/author&gt;&lt;author&gt;Ge, Lei&lt;/author&gt;&lt;author&gt;Rufford, Thomas E.&lt;/author&gt;&lt;author&gt;Zhu, Zhonghua&lt;/author&gt;&lt;/authors&gt;&lt;/contributors&gt;&lt;titles&gt;&lt;title&gt;The preparation of activated carbon discs from tar pitch and coal powder for adsorption of CO 2 , CH 4 and N 2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19-26&lt;/pages&gt;&lt;volume&gt;238&lt;/volume&gt;&lt;section&gt;19&lt;/section&gt;&lt;dates&gt;&lt;year&gt;2017&lt;/year&gt;&lt;/dates&gt;&lt;isbn&gt;13871811&lt;/isbn&gt;&lt;urls&gt;&lt;/urls&gt;&lt;electronic-resource-num&gt;10.1016/j.micromeso.2016.08.004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11</w:t>
      </w:r>
      <w:r>
        <w:fldChar w:fldCharType="end"/>
      </w:r>
    </w:p>
    <w:p w14:paraId="242CFF98" w14:textId="5863CDD1" w:rsidR="00F418F5" w:rsidRDefault="00F418F5" w:rsidP="00F418F5">
      <w:r>
        <w:t xml:space="preserve">71. </w:t>
      </w:r>
      <w:r>
        <w:fldChar w:fldCharType="begin"/>
      </w:r>
      <w:r w:rsidR="002A437D">
        <w:instrText xml:space="preserve"> ADDIN EN.CITE &lt;EndNote&gt;&lt;Cite&gt;&lt;Author&gt;Men&amp;apos;shchikov&lt;/Author&gt;&lt;Year&gt;2020&lt;/Year&gt;&lt;RecNum&gt;37298&lt;/RecNum&gt;&lt;DisplayText&gt;&lt;style face="superscript"&gt;312&lt;/style&gt;&lt;/DisplayText&gt;&lt;record&gt;&lt;rec-number&gt;37298&lt;/rec-number&gt;&lt;foreign-keys&gt;&lt;key app="EN" db-id="r5ret2dtz5zsdced22nvf9tg0rrv0trsv2w9" timestamp="1630880776"&gt;37298&lt;/key&gt;&lt;/foreign-keys&gt;&lt;ref-type name="Journal Article"&gt;17&lt;/ref-type&gt;&lt;contributors&gt;&lt;authors&gt;&lt;author&gt;Men&amp;apos;shchikov, I.&lt;/author&gt;&lt;author&gt;Shkolin, A.&lt;/author&gt;&lt;author&gt;Khozina, E.&lt;/author&gt;&lt;author&gt;Fomkin, A.&lt;/author&gt;&lt;/authors&gt;&lt;/contributors&gt;&lt;auth-address&gt;Dubinin Laboratory of Sorption Processes, Frumkin Institute of Physical Chemistry and Electrochemistry, Russian Academy of Sciences, Leninskii Prospect 31, Building 4, Moscow 119071, Russia.&lt;/auth-address&gt;&lt;titles&gt;&lt;title&gt;Thermodynamics of Adsorbed Methane Storage Systems Based on Peat-Derived Activated Carbons&lt;/title&gt;&lt;secondary-title&gt;Nanomaterials (Basel)&lt;/secondary-title&gt;&lt;/titles&gt;&lt;periodical&gt;&lt;full-title&gt;Nanomaterials (Basel)&lt;/full-title&gt;&lt;/periodical&gt;&lt;volume&gt;10&lt;/volume&gt;&lt;number&gt;7&lt;/number&gt;&lt;edition&gt;2020/07/19&lt;/edition&gt;&lt;keywords&gt;&lt;keyword&gt;activated carbon&lt;/keyword&gt;&lt;keyword&gt;high-pressure methane adsorption&lt;/keyword&gt;&lt;keyword&gt;thermodynamics of adsorption systems&lt;/keyword&gt;&lt;/keywords&gt;&lt;dates&gt;&lt;year&gt;2020&lt;/year&gt;&lt;pub-dates&gt;&lt;date&gt;Jul 15&lt;/date&gt;&lt;/pub-dates&gt;&lt;/dates&gt;&lt;isbn&gt;2079-4991 (Print)&amp;#xD;2079-4991 (Linking)&lt;/isbn&gt;&lt;accession-num&gt;32679786&lt;/accession-num&gt;&lt;urls&gt;&lt;related-urls&gt;&lt;url&gt;https://www.ncbi.nlm.nih.gov/pubmed/32679786&lt;/url&gt;&lt;/related-urls&gt;&lt;/urls&gt;&lt;custom2&gt;PMC7407269&lt;/custom2&gt;&lt;electronic-resource-num&gt;10.3390/nano10071379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12</w:t>
      </w:r>
      <w:r>
        <w:fldChar w:fldCharType="end"/>
      </w:r>
    </w:p>
    <w:p w14:paraId="6D564029" w14:textId="66CA282F" w:rsidR="00F418F5" w:rsidRDefault="00F418F5" w:rsidP="00F418F5">
      <w:r>
        <w:t xml:space="preserve">72. </w:t>
      </w:r>
      <w:r>
        <w:fldChar w:fldCharType="begin"/>
      </w:r>
      <w:r w:rsidR="002A437D">
        <w:instrText xml:space="preserve"> ADDIN EN.CITE &lt;EndNote&gt;&lt;Cite&gt;&lt;Author&gt;Kemp&lt;/Author&gt;&lt;Year&gt;2015&lt;/Year&gt;&lt;RecNum&gt;37296&lt;/RecNum&gt;&lt;DisplayText&gt;&lt;style face="superscript"&gt;313&lt;/style&gt;&lt;/DisplayText&gt;&lt;record&gt;&lt;rec-number&gt;37296&lt;/rec-number&gt;&lt;foreign-keys&gt;&lt;key app="EN" db-id="r5ret2dtz5zsdced22nvf9tg0rrv0trsv2w9" timestamp="1630880768"&gt;37296&lt;/key&gt;&lt;/foreign-keys&gt;&lt;ref-type name="Journal Article"&gt;17&lt;/ref-type&gt;&lt;contributors&gt;&lt;authors&gt;&lt;author&gt;Kemp, K. C.&lt;/author&gt;&lt;author&gt;Baek, S. B.&lt;/author&gt;&lt;author&gt;Lee, W. G.&lt;/author&gt;&lt;author&gt;Meyyappan, M.&lt;/author&gt;&lt;author&gt;Kim, K. S.&lt;/author&gt;&lt;/authors&gt;&lt;/contributors&gt;&lt;auth-address&gt;Department of Chemistry, School of Natural Science, Ulsan National Institute of Science and Technology (UNIST), UNIST-gil 50, Ulsan 689-798, Korea. NASA Ames Research Center, Moffett Field, CA 94035, USA.&lt;/auth-address&gt;&lt;titles&gt;&lt;title&gt;Activated carbon derived from waste coffee grounds for stable methane storage&lt;/title&gt;&lt;secondary-title&gt;Nanotechnology&lt;/secondary-title&gt;&lt;/titles&gt;&lt;periodical&gt;&lt;full-title&gt;Nanotechnology&lt;/full-title&gt;&lt;/periodical&gt;&lt;pages&gt;385602&lt;/pages&gt;&lt;volume&gt;26&lt;/volume&gt;&lt;number&gt;38&lt;/number&gt;&lt;edition&gt;2015/09/04&lt;/edition&gt;&lt;keywords&gt;&lt;keyword&gt;Carbon&lt;/keyword&gt;&lt;keyword&gt;Charcoal/*chemistry&lt;/keyword&gt;&lt;keyword&gt;*Coffee&lt;/keyword&gt;&lt;keyword&gt;Hydrogen/chemistry&lt;/keyword&gt;&lt;keyword&gt;Methane/*chemistry&lt;/keyword&gt;&lt;keyword&gt;Microscopy, Electron, Scanning&lt;/keyword&gt;&lt;keyword&gt;Porosity&lt;/keyword&gt;&lt;keyword&gt;Spectrum Analysis, Raman&lt;/keyword&gt;&lt;keyword&gt;Surface Properties&lt;/keyword&gt;&lt;keyword&gt;*Waste Products&lt;/keyword&gt;&lt;/keywords&gt;&lt;dates&gt;&lt;year&gt;2015&lt;/year&gt;&lt;pub-dates&gt;&lt;date&gt;Sep 25&lt;/date&gt;&lt;/pub-dates&gt;&lt;/dates&gt;&lt;isbn&gt;1361-6528 (Electronic)&amp;#xD;0957-4484 (Linking)&lt;/isbn&gt;&lt;accession-num&gt;26329310&lt;/accession-num&gt;&lt;urls&gt;&lt;related-urls&gt;&lt;url&gt;https://www.ncbi.nlm.nih.gov/pubmed/26329310&lt;/url&gt;&lt;/related-urls&gt;&lt;/urls&gt;&lt;electronic-resource-num&gt;10.1088/0957-4484/26/38/385602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13</w:t>
      </w:r>
      <w:r>
        <w:fldChar w:fldCharType="end"/>
      </w:r>
    </w:p>
    <w:p w14:paraId="20E84BD9" w14:textId="2CC929D3" w:rsidR="00F418F5" w:rsidRDefault="00F418F5" w:rsidP="00F418F5">
      <w:r>
        <w:t xml:space="preserve">73. </w:t>
      </w:r>
      <w:r>
        <w:fldChar w:fldCharType="begin"/>
      </w:r>
      <w:r w:rsidR="002A437D">
        <w:instrText xml:space="preserve"> ADDIN EN.CITE &lt;EndNote&gt;&lt;Cite&gt;&lt;Author&gt;Kiełbasa&lt;/Author&gt;&lt;Year&gt;2021&lt;/Year&gt;&lt;RecNum&gt;37239&lt;/RecNum&gt;&lt;DisplayText&gt;&lt;style face="superscript"&gt;314&lt;/style&gt;&lt;/DisplayText&gt;&lt;record&gt;&lt;rec-number&gt;37239&lt;/rec-number&gt;&lt;foreign-keys&gt;&lt;key app="EN" db-id="r5ret2dtz5zsdced22nvf9tg0rrv0trsv2w9" timestamp="1630880513"&gt;37239&lt;/key&gt;&lt;/foreign-keys&gt;&lt;ref-type name="Journal Article"&gt;17&lt;/ref-type&gt;&lt;contributors&gt;&lt;authors&gt;&lt;author&gt;Kiełbasa, Karolina&lt;/author&gt;&lt;author&gt;Sreńscek-Nazzal, Joanna&lt;/author&gt;&lt;author&gt;Michalkiewicz, Beata&lt;/author&gt;&lt;/authors&gt;&lt;/contributors&gt;&lt;titles&gt;&lt;title&gt;Impact of tailored textural properties of activated carbons on methane storage&lt;/title&gt;&lt;secondary-title&gt;Powder Technology&lt;/secondary-title&gt;&lt;/titles&gt;&lt;periodical&gt;&lt;full-title&gt;Powder Technology&lt;/full-title&gt;&lt;abbr-1&gt;Powder Technol.&lt;/abbr-1&gt;&lt;abbr-2&gt;Powder Technol&lt;/abbr-2&gt;&lt;/periodical&gt;&lt;pages&gt;336-352&lt;/pages&gt;&lt;volume&gt;394&lt;/volume&gt;&lt;section&gt;336&lt;/section&gt;&lt;dates&gt;&lt;year&gt;2021&lt;/year&gt;&lt;/dates&gt;&lt;isbn&gt;00325910&lt;/isbn&gt;&lt;urls&gt;&lt;/urls&gt;&lt;electronic-resource-num&gt;10.1016/j.powtec.2021.08.051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14</w:t>
      </w:r>
      <w:r>
        <w:fldChar w:fldCharType="end"/>
      </w:r>
    </w:p>
    <w:p w14:paraId="0AB28D7D" w14:textId="32762436" w:rsidR="00F418F5" w:rsidRDefault="00F418F5" w:rsidP="00F418F5">
      <w:r>
        <w:t xml:space="preserve">74. </w:t>
      </w:r>
      <w:r>
        <w:fldChar w:fldCharType="begin"/>
      </w:r>
      <w:r w:rsidR="002A437D">
        <w:instrText xml:space="preserve"> ADDIN EN.CITE &lt;EndNote&gt;&lt;Cite&gt;&lt;Author&gt;Fomkin&lt;/Author&gt;&lt;Year&gt;2020&lt;/Year&gt;&lt;RecNum&gt;37287&lt;/RecNum&gt;&lt;DisplayText&gt;&lt;style face="superscript"&gt;315&lt;/style&gt;&lt;/DisplayText&gt;&lt;record&gt;&lt;rec-number&gt;37287&lt;/rec-number&gt;&lt;foreign-keys&gt;&lt;key app="EN" db-id="r5ret2dtz5zsdced22nvf9tg0rrv0trsv2w9" timestamp="1630880720"&gt;37287&lt;/key&gt;&lt;/foreign-keys&gt;&lt;ref-type name="Journal Article"&gt;17&lt;/ref-type&gt;&lt;contributors&gt;&lt;authors&gt;&lt;author&gt;Fomkin, A. A.&lt;/author&gt;&lt;author&gt;Pribylov, A. A.&lt;/author&gt;&lt;author&gt;Tkachev, A. G.&lt;/author&gt;&lt;author&gt;Memetov, N. R.&lt;/author&gt;&lt;author&gt;Melezhik, A. V.&lt;/author&gt;&lt;author&gt;Kucherova, A. E.&lt;/author&gt;&lt;author&gt;Shubin, I. N.&lt;/author&gt;&lt;author&gt;Shkolin, A. V.&lt;/author&gt;&lt;author&gt;Men’shchikov, I. E.&lt;/author&gt;&lt;author&gt;Pulin, A. L.&lt;/author&gt;&lt;author&gt;Zhedulov, S. A.&lt;/author&gt;&lt;/authors&gt;&lt;/contributors&gt;&lt;titles&gt;&lt;title&gt;Methane Adsorption in Microporous Carbon Adsorbent with a Bimodal Pore Size Distribution&lt;/title&gt;&lt;secondary-title&gt;Protection of Metals and Physical Chemistry of Surfaces&lt;/secondary-title&gt;&lt;/titles&gt;&lt;periodical&gt;&lt;full-title&gt;Protection of Metals and Physical Chemistry of Surfaces&lt;/full-title&gt;&lt;/periodical&gt;&lt;pages&gt;1-5&lt;/pages&gt;&lt;volume&gt;56&lt;/volume&gt;&lt;number&gt;1&lt;/number&gt;&lt;section&gt;1&lt;/section&gt;&lt;dates&gt;&lt;year&gt;2020&lt;/year&gt;&lt;/dates&gt;&lt;isbn&gt;2070-2051&amp;#xD;2070-206X&lt;/isbn&gt;&lt;urls&gt;&lt;/urls&gt;&lt;electronic-resource-num&gt;10.1134/s2070205120010074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15</w:t>
      </w:r>
      <w:r>
        <w:fldChar w:fldCharType="end"/>
      </w:r>
    </w:p>
    <w:p w14:paraId="7EEABD16" w14:textId="3B57239D" w:rsidR="00F418F5" w:rsidRDefault="00F418F5" w:rsidP="00F418F5">
      <w:r>
        <w:t xml:space="preserve">75. </w:t>
      </w:r>
      <w:r>
        <w:fldChar w:fldCharType="begin"/>
      </w:r>
      <w:r w:rsidR="002A437D">
        <w:instrText xml:space="preserve"> ADDIN EN.CITE &lt;EndNote&gt;&lt;Cite&gt;&lt;Author&gt;Shevchenko&lt;/Author&gt;&lt;Year&gt;2019&lt;/Year&gt;&lt;RecNum&gt;37301&lt;/RecNum&gt;&lt;DisplayText&gt;&lt;style face="superscript"&gt;316&lt;/style&gt;&lt;/DisplayText&gt;&lt;record&gt;&lt;rec-number&gt;37301&lt;/rec-number&gt;&lt;foreign-keys&gt;&lt;key app="EN" db-id="r5ret2dtz5zsdced22nvf9tg0rrv0trsv2w9" timestamp="1630880787"&gt;37301&lt;/key&gt;&lt;/foreign-keys&gt;&lt;ref-type name="Journal Article"&gt;17&lt;/ref-type&gt;&lt;contributors&gt;&lt;authors&gt;&lt;author&gt;Shevchenko, A. O.&lt;/author&gt;&lt;author&gt;Pribylov, A. A.&lt;/author&gt;&lt;author&gt;Zhedulov, S. A.&lt;/author&gt;&lt;author&gt;Men’shchikov, I. E.&lt;/author&gt;&lt;author&gt;Shkolin, A. V.&lt;/author&gt;&lt;author&gt;Fomkin, A. A.&lt;/author&gt;&lt;/authors&gt;&lt;/contributors&gt;&lt;titles&gt;&lt;title&gt;Methane Adsorption in Microporous Carbon Adsorbent LCN Obtained by Thermochemical Synthesis from Lignocellulose&lt;/title&gt;&lt;secondary-title&gt;Protection of Metals and Physical Chemistry of Surfaces&lt;/secondary-title&gt;&lt;/titles&gt;&lt;periodical&gt;&lt;full-title&gt;Protection of Metals and Physical Chemistry of Surfaces&lt;/full-title&gt;&lt;/periodical&gt;&lt;pages&gt;211-216&lt;/pages&gt;&lt;volume&gt;55&lt;/volume&gt;&lt;number&gt;2&lt;/number&gt;&lt;section&gt;211&lt;/section&gt;&lt;dates&gt;&lt;year&gt;2019&lt;/year&gt;&lt;/dates&gt;&lt;isbn&gt;2070-2051&amp;#xD;2070-206X&lt;/isbn&gt;&lt;urls&gt;&lt;/urls&gt;&lt;electronic-resource-num&gt;10.1134/s2070205119020242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16</w:t>
      </w:r>
      <w:r>
        <w:fldChar w:fldCharType="end"/>
      </w:r>
    </w:p>
    <w:p w14:paraId="0E64FC8A" w14:textId="3F140E45" w:rsidR="00F418F5" w:rsidRDefault="00F418F5" w:rsidP="00F418F5">
      <w:r>
        <w:t xml:space="preserve">76. </w:t>
      </w:r>
      <w:r>
        <w:fldChar w:fldCharType="begin"/>
      </w:r>
      <w:r w:rsidR="002A437D">
        <w:instrText xml:space="preserve"> ADDIN EN.CITE &lt;EndNote&gt;&lt;Cite&gt;&lt;Author&gt;Wang&lt;/Author&gt;&lt;Year&gt;2014&lt;/Year&gt;&lt;RecNum&gt;37302&lt;/RecNum&gt;&lt;DisplayText&gt;&lt;style face="superscript"&gt;317&lt;/style&gt;&lt;/DisplayText&gt;&lt;record&gt;&lt;rec-number&gt;37302&lt;/rec-number&gt;&lt;foreign-keys&gt;&lt;key app="EN" db-id="r5ret2dtz5zsdced22nvf9tg0rrv0trsv2w9" timestamp="1630880791"&gt;37302&lt;/key&gt;&lt;/foreign-keys&gt;&lt;ref-type name="Journal Article"&gt;17&lt;/ref-type&gt;&lt;contributors&gt;&lt;authors&gt;&lt;author&gt;Wang, W.&lt;/author&gt;&lt;author&gt;Yuan, D.&lt;/author&gt;&lt;/authors&gt;&lt;/contributors&gt;&lt;auth-address&gt;State Key Laboratory of Structural Chemistry, Fujian Institute of Research on the Structure of Matter, Chinese Academy of Sciences, Fujian, Fuzhou, 350002, People&amp;apos;s Republic of China.&lt;/auth-address&gt;&lt;titles&gt;&lt;title&gt;Mesoporous carbon originated from non-permanent porous MOFs for gas storage and CO2/CH4 separation&lt;/title&gt;&lt;secondary-title&gt;Sci Rep&lt;/secondary-title&gt;&lt;/titles&gt;&lt;periodical&gt;&lt;full-title&gt;Sci Rep&lt;/full-title&gt;&lt;/periodical&gt;&lt;pages&gt;5711&lt;/pages&gt;&lt;volume&gt;4&lt;/volume&gt;&lt;edition&gt;2014/07/17&lt;/edition&gt;&lt;dates&gt;&lt;year&gt;2014&lt;/year&gt;&lt;pub-dates&gt;&lt;date&gt;Jul 16&lt;/date&gt;&lt;/pub-dates&gt;&lt;/dates&gt;&lt;isbn&gt;2045-2322 (Electronic)&amp;#xD;2045-2322 (Linking)&lt;/isbn&gt;&lt;accession-num&gt;25026895&lt;/accession-num&gt;&lt;urls&gt;&lt;related-urls&gt;&lt;url&gt;https://www.ncbi.nlm.nih.gov/pubmed/25026895&lt;/url&gt;&lt;/related-urls&gt;&lt;/urls&gt;&lt;custom2&gt;PMC4100030&lt;/custom2&gt;&lt;electronic-resource-num&gt;10.1038/srep05711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17</w:t>
      </w:r>
      <w:r>
        <w:fldChar w:fldCharType="end"/>
      </w:r>
    </w:p>
    <w:p w14:paraId="5339043C" w14:textId="40515B6A" w:rsidR="00F418F5" w:rsidRDefault="00F418F5" w:rsidP="00F418F5">
      <w:r>
        <w:t xml:space="preserve">77. </w:t>
      </w:r>
      <w:r>
        <w:fldChar w:fldCharType="begin"/>
      </w:r>
      <w:r w:rsidR="002A437D">
        <w:instrText xml:space="preserve"> ADDIN EN.CITE &lt;EndNote&gt;&lt;Cite&gt;&lt;Author&gt;Prasetyo&lt;/Author&gt;&lt;Year&gt;2020&lt;/Year&gt;&lt;RecNum&gt;37300&lt;/RecNum&gt;&lt;DisplayText&gt;&lt;style face="superscript"&gt;318&lt;/style&gt;&lt;/DisplayText&gt;&lt;record&gt;&lt;rec-number&gt;37300&lt;/rec-number&gt;&lt;foreign-keys&gt;&lt;key app="EN" db-id="r5ret2dtz5zsdced22nvf9tg0rrv0trsv2w9" timestamp="1630880783"&gt;37300&lt;/key&gt;&lt;/foreign-keys&gt;&lt;ref-type name="Journal Article"&gt;17&lt;/ref-type&gt;&lt;contributors&gt;&lt;authors&gt;&lt;author&gt;Prasetyo, Imam&lt;/author&gt;&lt;author&gt;Mukti, Nur Indah Fajar&lt;/author&gt;&lt;author&gt;Cahyono, Rochim Bakti&lt;/author&gt;&lt;author&gt;Prasetya, Agus&lt;/author&gt;&lt;author&gt;Ariyanto, Teguh&lt;/author&gt;&lt;/authors&gt;&lt;/contributors&gt;&lt;titles&gt;&lt;title&gt;Nanoporous Carbon Prepared from Palm Kernel Shell for CO2/CH4 Separation&lt;/title&gt;&lt;secondary-title&gt;Waste and Biomass Valorization&lt;/secondary-title&gt;&lt;/titles&gt;&lt;periodical&gt;&lt;full-title&gt;Waste and Biomass Valorization&lt;/full-title&gt;&lt;/periodical&gt;&lt;pages&gt;5599-5606&lt;/pages&gt;&lt;volume&gt;11&lt;/volume&gt;&lt;number&gt;10&lt;/number&gt;&lt;section&gt;5599&lt;/section&gt;&lt;dates&gt;&lt;year&gt;2020&lt;/year&gt;&lt;/dates&gt;&lt;isbn&gt;1877-2641&amp;#xD;1877-265X&lt;/isbn&gt;&lt;urls&gt;&lt;/urls&gt;&lt;electronic-resource-num&gt;10.1007/s12649-020-01006-4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18</w:t>
      </w:r>
      <w:r>
        <w:fldChar w:fldCharType="end"/>
      </w:r>
    </w:p>
    <w:p w14:paraId="4D646449" w14:textId="632E7269" w:rsidR="00F418F5" w:rsidRDefault="00F418F5" w:rsidP="00F418F5">
      <w:r>
        <w:t xml:space="preserve">78. </w:t>
      </w:r>
      <w:r>
        <w:fldChar w:fldCharType="begin"/>
      </w:r>
      <w:r w:rsidR="002A437D">
        <w:instrText xml:space="preserve"> ADDIN EN.CITE &lt;EndNote&gt;&lt;Cite&gt;&lt;Author&gt;Yang&lt;/Author&gt;&lt;Year&gt;2021&lt;/Year&gt;&lt;RecNum&gt;37379&lt;/RecNum&gt;&lt;DisplayText&gt;&lt;style face="superscript"&gt;319&lt;/style&gt;&lt;/DisplayText&gt;&lt;record&gt;&lt;rec-number&gt;37379&lt;/rec-number&gt;&lt;foreign-keys&gt;&lt;key app="EN" db-id="r5ret2dtz5zsdced22nvf9tg0rrv0trsv2w9" timestamp="1632328255"&gt;37379&lt;/key&gt;&lt;/foreign-keys&gt;&lt;ref-type name="Journal Article"&gt;17&lt;/ref-type&gt;&lt;contributors&gt;&lt;authors&gt;&lt;author&gt;Yang, Z.&lt;/author&gt;&lt;author&gt;Ju, X.&lt;/author&gt;&lt;author&gt;Liao, H.&lt;/author&gt;&lt;author&gt;Meng, Z.&lt;/author&gt;&lt;author&gt;Ning, H.&lt;/author&gt;&lt;author&gt;Li, Y.&lt;/author&gt;&lt;author&gt;Chen, Z.&lt;/author&gt;&lt;author&gt;Long, J.&lt;/author&gt;&lt;/authors&gt;&lt;/contributors&gt;&lt;auth-address&gt;College of Chemistry and Chemical Engineering, Xi&amp;apos;an University of Science and Technology, Xi&amp;apos;an, Shaanxi 710054, China.&amp;#xD;Key Laboratory of Coal Resources Exploration and Comprehensive Utilization, Ministry of Natural Resources, Xi&amp;apos;an, Shaanxi 710021, China.&lt;/auth-address&gt;&lt;titles&gt;&lt;title&gt;Preparation of Activated Carbon Doped with Graphene Oxide Porous Materials and Their High Gas Adsorption Performance&lt;/title&gt;&lt;secondary-title&gt;ACS Omega&lt;/secondary-title&gt;&lt;/titles&gt;&lt;periodical&gt;&lt;full-title&gt;ACS Omega&lt;/full-title&gt;&lt;/periodical&gt;&lt;pages&gt;19799-19810&lt;/pages&gt;&lt;volume&gt;6&lt;/volume&gt;&lt;number&gt;30&lt;/number&gt;&lt;edition&gt;2021/08/10&lt;/edition&gt;&lt;dates&gt;&lt;year&gt;2021&lt;/year&gt;&lt;pub-dates&gt;&lt;date&gt;Aug 3&lt;/date&gt;&lt;/pub-dates&gt;&lt;/dates&gt;&lt;isbn&gt;2470-1343 (Electronic)&amp;#xD;2470-1343 (Linking)&lt;/isbn&gt;&lt;accession-num&gt;34368567&lt;/accession-num&gt;&lt;urls&gt;&lt;related-urls&gt;&lt;url&gt;https://www.ncbi.nlm.nih.gov/pubmed/34368567&lt;/url&gt;&lt;/related-urls&gt;&lt;/urls&gt;&lt;custom2&gt;PMC8340399&lt;/custom2&gt;&lt;electronic-resource-num&gt;10.1021/acsomega.1c02416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19</w:t>
      </w:r>
      <w:r>
        <w:fldChar w:fldCharType="end"/>
      </w:r>
    </w:p>
    <w:p w14:paraId="1F683357" w14:textId="108A32F1" w:rsidR="00F418F5" w:rsidRDefault="00F418F5" w:rsidP="00F418F5">
      <w:r>
        <w:t xml:space="preserve">79. </w:t>
      </w:r>
      <w:r>
        <w:fldChar w:fldCharType="begin"/>
      </w:r>
      <w:r w:rsidR="002A437D">
        <w:instrText xml:space="preserve"> ADDIN EN.CITE &lt;EndNote&gt;&lt;Cite&gt;&lt;Author&gt;Chen&lt;/Author&gt;&lt;Year&gt;2019&lt;/Year&gt;&lt;RecNum&gt;37381&lt;/RecNum&gt;&lt;DisplayText&gt;&lt;style face="superscript"&gt;320&lt;/style&gt;&lt;/DisplayText&gt;&lt;record&gt;&lt;rec-number&gt;37381&lt;/rec-number&gt;&lt;foreign-keys&gt;&lt;key app="EN" db-id="r5ret2dtz5zsdced22nvf9tg0rrv0trsv2w9" timestamp="1632328262"&gt;37381&lt;/key&gt;&lt;/foreign-keys&gt;&lt;ref-type name="Journal Article"&gt;17&lt;/ref-type&gt;&lt;contributors&gt;&lt;authors&gt;&lt;author&gt;Chen, Fuqiang&lt;/author&gt;&lt;author&gt;Zhang, Zhiguo&lt;/author&gt;&lt;author&gt;Yang, Qiwei&lt;/author&gt;&lt;author&gt;Yang, Yiwen&lt;/author&gt;&lt;author&gt;Bao, Zongbi&lt;/author&gt;&lt;author&gt;Ren, Qilong&lt;/author&gt;&lt;/authors&gt;&lt;/contributors&gt;&lt;titles&gt;&lt;title&gt;Microporous Carbon Adsorbents Prepared by Activating Reagent-Free Pyrolysis for Upgrading Low-Quality Natural Gas&lt;/title&gt;&lt;secondary-title&gt;ACS Sustainable Chemistry &amp;amp; Engineering&lt;/secondary-title&gt;&lt;/titles&gt;&lt;periodical&gt;&lt;full-title&gt;ACS Sustainable Chemistry &amp;amp; Engineering&lt;/full-title&gt;&lt;/periodical&gt;&lt;pages&gt;977-985&lt;/pages&gt;&lt;volume&gt;8&lt;/volume&gt;&lt;number&gt;2&lt;/number&gt;&lt;section&gt;977&lt;/section&gt;&lt;dates&gt;&lt;year&gt;2019&lt;/year&gt;&lt;/dates&gt;&lt;isbn&gt;2168-0485&amp;#xD;2168-0485&lt;/isbn&gt;&lt;urls&gt;&lt;/urls&gt;&lt;electronic-resource-num&gt;10.1021/acssuschemeng.9b05627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20</w:t>
      </w:r>
      <w:r>
        <w:fldChar w:fldCharType="end"/>
      </w:r>
    </w:p>
    <w:p w14:paraId="7B865CE1" w14:textId="1637FCCB" w:rsidR="00F418F5" w:rsidRDefault="00F418F5" w:rsidP="00F418F5">
      <w:r>
        <w:t xml:space="preserve">80. </w:t>
      </w:r>
      <w:r>
        <w:fldChar w:fldCharType="begin"/>
      </w:r>
      <w:r w:rsidR="002A437D">
        <w:instrText xml:space="preserve"> ADDIN EN.CITE &lt;EndNote&gt;&lt;Cite&gt;&lt;Author&gt;Ma&lt;/Author&gt;&lt;Year&gt;2020&lt;/Year&gt;&lt;RecNum&gt;37380&lt;/RecNum&gt;&lt;DisplayText&gt;&lt;style face="superscript"&gt;321&lt;/style&gt;&lt;/DisplayText&gt;&lt;record&gt;&lt;rec-number&gt;37380&lt;/rec-number&gt;&lt;foreign-keys&gt;&lt;key app="EN" db-id="r5ret2dtz5zsdced22nvf9tg0rrv0trsv2w9" timestamp="1632328258"&gt;37380&lt;/key&gt;&lt;/foreign-keys&gt;&lt;ref-type name="Journal Article"&gt;17&lt;/ref-type&gt;&lt;contributors&gt;&lt;authors&gt;&lt;author&gt;Ma, Xiancheng&lt;/author&gt;&lt;author&gt;Chen, Ruofei&lt;/author&gt;&lt;author&gt;Zhou, Ke&lt;/author&gt;&lt;author&gt;Wu, Qingding&lt;/author&gt;&lt;author&gt;Li, Hailong&lt;/author&gt;&lt;author&gt;Zeng, Zheng&lt;/author&gt;&lt;author&gt;Li, Liqing&lt;/author&gt;&lt;/authors&gt;&lt;/contributors&gt;&lt;titles&gt;&lt;title&gt;Activated Porous Carbon with an Ultrahigh Surface Area Derived from Waste Biomass for Acetone Adsorption, CO2 Capture, and Light Hydrocarbon Separation&lt;/title&gt;&lt;secondary-title&gt;ACS Sustainable Chemistry &amp;amp; Engineering&lt;/secondary-title&gt;&lt;/titles&gt;&lt;periodical&gt;&lt;full-title&gt;ACS Sustainable Chemistry &amp;amp; Engineering&lt;/full-title&gt;&lt;/periodical&gt;&lt;pages&gt;11721-11728&lt;/pages&gt;&lt;volume&gt;8&lt;/volume&gt;&lt;number&gt;31&lt;/number&gt;&lt;section&gt;11721&lt;/section&gt;&lt;dates&gt;&lt;year&gt;2020&lt;/year&gt;&lt;/dates&gt;&lt;isbn&gt;2168-0485&amp;#xD;2168-0485&lt;/isbn&gt;&lt;urls&gt;&lt;/urls&gt;&lt;electronic-resource-num&gt;10.1021/acssuschemeng.0c03725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21</w:t>
      </w:r>
      <w:r>
        <w:fldChar w:fldCharType="end"/>
      </w:r>
    </w:p>
    <w:p w14:paraId="6CA6207E" w14:textId="759AA991" w:rsidR="00F418F5" w:rsidRDefault="00F418F5" w:rsidP="00F418F5">
      <w:r>
        <w:t xml:space="preserve">81. </w:t>
      </w:r>
      <w:r>
        <w:fldChar w:fldCharType="begin"/>
      </w:r>
      <w:r w:rsidR="002A437D">
        <w:instrText xml:space="preserve"> ADDIN EN.CITE &lt;EndNote&gt;&lt;Cite&gt;&lt;Author&gt;Men’shchikov&lt;/Author&gt;&lt;Year&gt;2021&lt;/Year&gt;&lt;RecNum&gt;37400&lt;/RecNum&gt;&lt;DisplayText&gt;&lt;style face="superscript"&gt;322&lt;/style&gt;&lt;/DisplayText&gt;&lt;record&gt;&lt;rec-number&gt;37400&lt;/rec-number&gt;&lt;foreign-keys&gt;&lt;key app="EN" db-id="r5ret2dtz5zsdced22nvf9tg0rrv0trsv2w9" timestamp="1632328336"&gt;37400&lt;/key&gt;&lt;/foreign-keys&gt;&lt;ref-type name="Journal Article"&gt;17&lt;/ref-type&gt;&lt;contributors&gt;&lt;authors&gt;&lt;author&gt;Men’shchikov, I. E.&lt;/author&gt;&lt;author&gt;Shkolin, A. V.&lt;/author&gt;&lt;author&gt;Fomkin, A. A.&lt;/author&gt;&lt;author&gt;Khozina, E. V.&lt;/author&gt;&lt;/authors&gt;&lt;/contributors&gt;&lt;titles&gt;&lt;title&gt;Thermodynamics of methane adsorption on carbon adsorbent prepared from mineral coal&lt;/title&gt;&lt;secondary-title&gt;Adsorption&lt;/secondary-title&gt;&lt;/titles&gt;&lt;periodical&gt;&lt;full-title&gt;Adsorption&lt;/full-title&gt;&lt;/periodical&gt;&lt;dates&gt;&lt;year&gt;2021&lt;/year&gt;&lt;/dates&gt;&lt;isbn&gt;0929-5607&amp;#xD;1572-8757&lt;/isbn&gt;&lt;urls&gt;&lt;/urls&gt;&lt;electronic-resource-num&gt;10.1007/s10450-021-00338-4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22</w:t>
      </w:r>
      <w:r>
        <w:fldChar w:fldCharType="end"/>
      </w:r>
    </w:p>
    <w:p w14:paraId="3C396C3F" w14:textId="594D19DA" w:rsidR="00F418F5" w:rsidRDefault="00F418F5" w:rsidP="00F418F5">
      <w:r>
        <w:t xml:space="preserve">82. </w:t>
      </w:r>
      <w:r>
        <w:fldChar w:fldCharType="begin"/>
      </w:r>
      <w:r w:rsidR="002A437D">
        <w:instrText xml:space="preserve"> ADDIN EN.CITE &lt;EndNote&gt;&lt;Cite&gt;&lt;Author&gt;Song&lt;/Author&gt;&lt;Year&gt;2018&lt;/Year&gt;&lt;RecNum&gt;37404&lt;/RecNum&gt;&lt;DisplayText&gt;&lt;style face="superscript"&gt;323&lt;/style&gt;&lt;/DisplayText&gt;&lt;record&gt;&lt;rec-number&gt;37404&lt;/rec-number&gt;&lt;foreign-keys&gt;&lt;key app="EN" db-id="r5ret2dtz5zsdced22nvf9tg0rrv0trsv2w9" timestamp="1632328359"&gt;37404&lt;/key&gt;&lt;/foreign-keys&gt;&lt;ref-type name="Conference Paper"&gt;47&lt;/ref-type&gt;&lt;contributors&gt;&lt;authors&gt;&lt;author&gt;Song, Xue&lt;/author&gt;&lt;author&gt;Wang, Li’ao&lt;/author&gt;&lt;author&gt;Zeng, Yunmin&lt;/author&gt;&lt;author&gt;Zhan, Xinyuan&lt;/author&gt;&lt;author&gt;Gong, Jian&lt;/author&gt;&lt;author&gt;Li, Tong&lt;/author&gt;&lt;/authors&gt;&lt;/contributors&gt;&lt;titles&gt;&lt;title&gt;Application of activated carbon modified by acetic acid in adsorption and separation of CO2 and CH4&lt;/title&gt;&lt;secondary-title&gt;Advances in Energy Science and Environment Engineering II&lt;/secondary-title&gt;&lt;/titles&gt;&lt;dates&gt;&lt;year&gt;2018&lt;/year&gt;&lt;/dates&gt;&lt;urls&gt;&lt;/urls&gt;&lt;electronic-resource-num&gt;10.1063/1.5029774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23</w:t>
      </w:r>
      <w:r>
        <w:fldChar w:fldCharType="end"/>
      </w:r>
    </w:p>
    <w:p w14:paraId="01FA8B13" w14:textId="2A64D997" w:rsidR="00F418F5" w:rsidRDefault="00F418F5" w:rsidP="00F418F5">
      <w:r>
        <w:t xml:space="preserve">83. </w:t>
      </w:r>
      <w:r>
        <w:fldChar w:fldCharType="begin"/>
      </w:r>
      <w:r w:rsidR="002A437D">
        <w:instrText xml:space="preserve"> ADDIN EN.CITE &lt;EndNote&gt;&lt;Cite&gt;&lt;Author&gt;Dong&lt;/Author&gt;&lt;Year&gt;2021&lt;/Year&gt;&lt;RecNum&gt;37383&lt;/RecNum&gt;&lt;DisplayText&gt;&lt;style face="superscript"&gt;324&lt;/style&gt;&lt;/DisplayText&gt;&lt;record&gt;&lt;rec-number&gt;37383&lt;/rec-number&gt;&lt;foreign-keys&gt;&lt;key app="EN" db-id="r5ret2dtz5zsdced22nvf9tg0rrv0trsv2w9" timestamp="1632328271"&gt;37383&lt;/key&gt;&lt;/foreign-keys&gt;&lt;ref-type name="Journal Article"&gt;17&lt;/ref-type&gt;&lt;contributors&gt;&lt;authors&gt;&lt;author&gt;Dong, Ze&lt;/author&gt;&lt;author&gt;Li, Bei&lt;/author&gt;&lt;author&gt;Shang, Hua&lt;/author&gt;&lt;author&gt;Zhang, Peixin&lt;/author&gt;&lt;author&gt;Chen, Shixia&lt;/author&gt;&lt;author&gt;Yang, Jiangfeng&lt;/author&gt;&lt;author&gt;Zeng, Zheling&lt;/author&gt;&lt;author&gt;Wang, Jun&lt;/author&gt;&lt;author&gt;Deng, Shuguang&lt;/author&gt;&lt;/authors&gt;&lt;/contributors&gt;&lt;titles&gt;&lt;title&gt;Ultramicroporous carbon granules with narrow pore size distribution for efficient CH&amp;#xD</w:instrText>
      </w:r>
      <w:r w:rsidR="002A437D">
        <w:rPr>
          <w:rFonts w:hint="eastAsia"/>
        </w:rPr>
        <w:instrText>; 4&amp;#xD; separation from coal</w:instrText>
      </w:r>
      <w:r w:rsidR="002A437D">
        <w:rPr>
          <w:rFonts w:hint="eastAsia"/>
        </w:rPr>
        <w:instrText>‐</w:instrText>
      </w:r>
      <w:r w:rsidR="002A437D">
        <w:rPr>
          <w:rFonts w:hint="eastAsia"/>
        </w:rPr>
        <w:instrText>bed gases&lt;/title&gt;&lt;secondary-title&gt;AIChE Journal&lt;/secondary-title&gt;&lt;/titles&gt;&lt;periodical&gt;&lt;full-title&gt;AIChE Journal&lt;/full-title&gt;&lt;abbr-1&gt;AlChE J.&lt;/abbr-1&gt;&lt;abbr-2&gt;AlChE J&lt;/abbr-2&gt;&lt;/periodical&gt;&lt;volume&gt;67&lt;/volume&gt;&lt;number&gt;9&lt;/number&gt;&lt;d</w:instrText>
      </w:r>
      <w:r w:rsidR="002A437D">
        <w:instrText>ates&gt;&lt;year&gt;2021&lt;/year&gt;&lt;/dates&gt;&lt;isbn&gt;0001-1541&amp;#xD;1547-5905&lt;/isbn&gt;&lt;urls&gt;&lt;/urls&gt;&lt;electronic-resource-num&gt;10.1002/aic.17281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24</w:t>
      </w:r>
      <w:r>
        <w:fldChar w:fldCharType="end"/>
      </w:r>
    </w:p>
    <w:p w14:paraId="03B617BF" w14:textId="5A21FEE9" w:rsidR="00F418F5" w:rsidRDefault="00F418F5" w:rsidP="00F418F5">
      <w:r>
        <w:t xml:space="preserve">84. </w:t>
      </w:r>
      <w:r>
        <w:fldChar w:fldCharType="begin"/>
      </w:r>
      <w:r w:rsidR="002A437D">
        <w:instrText xml:space="preserve"> ADDIN EN.CITE &lt;EndNote&gt;&lt;Cite&gt;&lt;Author&gt;Du&lt;/Author&gt;&lt;Year&gt;2020&lt;/Year&gt;&lt;RecNum&gt;37382&lt;/RecNum&gt;&lt;DisplayText&gt;&lt;style face="superscript"&gt;325&lt;/style&gt;&lt;/DisplayText&gt;&lt;record&gt;&lt;rec-number&gt;37382&lt;/rec-number&gt;&lt;foreign-keys&gt;&lt;key app="EN" db-id="r5ret2dtz5zsdced22nvf9tg0rrv0trsv2w9" timestamp="1632328268"&gt;37382&lt;/key&gt;&lt;/foreign-keys&gt;&lt;ref-type name="Journal Article"&gt;17&lt;/ref-type&gt;&lt;contributors&gt;&lt;authors&gt;&lt;author&gt;Du, Shengjun&lt;/author&gt;&lt;author&gt;Wu, Ying&lt;/author&gt;&lt;author&gt;Wang, Xingjie&lt;/author&gt;&lt;author&gt;Xia, Qibin&lt;/author&gt;&lt;author&gt;Xiao, Jing</w:instrText>
      </w:r>
      <w:r w:rsidR="002A437D">
        <w:rPr>
          <w:rFonts w:hint="eastAsia"/>
        </w:rPr>
        <w:instrText>&lt;/author&gt;&lt;author&gt;Zhou, Xin&lt;/author&gt;&lt;author&gt;Li, Zhong&lt;/author&gt;&lt;/authors&gt;&lt;/contributors&gt;&lt;titles&gt;&lt;title&gt;Facile synthesis of ultramicroporous carbon adsorbents with ultra</w:instrText>
      </w:r>
      <w:r w:rsidR="002A437D">
        <w:rPr>
          <w:rFonts w:hint="eastAsia"/>
        </w:rPr>
        <w:instrText>‐</w:instrText>
      </w:r>
      <w:r w:rsidR="002A437D">
        <w:rPr>
          <w:rFonts w:hint="eastAsia"/>
        </w:rPr>
        <w:instrText>high&amp;#xD; &amp;#xD; CH&amp;#xD; 4&amp;#xD; &amp;#xD; uptake by in situ ionic activation&lt;/title&gt;&lt;secondar</w:instrText>
      </w:r>
      <w:r w:rsidR="002A437D">
        <w:instrText>y-title&gt;AIChE Journal&lt;/secondary-title&gt;&lt;/titles&gt;&lt;periodical&gt;&lt;full-title&gt;AIChE Journal&lt;/full-title&gt;&lt;abbr-1&gt;AlChE J.&lt;/abbr-1&gt;&lt;abbr-2&gt;AlChE J&lt;/abbr-2&gt;&lt;/periodical&gt;&lt;volume&gt;66&lt;/volume&gt;&lt;number&gt;7&lt;/number&gt;&lt;dates&gt;&lt;year&gt;2020&lt;/year&gt;&lt;/dates&gt;&lt;isbn&gt;0001-1541&amp;#xD;1547-5905&lt;/isbn&gt;&lt;urls&gt;&lt;/urls&gt;&lt;electronic-resource-num&gt;10.1002/aic.16231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25</w:t>
      </w:r>
      <w:r>
        <w:fldChar w:fldCharType="end"/>
      </w:r>
    </w:p>
    <w:p w14:paraId="7BB9A492" w14:textId="78425274" w:rsidR="00F418F5" w:rsidRDefault="00F418F5" w:rsidP="00F418F5">
      <w:r>
        <w:lastRenderedPageBreak/>
        <w:t xml:space="preserve">85. </w:t>
      </w:r>
      <w:r>
        <w:fldChar w:fldCharType="begin"/>
      </w:r>
      <w:r w:rsidR="002A437D">
        <w:instrText xml:space="preserve"> ADDIN EN.CITE &lt;EndNote&gt;&lt;Cite&gt;&lt;Author&gt;Hao&lt;/Author&gt;&lt;Year&gt;2013&lt;/Year&gt;&lt;RecNum&gt;37396&lt;/RecNum&gt;&lt;DisplayText&gt;&lt;style face="superscript"&gt;326&lt;/style&gt;&lt;/DisplayText&gt;&lt;record&gt;&lt;rec-number&gt;37396&lt;/rec-number&gt;&lt;foreign-keys&gt;&lt;key app="EN" db-id="r5ret2dtz5zsdced22nvf9tg0rrv0trsv2w9" timestamp="1632328321"&gt;37396&lt;/key&gt;&lt;/foreign-keys&gt;&lt;ref-type name="Journal Article"&gt;17&lt;/ref-type&gt;&lt;contributors&gt;&lt;authors&gt;&lt;author&gt;Hao, Shi Xiong&lt;/author&gt;&lt;author&gt;Yu, Zu Xiao&lt;/author&gt;&lt;author&gt;Liu, Xing Yong&lt;/author&gt;&lt;/authors&gt;&lt;/contributors&gt;&lt;titles&gt;&lt;title&gt;Surface Modification of Activated Carbon and its Effects on Methane Adsorption&lt;/title&gt;&lt;secondary-title&gt;Applied Mechanics and Materials&lt;/secondary-title&gt;&lt;/titles&gt;&lt;periodical&gt;&lt;full-title&gt;Applied Mechanics and Materials&lt;/full-title&gt;&lt;/periodical&gt;&lt;pages&gt;605-609&lt;/pages&gt;&lt;volume&gt;395-396&lt;/volume&gt;&lt;section&gt;605&lt;/section&gt;&lt;dates&gt;&lt;year&gt;2013&lt;/year&gt;&lt;/dates&gt;&lt;isbn&gt;1662-7482&lt;/isbn&gt;&lt;urls&gt;&lt;/urls&gt;&lt;electronic-resource-num&gt;10.4028/www.scientific.net/AMM.395-396.605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26</w:t>
      </w:r>
      <w:r>
        <w:fldChar w:fldCharType="end"/>
      </w:r>
    </w:p>
    <w:p w14:paraId="1BEB6FFD" w14:textId="71CBB64F" w:rsidR="00F418F5" w:rsidRDefault="00F418F5" w:rsidP="00F418F5">
      <w:r>
        <w:t xml:space="preserve">86. </w:t>
      </w:r>
      <w:r>
        <w:fldChar w:fldCharType="begin"/>
      </w:r>
      <w:r w:rsidR="002A437D">
        <w:instrText xml:space="preserve"> ADDIN EN.CITE &lt;EndNote&gt;&lt;Cite&gt;&lt;Author&gt;Mirzaei&lt;/Author&gt;&lt;Year&gt;2020&lt;/Year&gt;&lt;RecNum&gt;37362&lt;/RecNum&gt;&lt;DisplayText&gt;&lt;style face="superscript"&gt;327&lt;/style&gt;&lt;/DisplayText&gt;&lt;record&gt;&lt;rec-number&gt;37362&lt;/rec-number&gt;&lt;foreign-keys&gt;&lt;key app="EN" db-id="r5ret2dtz5zsdced22nvf9tg0rrv0trsv2w9" timestamp="1632328149"&gt;37362&lt;/key&gt;&lt;/foreign-keys&gt;&lt;ref-type name="Journal Article"&gt;17&lt;/ref-type&gt;&lt;contributors&gt;&lt;authors&gt;&lt;author&gt;Mirzaei, Shohreh&lt;/author&gt;&lt;author&gt;Ahmadpour, Ali&lt;/author&gt;&lt;author&gt;Shahsavand, Akbar&lt;/author&gt;&lt;author&gt;Nakhaei Pour, Ali&lt;/author&gt;&lt;author&gt;LotfiKatooli, Leila&lt;/author&gt;&lt;author&gt;Garmroodi Asil, Ali&lt;/author&gt;&lt;author&gt;Pouladi, Babak&lt;/author&gt;&lt;author&gt;Arami-Niya, Arash&lt;/author&gt;&lt;/authors&gt;&lt;/contributors&gt;&lt;titles&gt;&lt;title&gt;Experimental and simulation study of the effect of surface functional groups decoration on CH4 and H2 storage capacity of microporous carbons&lt;/title&gt;&lt;secondary-title&gt;Applied Surface Science&lt;/secondary-title&gt;&lt;/titles&gt;&lt;periodical&gt;&lt;full-title&gt;Applied Surface Science&lt;/full-title&gt;&lt;abbr-1&gt;Appl. Surf. Sci.&lt;/abbr-1&gt;&lt;abbr-2&gt;Appl Surf Sci&lt;/abbr-2&gt;&lt;/periodical&gt;&lt;volume&gt;533&lt;/volume&gt;&lt;section&gt;147487&lt;/section&gt;&lt;dates&gt;&lt;year&gt;2020&lt;/year&gt;&lt;/dates&gt;&lt;isbn&gt;01694332&lt;/isbn&gt;&lt;urls&gt;&lt;/urls&gt;&lt;electronic-resource-num&gt;10.1016/j.apsusc.2020.147487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27</w:t>
      </w:r>
      <w:r>
        <w:fldChar w:fldCharType="end"/>
      </w:r>
    </w:p>
    <w:p w14:paraId="32340A50" w14:textId="53345CBC" w:rsidR="00F418F5" w:rsidRDefault="00F418F5" w:rsidP="00F418F5">
      <w:r>
        <w:t xml:space="preserve">87. </w:t>
      </w:r>
      <w:r>
        <w:fldChar w:fldCharType="begin"/>
      </w:r>
      <w:r w:rsidR="002A437D">
        <w:instrText xml:space="preserve"> ADDIN EN.CITE &lt;EndNote&gt;&lt;Cite&gt;&lt;Author&gt;Choi&lt;/Author&gt;&lt;Year&gt;2019&lt;/Year&gt;&lt;RecNum&gt;37356&lt;/RecNum&gt;&lt;DisplayText&gt;&lt;style face="superscript"&gt;328&lt;/style&gt;&lt;/DisplayText&gt;&lt;record&gt;&lt;rec-number&gt;37356&lt;/rec-number&gt;&lt;foreign-keys&gt;&lt;key app="EN" db-id="r5ret2dtz5zsdced22nvf9tg0rrv0trsv2w9" timestamp="1632328115"&gt;37356&lt;/key&gt;&lt;/foreign-keys&gt;&lt;ref-type name="Journal Article"&gt;17&lt;/ref-type&gt;&lt;contributors&gt;&lt;authors&gt;&lt;author&gt;Choi, Seokin&lt;/author&gt;&lt;author&gt;Alkhabbaz, Mustafa A.&lt;/author&gt;&lt;author&gt;Wang, Yuguo&lt;/author&gt;&lt;author&gt;Othman, Rashid M.&lt;/author&gt;&lt;author&gt;Choi, Minkee&lt;/author&gt;&lt;/authors&gt;&lt;/contributors&gt;&lt;titles&gt;&lt;title&gt;Unique thermal contraction of zeolite-templated carbons enabling micropore size tailoring and its effects on methane storage&lt;/title&gt;&lt;secondary-title&gt;Carbon&lt;/secondary-title&gt;&lt;/titles&gt;&lt;periodical&gt;&lt;full-title&gt;Carbon&lt;/full-title&gt;&lt;/periodical&gt;&lt;pages&gt;143-153&lt;/pages&gt;&lt;volume&gt;141&lt;/volume&gt;&lt;section&gt;143&lt;/section&gt;&lt;dates&gt;&lt;year&gt;2019&lt;/year&gt;&lt;/dates&gt;&lt;isbn&gt;00086223&lt;/isbn&gt;&lt;urls&gt;&lt;/urls&gt;&lt;electronic-resource-num&gt;10.1016/j.carbon.2018.09.045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28</w:t>
      </w:r>
      <w:r>
        <w:fldChar w:fldCharType="end"/>
      </w:r>
    </w:p>
    <w:p w14:paraId="117C6AE5" w14:textId="5333014F" w:rsidR="00F418F5" w:rsidRDefault="00F418F5" w:rsidP="00F418F5">
      <w:r>
        <w:t xml:space="preserve">88. </w:t>
      </w:r>
      <w:r>
        <w:fldChar w:fldCharType="begin"/>
      </w:r>
      <w:r w:rsidR="002A437D">
        <w:instrText xml:space="preserve"> ADDIN EN.CITE &lt;EndNote&gt;&lt;Cite&gt;&lt;Author&gt;Xu&lt;/Author&gt;&lt;Year&gt;2018&lt;/Year&gt;&lt;RecNum&gt;37390&lt;/RecNum&gt;&lt;DisplayText&gt;&lt;style face="superscript"&gt;329&lt;/style&gt;&lt;/DisplayText&gt;&lt;record&gt;&lt;rec-number&gt;37390&lt;/rec-number&gt;&lt;foreign-keys&gt;&lt;key app="EN" db-id="r5ret2dtz5zsdced22nvf9tg0rrv0trsv2w9" timestamp="1632328296"&gt;37390&lt;/key&gt;&lt;/foreign-keys&gt;&lt;ref-type name="Journal Article"&gt;17&lt;/ref-type&gt;&lt;contributors&gt;&lt;authors&gt;&lt;author&gt;Yuxian Xu&lt;/author&gt;&lt;author&gt;Qingrong Qian&lt;/author&gt;&lt;author&gt;Xiaochuan Chen&lt;/author&gt;&lt;author&gt;Liren Xiao&lt;/author&gt;&lt;author&gt;Dan Wu&lt;/author&gt;&lt;author&gt;Yongjin Luo&lt;/author&gt;&lt;author&gt;Qinghua Chen&lt;/author&gt;&lt;/authors&gt;&lt;/contributors&gt;&lt;titles&gt;&lt;title&gt;Carbon molecular sieves from soybean straw-based activated carbon for CO2/CH4 separation&lt;/title&gt;&lt;secondary-title&gt;Carbon Letters&lt;/secondary-title&gt;&lt;/titles&gt;&lt;periodical&gt;&lt;full-title&gt;Carbon letters&lt;/full-title&gt;&lt;/periodical&gt;&lt;pages&gt;68-77&lt;/pages&gt;&lt;volume&gt;25&lt;/volume&gt;&lt;dates&gt;&lt;year&gt;2018&lt;/year&gt;&lt;/dates&gt;&lt;urls&gt;&lt;/urls&gt;&lt;electronic-resource-num&gt;10.5714/CL.2018.25.068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29</w:t>
      </w:r>
      <w:r>
        <w:fldChar w:fldCharType="end"/>
      </w:r>
    </w:p>
    <w:p w14:paraId="6D1D7FC5" w14:textId="3E2593F5" w:rsidR="00F418F5" w:rsidRDefault="00F418F5" w:rsidP="00F418F5">
      <w:r>
        <w:t xml:space="preserve">89. </w:t>
      </w:r>
      <w:r>
        <w:fldChar w:fldCharType="begin"/>
      </w:r>
      <w:r w:rsidR="00F434CE">
        <w:instrText xml:space="preserve"> ADDIN EN.CITE &lt;EndNote&gt;&lt;Cite&gt;&lt;Author&gt;Yi&lt;/Author&gt;&lt;Year&gt;2013&lt;/Year&gt;&lt;RecNum&gt;36755&lt;/RecNum&gt;&lt;DisplayText&gt;&lt;style face="superscript"&gt;80&lt;/style&gt;&lt;/DisplayText&gt;&lt;record&gt;&lt;rec-number&gt;36755&lt;/rec-number&gt;&lt;foreign-keys&gt;&lt;key app="EN" db-id="r5ret2dtz5zsdced22nvf9tg0rrv0trsv2w9" timestamp="1626826990"&gt;36755&lt;/key&gt;&lt;/foreign-keys&gt;&lt;ref-type name="Journal Article"&gt;17&lt;/ref-type&gt;&lt;contributors&gt;&lt;authors&gt;&lt;author&gt;Yi, Honghong&lt;/author&gt;&lt;author&gt;Li, Fenrong&lt;/author&gt;&lt;author&gt;Ning, Ping&lt;/author&gt;&lt;author&gt;Tang, Xiaolong&lt;/author&gt;&lt;author&gt;Peng, Jinhui&lt;/author&gt;&lt;author&gt;Li, Yundong&lt;/author&gt;&lt;author&gt;Deng, Hua&lt;/author&gt;&lt;/authors&gt;&lt;/contributors&gt;&lt;titles&gt;&lt;title&gt;Adsorption separation of CO2, CH4, and N2 on microwave activated carbon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635-642&lt;/pages&gt;&lt;volume&gt;215-216&lt;/volume&gt;&lt;section&gt;635&lt;/section&gt;&lt;dates&gt;&lt;year&gt;2013&lt;/year&gt;&lt;/dates&gt;&lt;isbn&gt;13858947&lt;/isbn&gt;&lt;urls&gt;&lt;/urls&gt;&lt;electronic-resource-num&gt;10.1016/j.cej.2012.11.050&lt;/electronic-resource-num&gt;&lt;/record&gt;&lt;/Cite&gt;&lt;/EndNote&gt;</w:instrText>
      </w:r>
      <w:r>
        <w:fldChar w:fldCharType="separate"/>
      </w:r>
      <w:r w:rsidR="00F434CE" w:rsidRPr="00F434CE">
        <w:rPr>
          <w:noProof/>
          <w:vertAlign w:val="superscript"/>
        </w:rPr>
        <w:t>80</w:t>
      </w:r>
      <w:r>
        <w:fldChar w:fldCharType="end"/>
      </w:r>
    </w:p>
    <w:p w14:paraId="1FBBABB1" w14:textId="4EC0836C" w:rsidR="00F418F5" w:rsidRDefault="00F418F5" w:rsidP="00F418F5">
      <w:r>
        <w:t xml:space="preserve">90. </w:t>
      </w:r>
      <w:r>
        <w:fldChar w:fldCharType="begin"/>
      </w:r>
      <w:r w:rsidR="002A437D">
        <w:instrText xml:space="preserve"> ADDIN EN.CITE &lt;EndNote&gt;&lt;Cite&gt;&lt;Author&gt;Ashourirad&lt;/Author&gt;&lt;Year&gt;2015&lt;/Year&gt;&lt;RecNum&gt;37391&lt;/RecNum&gt;&lt;DisplayText&gt;&lt;style face="superscript"&gt;330&lt;/style&gt;&lt;/DisplayText&gt;&lt;record&gt;&lt;rec-number&gt;37391&lt;/rec-number&gt;&lt;foreign-keys&gt;&lt;key app="EN" db-id="r5ret2dtz5zsdced22nvf9tg0rrv0trsv2w9" timestamp="1632328301"&gt;37391&lt;/key&gt;&lt;/foreign-keys&gt;&lt;ref-type name="Journal Article"&gt;17&lt;/ref-type&gt;&lt;contributors&gt;&lt;authors&gt;&lt;author&gt;Ashourirad, Babak&lt;/author&gt;&lt;author&gt;Sekizkardes, Ali Kemal&lt;/author&gt;&lt;author&gt;Altarawneh, Suha&lt;/author&gt;&lt;author&gt;El-Kaderi, Hani M.&lt;/author&gt;&lt;/authors&gt;&lt;/contributors&gt;&lt;titles&gt;&lt;title&gt;Exceptional Gas Adsorption Properties by Nitrogen-Doped Porous Carbons Derived from Benzimidazole-Linked Polymers&lt;/title&gt;&lt;secondary-title&gt;Chemistry of Materials&lt;/secondary-title&gt;&lt;/titles&gt;&lt;periodical&gt;&lt;full-title&gt;Chemistry of Materials&lt;/full-title&gt;&lt;abbr-1&gt;Chem. Mater.&lt;/abbr-1&gt;&lt;abbr-2&gt;Chem Mater&lt;/abbr-2&gt;&lt;/periodical&gt;&lt;pages&gt;1349-1358&lt;/pages&gt;&lt;volume&gt;27&lt;/volume&gt;&lt;number&gt;4&lt;/number&gt;&lt;section&gt;1349&lt;/section&gt;&lt;dates&gt;&lt;year&gt;2015&lt;/year&gt;&lt;/dates&gt;&lt;isbn&gt;0897-4756&amp;#xD;1520-5002&lt;/isbn&gt;&lt;urls&gt;&lt;/urls&gt;&lt;electronic-resource-num&gt;10.1021/cm504435m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30</w:t>
      </w:r>
      <w:r>
        <w:fldChar w:fldCharType="end"/>
      </w:r>
    </w:p>
    <w:p w14:paraId="7DB67A57" w14:textId="06BB0E6B" w:rsidR="00F418F5" w:rsidRDefault="00F418F5" w:rsidP="00F418F5">
      <w:r>
        <w:rPr>
          <w:rFonts w:hint="eastAsia"/>
        </w:rPr>
        <w:t>9</w:t>
      </w:r>
      <w:r>
        <w:t xml:space="preserve">1. </w:t>
      </w:r>
      <w:r>
        <w:fldChar w:fldCharType="begin"/>
      </w:r>
      <w:r w:rsidR="002A437D">
        <w:instrText xml:space="preserve"> ADDIN EN.CITE &lt;EndNote&gt;&lt;Cite&gt;&lt;Author&gt;Abdeljaoued&lt;/Author&gt;&lt;Year&gt;2018&lt;/Year&gt;&lt;RecNum&gt;37393&lt;/RecNum&gt;&lt;DisplayText&gt;&lt;style face="superscript"&gt;331&lt;/style&gt;&lt;/DisplayText&gt;&lt;record&gt;&lt;rec-number&gt;37393&lt;/rec-number&gt;&lt;foreign-keys&gt;&lt;key app="EN" db-id="r5ret2dtz5zsdced22nvf9tg0rrv0trsv2w9" timestamp="1632328307"&gt;37393&lt;/key&gt;&lt;/foreign-keys&gt;&lt;ref-type name="Journal Article"&gt;17&lt;/ref-type&gt;&lt;contributors&gt;&lt;authors&gt;&lt;author&gt;Abdeljaoued, Amna&lt;/author&gt;&lt;author&gt;Querejeta, Nausika&lt;/author&gt;&lt;author&gt;Durán, Inés&lt;/author&gt;&lt;author&gt;Álvarez-Gutiérrez, Noelia&lt;/author&gt;&lt;author&gt;Pevida, Covadonga&lt;/author&gt;&lt;author&gt;Chahbani, Mohamed&lt;/author&gt;&lt;/authors&gt;&lt;/contributors&gt;&lt;titles&gt;&lt;title&gt;Preparation and Evaluation of a Coconut Shell-Based Activated Carbon for CO2/CH4 Separation&lt;/title&gt;&lt;secondary-title&gt;Energies&lt;/secondary-title&gt;&lt;/titles&gt;&lt;periodical&gt;&lt;full-title&gt;Energies&lt;/full-title&gt;&lt;/periodical&gt;&lt;volume&gt;11&lt;/volume&gt;&lt;number&gt;7&lt;/number&gt;&lt;section&gt;1748&lt;/section&gt;&lt;dates&gt;&lt;year&gt;2018&lt;/year&gt;&lt;/dates&gt;&lt;isbn&gt;1996-1073&lt;/isbn&gt;&lt;urls&gt;&lt;/urls&gt;&lt;electronic-resource-num&gt;10.3390/en11071748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31</w:t>
      </w:r>
      <w:r>
        <w:fldChar w:fldCharType="end"/>
      </w:r>
    </w:p>
    <w:p w14:paraId="5C806207" w14:textId="3FA32F8F" w:rsidR="00F418F5" w:rsidRDefault="00F418F5" w:rsidP="00F418F5">
      <w:r>
        <w:t xml:space="preserve">92. </w:t>
      </w:r>
      <w:r>
        <w:fldChar w:fldCharType="begin"/>
      </w:r>
      <w:r w:rsidR="002A437D">
        <w:instrText xml:space="preserve"> ADDIN EN.CITE &lt;EndNote&gt;&lt;Cite&gt;&lt;Author&gt;Park&lt;/Author&gt;&lt;Year&gt;2018&lt;/Year&gt;&lt;RecNum&gt;37364&lt;/RecNum&gt;&lt;DisplayText&gt;&lt;style face="superscript"&gt;332&lt;/style&gt;&lt;/DisplayText&gt;&lt;record&gt;&lt;rec-number&gt;37364&lt;/rec-number&gt;&lt;foreign-keys&gt;&lt;key app="EN" db-id="r5ret2dtz5zsdced22nvf9tg0rrv0trsv2w9" timestamp="1632328156"&gt;37364&lt;/key&gt;&lt;/foreign-keys&gt;&lt;ref-type name="Journal Article"&gt;17&lt;/ref-type&gt;&lt;contributors&gt;&lt;authors&gt;&lt;author&gt;Park, Jaewoo&lt;/author&gt;&lt;author&gt;Attia, Nour F.&lt;/author&gt;&lt;author&gt;Jung, Minji&lt;/author&gt;&lt;author&gt;Lee, Myoung Eun&lt;/author&gt;&lt;author&gt;Lee, Kiyoung&lt;/author&gt;&lt;author&gt;Chung, Jaewoo&lt;/author&gt;&lt;author&gt;Oh, Hyunchul&lt;/author&gt;&lt;/authors&gt;&lt;/contributors&gt;&lt;titles&gt;&lt;title&gt;Sustainable nanoporous carbon for CO2, CH4, N2, H2 adsorption and CO2/CH4 and CO2/N2 separation&lt;/title&gt;&lt;secondary-title&gt;Energy&lt;/secondary-title&gt;&lt;/titles&gt;&lt;periodical&gt;&lt;full-title&gt;Energy&lt;/full-title&gt;&lt;/periodical&gt;&lt;pages&gt;9-16&lt;/pages&gt;&lt;volume&gt;158&lt;/volume&gt;&lt;section&gt;9&lt;/section&gt;&lt;dates&gt;&lt;year&gt;2018&lt;/year&gt;&lt;/dates&gt;&lt;isbn&gt;03605442&lt;/isbn&gt;&lt;urls&gt;&lt;/urls&gt;&lt;electronic-resource-num&gt;10.1016/j.energy.2018.06.010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32</w:t>
      </w:r>
      <w:r>
        <w:fldChar w:fldCharType="end"/>
      </w:r>
    </w:p>
    <w:p w14:paraId="443D7B49" w14:textId="7C2605A1" w:rsidR="00F418F5" w:rsidRDefault="00F418F5" w:rsidP="00F418F5">
      <w:r>
        <w:t xml:space="preserve">93. </w:t>
      </w:r>
      <w:r>
        <w:fldChar w:fldCharType="begin"/>
      </w:r>
      <w:r w:rsidR="002A437D">
        <w:instrText xml:space="preserve"> ADDIN EN.CITE &lt;EndNote&gt;&lt;Cite&gt;&lt;Author&gt;Álvarez-Gutiérrez&lt;/Author&gt;&lt;Year&gt;2016&lt;/Year&gt;&lt;RecNum&gt;37374&lt;/RecNum&gt;&lt;DisplayText&gt;&lt;style face="superscript"&gt;333&lt;/style&gt;&lt;/DisplayText&gt;&lt;record&gt;&lt;rec-number&gt;37374&lt;/rec-number&gt;&lt;foreign-keys&gt;&lt;key app="EN" db-id="r5ret2dtz5zsdced22nvf9tg0rrv0trsv2w9" timestamp="1632328220"&gt;37374&lt;/key&gt;&lt;/foreign-keys&gt;&lt;ref-type name="Journal Article"&gt;17&lt;/ref-type&gt;&lt;contributors&gt;&lt;authors&gt;&lt;author&gt;Álvarez-Gutiérrez, Noelia&lt;/author&gt;&lt;author&gt;García, Susana&lt;/author&gt;&lt;author&gt;Gil, María Victoria&lt;/author&gt;&lt;author&gt;Rubiera, Fernando&lt;/author&gt;&lt;author&gt;Pevida, Covadonga&lt;/author&gt;&lt;/authors&gt;&lt;/contributors&gt;&lt;titles&gt;&lt;title&gt;Dynamic Performance of Biomass-Based Carbons for CO2/CH4 Separation. Approximation to a Pressure Swing Adsorption Process for Biogas Upgrading&lt;/title&gt;&lt;secondary-title&gt;Energy &amp;amp; Fuels&lt;/secondary-title&gt;&lt;/titles&gt;&lt;periodical&gt;&lt;full-title&gt;Energy &amp;amp; Fuels&lt;/full-title&gt;&lt;/periodical&gt;&lt;pages&gt;5005-5015&lt;/pages&gt;&lt;volume&gt;30&lt;/volume&gt;&lt;number&gt;6&lt;/number&gt;&lt;section&gt;5005&lt;/section&gt;&lt;dates&gt;&lt;year&gt;2016&lt;/year&gt;&lt;/dates&gt;&lt;isbn&gt;0887-0624&amp;#xD;1520-5029&lt;/isbn&gt;&lt;urls&gt;&lt;/urls&gt;&lt;electronic-resource-num&gt;10.1021/acs.energyfuels.6b00664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33</w:t>
      </w:r>
      <w:r>
        <w:fldChar w:fldCharType="end"/>
      </w:r>
    </w:p>
    <w:p w14:paraId="05AF8A12" w14:textId="53E02C96" w:rsidR="00F418F5" w:rsidRDefault="00F418F5" w:rsidP="00F418F5">
      <w:r>
        <w:t xml:space="preserve">94. </w:t>
      </w:r>
      <w:r>
        <w:fldChar w:fldCharType="begin"/>
      </w:r>
      <w:r w:rsidR="002A437D">
        <w:instrText xml:space="preserve"> ADDIN EN.CITE &lt;EndNote&gt;&lt;Cite&gt;&lt;Author&gt;Machnikowski&lt;/Author&gt;&lt;Year&gt;2010&lt;/Year&gt;&lt;RecNum&gt;37392&lt;/RecNum&gt;&lt;DisplayText&gt;&lt;style face="superscript"&gt;334&lt;/style&gt;&lt;/DisplayText&gt;&lt;record&gt;&lt;rec-number&gt;37392&lt;/rec-number&gt;&lt;foreign-keys&gt;&lt;key app="EN" db-id="r5ret2dtz5zsdced22nvf9tg0rrv0trsv2w9" timestamp="1632328304"&gt;37392&lt;/key&gt;&lt;/foreign-keys&gt;&lt;ref-type name="Journal Article"&gt;17&lt;/ref-type&gt;&lt;contributors&gt;&lt;authors&gt;&lt;author&gt;Machnikowski, Jacek&lt;/author&gt;&lt;author&gt;Kierzek, Krzysztof&lt;/author&gt;&lt;author&gt;Lis, Krzysztof&lt;/author&gt;&lt;author&gt;Machnikowska, Helena&lt;/author&gt;&lt;author&gt;Czepirski, Leszek&lt;/author&gt;&lt;/authors&gt;&lt;/contributors&gt;&lt;titles&gt;&lt;title&gt;Tailoring Porosity Development in Monolithic Adsorbents Made of KOH-Activated Pitch Coke and Furfuryl Alcohol Binder for Methane Storage&lt;/title&gt;&lt;secondary-title&gt;Energy &amp;amp; Fuels&lt;/secondary-title&gt;&lt;/titles&gt;&lt;periodical&gt;&lt;full-title&gt;Energy &amp;amp; Fuels&lt;/full-title&gt;&lt;/periodical&gt;&lt;pages&gt;3410-3414&lt;/pages&gt;&lt;volume&gt;24&lt;/volume&gt;&lt;number&gt;6&lt;/number&gt;&lt;section&gt;3410&lt;/section&gt;&lt;dates&gt;&lt;year&gt;2010&lt;/year&gt;&lt;/dates&gt;&lt;isbn&gt;0887-0624&amp;#xD;1520-5029&lt;/isbn&gt;&lt;urls&gt;&lt;/urls&gt;&lt;electronic-resource-num&gt;10.1021/ef901536y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34</w:t>
      </w:r>
      <w:r>
        <w:fldChar w:fldCharType="end"/>
      </w:r>
    </w:p>
    <w:p w14:paraId="3A509341" w14:textId="225CE07C" w:rsidR="00F418F5" w:rsidRDefault="00F418F5" w:rsidP="00F418F5">
      <w:r>
        <w:t xml:space="preserve">95. </w:t>
      </w:r>
      <w:r>
        <w:fldChar w:fldCharType="begin"/>
      </w:r>
      <w:r w:rsidR="002A437D">
        <w:instrText xml:space="preserve"> ADDIN EN.CITE &lt;EndNote&gt;&lt;Cite&gt;&lt;Author&gt;Ghalandari&lt;/Author&gt;&lt;Year&gt;2020&lt;/Year&gt;&lt;RecNum&gt;37365&lt;/RecNum&gt;&lt;DisplayText&gt;&lt;style face="superscript"&gt;335&lt;/style&gt;&lt;/DisplayText&gt;&lt;record&gt;&lt;rec-number&gt;37365&lt;/rec-number&gt;&lt;foreign-keys&gt;&lt;key app="EN" db-id="r5ret2dtz5zsdced22nvf9tg0rrv0trsv2w9" timestamp="1632328162"&gt;37365&lt;/key&gt;&lt;/foreign-keys&gt;&lt;ref-type name="Journal Article"&gt;17&lt;/ref-type&gt;&lt;contributors&gt;&lt;authors&gt;&lt;author&gt;Ghalandari, Vahab&lt;/author&gt;&lt;author&gt;Hashemipour, Hassan&lt;/author&gt;&lt;author&gt;Bagheri, Hamidreza&lt;/author&gt;&lt;/authors&gt;&lt;/contributors&gt;&lt;titles&gt;&lt;title&gt;Experimental and modeling investigation of adsorption equilibrium of CH4, CO2, and N2 on activated carbon and prediction of multi-component adsorption equilibrium&lt;/title&gt;&lt;secondary-title&gt;Fluid Phase Equilibria&lt;/secondary-title&gt;&lt;/titles&gt;&lt;volume&gt;508&lt;/volume&gt;&lt;section&gt;112433&lt;/section&gt;&lt;dates&gt;&lt;year&gt;2020&lt;/year&gt;&lt;/dates&gt;&lt;isbn&gt;03783812&lt;/isbn&gt;&lt;urls&gt;&lt;/urls&gt;&lt;electronic-resource-num&gt;10.1016/j.fluid.2019.112433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35</w:t>
      </w:r>
      <w:r>
        <w:fldChar w:fldCharType="end"/>
      </w:r>
    </w:p>
    <w:p w14:paraId="402DFFBA" w14:textId="404DDF5E" w:rsidR="00F418F5" w:rsidRDefault="00F418F5" w:rsidP="00F418F5">
      <w:r>
        <w:t xml:space="preserve">96. </w:t>
      </w:r>
      <w:r>
        <w:fldChar w:fldCharType="begin"/>
      </w:r>
      <w:r w:rsidR="002A437D">
        <w:instrText xml:space="preserve"> ADDIN EN.CITE &lt;EndNote&gt;&lt;Cite&gt;&lt;Author&gt;Navarro Quirant&lt;/Author&gt;&lt;Year&gt;2020&lt;/Year&gt;&lt;RecNum&gt;37376&lt;/RecNum&gt;&lt;DisplayText&gt;&lt;style face="superscript"&gt;336&lt;/style&gt;&lt;/DisplayText&gt;&lt;record&gt;&lt;rec-number&gt;37376&lt;/rec-number&gt;&lt;foreign-keys&gt;&lt;key app="EN" db-id="r5ret2dtz5zsdced22nvf9tg0rrv0trsv2w9" timestamp="1632328231"&gt;37376&lt;/key&gt;&lt;/foreign-keys&gt;&lt;ref-type name="Journal Article"&gt;17&lt;/ref-type&gt;&lt;contributors&gt;&lt;authors&gt;&lt;author&gt;Navarro Quirant, P.&lt;/author&gt;&lt;author&gt;Cuadrado-Collados, C.&lt;/author&gt;&lt;author&gt;Romero-Anaya, A. J.&lt;/author&gt;&lt;author&gt;Silvestre Albero, J.&lt;/author&gt;&lt;author&gt;Martinez Escandell, M.&lt;/author&gt;&lt;/authors&gt;&lt;/contributors&gt;&lt;titles&gt;&lt;title&gt;Preparation of Porous Carbons from Petroleum Pitch and Polyaniline by Thermal Treatment for Methane Storage&lt;/title&gt;&lt;secondary-title&gt;Industrial &amp;amp; Engineering Chemistry Research&lt;/secondary-title&gt;&lt;/titles&gt;&lt;periodical&gt;&lt;full-title&gt;Industrial &amp;amp; engineering chemistry research&lt;/full-title&gt;&lt;/periodical&gt;&lt;pages&gt;5775-5785&lt;/pages&gt;&lt;volume&gt;59&lt;/volume&gt;&lt;number&gt;13&lt;/number&gt;&lt;section&gt;5775&lt;/section&gt;&lt;dates&gt;&lt;year&gt;2020&lt;/year&gt;&lt;/dates&gt;&lt;isbn&gt;0888-5885&amp;#xD;1520-5045&lt;/isbn&gt;&lt;urls&gt;&lt;/urls&gt;&lt;electronic-resource-num&gt;10.1021/acs.iecr.9b06501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36</w:t>
      </w:r>
      <w:r>
        <w:fldChar w:fldCharType="end"/>
      </w:r>
    </w:p>
    <w:p w14:paraId="3FB8579D" w14:textId="66AC0DEC" w:rsidR="00F418F5" w:rsidRDefault="00F418F5" w:rsidP="00F418F5">
      <w:r>
        <w:t xml:space="preserve">97. </w:t>
      </w:r>
      <w:r>
        <w:fldChar w:fldCharType="begin"/>
      </w:r>
      <w:r w:rsidR="002A437D">
        <w:instrText xml:space="preserve"> ADDIN EN.CITE &lt;EndNote&gt;&lt;Cite&gt;&lt;Author&gt;Attia&lt;/Author&gt;&lt;Year&gt;2020&lt;/Year&gt;&lt;RecNum&gt;37363&lt;/RecNum&gt;&lt;DisplayText&gt;&lt;style face="superscript"&gt;337&lt;/style&gt;&lt;/DisplayText&gt;&lt;record&gt;&lt;rec-number&gt;37363&lt;/rec-number&gt;&lt;foreign-keys&gt;&lt;key app="EN" db-id="r5ret2dtz5zsdced22nvf9tg0rrv0trsv2w9" timestamp="1632328153"&gt;37363&lt;/key&gt;&lt;/foreign-keys&gt;&lt;ref-type name="Journal Article"&gt;17&lt;/ref-type&gt;&lt;contributors&gt;&lt;authors&gt;&lt;author&gt;Attia, Nour F.&lt;/author&gt;&lt;author&gt;Jung, Minji&lt;/author&gt;&lt;author&gt;Park, Jaewoo&lt;/author&gt;&lt;author&gt;Cho, Se-Yeon&lt;/author&gt;&lt;author&gt;Oh, Hyunchul&lt;/author&gt;&lt;/authors&gt;&lt;/contributors&gt;&lt;titles&gt;&lt;title&gt;Facile synthesis of hybrid porous composites and its porous carbon for enhanced H2 and CH4 storage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32797-32807&lt;/pages&gt;&lt;volume&gt;45&lt;/volume&gt;&lt;number&gt;57&lt;/number&gt;&lt;section&gt;32797&lt;/section&gt;&lt;dates&gt;&lt;year&gt;2020&lt;/year&gt;&lt;/dates&gt;&lt;isbn&gt;03603199&lt;/isbn&gt;&lt;urls&gt;&lt;/urls&gt;&lt;electronic-resource-num&gt;10.1016/j.ijhydene.2020.03.004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37</w:t>
      </w:r>
      <w:r>
        <w:fldChar w:fldCharType="end"/>
      </w:r>
    </w:p>
    <w:p w14:paraId="1E060218" w14:textId="627DF00D" w:rsidR="00F418F5" w:rsidRDefault="00F418F5" w:rsidP="00F418F5">
      <w:r>
        <w:t xml:space="preserve">98. </w:t>
      </w:r>
      <w:r>
        <w:fldChar w:fldCharType="begin"/>
      </w:r>
      <w:r w:rsidR="002A437D">
        <w:instrText xml:space="preserve"> ADDIN EN.CITE &lt;EndNote&gt;&lt;Cite&gt;&lt;Author&gt;Pan&lt;/Author&gt;&lt;Year&gt;2016&lt;/Year&gt;&lt;RecNum&gt;37377&lt;/RecNum&gt;&lt;DisplayText&gt;&lt;style face="superscript"&gt;338&lt;/style&gt;&lt;/DisplayText&gt;&lt;record&gt;&lt;rec-number&gt;37377&lt;/rec-number&gt;&lt;foreign-keys&gt;&lt;key app="EN" db-id="r5ret2dtz5zsdced22nvf9tg0rrv0trsv2w9" timestamp="1632328241"&gt;37377&lt;/key&gt;&lt;/foreign-keys&gt;&lt;ref-type name="Journal Article"&gt;17&lt;/ref-type&gt;&lt;contributors&gt;&lt;authors&gt;&lt;author&gt;Pan, Hongyan&lt;/author&gt;&lt;author&gt;Yi, Yun&lt;/author&gt;&lt;author&gt;Lin, Qian&lt;/author&gt;&lt;author&gt;Xiang, Guangyan&lt;/author&gt;&lt;author&gt;Zhang, Yu&lt;/author&gt;&lt;author&gt;Liu, Fei&lt;/author&gt;&lt;/authors&gt;&lt;/contributors&gt;&lt;titles&gt;&lt;title&gt;Effect of Surface Chemistry and Textural Properties of Activated Carbons for CH4 Selective Adsorption through Low-Concentration Coal Bed Methane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pages&gt;2120-2127&lt;/pages&gt;&lt;volume&gt;61&lt;/volume&gt;&lt;number&gt;6&lt;/number&gt;&lt;section&gt;2120&lt;/section&gt;&lt;dates&gt;&lt;year&gt;2016&lt;/year&gt;&lt;/dates&gt;&lt;isbn&gt;0021-9568&amp;#xD;1520-5134&lt;/isbn&gt;&lt;urls&gt;&lt;/urls&gt;&lt;electronic-resource-num&gt;10.1021/acs.jced.6b00066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38</w:t>
      </w:r>
      <w:r>
        <w:fldChar w:fldCharType="end"/>
      </w:r>
    </w:p>
    <w:p w14:paraId="678B2750" w14:textId="078A6418" w:rsidR="00F418F5" w:rsidRDefault="00F418F5" w:rsidP="00F418F5">
      <w:r>
        <w:t xml:space="preserve">99. </w:t>
      </w:r>
      <w:r>
        <w:fldChar w:fldCharType="begin"/>
      </w:r>
      <w:r w:rsidR="002A437D">
        <w:instrText xml:space="preserve"> ADDIN EN.CITE &lt;EndNote&gt;&lt;Cite&gt;&lt;Author&gt;Peredo-Mancilla&lt;/Author&gt;&lt;Year&gt;2018&lt;/Year&gt;&lt;RecNum&gt;37212&lt;/RecNum&gt;&lt;DisplayText&gt;&lt;style face="superscript"&gt;339&lt;/style&gt;&lt;/DisplayText&gt;&lt;record&gt;&lt;rec-number&gt;37212&lt;/rec-number&gt;&lt;foreign-keys&gt;&lt;key app="EN" db-id="r5ret2dtz5zsdced22nvf9tg0rrv0trsv2w9" timestamp="1630290919"&gt;37212&lt;/key&gt;&lt;/foreign-keys&gt;&lt;ref-type name="Journal Article"&gt;17&lt;/ref-type&gt;&lt;contributors&gt;&lt;authors&gt;&lt;author&gt;Peredo-Mancilla, Deneb&lt;/author&gt;&lt;author&gt;Hort, Cecile&lt;/author&gt;&lt;author&gt;Jeguirim, Mejdi&lt;/author&gt;&lt;author&gt;Ghimbeu, Camelia Matei&lt;/author&gt;&lt;author&gt;Limousy, Lionel&lt;/author&gt;&lt;author&gt;Bessieres, David&lt;/author&gt;&lt;/authors&gt;&lt;/contributors&gt;&lt;titles&gt;&lt;title&gt;Experimental Determination of the CH4 and CO2 Pure Gas Adsorption Isotherms on Different Activated Carbons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pages&gt;3027-3034&lt;/pages&gt;&lt;volume&gt;63&lt;/volume&gt;&lt;number&gt;8&lt;/number&gt;&lt;section&gt;3027&lt;/section&gt;&lt;dates&gt;&lt;year&gt;2018&lt;/year&gt;&lt;/dates&gt;&lt;isbn&gt;0021-9568&amp;#xD;1520-5134&lt;/isbn&gt;&lt;urls&gt;&lt;/urls&gt;&lt;electronic-resource-num&gt;10.1021/acs.jced.8b00297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39</w:t>
      </w:r>
      <w:r>
        <w:fldChar w:fldCharType="end"/>
      </w:r>
    </w:p>
    <w:p w14:paraId="1B1A8CF9" w14:textId="1166ABD0" w:rsidR="00F418F5" w:rsidRDefault="00F418F5" w:rsidP="00F418F5">
      <w:r>
        <w:t xml:space="preserve">100. </w:t>
      </w:r>
      <w:r w:rsidR="008948AE">
        <w:fldChar w:fldCharType="begin"/>
      </w:r>
      <w:r w:rsidR="002A437D">
        <w:instrText xml:space="preserve"> ADDIN EN.CITE &lt;EndNote&gt;&lt;Cite&gt;&lt;Author&gt;Park&lt;/Author&gt;&lt;Year&gt;2018&lt;/Year&gt;&lt;RecNum&gt;37388&lt;/RecNum&gt;&lt;DisplayText&gt;&lt;style face="superscript"&gt;340&lt;/style&gt;&lt;/DisplayText&gt;&lt;record&gt;&lt;rec-number&gt;37388&lt;/rec-number&gt;&lt;foreign-keys&gt;&lt;key app="EN" db-id="r5ret2dtz5zsdced22nvf9tg0rrv0trsv2w9" timestamp="1632328291"&gt;37388&lt;/key&gt;&lt;/foreign-keys&gt;&lt;ref-type name="Journal Article"&gt;17&lt;/ref-type&gt;&lt;contributors&gt;&lt;authors&gt;&lt;author&gt;Park, Jaewoo&lt;/author&gt;&lt;author&gt;Jung, Minji&lt;/author&gt;&lt;author&gt;Jang, Haenam&lt;/author&gt;&lt;author&gt;Lee, Kiyoung&lt;/author&gt;&lt;author&gt;Attia, Nour F.&lt;/author&gt;&lt;author&gt;Oh, Hyunchul&lt;/author&gt;&lt;/authors&gt;&lt;/contributors&gt;&lt;titles&gt;&lt;title&gt;A facile synthesis tool of nanoporous carbon for promising H2, CO2, and CH4 sorption capacity and selective gas separation&lt;/title&gt;&lt;secondary-title&gt;Journal of Materials Chemistry A&lt;/secondary-title&gt;&lt;/titles&gt;&lt;periodical&gt;&lt;full-title&gt;Journal of Materials Chemistry A&lt;/full-title&gt;&lt;/periodical&gt;&lt;pages&gt;23087-23100&lt;/pages&gt;&lt;volume&gt;6&lt;/volume&gt;&lt;number&gt;45&lt;/number&gt;&lt;section&gt;23087&lt;/section&gt;&lt;dates&gt;&lt;year&gt;2018&lt;/year&gt;&lt;/dates&gt;&lt;isbn&gt;2050-7488&amp;#xD;2050-7496&lt;/isbn&gt;&lt;urls&gt;&lt;/urls&gt;&lt;electronic-resource-num&gt;10.1039/c8ta08603f&lt;/electronic-resource-num&gt;&lt;/record&gt;&lt;/Cite&gt;&lt;/EndNote&gt;</w:instrText>
      </w:r>
      <w:r w:rsidR="008948AE">
        <w:fldChar w:fldCharType="separate"/>
      </w:r>
      <w:r w:rsidR="002A437D" w:rsidRPr="002A437D">
        <w:rPr>
          <w:noProof/>
          <w:vertAlign w:val="superscript"/>
        </w:rPr>
        <w:t>340</w:t>
      </w:r>
      <w:r w:rsidR="008948AE">
        <w:fldChar w:fldCharType="end"/>
      </w:r>
    </w:p>
    <w:p w14:paraId="2C70849B" w14:textId="0C570B78" w:rsidR="00975A88" w:rsidRDefault="00975A88" w:rsidP="00F418F5">
      <w:r>
        <w:t xml:space="preserve">101. </w:t>
      </w:r>
      <w:r w:rsidR="007F710F">
        <w:fldChar w:fldCharType="begin"/>
      </w:r>
      <w:r w:rsidR="002A437D">
        <w:instrText xml:space="preserve"> ADDIN EN.CITE &lt;EndNote&gt;&lt;Cite&gt;&lt;Author&gt;Whittaker&lt;/Author&gt;&lt;Year&gt;2014&lt;/Year&gt;&lt;RecNum&gt;37398&lt;/RecNum&gt;&lt;DisplayText&gt;&lt;style face="superscript"&gt;341&lt;/style&gt;&lt;/DisplayText&gt;&lt;record&gt;&lt;rec-number&gt;37398&lt;/rec-number&gt;&lt;foreign-keys&gt;&lt;key app="EN" db-id="r5ret2dtz5zsdced22nvf9tg0rrv0trsv2w9" timestamp="1632328330"&gt;37398&lt;/key&gt;&lt;/foreign-keys&gt;&lt;ref-type name="Journal Article"&gt;17&lt;/ref-type&gt;&lt;contributors&gt;&lt;authors&gt;&lt;author&gt;Whittaker, Peter B.&lt;/author&gt;&lt;author&gt;Wang, Xiaolin&lt;/author&gt;&lt;author&gt;Zimmermann, Wolfgang&lt;/author&gt;&lt;author&gt;Regenauer-Lieb, Klaus&lt;/author&gt;&lt;author&gt;Chua, Hui Tong&lt;/author&gt;&lt;/authors&gt;&lt;/contributors&gt;&lt;titles&gt;&lt;title&gt;Predicting the Integral Heat of Adsorption for Gas Physisorption on Microporous and Mesoporous Adsorbents&lt;/title&gt;&lt;secondary-title&gt;The Journal of Physical Chemistry C&lt;/secondary-title&gt;&lt;/titles&gt;&lt;periodical&gt;&lt;full-title&gt;The Journal of Physical Chemistry C&lt;/full-title&gt;&lt;/periodical&gt;&lt;pages&gt;8350-8358&lt;/pages&gt;&lt;volume&gt;118&lt;/volume&gt;&lt;number&gt;16&lt;/number&gt;&lt;section&gt;8350&lt;/section&gt;&lt;dates&gt;&lt;year&gt;2014&lt;/year&gt;&lt;/dates&gt;&lt;isbn&gt;1932-7447&amp;#xD;1932-7455&lt;/isbn&gt;&lt;urls&gt;&lt;/urls&gt;&lt;electronic-resource-num&gt;10.1021/jp410873v&lt;/electronic-resource-num&gt;&lt;/record&gt;&lt;/Cite&gt;&lt;/EndNote&gt;</w:instrText>
      </w:r>
      <w:r w:rsidR="007F710F">
        <w:fldChar w:fldCharType="separate"/>
      </w:r>
      <w:r w:rsidR="002A437D" w:rsidRPr="002A437D">
        <w:rPr>
          <w:noProof/>
          <w:vertAlign w:val="superscript"/>
        </w:rPr>
        <w:t>341</w:t>
      </w:r>
      <w:r w:rsidR="007F710F">
        <w:fldChar w:fldCharType="end"/>
      </w:r>
    </w:p>
    <w:p w14:paraId="7CBD14E1" w14:textId="3F687A65" w:rsidR="007F710F" w:rsidRDefault="007F710F" w:rsidP="00F418F5">
      <w:r>
        <w:t xml:space="preserve">102. </w:t>
      </w:r>
      <w:r w:rsidR="009C2F2D">
        <w:fldChar w:fldCharType="begin"/>
      </w:r>
      <w:r w:rsidR="002A437D">
        <w:instrText xml:space="preserve"> ADDIN EN.CITE &lt;EndNote&gt;&lt;Cite&gt;&lt;Author&gt;Giraldo&lt;/Author&gt;&lt;Year&gt;2018&lt;/Year&gt;&lt;RecNum&gt;37395&lt;/RecNum&gt;&lt;DisplayText&gt;&lt;style face="superscript"&gt;342&lt;/style&gt;&lt;/DisplayText&gt;&lt;record&gt;&lt;rec-number&gt;37395&lt;/rec-number&gt;&lt;foreign-keys&gt;&lt;key app="EN" db-id="r5ret2dtz5zsdced22nvf9tg0rrv0trsv2w9" timestamp="1632328317"&gt;37395&lt;/key&gt;&lt;/foreign-keys&gt;&lt;ref-type name="Journal Article"&gt;17&lt;/ref-type&gt;&lt;contributors&gt;&lt;authors&gt;&lt;author&gt;Giraldo, Liliana&lt;/author&gt;&lt;author&gt;Rodriguez-Estupiñan, Paola&lt;/author&gt;&lt;author&gt;Moreno-Piraján, Juan Carlos&lt;/author&gt;&lt;/authors&gt;&lt;/contributors&gt;&lt;titles&gt;&lt;title&gt;A microcalorimetric study of methane adsorption on activated carbons obtained from mangosteen peel at different conditions&lt;/title&gt;&lt;secondary-title&gt;Journal of Thermal Analysis and Calorimetry&lt;/secondary-title&gt;&lt;/titles&gt;&lt;pages&gt;525-541&lt;/pages&gt;&lt;volume&gt;132&lt;/volume&gt;&lt;number&gt;1&lt;/number&gt;&lt;section&gt;525&lt;/section&gt;&lt;dates&gt;&lt;year&gt;2018&lt;/year&gt;&lt;/dates&gt;&lt;isbn&gt;1388-6150&amp;#xD;1588-2926&lt;/isbn&gt;&lt;urls&gt;&lt;/urls&gt;&lt;electronic-resource-num&gt;10.1007/s10973-018-6958-8&lt;/electronic-resource-num&gt;&lt;/record&gt;&lt;/Cite&gt;&lt;/EndNote&gt;</w:instrText>
      </w:r>
      <w:r w:rsidR="009C2F2D">
        <w:fldChar w:fldCharType="separate"/>
      </w:r>
      <w:r w:rsidR="002A437D" w:rsidRPr="002A437D">
        <w:rPr>
          <w:noProof/>
          <w:vertAlign w:val="superscript"/>
        </w:rPr>
        <w:t>342</w:t>
      </w:r>
      <w:r w:rsidR="009C2F2D">
        <w:fldChar w:fldCharType="end"/>
      </w:r>
    </w:p>
    <w:p w14:paraId="141936C2" w14:textId="53781857" w:rsidR="009C2F2D" w:rsidRDefault="009C2F2D" w:rsidP="00F418F5">
      <w:r>
        <w:t xml:space="preserve">103. </w:t>
      </w:r>
      <w:r w:rsidR="00A624B3">
        <w:fldChar w:fldCharType="begin"/>
      </w:r>
      <w:r w:rsidR="002A437D">
        <w:instrText xml:space="preserve"> ADDIN EN.CITE &lt;EndNote&gt;&lt;Cite&gt;&lt;Author&gt;Song&lt;/Author&gt;&lt;Year&gt;2020&lt;/Year&gt;&lt;RecNum&gt;37378&lt;/RecNum&gt;&lt;DisplayText&gt;&lt;style face="superscript"&gt;343&lt;/style&gt;&lt;/DisplayText&gt;&lt;record&gt;&lt;rec-number&gt;37378&lt;/rec-number&gt;&lt;foreign-keys&gt;&lt;key app="EN" db-id="r5ret2dtz5zsdced22nvf9tg0rrv0trsv2w9" timestamp="1632328250"&gt;37378&lt;/key&gt;&lt;/foreign-keys&gt;&lt;ref-type name="Journal Article"&gt;17&lt;/ref-type&gt;&lt;contributors&gt;&lt;authors&gt;&lt;author&gt;Song, X.&lt;/author&gt;&lt;author&gt;Wang, L.&lt;/author&gt;&lt;author&gt;Gong, J.&lt;/author&gt;&lt;author&gt;Zhan, X.&lt;/author&gt;&lt;author&gt;Zeng, Y.&lt;/author&gt;&lt;/authors&gt;&lt;/contributors&gt;&lt;auth-address&gt;State Key Laboratory of Coal Mine Disaster Dynamics and Control, Chongqing University, Shazheng Street 174, Chongqing 400044, China.&amp;#xD;College of Environmental Engineering, Henan University of Technology, Lianhua Street 100, Zhengzhou 450001, China.&lt;/auth-address&gt;&lt;titles&gt;&lt;title&gt;Exploring a New Method to Study the Effects of Surface Functional Groups on Adsorption of CO2 and CH4 on Activated Carbons&lt;/title&gt;&lt;secondary-title&gt;Langmuir&lt;/secondary-title&gt;&lt;/titles&gt;&lt;periodical&gt;&lt;full-title&gt;Langmuir&lt;/full-title&gt;&lt;/periodical&gt;&lt;pages&gt;3862-3870&lt;/pages&gt;&lt;volume&gt;36&lt;/volume&gt;&lt;number&gt;14&lt;/number&gt;&lt;edition&gt;2020/02/29&lt;/edition&gt;&lt;dates&gt;&lt;year&gt;2020&lt;/year&gt;&lt;pub-dates&gt;&lt;date&gt;Apr 14&lt;/date&gt;&lt;/pub-dates&gt;&lt;/dates&gt;&lt;isbn&gt;1520-5827 (Electronic)&amp;#xD;0743-7463 (Linking)&lt;/isbn&gt;&lt;accession-num&gt;32109066&lt;/accession-num&gt;&lt;urls&gt;&lt;related-urls&gt;&lt;url&gt;https://www.ncbi.nlm.nih.gov/pubmed/32109066&lt;/url&gt;&lt;/related-urls&gt;&lt;/urls&gt;&lt;electronic-resource-num&gt;10.1021/acs.langmuir.9b03475&lt;/electronic-resource-num&gt;&lt;/record&gt;&lt;/Cite&gt;&lt;/EndNote&gt;</w:instrText>
      </w:r>
      <w:r w:rsidR="00A624B3">
        <w:fldChar w:fldCharType="separate"/>
      </w:r>
      <w:r w:rsidR="002A437D" w:rsidRPr="002A437D">
        <w:rPr>
          <w:noProof/>
          <w:vertAlign w:val="superscript"/>
        </w:rPr>
        <w:t>343</w:t>
      </w:r>
      <w:r w:rsidR="00A624B3">
        <w:fldChar w:fldCharType="end"/>
      </w:r>
    </w:p>
    <w:p w14:paraId="48479286" w14:textId="4D18BBDF" w:rsidR="00C263ED" w:rsidRDefault="00C263ED" w:rsidP="00F418F5">
      <w:r>
        <w:t xml:space="preserve">104. </w:t>
      </w:r>
      <w:r w:rsidR="00DE2805">
        <w:fldChar w:fldCharType="begin"/>
      </w:r>
      <w:r w:rsidR="002A437D">
        <w:instrText xml:space="preserve"> ADDIN EN.CITE &lt;EndNote&gt;&lt;Cite&gt;&lt;Author&gt;Li&lt;/Author&gt;&lt;Year&gt;2020&lt;/Year&gt;&lt;RecNum&gt;37402&lt;/RecNum&gt;&lt;DisplayText&gt;&lt;style face="superscript"&gt;344&lt;/style&gt;&lt;/DisplayText&gt;&lt;record&gt;&lt;rec-number&gt;37402&lt;/rec-number&gt;&lt;foreign-keys&gt;&lt;key app="EN" db-id="r5ret2dtz5zsdced22nvf9tg0rrv0trsv2w9" timestamp="1632328344"&gt;37402&lt;/key&gt;&lt;/foreign-keys&gt;&lt;ref-type name="Journal Article"&gt;17&lt;/ref-type&gt;&lt;contributors&gt;&lt;authors&gt;&lt;author&gt;Li, Y.&lt;/author&gt;&lt;author&gt;Wang, S.&lt;/author&gt;&lt;author&gt;Wang, B.&lt;/author&gt;&lt;author&gt;Wang, Y.&lt;/author&gt;&lt;author&gt;Wei, J.&lt;/author&gt;&lt;/authors&gt;&lt;/contributors&gt;&lt;auth-address&gt;School of Safety Science and Engineering, Henan Polytechnic University, Jiaozuo 454000, China.&amp;#xD;State Key Laboratory Cultivation Base for Gas Geology and Gas Control, Henan Polytechnic University, Jiaozuo 454000, China.&amp;#xD;School of Materials Science and Engineering, Henan Polytechnic University, Jiaozuo 454000, China.&lt;/auth-address&gt;&lt;titles&gt;&lt;title&gt;Sustainable Biomass Glucose-Derived Porous Carbon Spheres with High Nitrogen Doping: As a Promising Adsorbent for CO2/CH4/N2 Adsorptive Separation&lt;/title&gt;&lt;secondary-title&gt;Nanomaterials (Basel)&lt;/secondary-title&gt;&lt;/titles&gt;&lt;periodical&gt;&lt;full-title&gt;Nanomaterials (Basel)&lt;/full-title&gt;&lt;/periodical&gt;&lt;volume&gt;10&lt;/volume&gt;&lt;number&gt;1&lt;/number&gt;&lt;edition&gt;2020/01/23&lt;/edition&gt;&lt;keywords&gt;&lt;keyword&gt;CO2 activation and urea treatment&lt;/keyword&gt;&lt;keyword&gt;IAST selectivity&lt;/keyword&gt;&lt;keyword&gt;N-doped porous carbon spheres&lt;/keyword&gt;&lt;keyword&gt;gas adsorptive separation&lt;/keyword&gt;&lt;keyword&gt;sustainable biomass glucose&lt;/keyword&gt;&lt;/keywords&gt;&lt;dates&gt;&lt;year&gt;2020&lt;/year&gt;&lt;pub-dates&gt;&lt;date&gt;Jan 19&lt;/date&gt;&lt;/pub-dates&gt;&lt;/dates&gt;&lt;isbn&gt;2079-4991 (Print)&amp;#xD;2079-4991 (Linking)&lt;/isbn&gt;&lt;accession-num&gt;31963914&lt;/accession-num&gt;&lt;urls&gt;&lt;related-urls&gt;&lt;url&gt;https://www.ncbi.nlm.nih.gov/pubmed/31963914&lt;/url&gt;&lt;/related-urls&gt;&lt;/urls&gt;&lt;custom2&gt;PMC7023444&lt;/custom2&gt;&lt;electronic-resource-num&gt;10.3390/nano10010174&lt;/electronic-resource-num&gt;&lt;/record&gt;&lt;/Cite&gt;&lt;/EndNote&gt;</w:instrText>
      </w:r>
      <w:r w:rsidR="00DE2805">
        <w:fldChar w:fldCharType="separate"/>
      </w:r>
      <w:r w:rsidR="002A437D" w:rsidRPr="002A437D">
        <w:rPr>
          <w:noProof/>
          <w:vertAlign w:val="superscript"/>
        </w:rPr>
        <w:t>344</w:t>
      </w:r>
      <w:r w:rsidR="00DE2805">
        <w:fldChar w:fldCharType="end"/>
      </w:r>
    </w:p>
    <w:p w14:paraId="426CA19D" w14:textId="197014EF" w:rsidR="00562869" w:rsidRDefault="00562869" w:rsidP="00F418F5">
      <w:r>
        <w:t xml:space="preserve">105. </w:t>
      </w:r>
      <w:r w:rsidR="0092226A">
        <w:fldChar w:fldCharType="begin"/>
      </w:r>
      <w:r w:rsidR="002A437D">
        <w:instrText xml:space="preserve"> ADDIN EN.CITE &lt;EndNote&gt;&lt;Cite&gt;&lt;Author&gt;Men&amp;apos;shchikov&lt;/Author&gt;&lt;Year&gt;2020&lt;/Year&gt;&lt;RecNum&gt;37403&lt;/RecNum&gt;&lt;DisplayText&gt;&lt;style face="superscript"&gt;345&lt;/style&gt;&lt;/DisplayText&gt;&lt;record&gt;&lt;rec-number&gt;37403&lt;/rec-number&gt;&lt;foreign-keys&gt;&lt;key app="EN" db-id="r5ret2dtz5zsdced22nvf9tg0rrv0trsv2w9" timestamp="1632328350"&gt;37403&lt;/key&gt;&lt;/foreign-keys&gt;&lt;ref-type name="Journal Article"&gt;17&lt;/ref-type&gt;&lt;contributors&gt;&lt;authors&gt;&lt;author&gt;Men&amp;apos;shchikov, I. E.&lt;/author&gt;&lt;author&gt;Shkolin, A. V.&lt;/author&gt;&lt;author&gt;Strizhenov, E. M.&lt;/author&gt;&lt;author&gt;Khozina, E. V.&lt;/author&gt;&lt;author&gt;Chugaev, S. S.&lt;/author&gt;&lt;author&gt;Shiryaev, A. A.&lt;/author&gt;&lt;author&gt;Fomkin, A. A.&lt;/author&gt;&lt;author&gt;Zherdev, A. A.&lt;/author&gt;&lt;/authors&gt;&lt;/contributors&gt;&lt;auth-address&gt;Research Institute of Power Engineering, Bauman Moscow State Technical University, Baumanskaya 2-ya str. 5, 105005 Moscow, Russia.&amp;#xD;Frumkin Institute of Physical Chemistry and Electrochemistry, Russian Academy of Sciences, Leninskii Prospect, 31, build. 4, 119071 Moscow, Russia.&lt;/auth-address&gt;&lt;titles&gt;&lt;title&gt;Thermodynamic Behaviors of Adsorbed Methane Storage Systems Based on Nanoporous Carbon Adsorbents Prepared from Coconut Shells&lt;/title&gt;&lt;secondary-title&gt;Nanomaterials (Basel)&lt;/secondary-title&gt;&lt;/titles&gt;&lt;periodical&gt;&lt;full-title&gt;Nanomaterials (Basel)&lt;/full-title&gt;&lt;/periodical&gt;&lt;volume&gt;10&lt;/volume&gt;&lt;number&gt;11&lt;/number&gt;&lt;edition&gt;2020/11/18&lt;/edition&gt;&lt;keywords&gt;&lt;keyword&gt;adsorption&lt;/keyword&gt;&lt;keyword&gt;methane storage&lt;/keyword&gt;&lt;keyword&gt;nanoporous carbon adsorbents&lt;/keyword&gt;&lt;keyword&gt;thermodynamic of adsorption&lt;/keyword&gt;&lt;/keywords&gt;&lt;dates&gt;&lt;year&gt;2020&lt;/year&gt;&lt;pub-dates&gt;&lt;date&gt;Nov 12&lt;/date&gt;&lt;/pub-dates&gt;&lt;/dates&gt;&lt;isbn&gt;2079-4991 (Print)&amp;#xD;2079-4991 (Linking)&lt;/isbn&gt;&lt;accession-num&gt;33198162&lt;/accession-num&gt;&lt;urls&gt;&lt;related-urls&gt;&lt;url&gt;https://www.ncbi.nlm.nih.gov/pubmed/33198162&lt;/url&gt;&lt;/related-urls&gt;&lt;/urls&gt;&lt;custom2&gt;PMC7696552&lt;/custom2&gt;&lt;electronic-resource-num&gt;10.3390/nano10112243&lt;/electronic-resource-num&gt;&lt;/record&gt;&lt;/Cite&gt;&lt;/EndNote&gt;</w:instrText>
      </w:r>
      <w:r w:rsidR="0092226A">
        <w:fldChar w:fldCharType="separate"/>
      </w:r>
      <w:r w:rsidR="002A437D" w:rsidRPr="002A437D">
        <w:rPr>
          <w:noProof/>
          <w:vertAlign w:val="superscript"/>
        </w:rPr>
        <w:t>345</w:t>
      </w:r>
      <w:r w:rsidR="0092226A">
        <w:fldChar w:fldCharType="end"/>
      </w:r>
    </w:p>
    <w:p w14:paraId="7B345F96" w14:textId="0216A23C" w:rsidR="0092226A" w:rsidRDefault="0092226A" w:rsidP="00F418F5">
      <w:r>
        <w:t xml:space="preserve">106. </w:t>
      </w:r>
      <w:r w:rsidR="00F00B7F">
        <w:fldChar w:fldCharType="begin"/>
      </w:r>
      <w:r w:rsidR="002A437D">
        <w:instrText xml:space="preserve"> ADDIN EN.CITE &lt;EndNote&gt;&lt;Cite&gt;&lt;Author&gt;Feng&lt;/Author&gt;&lt;Year&gt;2014&lt;/Year&gt;&lt;RecNum&gt;37394&lt;/RecNum&gt;&lt;DisplayText&gt;&lt;style face="superscript"&gt;346&lt;/style&gt;&lt;/DisplayText&gt;&lt;record&gt;&lt;rec-number&gt;37394&lt;/rec-number&gt;&lt;foreign-keys&gt;&lt;key app="EN" db-id="r5ret2dtz5zsdced22nvf9tg0rrv0trsv2w9" timestamp="1632328313"&gt;37394&lt;/key&gt;&lt;/foreign-keys&gt;&lt;ref-type name="Journal Article"&gt;17&lt;/ref-type&gt;&lt;contributors&gt;&lt;authors&gt;&lt;author&gt;Feng, Yanyan&lt;/author&gt;&lt;author&gt;Yang, Wen&lt;/author&gt;&lt;author&gt;Chu, Wei&lt;/author&gt;&lt;author&gt;Jiang, Chengfa&lt;/author&gt;&lt;/authors&gt;&lt;/contributors&gt;&lt;titles&gt;&lt;title&gt;Powdered Multi-Walled Carbon Nanotubes Synthetized from Various Activated Carbon-Supported Catalysts and Their Methane Storage Performance&lt;/title&gt;&lt;secondary-title&gt;Nanoscience and Nanotechnology Letters&lt;/secondary-title&gt;&lt;/titles&gt;&lt;periodical&gt;&lt;full-title&gt;Nanoscience and Nanotechnology Letters&lt;/full-title&gt;&lt;/periodical&gt;&lt;pages&gt;875-880&lt;/pages&gt;&lt;volume&gt;6&lt;/volume&gt;&lt;number&gt;10&lt;/number&gt;&lt;section&gt;875&lt;/section&gt;&lt;dates&gt;&lt;year&gt;2014&lt;/year&gt;&lt;/dates&gt;&lt;isbn&gt;19414900&amp;#xD;19414919&lt;/isbn&gt;&lt;urls&gt;&lt;/urls&gt;&lt;electronic-resource-num&gt;10.1166/nnl.2014.1899&lt;/electronic-resource-num&gt;&lt;/record&gt;&lt;/Cite&gt;&lt;/EndNote&gt;</w:instrText>
      </w:r>
      <w:r w:rsidR="00F00B7F">
        <w:fldChar w:fldCharType="separate"/>
      </w:r>
      <w:r w:rsidR="002A437D" w:rsidRPr="002A437D">
        <w:rPr>
          <w:noProof/>
          <w:vertAlign w:val="superscript"/>
        </w:rPr>
        <w:t>346</w:t>
      </w:r>
      <w:r w:rsidR="00F00B7F">
        <w:fldChar w:fldCharType="end"/>
      </w:r>
    </w:p>
    <w:p w14:paraId="7D44F646" w14:textId="68CE5802" w:rsidR="00F00B7F" w:rsidRDefault="009745F1" w:rsidP="00F418F5">
      <w:r>
        <w:t xml:space="preserve">107. </w:t>
      </w:r>
      <w:r>
        <w:fldChar w:fldCharType="begin"/>
      </w:r>
      <w:r w:rsidR="002A437D">
        <w:instrText xml:space="preserve"> ADDIN EN.CITE &lt;EndNote&gt;&lt;Cite&gt;&lt;Author&gt;Zheng&lt;/Author&gt;&lt;Year&gt;2019&lt;/Year&gt;&lt;RecNum&gt;37361&lt;/RecNum&gt;&lt;DisplayText&gt;&lt;style face="superscript"&gt;347&lt;/style&gt;&lt;/DisplayText&gt;&lt;record&gt;&lt;rec-number&gt;37361&lt;/rec-number&gt;&lt;foreign-keys&gt;&lt;key app="EN" db-id="r5ret2dtz5zsdced22nvf9tg0rrv0trsv2w9" timestamp="1632328143"&gt;37361&lt;/key&gt;&lt;/foreign-keys&gt;&lt;ref-type name="Journal Article"&gt;17&lt;/ref-type&gt;&lt;contributors&gt;&lt;authors&gt;&lt;author&gt;Zheng, Yuannan&lt;/author&gt;&lt;author&gt;Li, Qingzhao&lt;/author&gt;&lt;author&gt;Yuan, Chuangchuang&lt;/author&gt;&lt;author&gt;Tao, Qinglin&lt;/author&gt;&lt;author&gt;Zhao, Yang&lt;/author&gt;&lt;author&gt;Zhang, Guiyun&lt;/author&gt;&lt;author&gt;Liu, Junfeng&lt;/author&gt;&lt;/authors&gt;&lt;/contributors&gt;&lt;titles&gt;&lt;title&gt;Influence of temperature on adsorption selectivity: Coal-based activated carbon for CH4 enrichment from coal mine methane&lt;/title&gt;&lt;secondary-title&gt;Powder Technology&lt;/secondary-title&gt;&lt;/titles&gt;&lt;periodical&gt;&lt;full-title&gt;Powder Technology&lt;/full-title&gt;&lt;abbr-1&gt;Powder Technol.&lt;/abbr-1&gt;&lt;abbr-2&gt;Powder Technol&lt;/abbr-2&gt;&lt;/periodical&gt;&lt;pages&gt;42-49&lt;/pages&gt;&lt;volume&gt;347&lt;/volume&gt;&lt;section&gt;42&lt;/section&gt;&lt;dates&gt;&lt;year&gt;2019&lt;/year&gt;&lt;/dates&gt;&lt;isbn&gt;00325910&lt;/isbn&gt;&lt;urls&gt;&lt;/urls&gt;&lt;electronic-resource-num&gt;10.1016/j.powtec.2019.02.042&lt;/electronic-resource-num&gt;&lt;/record&gt;&lt;/Cite&gt;&lt;/EndNote&gt;</w:instrText>
      </w:r>
      <w:r>
        <w:fldChar w:fldCharType="separate"/>
      </w:r>
      <w:r w:rsidR="002A437D" w:rsidRPr="002A437D">
        <w:rPr>
          <w:noProof/>
          <w:vertAlign w:val="superscript"/>
        </w:rPr>
        <w:t>347</w:t>
      </w:r>
      <w:r>
        <w:fldChar w:fldCharType="end"/>
      </w:r>
    </w:p>
    <w:p w14:paraId="47D7A7EE" w14:textId="77777777" w:rsidR="005053F4" w:rsidRDefault="009745F1" w:rsidP="00F418F5">
      <w:pPr>
        <w:sectPr w:rsidR="005053F4">
          <w:pgSz w:w="12240" w:h="15840"/>
          <w:pgMar w:top="1440" w:right="1800" w:bottom="1440" w:left="1800" w:header="708" w:footer="708" w:gutter="0"/>
          <w:cols w:space="708"/>
          <w:docGrid w:linePitch="360"/>
        </w:sectPr>
      </w:pPr>
      <w:r>
        <w:t xml:space="preserve">108. </w:t>
      </w:r>
      <w:r w:rsidR="00DE7BD7">
        <w:fldChar w:fldCharType="begin"/>
      </w:r>
      <w:r w:rsidR="002A437D">
        <w:instrText xml:space="preserve"> ADDIN EN.CITE &lt;EndNote&gt;&lt;Cite&gt;&lt;Author&gt;Jung&lt;/Author&gt;&lt;Year&gt;2021&lt;/Year&gt;&lt;RecNum&gt;37371&lt;/RecNum&gt;&lt;DisplayText&gt;&lt;style face="superscript"&gt;348&lt;/style&gt;&lt;/DisplayText&gt;&lt;record&gt;&lt;rec-number&gt;37371&lt;/rec-number&gt;&lt;foreign-keys&gt;&lt;key app="EN" db-id="r5ret2dtz5zsdced22nvf9tg0rrv0trsv2w9" timestamp="1632328211"&gt;37371&lt;/key&gt;&lt;/foreign-keys&gt;&lt;ref-type name="Journal Article"&gt;17&lt;/ref-type&gt;&lt;contributors&gt;&lt;authors&gt;&lt;author&gt;Jung, Minji&lt;/author&gt;&lt;author&gt;Park, Jaewoo&lt;/author&gt;&lt;author&gt;Cho, Se Yeon&lt;/author&gt;&lt;author&gt;Elashery, Sally E. A.&lt;/author&gt;&lt;author&gt;Attia, Nour F.&lt;/author&gt;&lt;author&gt;Oh, Hyunchul&lt;/author&gt;&lt;/authors&gt;&lt;/contributors&gt;&lt;titles&gt;&lt;title&gt;Flexible carbon sieve based on nanoporous carbon cloth for efficient CO2/CH4 separation&lt;/title&gt;&lt;secondary-title&gt;Surfaces and Interfaces&lt;/secondary-title&gt;&lt;/titles&gt;&lt;periodical&gt;&lt;full-title&gt;Surfaces and Interfaces&lt;/full-title&gt;&lt;/periodical&gt;&lt;volume&gt;23&lt;/volume&gt;&lt;section&gt;100960&lt;/section&gt;&lt;dates&gt;&lt;year&gt;2021&lt;/year&gt;&lt;/dates&gt;&lt;isbn&gt;24680230&lt;/isbn&gt;&lt;urls&gt;&lt;/urls&gt;&lt;electronic-resource-num&gt;10.1016/j.surfin.2021.100960&lt;/electronic-resource-num&gt;&lt;/record&gt;&lt;/Cite&gt;&lt;/EndNote&gt;</w:instrText>
      </w:r>
      <w:r w:rsidR="00DE7BD7">
        <w:fldChar w:fldCharType="separate"/>
      </w:r>
      <w:r w:rsidR="002A437D" w:rsidRPr="002A437D">
        <w:rPr>
          <w:noProof/>
          <w:vertAlign w:val="superscript"/>
        </w:rPr>
        <w:t>348</w:t>
      </w:r>
      <w:r w:rsidR="00DE7BD7">
        <w:fldChar w:fldCharType="end"/>
      </w:r>
    </w:p>
    <w:p w14:paraId="377D879E" w14:textId="29C9AF8A" w:rsidR="009745F1" w:rsidRDefault="009745F1" w:rsidP="00F418F5"/>
    <w:p w14:paraId="3B40554C" w14:textId="77777777" w:rsidR="00FC16BB" w:rsidRPr="005B0361" w:rsidRDefault="00FC16BB" w:rsidP="00FC16BB">
      <w:pPr>
        <w:jc w:val="center"/>
        <w:rPr>
          <w:b/>
          <w:bCs/>
        </w:rPr>
      </w:pPr>
      <w:r w:rsidRPr="005B0361">
        <w:rPr>
          <w:b/>
          <w:bCs/>
        </w:rPr>
        <w:t>Hydrogen</w:t>
      </w:r>
    </w:p>
    <w:p w14:paraId="2E1511DD" w14:textId="110D0CE2" w:rsidR="00FC16BB" w:rsidRDefault="00FC16BB" w:rsidP="00FC16BB">
      <w:r>
        <w:t xml:space="preserve">1. </w:t>
      </w:r>
      <w:r>
        <w:fldChar w:fldCharType="begin"/>
      </w:r>
      <w:r>
        <w:instrText xml:space="preserve"> ADDIN EN.CITE &lt;EndNote&gt;&lt;Cite&gt;&lt;Author&gt;Cai&lt;/Author&gt;&lt;Year&gt;2014&lt;/Year&gt;&lt;RecNum&gt;36966&lt;/RecNum&gt;&lt;DisplayText&gt;&lt;style face="superscript"&gt;349&lt;/style&gt;&lt;/DisplayText&gt;&lt;record&gt;&lt;rec-number&gt;36966&lt;/rec-number&gt;&lt;foreign-keys&gt;&lt;key app="EN" db-id="r5ret2dtz5zsdced22nvf9tg0rrv0trsv2w9" timestamp="1626828019"&gt;36966&lt;/key&gt;&lt;/foreign-keys&gt;&lt;ref-type name="Journal Article"&gt;17&lt;/ref-type&gt;&lt;contributors&gt;&lt;authors&gt;&lt;author&gt;Cai, J.&lt;/author&gt;&lt;author&gt;Li, L.&lt;/author&gt;&lt;author&gt;Lv, X.&lt;/author&gt;&lt;author&gt;Yang, C.&lt;/author&gt;&lt;author&gt;Zhao, X.&lt;/author&gt;&lt;/authors&gt;&lt;/contributors&gt;&lt;auth-address&gt;Qingdao Institute of Bioenergy and Bioprocess Technology, Chinese Academy of Sciences , Qingdao 266101, People&amp;apos;s Republic of China.&lt;/auth-address&gt;&lt;titles&gt;&lt;title&gt;Large surface area ordered porous carbons via nanocasting zeolite 10X and high performance for hydrogen storage application&lt;/title&gt;&lt;secondary-title&gt;ACS Appl Mater Interfaces&lt;/secondary-title&gt;&lt;/titles&gt;&lt;periodical&gt;&lt;full-title&gt;ACS Appl Mater Interfaces&lt;/full-title&gt;&lt;/periodical&gt;&lt;pages&gt;167-75&lt;/pages&gt;&lt;volume&gt;6&lt;/volume&gt;&lt;number&gt;1&lt;/number&gt;&lt;edition&gt;2013/12/19&lt;/edition&gt;&lt;dates&gt;&lt;year&gt;2014&lt;/year&gt;&lt;pub-dates&gt;&lt;date&gt;Jan 8&lt;/date&gt;&lt;/pub-dates&gt;&lt;/dates&gt;&lt;isbn&gt;1944-8252 (Electronic)&amp;#xD;1944-8244 (Linking)&lt;/isbn&gt;&lt;accession-num&gt;24344972&lt;/accession-num&gt;&lt;urls&gt;&lt;related-urls&gt;&lt;url&gt;https://www.ncbi.nlm.nih.gov/pubmed/24344972&lt;/url&gt;&lt;/related-urls&gt;&lt;/urls&gt;&lt;electronic-resource-num&gt;10.1021/am403810j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49</w:t>
      </w:r>
      <w:r>
        <w:fldChar w:fldCharType="end"/>
      </w:r>
    </w:p>
    <w:p w14:paraId="795B092C" w14:textId="1061C023" w:rsidR="00FC16BB" w:rsidRDefault="00FC16BB" w:rsidP="00FC16BB">
      <w:r>
        <w:t xml:space="preserve">2. </w:t>
      </w:r>
      <w:r>
        <w:fldChar w:fldCharType="begin"/>
      </w:r>
      <w:r>
        <w:instrText xml:space="preserve"> ADDIN EN.CITE &lt;EndNote&gt;&lt;Cite&gt;&lt;Author&gt;Contescu&lt;/Author&gt;&lt;Year&gt;2011&lt;/Year&gt;&lt;RecNum&gt;36915&lt;/RecNum&gt;&lt;DisplayText&gt;&lt;style face="superscript"&gt;350&lt;/style&gt;&lt;/DisplayText&gt;&lt;record&gt;&lt;rec-number&gt;36915&lt;/rec-number&gt;&lt;foreign-keys&gt;&lt;key app="EN" db-id="r5ret2dtz5zsdced22nvf9tg0rrv0trsv2w9" timestamp="1626827849"&gt;36915&lt;/key&gt;&lt;/foreign-keys&gt;&lt;ref-type name="Journal Article"&gt;17&lt;/ref-type&gt;&lt;contributors&gt;&lt;authors&gt;&lt;author&gt;Contescu, Cristian I.&lt;/author&gt;&lt;author&gt;van Benthem, Klaus&lt;/author&gt;&lt;author&gt;Li, Sa&lt;/author&gt;&lt;author&gt;Bonifacio, Cecile S.&lt;/author&gt;&lt;author&gt;Pennycook, Stephen J.&lt;/author&gt;&lt;author&gt;Jena, Puru&lt;/author&gt;&lt;author&gt;Gallego, Nidia C.&lt;/author&gt;&lt;/authors&gt;&lt;/contributors&gt;&lt;titles&gt;&lt;title&gt;Single Pd atoms in activated carbon fibers and their contribution to hydrogen storage&lt;/title&gt;&lt;secondary-title&gt;Carbon&lt;/secondary-title&gt;&lt;/titles&gt;&lt;periodical&gt;&lt;full-title&gt;Carbon&lt;/full-title&gt;&lt;/periodical&gt;&lt;pages&gt;4050-4058&lt;/pages&gt;&lt;volume&gt;49&lt;/volume&gt;&lt;number&gt;12&lt;/number&gt;&lt;section&gt;4050&lt;/section&gt;&lt;dates&gt;&lt;year&gt;2011&lt;/year&gt;&lt;/dates&gt;&lt;isbn&gt;00086223&lt;/isbn&gt;&lt;urls&gt;&lt;/urls&gt;&lt;electronic-resource-num&gt;10.1016/j.carbon.2011.05.021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50</w:t>
      </w:r>
      <w:r>
        <w:fldChar w:fldCharType="end"/>
      </w:r>
    </w:p>
    <w:p w14:paraId="347BDE89" w14:textId="77D7AD6B" w:rsidR="00FC16BB" w:rsidRDefault="00FC16BB" w:rsidP="00FC16BB">
      <w:r>
        <w:t xml:space="preserve">3. </w:t>
      </w:r>
      <w:r>
        <w:fldChar w:fldCharType="begin"/>
      </w:r>
      <w:r>
        <w:instrText xml:space="preserve"> ADDIN EN.CITE &lt;EndNote&gt;&lt;Cite&gt;&lt;Author&gt;Wang&lt;/Author&gt;&lt;Year&gt;2009&lt;/Year&gt;&lt;RecNum&gt;36965&lt;/RecNum&gt;&lt;DisplayText&gt;&lt;style face="superscript"&gt;351&lt;/style&gt;&lt;/DisplayText&gt;&lt;record&gt;&lt;rec-number&gt;36965&lt;/rec-number&gt;&lt;foreign-keys&gt;&lt;key app="EN" db-id="r5ret2dtz5zsdced22nvf9tg0rrv0trsv2w9" timestamp="1626828015"&gt;36965&lt;/key&gt;&lt;/foreign-keys&gt;&lt;ref-type name="Journal Article"&gt;17&lt;/ref-type&gt;&lt;contributors&gt;&lt;authors&gt;&lt;author&gt;Wang, Lifeng&lt;/author&gt;&lt;author&gt;Yang, Frances H.&lt;/author&gt;&lt;author&gt;Yang, Ralph T.&lt;/author&gt;&lt;/authors&gt;&lt;/contributors&gt;&lt;titles&gt;&lt;title&gt;Hydrogen storage properties of B- and N-doped microporous carbon&lt;/title&gt;&lt;secondary-title&gt;AIChE Journal&lt;/secondary-title&gt;&lt;/titles&gt;&lt;periodical&gt;&lt;full-title&gt;AIChE Journal&lt;/full-title&gt;&lt;abbr-1&gt;AlChE J.&lt;/abbr-1&gt;&lt;abbr-2&gt;AlChE J&lt;/abbr-2&gt;&lt;/periodical&gt;&lt;pages&gt;1823-1833&lt;/pages&gt;&lt;volume&gt;55&lt;/volume&gt;&lt;number&gt;7&lt;/number&gt;&lt;section&gt;1823&lt;/section&gt;&lt;dates&gt;&lt;year&gt;2009&lt;/year&gt;&lt;/dates&gt;&lt;isbn&gt;00011541&amp;#xD;15475905&lt;/isbn&gt;&lt;urls&gt;&lt;/urls&gt;&lt;electronic-resource-num&gt;10.1002/aic.11851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51</w:t>
      </w:r>
      <w:r>
        <w:fldChar w:fldCharType="end"/>
      </w:r>
    </w:p>
    <w:p w14:paraId="0F1509DC" w14:textId="6C3541F7" w:rsidR="00FC16BB" w:rsidRDefault="00FC16BB" w:rsidP="00FC16BB">
      <w:r>
        <w:t xml:space="preserve">4. </w:t>
      </w:r>
      <w:r>
        <w:fldChar w:fldCharType="begin"/>
      </w:r>
      <w:r>
        <w:instrText xml:space="preserve"> ADDIN EN.CITE &lt;EndNote&gt;&lt;Cite&gt;&lt;Author&gt;Fierro&lt;/Author&gt;&lt;Year&gt;2010&lt;/Year&gt;&lt;RecNum&gt;36912&lt;/RecNum&gt;&lt;DisplayText&gt;&lt;style face="superscript"&gt;352&lt;/style&gt;&lt;/DisplayText&gt;&lt;record&gt;&lt;rec-number&gt;36912&lt;/rec-number&gt;&lt;foreign-keys&gt;&lt;key app="EN" db-id="r5ret2dtz5zsdced22nvf9tg0rrv0trsv2w9" timestamp="1626827839"&gt;36912&lt;/key&gt;&lt;/foreign-keys&gt;&lt;ref-type name="Journal Article"&gt;17&lt;/ref-type&gt;&lt;contributors&gt;&lt;authors&gt;&lt;author&gt;Fierro, V.&lt;/author&gt;&lt;author&gt;Szczurek, A.&lt;/author&gt;&lt;author&gt;Zlotea, C.&lt;/author&gt;&lt;author&gt;Marêché, J. F.&lt;/author&gt;&lt;author&gt;Izquierdo, M. T.&lt;/author&gt;&lt;author&gt;Albiniak, A.&lt;/author&gt;&lt;author&gt;Latroche, M.&lt;/author&gt;&lt;author&gt;Furdin, G.&lt;/author&gt;&lt;author&gt;Celzard, A.&lt;/author&gt;&lt;/authors&gt;&lt;/contributors&gt;&lt;titles&gt;&lt;title&gt;Experimental evidence of an upper limit for hydrogen storage at 77K on activated carbons&lt;/title&gt;&lt;secondary-title&gt;Carbon&lt;/secondary-title&gt;&lt;/titles&gt;&lt;periodical&gt;&lt;full-title&gt;Carbon&lt;/full-title&gt;&lt;/periodical&gt;&lt;pages&gt;1902-1911&lt;/pages&gt;&lt;volume&gt;48&lt;/volume&gt;&lt;number&gt;7&lt;/number&gt;&lt;section&gt;1902&lt;/section&gt;&lt;dates&gt;&lt;year&gt;2010&lt;/year&gt;&lt;/dates&gt;&lt;isbn&gt;00086223&lt;/isbn&gt;&lt;urls&gt;&lt;/urls&gt;&lt;electronic-resource-num&gt;10.1016/j.carbon.2010.01.052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52</w:t>
      </w:r>
      <w:r>
        <w:fldChar w:fldCharType="end"/>
      </w:r>
    </w:p>
    <w:p w14:paraId="3527F977" w14:textId="318D154A" w:rsidR="00FC16BB" w:rsidRDefault="00FC16BB" w:rsidP="00FC16BB">
      <w:r>
        <w:t xml:space="preserve">5. </w:t>
      </w:r>
      <w:r>
        <w:fldChar w:fldCharType="begin"/>
      </w:r>
      <w:r>
        <w:instrText xml:space="preserve"> ADDIN EN.CITE &lt;EndNote&gt;&lt;Cite&gt;&lt;Author&gt;Jordá-Beneyto&lt;/Author&gt;&lt;Year&gt;2007&lt;/Year&gt;&lt;RecNum&gt;36907&lt;/RecNum&gt;&lt;DisplayText&gt;&lt;style face="superscript"&gt;353&lt;/style&gt;&lt;/DisplayText&gt;&lt;record&gt;&lt;rec-number&gt;36907&lt;/rec-number&gt;&lt;foreign-keys&gt;&lt;key app="EN" db-id="r5ret2dtz5zsdced22nvf9tg0rrv0trsv2w9" timestamp="1626827820"&gt;36907&lt;/key&gt;&lt;/foreign-keys&gt;&lt;ref-type name="Journal Article"&gt;17&lt;/ref-type&gt;&lt;contributors&gt;&lt;authors&gt;&lt;author&gt;Jordá-Beneyto, M.&lt;/author&gt;&lt;author&gt;Suárez-García, F.&lt;/author&gt;&lt;author&gt;Lozano-Castelló, D.&lt;/author&gt;&lt;author&gt;Cazorla-Amorós, D.&lt;/author&gt;&lt;author&gt;Linares-Solano, A.&lt;/author&gt;&lt;/authors&gt;&lt;/contributors&gt;&lt;titles&gt;&lt;title&gt;Hydrogen storage on chemically activated carbons and carbon nanomaterials at high pressures&lt;/title&gt;&lt;secondary-title&gt;Carbon&lt;/secondary-title&gt;&lt;/titles&gt;&lt;periodical&gt;&lt;full-title&gt;Carbon&lt;/full-title&gt;&lt;/periodical&gt;&lt;pages&gt;293-303&lt;/pages&gt;&lt;volume&gt;45&lt;/volume&gt;&lt;number&gt;2&lt;/number&gt;&lt;section&gt;293&lt;/section&gt;&lt;dates&gt;&lt;year&gt;2007&lt;/year&gt;&lt;/dates&gt;&lt;isbn&gt;00086223&lt;/isbn&gt;&lt;urls&gt;&lt;/urls&gt;&lt;electronic-resource-num&gt;10.1016/j.carbon.2006.09.022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53</w:t>
      </w:r>
      <w:r>
        <w:fldChar w:fldCharType="end"/>
      </w:r>
    </w:p>
    <w:p w14:paraId="599A1B14" w14:textId="47220FEA" w:rsidR="00FC16BB" w:rsidRDefault="00FC16BB" w:rsidP="00FC16BB">
      <w:r>
        <w:t xml:space="preserve">6. </w:t>
      </w:r>
      <w:r>
        <w:fldChar w:fldCharType="begin"/>
      </w:r>
      <w:r>
        <w:instrText xml:space="preserve"> ADDIN EN.CITE &lt;EndNote&gt;&lt;Cite&gt;&lt;Author&gt;Kang&lt;/Author&gt;&lt;Year&gt;2009&lt;/Year&gt;&lt;RecNum&gt;36909&lt;/RecNum&gt;&lt;DisplayText&gt;&lt;style face="superscript"&gt;354&lt;/style&gt;&lt;/DisplayText&gt;&lt;record&gt;&lt;rec-number&gt;36909&lt;/rec-number&gt;&lt;foreign-keys&gt;&lt;key app="EN" db-id="r5ret2dtz5zsdced22nvf9tg0rrv0trsv2w9" timestamp="1626827827"&gt;36909&lt;/key&gt;&lt;/foreign-keys&gt;&lt;ref-type name="Journal Article"&gt;17&lt;/ref-type&gt;&lt;contributors&gt;&lt;authors&gt;&lt;author&gt;Kang, Kyung Yeon&lt;/author&gt;&lt;author&gt;Lee, Burtrand I.&lt;/author&gt;&lt;author&gt;Lee, Jae Sung&lt;/author&gt;&lt;/authors&gt;&lt;/contributors&gt;&lt;titles&gt;&lt;title&gt;Hydrogen adsorption on nitrogen-doped carbon xerogels&lt;/title&gt;&lt;secondary-title&gt;Carbon&lt;/secondary-title&gt;&lt;/titles&gt;&lt;periodical&gt;&lt;full-title&gt;Carbon&lt;/full-title&gt;&lt;/periodical&gt;&lt;pages&gt;1171-1180&lt;/pages&gt;&lt;volume&gt;47&lt;/volume&gt;&lt;number&gt;4&lt;/number&gt;&lt;section&gt;1171&lt;/section&gt;&lt;dates&gt;&lt;year&gt;2009&lt;/year&gt;&lt;/dates&gt;&lt;isbn&gt;00086223&lt;/isbn&gt;&lt;urls&gt;&lt;/urls&gt;&lt;electronic-resource-num&gt;10.1016/j.carbon.2009.01.001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54</w:t>
      </w:r>
      <w:r>
        <w:fldChar w:fldCharType="end"/>
      </w:r>
    </w:p>
    <w:p w14:paraId="080DA7BC" w14:textId="69658E16" w:rsidR="00FC16BB" w:rsidRDefault="00FC16BB" w:rsidP="00FC16BB">
      <w:r>
        <w:t xml:space="preserve">7. </w:t>
      </w:r>
      <w:r>
        <w:fldChar w:fldCharType="begin"/>
      </w:r>
      <w:r>
        <w:instrText xml:space="preserve"> ADDIN EN.CITE &lt;EndNote&gt;&lt;Cite&gt;&lt;Author&gt;Sethia&lt;/Author&gt;&lt;Year&gt;2016&lt;/Year&gt;&lt;RecNum&gt;36858&lt;/RecNum&gt;&lt;DisplayText&gt;&lt;style face="superscript"&gt;355&lt;/style&gt;&lt;/DisplayText&gt;&lt;record&gt;&lt;rec-number&gt;36858&lt;/rec-number&gt;&lt;foreign-keys&gt;&lt;key app="EN" db-id="r5ret2dtz5zsdced22nvf9tg0rrv0trsv2w9" timestamp="1626827563"&gt;36858&lt;/key&gt;&lt;/foreign-keys&gt;&lt;ref-type name="Journal Article"&gt;17&lt;/ref-type&gt;&lt;contributors&gt;&lt;authors&gt;&lt;author&gt;Sethia, Govind&lt;/author&gt;&lt;author&gt;Sayari, Abdelhamid&lt;/author&gt;&lt;/authors&gt;&lt;/contributors&gt;&lt;titles&gt;&lt;title&gt;Activated carbon with optimum pore size distribution for hydrogen storage&lt;/title&gt;&lt;secondary-title&gt;Carbon&lt;/secondary-title&gt;&lt;/titles&gt;&lt;periodical&gt;&lt;full-title&gt;Carbon&lt;/full-title&gt;&lt;/periodical&gt;&lt;pages&gt;289-294&lt;/pages&gt;&lt;volume&gt;99&lt;/volume&gt;&lt;section&gt;289&lt;/section&gt;&lt;dates&gt;&lt;year&gt;2016&lt;/year&gt;&lt;/dates&gt;&lt;isbn&gt;00086223&lt;/isbn&gt;&lt;urls&gt;&lt;/urls&gt;&lt;electronic-resource-num&gt;10.1016/j.carbon.2015.12.032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55</w:t>
      </w:r>
      <w:r>
        <w:fldChar w:fldCharType="end"/>
      </w:r>
    </w:p>
    <w:p w14:paraId="0EE88621" w14:textId="651A47B0" w:rsidR="00FC16BB" w:rsidRDefault="00FC16BB" w:rsidP="00FC16BB">
      <w:r>
        <w:t xml:space="preserve">8. </w:t>
      </w:r>
      <w:r>
        <w:fldChar w:fldCharType="begin"/>
      </w:r>
      <w:r>
        <w:instrText xml:space="preserve"> ADDIN EN.CITE &lt;EndNote&gt;&lt;Cite&gt;&lt;Author&gt;Wang&lt;/Author&gt;&lt;Year&gt;2009&lt;/Year&gt;&lt;RecNum&gt;36910&lt;/RecNum&gt;&lt;DisplayText&gt;&lt;style face="superscript"&gt;356&lt;/style&gt;&lt;/DisplayText&gt;&lt;record&gt;&lt;rec-number&gt;36910&lt;/rec-number&gt;&lt;foreign-keys&gt;&lt;key app="EN" db-id="r5ret2dtz5zsdced22nvf9tg0rrv0trsv2w9" timestamp="1626827831"&gt;36910&lt;/key&gt;&lt;/foreign-keys&gt;&lt;ref-type name="Journal Article"&gt;17&lt;/ref-type&gt;&lt;contributors&gt;&lt;authors&gt;&lt;author&gt;Wang, Huanlei&lt;/author&gt;&lt;author&gt;Gao, Qiuming&lt;/author&gt;&lt;author&gt;Hu, Juan&lt;/author&gt;&lt;author&gt;Chen, Zhi&lt;/author&gt;&lt;/authors&gt;&lt;/contributors&gt;&lt;titles&gt;&lt;title&gt;High performance of nanoporous carbon in cryogenic hydrogen storage and electrochemical capacitance&lt;/title&gt;&lt;secondary-title&gt;Carbon&lt;/secondary-title&gt;&lt;/titles&gt;&lt;periodical&gt;&lt;full-title&gt;Carbon&lt;/full-title&gt;&lt;/periodical&gt;&lt;pages&gt;2259-2268&lt;/pages&gt;&lt;volume&gt;47&lt;/volume&gt;&lt;number&gt;9&lt;/number&gt;&lt;section&gt;2259&lt;/section&gt;&lt;dates&gt;&lt;year&gt;2009&lt;/year&gt;&lt;/dates&gt;&lt;isbn&gt;00086223&lt;/isbn&gt;&lt;urls&gt;&lt;/urls&gt;&lt;electronic-resource-num&gt;10.1016/j.carbon.2009.04.021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56</w:t>
      </w:r>
      <w:r>
        <w:fldChar w:fldCharType="end"/>
      </w:r>
    </w:p>
    <w:p w14:paraId="096E67A0" w14:textId="7658BD94" w:rsidR="00FC16BB" w:rsidRDefault="00FC16BB" w:rsidP="00FC16BB">
      <w:r>
        <w:t xml:space="preserve">9. </w:t>
      </w:r>
      <w:r>
        <w:fldChar w:fldCharType="begin"/>
      </w:r>
      <w:r>
        <w:instrText xml:space="preserve"> ADDIN EN.CITE &lt;EndNote&gt;&lt;Cite&gt;&lt;Author&gt;Wang&lt;/Author&gt;&lt;Year&gt;2014&lt;/Year&gt;&lt;RecNum&gt;36917&lt;/RecNum&gt;&lt;DisplayText&gt;&lt;style face="superscript"&gt;357&lt;/style&gt;&lt;/DisplayText&gt;&lt;record&gt;&lt;rec-number&gt;36917&lt;/rec-number&gt;&lt;foreign-keys&gt;&lt;key app="EN" db-id="r5ret2dtz5zsdced22nvf9tg0rrv0trsv2w9" timestamp="1626827857"&gt;36917&lt;/key&gt;&lt;/foreign-keys&gt;&lt;ref-type name="Journal Article"&gt;17&lt;/ref-type&gt;&lt;contributors&gt;&lt;authors&gt;&lt;author&gt;Wang, Jiacheng&lt;/author&gt;&lt;author&gt;Senkovska, Irena&lt;/author&gt;&lt;author&gt;Kaskel, Stefan&lt;/author&gt;&lt;author&gt;Liu, Qian&lt;/author&gt;&lt;/authors&gt;&lt;/contributors&gt;&lt;titles&gt;&lt;title&gt;Chemically activated fungi-based porous carbons for hydrogen storage&lt;/title&gt;&lt;secondary-title&gt;Carbon&lt;/secondary-title&gt;&lt;/titles&gt;&lt;periodical&gt;&lt;full-title&gt;Carbon&lt;/full-title&gt;&lt;/periodical&gt;&lt;pages&gt;372-380&lt;/pages&gt;&lt;volume&gt;75&lt;/volume&gt;&lt;section&gt;372&lt;/section&gt;&lt;dates&gt;&lt;year&gt;2014&lt;/year&gt;&lt;/dates&gt;&lt;isbn&gt;00086223&lt;/isbn&gt;&lt;urls&gt;&lt;/urls&gt;&lt;electronic-resource-num&gt;10.1016/j.carbon.2014.04.016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57</w:t>
      </w:r>
      <w:r>
        <w:fldChar w:fldCharType="end"/>
      </w:r>
    </w:p>
    <w:p w14:paraId="6B8A0B1C" w14:textId="766D28AA" w:rsidR="00FC16BB" w:rsidRDefault="00FC16BB" w:rsidP="00FC16BB">
      <w:r>
        <w:t xml:space="preserve">10. </w:t>
      </w:r>
      <w:r>
        <w:fldChar w:fldCharType="begin"/>
      </w:r>
      <w:r>
        <w:instrText xml:space="preserve"> ADDIN EN.CITE &lt;EndNote&gt;&lt;Cite&gt;&lt;Author&gt;Xia&lt;/Author&gt;&lt;Year&gt;2007&lt;/Year&gt;&lt;RecNum&gt;36908&lt;/RecNum&gt;&lt;DisplayText&gt;&lt;style face="superscript"&gt;358&lt;/style&gt;&lt;/DisplayText&gt;&lt;record&gt;&lt;rec-number&gt;36908&lt;/rec-number&gt;&lt;foreign-keys&gt;&lt;key app="EN" db-id="r5ret2dtz5zsdced22nvf9tg0rrv0trsv2w9" timestamp="1626827823"&gt;36908&lt;/key&gt;&lt;/foreign-keys&gt;&lt;ref-type name="Journal Article"&gt;17&lt;/ref-type&gt;&lt;contributors&gt;&lt;authors&gt;&lt;author&gt;Xia, Kaisheng&lt;/author&gt;&lt;author&gt;Gao, Qiuming&lt;/author&gt;&lt;author&gt;Wu, Chundong&lt;/author&gt;&lt;author&gt;Song, Shuqing&lt;/author&gt;&lt;author&gt;Ruan, Meiling&lt;/author&gt;&lt;/authors&gt;&lt;/contributors&gt;&lt;titles&gt;&lt;title&gt;Activation, characterization and hydrogen storage properties of the mesoporous carbon CMK-3&lt;/title&gt;&lt;secondary-title&gt;Carbon&lt;/secondary-title&gt;&lt;/titles&gt;&lt;periodical&gt;&lt;full-title&gt;Carbon&lt;/full-title&gt;&lt;/periodical&gt;&lt;pages&gt;1989-1996&lt;/pages&gt;&lt;volume&gt;45&lt;/volume&gt;&lt;number&gt;10&lt;/number&gt;&lt;section&gt;1989&lt;/section&gt;&lt;dates&gt;&lt;year&gt;2007&lt;/year&gt;&lt;/dates&gt;&lt;isbn&gt;00086223&lt;/isbn&gt;&lt;urls&gt;&lt;/urls&gt;&lt;electronic-resource-num&gt;10.1016/j.carbon.2007.06.002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58</w:t>
      </w:r>
      <w:r>
        <w:fldChar w:fldCharType="end"/>
      </w:r>
    </w:p>
    <w:p w14:paraId="29D934E6" w14:textId="051BD821" w:rsidR="00FC16BB" w:rsidRDefault="00FC16BB" w:rsidP="00FC16BB">
      <w:r>
        <w:t xml:space="preserve">11. </w:t>
      </w:r>
      <w:r>
        <w:fldChar w:fldCharType="begin"/>
      </w:r>
      <w:r>
        <w:instrText xml:space="preserve"> ADDIN EN.CITE &lt;EndNote&gt;&lt;Cite&gt;&lt;Author&gt;Xia&lt;/Author&gt;&lt;Year&gt;2011&lt;/Year&gt;&lt;RecNum&gt;36914&lt;/RecNum&gt;&lt;DisplayText&gt;&lt;style face="superscript"&gt;359&lt;/style&gt;&lt;/DisplayText&gt;&lt;record&gt;&lt;rec-number&gt;36914&lt;/rec-number&gt;&lt;foreign-keys&gt;&lt;key app="EN" db-id="r5ret2dtz5zsdced22nvf9tg0rrv0trsv2w9" timestamp="1626827846"&gt;36914&lt;/key&gt;&lt;/foreign-keys&gt;&lt;ref-type name="Journal Article"&gt;17&lt;/ref-type&gt;&lt;contributors&gt;&lt;authors&gt;&lt;author&gt;Xia, Yongde&lt;/author&gt;&lt;author&gt;Mokaya, Robert&lt;/author&gt;&lt;author&gt;Grant, David M.&lt;/author&gt;&lt;author&gt;Walker, Gavin S.&lt;/author&gt;&lt;/authors&gt;&lt;/contributors&gt;&lt;titles&gt;&lt;title&gt;A simplified synthesis of N-doped zeolite-templated carbons, the control of the level of zeolite-like ordering and its effect on hydrogen storage properties&lt;/title&gt;&lt;secondary-title&gt;Carbon&lt;/secondary-title&gt;&lt;/titles&gt;&lt;periodical&gt;&lt;full-title&gt;Carbon&lt;/full-title&gt;&lt;/periodical&gt;&lt;pages&gt;844-853&lt;/pages&gt;&lt;volume&gt;49&lt;/volume&gt;&lt;number&gt;3&lt;/number&gt;&lt;section&gt;844&lt;/section&gt;&lt;dates&gt;&lt;year&gt;2011&lt;/year&gt;&lt;/dates&gt;&lt;isbn&gt;00086223&lt;/isbn&gt;&lt;urls&gt;&lt;/urls&gt;&lt;electronic-resource-num&gt;10.1016/j.carbon.2010.10.028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59</w:t>
      </w:r>
      <w:r>
        <w:fldChar w:fldCharType="end"/>
      </w:r>
    </w:p>
    <w:p w14:paraId="0CCF1B9F" w14:textId="7D082D87" w:rsidR="00FC16BB" w:rsidRDefault="00FC16BB" w:rsidP="00FC16BB">
      <w:r>
        <w:t xml:space="preserve">12. </w:t>
      </w:r>
      <w:r>
        <w:fldChar w:fldCharType="begin"/>
      </w:r>
      <w:r>
        <w:instrText xml:space="preserve"> ADDIN EN.CITE &lt;EndNote&gt;&lt;Cite&gt;&lt;Author&gt;Xia&lt;/Author&gt;&lt;Year&gt;2012&lt;/Year&gt;&lt;RecNum&gt;37078&lt;/RecNum&gt;&lt;DisplayText&gt;&lt;style face="superscript"&gt;360&lt;/style&gt;&lt;/DisplayText&gt;&lt;record&gt;&lt;rec-number&gt;37078&lt;/rec-number&gt;&lt;foreign-keys&gt;&lt;key app="EN" db-id="r5ret2dtz5zsdced22nvf9tg0rrv0trsv2w9" timestamp="1626829011"&gt;37078&lt;/key&gt;&lt;/foreign-keys&gt;&lt;ref-type name="Journal Article"&gt;17&lt;/ref-type&gt;&lt;contributors&gt;&lt;authors&gt;&lt;author&gt;Xia, Yongde&lt;/author&gt;&lt;author&gt;Zhu, Yanqiu&lt;/author&gt;&lt;author&gt;Tang, Yi&lt;/author&gt;&lt;/authors&gt;&lt;/contributors&gt;&lt;titles&gt;&lt;title&gt;Preparation of sulfur-doped microporous carbons for the storage of hydrogen and carbon dioxide&lt;/title&gt;&lt;secondary-title&gt;Carbon&lt;/secondary-title&gt;&lt;/titles&gt;&lt;periodical&gt;&lt;full-title&gt;Carbon&lt;/full-title&gt;&lt;/periodical&gt;&lt;pages&gt;5543-5553&lt;/pages&gt;&lt;volume&gt;50&lt;/volume&gt;&lt;number&gt;15&lt;/number&gt;&lt;section&gt;5543&lt;/section&gt;&lt;dates&gt;&lt;year&gt;2012&lt;/year&gt;&lt;/dates&gt;&lt;isbn&gt;00086223&lt;/isbn&gt;&lt;urls&gt;&lt;/urls&gt;&lt;electronic-resource-num&gt;10.1016/j.carbon.2012.07.044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60</w:t>
      </w:r>
      <w:r>
        <w:fldChar w:fldCharType="end"/>
      </w:r>
    </w:p>
    <w:p w14:paraId="006361DB" w14:textId="3F17460B" w:rsidR="00FC16BB" w:rsidRDefault="00FC16BB" w:rsidP="00FC16BB">
      <w:r>
        <w:t xml:space="preserve">13. </w:t>
      </w:r>
      <w:r>
        <w:fldChar w:fldCharType="begin"/>
      </w:r>
      <w:r>
        <w:instrText xml:space="preserve"> ADDIN EN.CITE &lt;EndNote&gt;&lt;Cite&gt;&lt;Author&gt;Lee&lt;/Author&gt;&lt;Year&gt;2007&lt;/Year&gt;&lt;RecNum&gt;36950&lt;/RecNum&gt;&lt;DisplayText&gt;&lt;style face="superscript"&gt;361&lt;/style&gt;&lt;/DisplayText&gt;&lt;record&gt;&lt;rec-number&gt;36950&lt;/rec-number&gt;&lt;foreign-keys&gt;&lt;key app="EN" db-id="r5ret2dtz5zsdced22nvf9tg0rrv0trsv2w9" timestamp="1626827965"&gt;36950&lt;/key&gt;&lt;/foreign-keys&gt;&lt;ref-type name="Journal Article"&gt;17&lt;/ref-type&gt;&lt;contributors&gt;&lt;authors&gt;&lt;author&gt;Lee, Young Seak&lt;/author&gt;&lt;author&gt;Kim, Young Ho&lt;/author&gt;&lt;author&gt;Hong, Ji Sook&lt;/author&gt;&lt;author&gt;Suh, Jeong Kwon&lt;/author&gt;&lt;author&gt;Cho, Gyou Jin&lt;/author&gt;&lt;/authors&gt;&lt;/contributors&gt;&lt;titles&gt;&lt;title&gt;The adsorption properties of surface modified activated carbon fibers for hydrogen storages&lt;/title&gt;&lt;secondary-title&gt;Catalysis Today&lt;/secondary-title&gt;&lt;/titles&gt;&lt;pages&gt;420-425&lt;/pages&gt;&lt;volume&gt;120&lt;/volume&gt;&lt;number&gt;3-4&lt;/number&gt;&lt;section&gt;420&lt;/section&gt;&lt;dates&gt;&lt;year&gt;2007&lt;/year&gt;&lt;/dates&gt;&lt;isbn&gt;09205861&lt;/isbn&gt;&lt;urls&gt;&lt;/urls&gt;&lt;electronic-resource-num&gt;10.1016/j.cattod.2006.09.014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61</w:t>
      </w:r>
      <w:r>
        <w:fldChar w:fldCharType="end"/>
      </w:r>
    </w:p>
    <w:p w14:paraId="7FADBFC8" w14:textId="71AD173E" w:rsidR="00FC16BB" w:rsidRDefault="00FC16BB" w:rsidP="00FC16BB">
      <w:r>
        <w:t xml:space="preserve">14. </w:t>
      </w:r>
      <w:r>
        <w:fldChar w:fldCharType="begin"/>
      </w:r>
      <w:r>
        <w:instrText xml:space="preserve"> ADDIN EN.CITE &lt;EndNote&gt;&lt;Cite&gt;&lt;Author&gt;Blankenship&lt;/Author&gt;&lt;Year&gt;2017&lt;/Year&gt;&lt;RecNum&gt;37386&lt;/RecNum&gt;&lt;DisplayText&gt;&lt;style face="superscript"&gt;362&lt;/style&gt;&lt;/DisplayText&gt;&lt;record&gt;&lt;rec-number&gt;37386&lt;/rec-number&gt;&lt;foreign-keys&gt;&lt;key app="EN" db-id="r5ret2dtz5zsdced22nvf9tg0rrv0trsv2w9" timestamp="1632328282"&gt;37386&lt;/key&gt;&lt;/foreign-keys&gt;&lt;ref-type name="Journal Article"&gt;17&lt;/ref-type&gt;&lt;contributors&gt;&lt;authors&gt;&lt;author&gt;Blankenship, L. Scott&lt;/author&gt;&lt;author&gt;Mokaya, Robert&lt;/author&gt;&lt;/authors&gt;&lt;/contributors&gt;&lt;titles&gt;&lt;title&gt;Cigarette butt-derived carbons have ultra-high surface area and unprecedented hydrogen storage capacity&lt;/title&gt;&lt;secondary-title&gt;Energy &amp;amp; Environmental Science&lt;/secondary-title&gt;&lt;/titles&gt;&lt;periodical&gt;&lt;full-title&gt;Energy &amp;amp; Environmental Science&lt;/full-title&gt;&lt;/periodical&gt;&lt;pages&gt;2552-2562&lt;/pages&gt;&lt;volume&gt;10&lt;/volume&gt;&lt;number&gt;12&lt;/number&gt;&lt;section&gt;2552&lt;/section&gt;&lt;dates&gt;&lt;year&gt;2017&lt;/year&gt;&lt;/dates&gt;&lt;isbn&gt;1754-5692&amp;#xD;1754-5706&lt;/isbn&gt;&lt;urls&gt;&lt;/urls&gt;&lt;electronic-resource-num&gt;10.1039/c7ee02616a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62</w:t>
      </w:r>
      <w:r>
        <w:fldChar w:fldCharType="end"/>
      </w:r>
    </w:p>
    <w:p w14:paraId="47A368D3" w14:textId="444A7BCF" w:rsidR="00FC16BB" w:rsidRDefault="00FC16BB" w:rsidP="00FC16BB">
      <w:r>
        <w:t xml:space="preserve">15. </w:t>
      </w:r>
      <w:r>
        <w:fldChar w:fldCharType="begin"/>
      </w:r>
      <w:r>
        <w:instrText xml:space="preserve"> ADDIN EN.CITE &lt;EndNote&gt;&lt;Cite&gt;&lt;Author&gt;Sevilla&lt;/Author&gt;&lt;Year&gt;2011&lt;/Year&gt;&lt;RecNum&gt;37651&lt;/RecNum&gt;&lt;DisplayText&gt;&lt;style face="superscript"&gt;363&lt;/style&gt;&lt;/DisplayText&gt;&lt;record&gt;&lt;rec-number&gt;37651&lt;/rec-number&gt;&lt;foreign-keys&gt;&lt;key app="EN" db-id="r5ret2dtz5zsdced22nvf9tg0rrv0trsv2w9" timestamp="1640118653"&gt;37651&lt;/key&gt;&lt;/foreign-keys&gt;&lt;ref-type name="Journal Article"&gt;17&lt;/ref-type&gt;&lt;contributors&gt;&lt;authors&gt;&lt;author&gt;Sevilla, M.&lt;/author&gt;&lt;author&gt;Fuertes, A. B.&lt;/author&gt;&lt;author&gt;Mokaya, R.&lt;/author&gt;&lt;/authors&gt;&lt;/contributors&gt;&lt;titles&gt;&lt;title&gt;High density hydrogen storage in superactivated carbons from hydrothermally carbonized renewable organic materials&lt;/title&gt;&lt;secondary-title&gt;Energy &amp;amp; Environmental Science&lt;/secondary-title&gt;&lt;/titles&gt;&lt;periodical&gt;&lt;full-title&gt;Energy &amp;amp; Environmental Science&lt;/full-title&gt;&lt;/periodical&gt;&lt;volume&gt;4&lt;/volume&gt;&lt;number&gt;4&lt;/number&gt;&lt;section&gt;1400&lt;/section&gt;&lt;dates&gt;&lt;year&gt;2011&lt;/year&gt;&lt;/dates&gt;&lt;isbn&gt;1754-5692&amp;#xD;1754-5706&lt;/isbn&gt;&lt;urls&gt;&lt;/urls&gt;&lt;electronic-resource-num&gt;10.1039/c0ee00347f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63</w:t>
      </w:r>
      <w:r>
        <w:fldChar w:fldCharType="end"/>
      </w:r>
    </w:p>
    <w:p w14:paraId="62F9309B" w14:textId="736AA5E5" w:rsidR="00FC16BB" w:rsidRDefault="00FC16BB" w:rsidP="00FC16BB">
      <w:r>
        <w:t xml:space="preserve">16. </w:t>
      </w:r>
      <w:r>
        <w:fldChar w:fldCharType="begin"/>
      </w:r>
      <w:r>
        <w:instrText xml:space="preserve"> ADDIN EN.CITE &lt;EndNote&gt;&lt;Cite&gt;&lt;Author&gt;Sevilla&lt;/Author&gt;&lt;Year&gt;2010&lt;/Year&gt;&lt;RecNum&gt;36977&lt;/RecNum&gt;&lt;DisplayText&gt;&lt;style face="superscript"&gt;364&lt;/style&gt;&lt;/DisplayText&gt;&lt;record&gt;&lt;rec-number&gt;36977&lt;/rec-number&gt;&lt;foreign-keys&gt;&lt;key app="EN" db-id="r5ret2dtz5zsdced22nvf9tg0rrv0trsv2w9" timestamp="1626828073"&gt;36977&lt;/key&gt;&lt;/foreign-keys&gt;&lt;ref-type name="Journal Article"&gt;17&lt;/ref-type&gt;&lt;contributors&gt;&lt;authors&gt;&lt;author&gt;Sevilla, Marta&lt;/author&gt;&lt;author&gt;Foulston, Richard&lt;/author&gt;&lt;author&gt;Mokaya, Robert&lt;/author&gt;&lt;/authors&gt;&lt;/contributors&gt;&lt;titles&gt;&lt;title&gt;Superactivated carbide-derived carbons with high hydrogenstorage capacity&lt;/title&gt;&lt;secondary-title&gt;Energy Environ. Sci.&lt;/secondary-title&gt;&lt;/titles&gt;&lt;periodical&gt;&lt;full-title&gt;Energy Environ. Sci.&lt;/full-title&gt;&lt;/periodical&gt;&lt;pages&gt;223-227&lt;/pages&gt;&lt;volume&gt;3&lt;/volume&gt;&lt;number&gt;2&lt;/number&gt;&lt;section&gt;223&lt;/section&gt;&lt;dates&gt;&lt;year&gt;2010&lt;/year&gt;&lt;/dates&gt;&lt;isbn&gt;1754-5692&amp;#xD;1754-5706&lt;/isbn&gt;&lt;urls&gt;&lt;/urls&gt;&lt;electronic-resource-num&gt;10.1039/b916197j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64</w:t>
      </w:r>
      <w:r>
        <w:fldChar w:fldCharType="end"/>
      </w:r>
    </w:p>
    <w:p w14:paraId="0CCA8EDE" w14:textId="2A247B94" w:rsidR="00FC16BB" w:rsidRDefault="00FC16BB" w:rsidP="00FC16BB">
      <w:r>
        <w:t xml:space="preserve">17. </w:t>
      </w:r>
      <w:r>
        <w:fldChar w:fldCharType="begin"/>
      </w:r>
      <w:r>
        <w:instrText xml:space="preserve"> ADDIN EN.CITE &lt;EndNote&gt;&lt;Cite&gt;&lt;Author&gt;Chen&lt;/Author&gt;&lt;Year&gt;2012&lt;/Year&gt;&lt;RecNum&gt;36939&lt;/RecNum&gt;&lt;DisplayText&gt;&lt;style face="superscript"&gt;365&lt;/style&gt;&lt;/DisplayText&gt;&lt;record&gt;&lt;rec-number&gt;36939&lt;/rec-number&gt;&lt;foreign-keys&gt;&lt;key app="EN" db-id="r5ret2dtz5zsdced22nvf9tg0rrv0trsv2w9" timestamp="1626827928"&gt;36939&lt;/key&gt;&lt;/foreign-keys&gt;&lt;ref-type name="Journal Article"&gt;17&lt;/ref-type&gt;&lt;contributors&gt;&lt;authors&gt;&lt;author&gt;Chen, Haibin&lt;/author&gt;&lt;author&gt;Wang, Haibo&lt;/author&gt;&lt;author&gt;Xue, Zhiping&lt;/author&gt;&lt;author&gt;Yang, Lufeng&lt;/author&gt;&lt;author&gt;Xiao, Yong&lt;/author&gt;&lt;author&gt;Zheng, Mingtao&lt;/author&gt;&lt;author&gt;Lei, Bingfu&lt;/author&gt;&lt;author&gt;Liu, Yingliang&lt;/author&gt;&lt;author&gt;Sun, Lixian&lt;/author&gt;&lt;/authors&gt;&lt;/contributors&gt;&lt;titles&gt;&lt;title&gt;High hydrogen storage capacity of rice hull based porous carbon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8888-18894&lt;/pages&gt;&lt;volume&gt;37&lt;/volume&gt;&lt;number&gt;24&lt;/number&gt;&lt;section&gt;18888&lt;/section&gt;&lt;dates&gt;&lt;year&gt;2012&lt;/year&gt;&lt;/dates&gt;&lt;isbn&gt;03603199&lt;/isbn&gt;&lt;urls&gt;&lt;/urls&gt;&lt;electronic-resource-num&gt;10.1016/j.ijhydene.2012.09.035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65</w:t>
      </w:r>
      <w:r>
        <w:fldChar w:fldCharType="end"/>
      </w:r>
    </w:p>
    <w:p w14:paraId="51D784FB" w14:textId="515BB408" w:rsidR="00FC16BB" w:rsidRDefault="00FC16BB" w:rsidP="00FC16BB">
      <w:r>
        <w:t xml:space="preserve">18. </w:t>
      </w:r>
      <w:r>
        <w:fldChar w:fldCharType="begin"/>
      </w:r>
      <w:r>
        <w:instrText xml:space="preserve"> ADDIN EN.CITE &lt;EndNote&gt;&lt;Cite&gt;&lt;Author&gt;Dibandjo&lt;/Author&gt;&lt;Year&gt;2013&lt;/Year&gt;&lt;RecNum&gt;36940&lt;/RecNum&gt;&lt;DisplayText&gt;&lt;style face="superscript"&gt;366&lt;/style&gt;&lt;/DisplayText&gt;&lt;record&gt;&lt;rec-number&gt;36940&lt;/rec-number&gt;&lt;foreign-keys&gt;&lt;key app="EN" db-id="r5ret2dtz5zsdced22nvf9tg0rrv0trsv2w9" timestamp="1626827932"&gt;36940&lt;/key&gt;&lt;/foreign-keys&gt;&lt;ref-type name="Journal Article"&gt;17&lt;/ref-type&gt;&lt;contributors&gt;&lt;authors&gt;&lt;author&gt;Dibandjo, Philippe&lt;/author&gt;&lt;author&gt;Zlotea, Claudia&lt;/author&gt;&lt;author&gt;Gadiou, Roger&lt;/author&gt;&lt;author&gt;Matei Ghimbeu, Camelia&lt;/author&gt;&lt;author&gt;Cuevas, Fermin&lt;/author&gt;&lt;author&gt;Latroche, Michel&lt;/author&gt;&lt;author&gt;Leroy, Eric&lt;/author&gt;&lt;author&gt;Vix-Guterl, Cathie&lt;/author&gt;&lt;/authors&gt;&lt;/contributors&gt;&lt;titles&gt;&lt;title&gt;Hydrogen storage in hybrid nanostructured carbon/palladium materials: Influence of particle size and surface chemistry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952-965&lt;/pages&gt;&lt;volume&gt;38&lt;/volume&gt;&lt;number&gt;2&lt;/number&gt;&lt;section&gt;952&lt;/section&gt;&lt;dates&gt;&lt;year&gt;2013&lt;/year&gt;&lt;/dates&gt;&lt;isbn&gt;03603199&lt;/isbn&gt;&lt;urls&gt;&lt;/urls&gt;&lt;electronic-resource-num&gt;10.1016/j.ijhydene.2012.10.050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66</w:t>
      </w:r>
      <w:r>
        <w:fldChar w:fldCharType="end"/>
      </w:r>
    </w:p>
    <w:p w14:paraId="54158313" w14:textId="6617DB00" w:rsidR="00FC16BB" w:rsidRDefault="00FC16BB" w:rsidP="00FC16BB">
      <w:r>
        <w:t xml:space="preserve">19. </w:t>
      </w:r>
      <w:r>
        <w:fldChar w:fldCharType="begin"/>
      </w:r>
      <w:r>
        <w:instrText xml:space="preserve"> ADDIN EN.CITE &lt;EndNote&gt;&lt;Cite&gt;&lt;Author&gt;Huang&lt;/Author&gt;&lt;Year&gt;2013&lt;/Year&gt;&lt;RecNum&gt;36942&lt;/RecNum&gt;&lt;DisplayText&gt;&lt;style face="superscript"&gt;367&lt;/style&gt;&lt;/DisplayText&gt;&lt;record&gt;&lt;rec-number&gt;36942&lt;/rec-number&gt;&lt;foreign-keys&gt;&lt;key app="EN" db-id="r5ret2dtz5zsdced22nvf9tg0rrv0trsv2w9" timestamp="1626827938"&gt;36942&lt;/key&gt;&lt;/foreign-keys&gt;&lt;ref-type name="Journal Article"&gt;17&lt;/ref-type&gt;&lt;contributors&gt;&lt;authors&gt;&lt;author&gt;Huang, Chen-Chia&lt;/author&gt;&lt;author&gt;Li, Yi-Hua&lt;/author&gt;&lt;author&gt;Wang, Yen-Wen&lt;/author&gt;&lt;author&gt;Chen, Chien-Hung&lt;/author&gt;&lt;/authors&gt;&lt;/contributors&gt;&lt;titles&gt;&lt;title&gt;Hydrogen storage in cobalt-embedded ordered mesoporous carbon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3994-4002&lt;/pages&gt;&lt;volume&gt;38&lt;/volume&gt;&lt;number&gt;10&lt;/number&gt;&lt;section&gt;3994&lt;/section&gt;&lt;dates&gt;&lt;year&gt;2013&lt;/year&gt;&lt;/dates&gt;&lt;isbn&gt;03603199&lt;/isbn&gt;&lt;urls&gt;&lt;/urls&gt;&lt;electronic-resource-num&gt;10.1016/j.ijhydene.2013.01.081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67</w:t>
      </w:r>
      <w:r>
        <w:fldChar w:fldCharType="end"/>
      </w:r>
    </w:p>
    <w:p w14:paraId="58524D56" w14:textId="09D5199C" w:rsidR="00FC16BB" w:rsidRDefault="00FC16BB" w:rsidP="00FC16BB">
      <w:r>
        <w:t xml:space="preserve">20. </w:t>
      </w:r>
      <w:r>
        <w:fldChar w:fldCharType="begin"/>
      </w:r>
      <w:r>
        <w:instrText xml:space="preserve"> ADDIN EN.CITE &lt;EndNote&gt;&lt;Cite&gt;&lt;Author&gt;Huang&lt;/Author&gt;&lt;Year&gt;2018&lt;/Year&gt;&lt;RecNum&gt;36947&lt;/RecNum&gt;&lt;DisplayText&gt;&lt;style face="superscript"&gt;368&lt;/style&gt;&lt;/DisplayText&gt;&lt;record&gt;&lt;rec-number&gt;36947&lt;/rec-number&gt;&lt;foreign-keys&gt;&lt;key app="EN" db-id="r5ret2dtz5zsdced22nvf9tg0rrv0trsv2w9" timestamp="1626827956"&gt;36947&lt;/key&gt;&lt;/foreign-keys&gt;&lt;ref-type name="Journal Article"&gt;17&lt;/ref-type&gt;&lt;contributors&gt;&lt;authors&gt;&lt;author&gt;Huang, Jianyu&lt;/author&gt;&lt;author&gt;Liang, Yeru&lt;/author&gt;&lt;author&gt;Dong, Hanwu&lt;/author&gt;&lt;author&gt;Hu, Hang&lt;/author&gt;&lt;author&gt;Yu, Peifeng&lt;/author&gt;&lt;author&gt;Peng, Lin&lt;/author&gt;&lt;author&gt;Zheng, Mingtao&lt;/author&gt;&lt;author&gt;Xiao, Yong&lt;/author&gt;&lt;author&gt;Liu, Yingliang&lt;/author&gt;&lt;/authors&gt;&lt;/contributors&gt;&lt;titles&gt;&lt;title&gt;Revealing contribution of pore size to high hydrogen storage capacity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8077-18082&lt;/pages&gt;&lt;volume&gt;43&lt;/volume&gt;&lt;number&gt;39&lt;/number&gt;&lt;section&gt;18077&lt;/section&gt;&lt;dates&gt;&lt;year&gt;2018&lt;/year&gt;&lt;/dates&gt;&lt;isbn&gt;03603199&lt;/isbn&gt;&lt;urls&gt;&lt;/urls&gt;&lt;electronic-resource-num&gt;10.1016/j.ijhydene.2018.08.027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68</w:t>
      </w:r>
      <w:r>
        <w:fldChar w:fldCharType="end"/>
      </w:r>
    </w:p>
    <w:p w14:paraId="686DC97C" w14:textId="2573FC73" w:rsidR="00FC16BB" w:rsidRDefault="00FC16BB" w:rsidP="00FC16BB">
      <w:r>
        <w:t xml:space="preserve">21. </w:t>
      </w:r>
      <w:r>
        <w:fldChar w:fldCharType="begin"/>
      </w:r>
      <w:r>
        <w:instrText xml:space="preserve"> ADDIN EN.CITE &lt;EndNote&gt;&lt;Cite&gt;&lt;Author&gt;Jiang&lt;/Author&gt;&lt;Year&gt;2010&lt;/Year&gt;&lt;RecNum&gt;36931&lt;/RecNum&gt;&lt;DisplayText&gt;&lt;style face="superscript"&gt;369&lt;/style&gt;&lt;/DisplayText&gt;&lt;record&gt;&lt;rec-number&gt;36931&lt;/rec-number&gt;&lt;foreign-keys&gt;&lt;key app="EN" db-id="r5ret2dtz5zsdced22nvf9tg0rrv0trsv2w9" timestamp="1626827902"&gt;36931&lt;/key&gt;&lt;/foreign-keys&gt;&lt;ref-type name="Journal Article"&gt;17&lt;/ref-type&gt;&lt;contributors&gt;&lt;authors&gt;&lt;author&gt;Jiang, Jinhua&lt;/author&gt;&lt;author&gt;Gao, Qiuming&lt;/author&gt;&lt;author&gt;Zheng, Zhoujun&lt;/author&gt;&lt;author&gt;Xia, Kaisheng&lt;/author&gt;&lt;author&gt;Hu, Juan&lt;/author&gt;&lt;/authors&gt;&lt;/contributors&gt;&lt;titles&gt;&lt;title&gt;Enhanced room temperature hydrogen storage capacity of hollow nitrogen-containing carbon spheres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210-216&lt;/pages&gt;&lt;volume&gt;35&lt;/volume&gt;&lt;number&gt;1&lt;/number&gt;&lt;section&gt;210&lt;/section&gt;&lt;dates&gt;&lt;year&gt;2010&lt;/year&gt;&lt;/dates&gt;&lt;isbn&gt;03603199&lt;/isbn&gt;&lt;urls&gt;&lt;/urls&gt;&lt;electronic-resource-num&gt;10.1016/j.ijhydene.2009.10.042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69</w:t>
      </w:r>
      <w:r>
        <w:fldChar w:fldCharType="end"/>
      </w:r>
    </w:p>
    <w:p w14:paraId="56D793CE" w14:textId="7026AEE3" w:rsidR="00FC16BB" w:rsidRDefault="00FC16BB" w:rsidP="00FC16BB">
      <w:r>
        <w:t xml:space="preserve">22. </w:t>
      </w:r>
      <w:r>
        <w:fldChar w:fldCharType="begin"/>
      </w:r>
      <w:r>
        <w:instrText xml:space="preserve"> ADDIN EN.CITE &lt;EndNote&gt;&lt;Cite&gt;&lt;Author&gt;Kunowsky&lt;/Author&gt;&lt;Year&gt;2010&lt;/Year&gt;&lt;RecNum&gt;36932&lt;/RecNum&gt;&lt;DisplayText&gt;&lt;style face="superscript"&gt;370&lt;/style&gt;&lt;/DisplayText&gt;&lt;record&gt;&lt;rec-number&gt;36932&lt;/rec-number&gt;&lt;foreign-keys&gt;&lt;key app="EN" db-id="r5ret2dtz5zsdced22nvf9tg0rrv0trsv2w9" timestamp="1626827906"&gt;36932&lt;/key&gt;&lt;/foreign-keys&gt;&lt;ref-type name="Journal Article"&gt;17&lt;/ref-type&gt;&lt;contributors&gt;&lt;authors&gt;&lt;author&gt;Kunowsky, M.&lt;/author&gt;&lt;author&gt;Marco-Lozar, J. P.&lt;/author&gt;&lt;author&gt;Cazorla-Amorós, D.&lt;/author&gt;&lt;author&gt;Linares-Solano, A.&lt;/author&gt;&lt;/authors&gt;&lt;/contributors&gt;&lt;titles&gt;&lt;title&gt;Scale-up activation of carbon fibres for hydrogen storage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2393-2402&lt;/pages&gt;&lt;volume&gt;35&lt;/volume&gt;&lt;number&gt;6&lt;/number&gt;&lt;section&gt;2393&lt;/section&gt;&lt;dates&gt;&lt;year&gt;2010&lt;/year&gt;&lt;/dates&gt;&lt;isbn&gt;03603199&lt;/isbn&gt;&lt;urls&gt;&lt;/urls&gt;&lt;electronic-resource-num&gt;10.1016/j.ijhydene.2009.12.151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70</w:t>
      </w:r>
      <w:r>
        <w:fldChar w:fldCharType="end"/>
      </w:r>
    </w:p>
    <w:p w14:paraId="274E260C" w14:textId="17670496" w:rsidR="00FC16BB" w:rsidRDefault="00FC16BB" w:rsidP="00FC16BB">
      <w:r>
        <w:t xml:space="preserve">23. </w:t>
      </w:r>
      <w:r>
        <w:fldChar w:fldCharType="begin"/>
      </w:r>
      <w:r>
        <w:instrText xml:space="preserve"> ADDIN EN.CITE &lt;EndNote&gt;&lt;Cite&gt;&lt;Author&gt;Musyoka&lt;/Author&gt;&lt;Year&gt;2015&lt;/Year&gt;&lt;RecNum&gt;36945&lt;/RecNum&gt;&lt;DisplayText&gt;&lt;style face="superscript"&gt;371&lt;/style&gt;&lt;/DisplayText&gt;&lt;record&gt;&lt;rec-number&gt;36945&lt;/rec-number&gt;&lt;foreign-keys&gt;&lt;key app="EN" db-id="r5ret2dtz5zsdced22nvf9tg0rrv0trsv2w9" timestamp="1626827948"&gt;36945&lt;/key&gt;&lt;/foreign-keys&gt;&lt;ref-type name="Journal Article"&gt;17&lt;/ref-type&gt;&lt;contributors&gt;&lt;authors&gt;&lt;author&gt;Musyoka, Nicholas M.&lt;/author&gt;&lt;author&gt;Ren, Jianwei&lt;/author&gt;&lt;author&gt;Langmi, Henrietta W.&lt;/author&gt;&lt;author&gt;North, Brian C.&lt;/author&gt;&lt;author&gt;Mathe, Mkhulu&lt;/author&gt;&lt;/authors&gt;&lt;/contributors&gt;&lt;titles&gt;&lt;title&gt;A comparison of hydrogen storage capacity of commercial and fly ash-derived zeolite X together with their respective templated carbon derivatives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2705-12712&lt;/pages&gt;&lt;volume&gt;40&lt;/volume&gt;&lt;number&gt;37&lt;/number&gt;&lt;section&gt;12705&lt;/section&gt;&lt;dates&gt;&lt;year&gt;2015&lt;/year&gt;&lt;/dates&gt;&lt;isbn&gt;03603199&lt;/isbn&gt;&lt;urls&gt;&lt;/urls&gt;&lt;electronic-resource-num&gt;10.1016/j.ijhydene.2015.07.085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71</w:t>
      </w:r>
      <w:r>
        <w:fldChar w:fldCharType="end"/>
      </w:r>
    </w:p>
    <w:p w14:paraId="7C165686" w14:textId="785ED6F5" w:rsidR="00FC16BB" w:rsidRDefault="00FC16BB" w:rsidP="00FC16BB">
      <w:r>
        <w:t xml:space="preserve">24. </w:t>
      </w:r>
      <w:r>
        <w:fldChar w:fldCharType="begin"/>
      </w:r>
      <w:r>
        <w:instrText xml:space="preserve"> ADDIN EN.CITE &lt;EndNote&gt;&lt;Cite&gt;&lt;Author&gt;Sevilla&lt;/Author&gt;&lt;Year&gt;2011&lt;/Year&gt;&lt;RecNum&gt;36937&lt;/RecNum&gt;&lt;DisplayText&gt;&lt;style face="superscript"&gt;372&lt;/style&gt;&lt;/DisplayText&gt;&lt;record&gt;&lt;rec-number&gt;36937&lt;/rec-number&gt;&lt;foreign-keys&gt;&lt;key app="EN" db-id="r5ret2dtz5zsdced22nvf9tg0rrv0trsv2w9" timestamp="1626827921"&gt;36937&lt;/key&gt;&lt;/foreign-keys&gt;&lt;ref-type name="Journal Article"&gt;17&lt;/ref-type&gt;&lt;contributors&gt;&lt;authors&gt;&lt;author&gt;Sevilla, M.&lt;/author&gt;&lt;author&gt;Fuertes, A. B.&lt;/author&gt;&lt;author&gt;Mokaya, R.&lt;/author&gt;&lt;/authors&gt;&lt;/contributors&gt;&lt;titles&gt;&lt;title&gt;Preparation and hydrogen storage capacity of highly porous activated carbon materials derived from polythiophene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5658-15663&lt;/pages&gt;&lt;volume&gt;36&lt;/volume&gt;&lt;number&gt;24&lt;/number&gt;&lt;section&gt;15658&lt;/section&gt;&lt;dates&gt;&lt;year&gt;2011&lt;/year&gt;&lt;/dates&gt;&lt;isbn&gt;03603199&lt;/isbn&gt;&lt;urls&gt;&lt;/urls&gt;&lt;electronic-resource-num&gt;10.1016/j.ijhydene.2011.09.032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72</w:t>
      </w:r>
      <w:r>
        <w:fldChar w:fldCharType="end"/>
      </w:r>
    </w:p>
    <w:p w14:paraId="00024D6B" w14:textId="07378C11" w:rsidR="00FC16BB" w:rsidRDefault="00FC16BB" w:rsidP="00FC16BB">
      <w:r>
        <w:t xml:space="preserve">25. </w:t>
      </w:r>
      <w:r>
        <w:fldChar w:fldCharType="begin"/>
      </w:r>
      <w:r>
        <w:instrText xml:space="preserve"> ADDIN EN.CITE &lt;EndNote&gt;&lt;Cite&gt;&lt;Author&gt;Tian&lt;/Author&gt;&lt;Year&gt;2010&lt;/Year&gt;&lt;RecNum&gt;36933&lt;/RecNum&gt;&lt;DisplayText&gt;&lt;style face="superscript"&gt;373&lt;/style&gt;&lt;/DisplayText&gt;&lt;record&gt;&lt;rec-number&gt;36933&lt;/rec-number&gt;&lt;foreign-keys&gt;&lt;key app="EN" db-id="r5ret2dtz5zsdced22nvf9tg0rrv0trsv2w9" timestamp="1626827910"&gt;36933&lt;/key&gt;&lt;/foreign-keys&gt;&lt;ref-type name="Journal Article"&gt;17&lt;/ref-type&gt;&lt;contributors&gt;&lt;authors&gt;&lt;author&gt;Tian, H. Y.&lt;/author&gt;&lt;author&gt;Buckley, C. E.&lt;/author&gt;&lt;author&gt;Sheppard, D. A.&lt;/author&gt;&lt;author&gt;Paskevicius, M.&lt;/author&gt;&lt;author&gt;Hanna, N.&lt;/author&gt;&lt;/authors&gt;&lt;/contributors&gt;&lt;titles&gt;&lt;title&gt;A synthesis method for cobalt doped carbon aerogels with high surface area and their hydrogen storage properties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3242-13246&lt;/pages&gt;&lt;volume&gt;35&lt;/volume&gt;&lt;number&gt;24&lt;/number&gt;&lt;section&gt;13242&lt;/section&gt;&lt;dates&gt;&lt;year&gt;2010&lt;/year&gt;&lt;/dates&gt;&lt;isbn&gt;03603199&lt;/isbn&gt;&lt;urls&gt;&lt;/urls&gt;&lt;electronic-resource-num&gt;10.1016/j.ijhydene.2010.09.018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73</w:t>
      </w:r>
      <w:r>
        <w:fldChar w:fldCharType="end"/>
      </w:r>
    </w:p>
    <w:p w14:paraId="7360A35C" w14:textId="5027109E" w:rsidR="00FC16BB" w:rsidRDefault="00FC16BB" w:rsidP="00FC16BB">
      <w:r>
        <w:t xml:space="preserve">26. </w:t>
      </w:r>
      <w:r>
        <w:fldChar w:fldCharType="begin"/>
      </w:r>
      <w:r>
        <w:instrText xml:space="preserve"> ADDIN EN.CITE &lt;EndNote&gt;&lt;Cite&gt;&lt;Author&gt;Xia&lt;/Author&gt;&lt;Year&gt;2008&lt;/Year&gt;&lt;RecNum&gt;36928&lt;/RecNum&gt;&lt;DisplayText&gt;&lt;style face="superscript"&gt;374&lt;/style&gt;&lt;/DisplayText&gt;&lt;record&gt;&lt;rec-number&gt;36928&lt;/rec-number&gt;&lt;foreign-keys&gt;&lt;key app="EN" db-id="r5ret2dtz5zsdced22nvf9tg0rrv0trsv2w9" timestamp="1626827893"&gt;36928&lt;/key&gt;&lt;/foreign-keys&gt;&lt;ref-type name="Journal Article"&gt;17&lt;/ref-type&gt;&lt;contributors&gt;&lt;authors&gt;&lt;author&gt;Xia, K.&lt;/author&gt;&lt;author&gt;Gao, Q.&lt;/author&gt;&lt;author&gt;Song, S.&lt;/author&gt;&lt;author&gt;Wu, C.&lt;/author&gt;&lt;author&gt;Jiang, J.&lt;/author&gt;&lt;author&gt;Hu, J.&lt;/author&gt;&lt;author&gt;Gao, L.&lt;/author&gt;&lt;/authors&gt;&lt;/contributors&gt;&lt;titles&gt;&lt;title&gt;CO2 activation of ordered porous carbon CMK-1 for hydrogen storage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16-123&lt;/pages&gt;&lt;volume&gt;33&lt;/volume&gt;&lt;number&gt;1&lt;/number&gt;&lt;section&gt;116&lt;/section&gt;&lt;dates&gt;&lt;year&gt;2008&lt;/year&gt;&lt;/dates&gt;&lt;isbn&gt;03603199&lt;/isbn&gt;&lt;urls&gt;&lt;/urls&gt;&lt;electronic-resource-num&gt;10.1016/j.ijhydene.2007.08.019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74</w:t>
      </w:r>
      <w:r>
        <w:fldChar w:fldCharType="end"/>
      </w:r>
    </w:p>
    <w:p w14:paraId="5D68080B" w14:textId="6675C41A" w:rsidR="00FC16BB" w:rsidRDefault="00FC16BB" w:rsidP="00FC16BB">
      <w:r>
        <w:t xml:space="preserve">27. </w:t>
      </w:r>
      <w:r>
        <w:fldChar w:fldCharType="begin"/>
      </w:r>
      <w:r>
        <w:instrText xml:space="preserve"> ADDIN EN.CITE &lt;EndNote&gt;&lt;Cite&gt;&lt;Author&gt;Xu&lt;/Author&gt;&lt;Year&gt;2007&lt;/Year&gt;&lt;RecNum&gt;36927&lt;/RecNum&gt;&lt;DisplayText&gt;&lt;style face="superscript"&gt;375&lt;/style&gt;&lt;/DisplayText&gt;&lt;record&gt;&lt;rec-number&gt;36927&lt;/rec-number&gt;&lt;foreign-keys&gt;&lt;key app="EN" db-id="r5ret2dtz5zsdced22nvf9tg0rrv0trsv2w9" timestamp="1626827890"&gt;36927&lt;/key&gt;&lt;/foreign-keys&gt;&lt;ref-type name="Journal Article"&gt;17&lt;/ref-type&gt;&lt;contributors&gt;&lt;authors&gt;&lt;author&gt;Xu, W.&lt;/author&gt;&lt;author&gt;Takahashi, K.&lt;/author&gt;&lt;author&gt;Matsuo, Y.&lt;/author&gt;&lt;author&gt;Hattori, Y.&lt;/author&gt;&lt;author&gt;Kumagai, M.&lt;/author&gt;&lt;author&gt;Ishiyama, S.&lt;/author&gt;&lt;author&gt;Kaneko, K.&lt;/author&gt;&lt;author&gt;Iijima, S.&lt;/author&gt;&lt;/authors&gt;&lt;/contributors&gt;&lt;titles&gt;&lt;title&gt;Investigation of hydrogen storage capacity of various carbon materials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2504-2512&lt;/pages&gt;&lt;volume&gt;32&lt;/volume&gt;&lt;number&gt;13&lt;/number&gt;&lt;section&gt;2504&lt;/section&gt;&lt;dates&gt;&lt;year&gt;2007&lt;/year&gt;&lt;/dates&gt;&lt;isbn&gt;03603199&lt;/isbn&gt;&lt;urls&gt;&lt;/urls&gt;&lt;electronic-resource-num&gt;10.1016/j.ijhydene.2006.11.012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75</w:t>
      </w:r>
      <w:r>
        <w:fldChar w:fldCharType="end"/>
      </w:r>
    </w:p>
    <w:p w14:paraId="7B096CED" w14:textId="45B5FB40" w:rsidR="00FC16BB" w:rsidRDefault="00FC16BB" w:rsidP="00FC16BB">
      <w:r>
        <w:lastRenderedPageBreak/>
        <w:t xml:space="preserve">28. </w:t>
      </w:r>
      <w:r>
        <w:fldChar w:fldCharType="begin"/>
      </w:r>
      <w:r>
        <w:instrText xml:space="preserve"> ADDIN EN.CITE &lt;EndNote&gt;&lt;Cite&gt;&lt;Author&gt;Zhang&lt;/Author&gt;&lt;Year&gt;2013&lt;/Year&gt;&lt;RecNum&gt;36943&lt;/RecNum&gt;&lt;DisplayText&gt;&lt;style face="superscript"&gt;376&lt;/style&gt;&lt;/DisplayText&gt;&lt;record&gt;&lt;rec-number&gt;36943&lt;/rec-number&gt;&lt;foreign-keys&gt;&lt;key app="EN" db-id="r5ret2dtz5zsdced22nvf9tg0rrv0trsv2w9" timestamp="1626827941"&gt;36943&lt;/key&gt;&lt;/foreign-keys&gt;&lt;ref-type name="Journal Article"&gt;17&lt;/ref-type&gt;&lt;contributors&gt;&lt;authors&gt;&lt;author&gt;Zhang, Cunman&lt;/author&gt;&lt;author&gt;Geng, Zhen&lt;/author&gt;&lt;author&gt;Cai, Mei&lt;/author&gt;&lt;author&gt;Zhang, Jing&lt;/author&gt;&lt;author&gt;Liu, Xupeng&lt;/author&gt;&lt;author&gt;Xin, Haifeng&lt;/author&gt;&lt;author&gt;Ma, Jianxin&lt;/author&gt;&lt;/authors&gt;&lt;/contributors&gt;&lt;titles&gt;&lt;title&gt;Microstructure regulation of super activated carbon from biomass source corncob with enhanced hydrogen uptake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9243-9250&lt;/pages&gt;&lt;volume&gt;38&lt;/volume&gt;&lt;number&gt;22&lt;/number&gt;&lt;section&gt;9243&lt;/section&gt;&lt;dates&gt;&lt;year&gt;2013&lt;/year&gt;&lt;/dates&gt;&lt;isbn&gt;03603199&lt;/isbn&gt;&lt;urls&gt;&lt;/urls&gt;&lt;electronic-resource-num&gt;10.1016/j.ijhydene.2013.04.163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76</w:t>
      </w:r>
      <w:r>
        <w:fldChar w:fldCharType="end"/>
      </w:r>
    </w:p>
    <w:p w14:paraId="33A4C59F" w14:textId="44145849" w:rsidR="00FC16BB" w:rsidRDefault="00FC16BB" w:rsidP="00FC16BB">
      <w:r>
        <w:t xml:space="preserve">29. </w:t>
      </w:r>
      <w:r>
        <w:fldChar w:fldCharType="begin"/>
      </w:r>
      <w:r>
        <w:instrText xml:space="preserve"> ADDIN EN.CITE &lt;EndNote&gt;&lt;Cite&gt;&lt;Author&gt;Zhao&lt;/Author&gt;&lt;Year&gt;2011&lt;/Year&gt;&lt;RecNum&gt;36936&lt;/RecNum&gt;&lt;DisplayText&gt;&lt;style face="superscript"&gt;377&lt;/style&gt;&lt;/DisplayText&gt;&lt;record&gt;&lt;rec-number&gt;36936&lt;/rec-number&gt;&lt;foreign-keys&gt;&lt;key app="EN" db-id="r5ret2dtz5zsdced22nvf9tg0rrv0trsv2w9" timestamp="1626827918"&gt;36936&lt;/key&gt;&lt;/foreign-keys&gt;&lt;ref-type name="Journal Article"&gt;17&lt;/ref-type&gt;&lt;contributors&gt;&lt;authors&gt;&lt;author&gt;Zhao, W.&lt;/author&gt;&lt;author&gt;Fierro, V.&lt;/author&gt;&lt;author&gt;Zlotea, C.&lt;/author&gt;&lt;author&gt;Aylon, E.&lt;/author&gt;&lt;author&gt;Izquierdo, M. T.&lt;/author&gt;&lt;author&gt;Latroche, M.&lt;/author&gt;&lt;author&gt;Celzard, A.&lt;/author&gt;&lt;/authors&gt;&lt;/contributors&gt;&lt;titles&gt;&lt;title&gt;Optimization of activated carbons for hydrogen storage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1746-11751&lt;/pages&gt;&lt;volume&gt;36&lt;/volume&gt;&lt;number&gt;18&lt;/number&gt;&lt;section&gt;11746&lt;/section&gt;&lt;dates&gt;&lt;year&gt;2011&lt;/year&gt;&lt;/dates&gt;&lt;isbn&gt;03603199&lt;/isbn&gt;&lt;urls&gt;&lt;/urls&gt;&lt;electronic-resource-num&gt;10.1016/j.ijhydene.2011.05.181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77</w:t>
      </w:r>
      <w:r>
        <w:fldChar w:fldCharType="end"/>
      </w:r>
    </w:p>
    <w:p w14:paraId="533E329D" w14:textId="5C4076D9" w:rsidR="00FC16BB" w:rsidRDefault="00FC16BB" w:rsidP="00FC16BB">
      <w:r>
        <w:t xml:space="preserve">30. </w:t>
      </w:r>
      <w:r>
        <w:fldChar w:fldCharType="begin"/>
      </w:r>
      <w:r>
        <w:instrText xml:space="preserve"> ADDIN EN.CITE &lt;EndNote&gt;&lt;Cite&gt;&lt;Year&gt;2002&lt;/Year&gt;&lt;RecNum&gt;36988&lt;/RecNum&gt;&lt;DisplayText&gt;&lt;style face="superscript"&gt;378&lt;/style&gt;&lt;/DisplayText&gt;&lt;record&gt;&lt;rec-number&gt;36988&lt;/rec-number&gt;&lt;foreign-keys&gt;&lt;key app="EN" db-id="r5ret2dtz5zsdced22nvf9tg0rrv0trsv2w9" timestamp="1626828122"&gt;36988&lt;/key&gt;&lt;/foreign-keys&gt;&lt;ref-type name="Journal Article"&gt;17&lt;/ref-type&gt;&lt;contributors&gt;&lt;/contributors&gt;&lt;titles&gt;&lt;title&gt;Hydrogen Storage in Activated Carbons and Activated Carbon Fibers&lt;/title&gt;&lt;secondary-title&gt;J. Phys. Chem. B&lt;/secondary-title&gt;&lt;/titles&gt;&lt;periodical&gt;&lt;full-title&gt;Journal of Physical Chemistry B&lt;/full-title&gt;&lt;abbr-1&gt;J. Phys. Chem. B&lt;/abbr-1&gt;&lt;abbr-2&gt;J Phys Chem B&lt;/abbr-2&gt;&lt;/periodical&gt;&lt;dates&gt;&lt;year&gt;2002&lt;/year&gt;&lt;/dates&gt;&lt;urls&gt;&lt;/urls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78</w:t>
      </w:r>
      <w:r>
        <w:fldChar w:fldCharType="end"/>
      </w:r>
    </w:p>
    <w:p w14:paraId="14288050" w14:textId="685CE0B7" w:rsidR="00FC16BB" w:rsidRDefault="00FC16BB" w:rsidP="00FC16BB">
      <w:r>
        <w:t xml:space="preserve">31. </w:t>
      </w:r>
      <w:r>
        <w:fldChar w:fldCharType="begin"/>
      </w:r>
      <w:r>
        <w:instrText xml:space="preserve"> ADDIN EN.CITE &lt;EndNote&gt;&lt;Cite&gt;&lt;Year&gt;2008&lt;/Year&gt;&lt;RecNum&gt;36989&lt;/RecNum&gt;&lt;DisplayText&gt;&lt;style face="superscript"&gt;379&lt;/style&gt;&lt;/DisplayText&gt;&lt;record&gt;&lt;rec-number&gt;36989&lt;/rec-number&gt;&lt;foreign-keys&gt;&lt;key app="EN" db-id="r5ret2dtz5zsdced22nvf9tg0rrv0trsv2w9" timestamp="1626828123"&gt;36989&lt;/key&gt;&lt;/foreign-keys&gt;&lt;ref-type name="Journal Article"&gt;17&lt;/ref-type&gt;&lt;contributors&gt;&lt;/contributors&gt;&lt;titles&gt;&lt;title&gt;Preparation of Nanoporous Carbon Particles and Their Cryogenic Hydrogen Storage Capacities&lt;/title&gt;&lt;secondary-title&gt;J. Phys. Chem. C&lt;/secondary-title&gt;&lt;/titles&gt;&lt;periodical&gt;&lt;full-title&gt;Journal of Physical Chemistry C&lt;/full-title&gt;&lt;abbr-1&gt;J. Phys. Chem. C&lt;/abbr-1&gt;&lt;/periodical&gt;&lt;dates&gt;&lt;year&gt;2008&lt;/year&gt;&lt;/dates&gt;&lt;urls&gt;&lt;/urls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79</w:t>
      </w:r>
      <w:r>
        <w:fldChar w:fldCharType="end"/>
      </w:r>
    </w:p>
    <w:p w14:paraId="70CF3747" w14:textId="5B3C1248" w:rsidR="00FC16BB" w:rsidRDefault="00FC16BB" w:rsidP="00FC16BB">
      <w:r>
        <w:t xml:space="preserve">32. </w:t>
      </w:r>
      <w:r>
        <w:fldChar w:fldCharType="begin"/>
      </w:r>
      <w:r>
        <w:instrText xml:space="preserve"> ADDIN EN.CITE &lt;EndNote&gt;&lt;Cite&gt;&lt;Year&gt;2010&lt;/Year&gt;&lt;RecNum&gt;36990&lt;/RecNum&gt;&lt;DisplayText&gt;&lt;style face="superscript"&gt;380&lt;/style&gt;&lt;/DisplayText&gt;&lt;record&gt;&lt;rec-number&gt;36990&lt;/rec-number&gt;&lt;foreign-keys&gt;&lt;key app="EN" db-id="r5ret2dtz5zsdced22nvf9tg0rrv0trsv2w9" timestamp="1626828125"&gt;36990&lt;/key&gt;&lt;/foreign-keys&gt;&lt;ref-type name="Journal Article"&gt;17&lt;/ref-type&gt;&lt;contributors&gt;&lt;/contributors&gt;&lt;titles&gt;&lt;title&gt;Enhancement of Hydrogen Storage Capacity of Zeolite-Templated Carbons by Chemical Activation&lt;/title&gt;&lt;secondary-title&gt;J. Phys. Chem. C&lt;/secondary-title&gt;&lt;/titles&gt;&lt;periodical&gt;&lt;full-title&gt;Journal of Physical Chemistry C&lt;/full-title&gt;&lt;abbr-1&gt;J. Phys. Chem. C&lt;/abbr-1&gt;&lt;/periodical&gt;&lt;dates&gt;&lt;year&gt;2010&lt;/year&gt;&lt;/dates&gt;&lt;urls&gt;&lt;/urls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80</w:t>
      </w:r>
      <w:r>
        <w:fldChar w:fldCharType="end"/>
      </w:r>
    </w:p>
    <w:p w14:paraId="5888A42A" w14:textId="7CA044F0" w:rsidR="00FC16BB" w:rsidRDefault="00FC16BB" w:rsidP="00FC16BB">
      <w:r>
        <w:t xml:space="preserve">33. </w:t>
      </w:r>
      <w:r>
        <w:fldChar w:fldCharType="begin"/>
      </w:r>
      <w:r>
        <w:instrText xml:space="preserve"> ADDIN EN.CITE &lt;EndNote&gt;&lt;Cite&gt;&lt;Author&gt;Minoda&lt;/Author&gt;&lt;Year&gt;2013&lt;/Year&gt;&lt;RecNum&gt;36951&lt;/RecNum&gt;&lt;DisplayText&gt;&lt;style face="superscript"&gt;381&lt;/style&gt;&lt;/DisplayText&gt;&lt;record&gt;&lt;rec-number&gt;36951&lt;/rec-number&gt;&lt;foreign-keys&gt;&lt;key app="EN" db-id="r5ret2dtz5zsdced22nvf9tg0rrv0trsv2w9" timestamp="1626827968"&gt;36951&lt;/key&gt;&lt;/foreign-keys&gt;&lt;ref-type name="Journal Article"&gt;17&lt;/ref-type&gt;&lt;contributors&gt;&lt;authors&gt;&lt;author&gt;Minoda, Ai&lt;/author&gt;&lt;author&gt;Oshima, Shinji&lt;/author&gt;&lt;author&gt;Iki, Hideshi&lt;/author&gt;&lt;author&gt;Akiba, Etsuo&lt;/author&gt;&lt;/authors&gt;&lt;/contributors&gt;&lt;titles&gt;&lt;title&gt;Synthesis of KOH-activated porous carbon materials and study of hydrogen adsorption&lt;/title&gt;&lt;secondary-title&gt;Journal of Alloys and Compounds&lt;/secondary-title&gt;&lt;/titles&gt;&lt;periodical&gt;&lt;full-title&gt;Journal of Alloys and Compounds&lt;/full-title&gt;&lt;abbr-1&gt;J. Alloys Compd.&lt;/abbr-1&gt;&lt;abbr-2&gt;J Alloys Compd&lt;/abbr-2&gt;&lt;/periodical&gt;&lt;pages&gt;S301-S304&lt;/pages&gt;&lt;volume&gt;580&lt;/volume&gt;&lt;section&gt;S301&lt;/section&gt;&lt;dates&gt;&lt;year&gt;2013&lt;/year&gt;&lt;/dates&gt;&lt;isbn&gt;09258388&lt;/isbn&gt;&lt;urls&gt;&lt;/urls&gt;&lt;electronic-resource-num&gt;10.1016/j.jallcom.2013.02.085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81</w:t>
      </w:r>
      <w:r>
        <w:fldChar w:fldCharType="end"/>
      </w:r>
    </w:p>
    <w:p w14:paraId="0D0EC563" w14:textId="11AB9A14" w:rsidR="00FC16BB" w:rsidRDefault="00FC16BB" w:rsidP="00FC16BB">
      <w:r>
        <w:t xml:space="preserve">34. </w:t>
      </w:r>
      <w:r>
        <w:fldChar w:fldCharType="begin"/>
      </w:r>
      <w:r>
        <w:instrText xml:space="preserve"> ADDIN EN.CITE &lt;EndNote&gt;&lt;Cite&gt;&lt;Author&gt;Geng&lt;/Author&gt;&lt;Year&gt;2015&lt;/Year&gt;&lt;RecNum&gt;36961&lt;/RecNum&gt;&lt;DisplayText&gt;&lt;style face="superscript"&gt;382&lt;/style&gt;&lt;/DisplayText&gt;&lt;record&gt;&lt;rec-number&gt;36961&lt;/rec-number&gt;&lt;foreign-keys&gt;&lt;key app="EN" db-id="r5ret2dtz5zsdced22nvf9tg0rrv0trsv2w9" timestamp="1626828001"&gt;36961&lt;/key&gt;&lt;/foreign-keys&gt;&lt;ref-type name="Journal Article"&gt;17&lt;/ref-type&gt;&lt;contributors&gt;&lt;authors&gt;&lt;author&gt;Geng, Zhen&lt;/author&gt;&lt;author&gt;Zhang, Cunman&lt;/author&gt;&lt;author&gt;Wang, Dabin&lt;/author&gt;&lt;author&gt;Zhou, Xiangyang&lt;/author&gt;&lt;author&gt;Cai, Mei&lt;/author&gt;&lt;/authors&gt;&lt;/contributors&gt;&lt;titles&gt;&lt;title&gt;Pore size effects of nanoporous carbons with ultra-high surface area on high-pressure hydrogen storage&lt;/title&gt;&lt;secondary-title&gt;Journal of Energy Chemistry&lt;/secondary-title&gt;&lt;/titles&gt;&lt;periodical&gt;&lt;full-title&gt;Journal of Energy Chemistry&lt;/full-title&gt;&lt;/periodical&gt;&lt;pages&gt;1-8&lt;/pages&gt;&lt;volume&gt;24&lt;/volume&gt;&lt;number&gt;1&lt;/number&gt;&lt;section&gt;1&lt;/section&gt;&lt;dates&gt;&lt;year&gt;2015&lt;/year&gt;&lt;/dates&gt;&lt;isbn&gt;20954956&lt;/isbn&gt;&lt;urls&gt;&lt;/urls&gt;&lt;electronic-resource-num&gt;10.1016/s2095-4956(15)60277-7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82</w:t>
      </w:r>
      <w:r>
        <w:fldChar w:fldCharType="end"/>
      </w:r>
    </w:p>
    <w:p w14:paraId="0AB7308C" w14:textId="6F7C3A2A" w:rsidR="00FC16BB" w:rsidRDefault="00FC16BB" w:rsidP="00FC16BB">
      <w:r>
        <w:t xml:space="preserve">35. </w:t>
      </w:r>
      <w:r>
        <w:fldChar w:fldCharType="begin"/>
      </w:r>
      <w:r>
        <w:instrText xml:space="preserve"> ADDIN EN.CITE &lt;EndNote&gt;&lt;Cite&gt;&lt;Author&gt;Masika&lt;/Author&gt;&lt;Year&gt;2012&lt;/Year&gt;&lt;RecNum&gt;36991&lt;/RecNum&gt;&lt;DisplayText&gt;&lt;style face="superscript"&gt;383&lt;/style&gt;&lt;/DisplayText&gt;&lt;record&gt;&lt;rec-number&gt;36991&lt;/rec-number&gt;&lt;foreign-keys&gt;&lt;key app="EN" db-id="r5ret2dtz5zsdced22nvf9tg0rrv0trsv2w9" timestamp="1626828128"&gt;36991&lt;/key&gt;&lt;/foreign-keys&gt;&lt;ref-type name="Journal Article"&gt;17&lt;/ref-type&gt;&lt;contributors&gt;&lt;authors&gt;&lt;author&gt;Masika, Eric&lt;/author&gt;&lt;author&gt;Mokaya, Robert&lt;/author&gt;&lt;/authors&gt;&lt;/contributors&gt;&lt;titles&gt;&lt;title&gt;Hydrogen Storage in High Surface Area Carbons with Identical Surface Areas but Different Pore Sizes: Direct Demonstration of the Effects of Pore Size&lt;/title&gt;&lt;secondary-title&gt;The Journal of Physical Chemistry C&lt;/secondary-title&gt;&lt;/titles&gt;&lt;periodical&gt;&lt;full-title&gt;The Journal of Physical Chemistry C&lt;/full-title&gt;&lt;/periodical&gt;&lt;pages&gt;25734-25740&lt;/pages&gt;&lt;volume&gt;116&lt;/volume&gt;&lt;number&gt;49&lt;/number&gt;&lt;section&gt;25734&lt;/section&gt;&lt;dates&gt;&lt;year&gt;2012&lt;/year&gt;&lt;/dates&gt;&lt;isbn&gt;1932-7447&amp;#xD;1932-7455&lt;/isbn&gt;&lt;urls&gt;&lt;/urls&gt;&lt;electronic-resource-num&gt;10.1021/jp3100365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83</w:t>
      </w:r>
      <w:r>
        <w:fldChar w:fldCharType="end"/>
      </w:r>
    </w:p>
    <w:p w14:paraId="30CE2C93" w14:textId="163ADA49" w:rsidR="00FC16BB" w:rsidRDefault="00FC16BB" w:rsidP="00FC16BB">
      <w:r>
        <w:t xml:space="preserve">36. </w:t>
      </w:r>
      <w:r>
        <w:fldChar w:fldCharType="begin"/>
      </w:r>
      <w:r>
        <w:instrText xml:space="preserve"> ADDIN EN.CITE &lt;EndNote&gt;&lt;Cite&gt;&lt;Author&gt;Gao&lt;/Author&gt;&lt;Year&gt;2010&lt;/Year&gt;&lt;RecNum&gt;36922&lt;/RecNum&gt;&lt;DisplayText&gt;&lt;style face="superscript"&gt;384&lt;/style&gt;&lt;/DisplayText&gt;&lt;record&gt;&lt;rec-number&gt;36922&lt;/rec-number&gt;&lt;foreign-keys&gt;&lt;key app="EN" db-id="r5ret2dtz5zsdced22nvf9tg0rrv0trsv2w9" timestamp="1626827874"&gt;36922&lt;/key&gt;&lt;/foreign-keys&gt;&lt;ref-type name="Journal Article"&gt;17&lt;/ref-type&gt;&lt;contributors&gt;&lt;authors&gt;&lt;author&gt;Gao, Fen&lt;/author&gt;&lt;author&gt;Zhao, Dong-Lin&lt;/author&gt;&lt;author&gt;Li, Yan&lt;/author&gt;&lt;author&gt;Li, Xing-Guo&lt;/author&gt;&lt;/authors&gt;&lt;/contributors&gt;&lt;titles&gt;&lt;title&gt;Preparation and hydrogen storage of activated rayon-based carbon fibers with high specific surface area&lt;/title&gt;&lt;secondary-title&gt;Journal of Physics and Chemistry of Solids&lt;/secondary-title&gt;&lt;/titles&gt;&lt;periodical&gt;&lt;full-title&gt;Journal of Physics and Chemistry of Solids&lt;/full-title&gt;&lt;abbr-1&gt;J. Phys. Chem. Solids&lt;/abbr-1&gt;&lt;abbr-2&gt;J Phys Chem Solids&lt;/abbr-2&gt;&lt;/periodical&gt;&lt;pages&gt;444-447&lt;/pages&gt;&lt;volume&gt;71&lt;/volume&gt;&lt;number&gt;4&lt;/number&gt;&lt;section&gt;444&lt;/section&gt;&lt;dates&gt;&lt;year&gt;2010&lt;/year&gt;&lt;/dates&gt;&lt;isbn&gt;00223697&lt;/isbn&gt;&lt;urls&gt;&lt;/urls&gt;&lt;electronic-resource-num&gt;10.1016/j.jpcs.2009.11.017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84</w:t>
      </w:r>
      <w:r>
        <w:fldChar w:fldCharType="end"/>
      </w:r>
    </w:p>
    <w:p w14:paraId="7090C257" w14:textId="49984633" w:rsidR="00FC16BB" w:rsidRDefault="00FC16BB" w:rsidP="00FC16BB">
      <w:r>
        <w:t xml:space="preserve">37. </w:t>
      </w:r>
      <w:r>
        <w:fldChar w:fldCharType="begin"/>
      </w:r>
      <w:r>
        <w:instrText xml:space="preserve"> ADDIN EN.CITE &lt;EndNote&gt;&lt;Cite&gt;&lt;Author&gt;Bader&lt;/Author&gt;&lt;Year&gt;2017&lt;/Year&gt;&lt;RecNum&gt;36964&lt;/RecNum&gt;&lt;DisplayText&gt;&lt;style face="superscript"&gt;385&lt;/style&gt;&lt;/DisplayText&gt;&lt;record&gt;&lt;rec-number&gt;36964&lt;/rec-number&gt;&lt;foreign-keys&gt;&lt;key app="EN" db-id="r5ret2dtz5zsdced22nvf9tg0rrv0trsv2w9" timestamp="1626828010"&gt;36964&lt;/key&gt;&lt;/foreign-keys&gt;&lt;ref-type name="Journal Article"&gt;17&lt;/ref-type&gt;&lt;contributors&gt;&lt;authors&gt;&lt;author&gt;Bader, Najoua&lt;/author&gt;&lt;author&gt;Zacharia, Renju&lt;/author&gt;&lt;author&gt;Abdelmottaleb, Ouederni&lt;/author&gt;&lt;author&gt;Cossement, Daniel&lt;/author&gt;&lt;/authors&gt;&lt;/contributors&gt;&lt;titles&gt;&lt;title&gt;How the activation process modifies the hydrogen storage behavior of biomass-derived activated carbons&lt;/title&gt;&lt;secondary-title&gt;Journal of Porous Materials&lt;/secondary-title&gt;&lt;/titles&gt;&lt;periodical&gt;&lt;full-title&gt;Journal of Porous Materials&lt;/full-title&gt;&lt;abbr-1&gt;J. Porous Mater.&lt;/abbr-1&gt;&lt;abbr-2&gt;J Porous Mater&lt;/abbr-2&gt;&lt;/periodical&gt;&lt;pages&gt;221-234&lt;/pages&gt;&lt;volume&gt;25&lt;/volume&gt;&lt;number&gt;1&lt;/number&gt;&lt;section&gt;221&lt;/section&gt;&lt;dates&gt;&lt;year&gt;2017&lt;/year&gt;&lt;/dates&gt;&lt;isbn&gt;1380-2224&amp;#xD;1573-4854&lt;/isbn&gt;&lt;urls&gt;&lt;/urls&gt;&lt;electronic-resource-num&gt;10.1007/s10934-017-0436-8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85</w:t>
      </w:r>
      <w:r>
        <w:fldChar w:fldCharType="end"/>
      </w:r>
    </w:p>
    <w:p w14:paraId="7C7C739F" w14:textId="7E95136D" w:rsidR="00FC16BB" w:rsidRDefault="00FC16BB" w:rsidP="00FC16BB">
      <w:r>
        <w:t xml:space="preserve">38. </w:t>
      </w:r>
      <w:r>
        <w:fldChar w:fldCharType="begin"/>
      </w:r>
      <w:r>
        <w:instrText xml:space="preserve"> ADDIN EN.CITE &lt;EndNote&gt;&lt;Cite&gt;&lt;Year&gt;2007&lt;/Year&gt;&lt;RecNum&gt;36985&lt;/RecNum&gt;&lt;DisplayText&gt;&lt;style face="superscript"&gt;386&lt;/style&gt;&lt;/DisplayText&gt;&lt;record&gt;&lt;rec-number&gt;36985&lt;/rec-number&gt;&lt;foreign-keys&gt;&lt;key app="EN" db-id="r5ret2dtz5zsdced22nvf9tg0rrv0trsv2w9" timestamp="1626828118"&gt;36985&lt;/key&gt;&lt;/foreign-keys&gt;&lt;ref-type name="Journal Article"&gt;17&lt;/ref-type&gt;&lt;contributors&gt;&lt;/contributors&gt;&lt;titles&gt;&lt;title&gt;Enhanced Hydrogen Storage Capacity of High Surface Area Zeolite-like Carbon Materials&lt;/title&gt;&lt;secondary-title&gt;Journal of the American Chemical Society&lt;/secondary-title&gt;&lt;/titles&gt;&lt;dates&gt;&lt;year&gt;2007&lt;/year&gt;&lt;/dates&gt;&lt;urls&gt;&lt;/urls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86</w:t>
      </w:r>
      <w:r>
        <w:fldChar w:fldCharType="end"/>
      </w:r>
    </w:p>
    <w:p w14:paraId="4D6C89E1" w14:textId="2BFE30E3" w:rsidR="00FC16BB" w:rsidRDefault="00FC16BB" w:rsidP="00FC16BB">
      <w:r>
        <w:t xml:space="preserve">39. </w:t>
      </w:r>
      <w:r>
        <w:fldChar w:fldCharType="begin"/>
      </w:r>
      <w:r>
        <w:instrText xml:space="preserve"> ADDIN EN.CITE &lt;EndNote&gt;&lt;Cite&gt;&lt;Year&gt;2009&lt;/Year&gt;&lt;RecNum&gt;36987&lt;/RecNum&gt;&lt;DisplayText&gt;&lt;style face="superscript"&gt;387&lt;/style&gt;&lt;/DisplayText&gt;&lt;record&gt;&lt;rec-number&gt;36987&lt;/rec-number&gt;&lt;foreign-keys&gt;&lt;key app="EN" db-id="r5ret2dtz5zsdced22nvf9tg0rrv0trsv2w9" timestamp="1626828120"&gt;36987&lt;/key&gt;&lt;/foreign-keys&gt;&lt;ref-type name="Journal Article"&gt;17&lt;/ref-type&gt;&lt;contributors&gt;&lt;/contributors&gt;&lt;titles&gt;&lt;title&gt;High Hydrogen Storage Capacity of Porous Carbons Prepared by Using Activated Carbon&lt;/title&gt;&lt;secondary-title&gt;Journal of the American Chemical Society&lt;/secondary-title&gt;&lt;/titles&gt;&lt;dates&gt;&lt;year&gt;2009&lt;/year&gt;&lt;/dates&gt;&lt;urls&gt;&lt;/urls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87</w:t>
      </w:r>
      <w:r>
        <w:fldChar w:fldCharType="end"/>
      </w:r>
    </w:p>
    <w:p w14:paraId="57F264F6" w14:textId="08600EA9" w:rsidR="00FC16BB" w:rsidRDefault="00FC16BB" w:rsidP="00FC16BB">
      <w:r>
        <w:t xml:space="preserve">40. </w:t>
      </w:r>
      <w:r>
        <w:fldChar w:fldCharType="begin"/>
      </w:r>
      <w:r>
        <w:instrText xml:space="preserve"> ADDIN EN.CITE &lt;EndNote&gt;&lt;Cite&gt;&lt;Author&gt;Üner&lt;/Author&gt;&lt;Year&gt;2019&lt;/Year&gt;&lt;RecNum&gt;36924&lt;/RecNum&gt;&lt;DisplayText&gt;&lt;style face="superscript"&gt;388&lt;/style&gt;&lt;/DisplayText&gt;&lt;record&gt;&lt;rec-number&gt;36924&lt;/rec-number&gt;&lt;foreign-keys&gt;&lt;key app="EN" db-id="r5ret2dtz5zsdced22nvf9tg0rrv0trsv2w9" timestamp="1626827881"&gt;36924&lt;/key&gt;&lt;/foreign-keys&gt;&lt;ref-type name="Journal Article"&gt;17&lt;/ref-type&gt;&lt;contributors&gt;&lt;authors&gt;&lt;author&gt;Üner, Osman&lt;/author&gt;&lt;/authors&gt;&lt;/contributors&gt;&lt;titles&gt;&lt;title&gt;Hydrogen storage capacity and methylene blue adsorption performance of activated carbon produced from Arundo donax&lt;/title&gt;&lt;secondary-title&gt;Materials Chemistry and Physics&lt;/secondary-title&gt;&lt;/titles&gt;&lt;periodical&gt;&lt;full-title&gt;Materials Chemistry and Physics&lt;/full-title&gt;&lt;abbr-1&gt;Mater. Chem. Phys.&lt;/abbr-1&gt;&lt;abbr-2&gt;Mater Chem Phys&lt;/abbr-2&gt;&lt;/periodical&gt;&lt;volume&gt;237&lt;/volume&gt;&lt;section&gt;121858&lt;/section&gt;&lt;dates&gt;&lt;year&gt;2019&lt;/year&gt;&lt;/dates&gt;&lt;isbn&gt;02540584&lt;/isbn&gt;&lt;urls&gt;&lt;/urls&gt;&lt;electronic-resource-num&gt;10.1016/j.matchemphys.2019.121858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88</w:t>
      </w:r>
      <w:r>
        <w:fldChar w:fldCharType="end"/>
      </w:r>
    </w:p>
    <w:p w14:paraId="0918249C" w14:textId="1B82B901" w:rsidR="00FC16BB" w:rsidRDefault="00FC16BB" w:rsidP="00FC16BB">
      <w:r>
        <w:t xml:space="preserve">41. </w:t>
      </w:r>
      <w:r>
        <w:fldChar w:fldCharType="begin"/>
      </w:r>
      <w:r>
        <w:instrText xml:space="preserve"> ADDIN EN.CITE &lt;EndNote&gt;&lt;Cite&gt;&lt;Author&gt;Jordá-Beneyto&lt;/Author&gt;&lt;Year&gt;2008&lt;/Year&gt;&lt;RecNum&gt;36877&lt;/RecNum&gt;&lt;DisplayText&gt;&lt;style face="superscript"&gt;389&lt;/style&gt;&lt;/DisplayText&gt;&lt;record&gt;&lt;rec-number&gt;36877&lt;/rec-number&gt;&lt;foreign-keys&gt;&lt;key app="EN" db-id="r5ret2dtz5zsdced22nvf9tg0rrv0trsv2w9" timestamp="1626827622"&gt;36877&lt;/key&gt;&lt;/foreign-keys&gt;&lt;ref-type name="Journal Article"&gt;17&lt;/ref-type&gt;&lt;contributors&gt;&lt;authors&gt;&lt;author&gt;Jordá-Beneyto, María&lt;/author&gt;&lt;author&gt;Lozano-Castelló, Dolores&lt;/author&gt;&lt;author&gt;Suárez-García, Fabián&lt;/author&gt;&lt;author&gt;Cazorla-Amorós, Diego&lt;/author&gt;&lt;author&gt;Linares-Solano, Ángel&lt;/author&gt;&lt;/authors&gt;&lt;/contributors&gt;&lt;titles&gt;&lt;title&gt;Advanced activated carbon monoliths and activated carbons for hydrogen storage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235-242&lt;/pages&gt;&lt;volume&gt;112&lt;/volume&gt;&lt;number&gt;1-3&lt;/number&gt;&lt;section&gt;235&lt;/section&gt;&lt;dates&gt;&lt;year&gt;2008&lt;/year&gt;&lt;/dates&gt;&lt;isbn&gt;13871811&lt;/isbn&gt;&lt;urls&gt;&lt;/urls&gt;&lt;electronic-resource-num&gt;10.1016/j.micromeso.2007.09.034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89</w:t>
      </w:r>
      <w:r>
        <w:fldChar w:fldCharType="end"/>
      </w:r>
    </w:p>
    <w:p w14:paraId="7E413615" w14:textId="38054A66" w:rsidR="00FC16BB" w:rsidRDefault="00FC16BB" w:rsidP="00FC16BB">
      <w:r>
        <w:t xml:space="preserve">42. </w:t>
      </w:r>
      <w:r>
        <w:fldChar w:fldCharType="begin"/>
      </w:r>
      <w:r>
        <w:instrText xml:space="preserve"> ADDIN EN.CITE &lt;EndNote&gt;&lt;Cite&gt;&lt;Author&gt;Liu&lt;/Author&gt;&lt;Year&gt;2014&lt;/Year&gt;&lt;RecNum&gt;36960&lt;/RecNum&gt;&lt;DisplayText&gt;&lt;style face="superscript"&gt;390&lt;/style&gt;&lt;/DisplayText&gt;&lt;record&gt;&lt;rec-number&gt;36960&lt;/rec-number&gt;&lt;foreign-keys&gt;&lt;key app="EN" db-id="r5ret2dtz5zsdced22nvf9tg0rrv0trsv2w9" timestamp="1626827997"&gt;36960&lt;/key&gt;&lt;/foreign-keys&gt;&lt;ref-type name="Journal Article"&gt;17&lt;/ref-type&gt;&lt;contributors&gt;&lt;authors&gt;&lt;author&gt;Liu, Xupeng&lt;/author&gt;&lt;author&gt;Zhang, Cunman&lt;/author&gt;&lt;author&gt;Geng, Zhen&lt;/author&gt;&lt;author&gt;Cai, Mei&lt;/author&gt;&lt;/authors&gt;&lt;/contributors&gt;&lt;titles&gt;&lt;title&gt;High-pressure hydrogen storage and optimizing fabrication of corncob-derived activated carbon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60-65&lt;/pages&gt;&lt;volume&gt;194&lt;/volume&gt;&lt;section&gt;60&lt;/section&gt;&lt;dates&gt;&lt;year&gt;2014&lt;/year&gt;&lt;/dates&gt;&lt;isbn&gt;13871811&lt;/isbn&gt;&lt;urls&gt;&lt;/urls&gt;&lt;electronic-resource-num&gt;10.1016/j.micromeso.2014.04.005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90</w:t>
      </w:r>
      <w:r>
        <w:fldChar w:fldCharType="end"/>
      </w:r>
    </w:p>
    <w:p w14:paraId="26C4B36C" w14:textId="21F8472F" w:rsidR="00FC16BB" w:rsidRDefault="00FC16BB" w:rsidP="00FC16BB">
      <w:r>
        <w:t xml:space="preserve">43. </w:t>
      </w:r>
      <w:r>
        <w:fldChar w:fldCharType="begin"/>
      </w:r>
      <w:r>
        <w:instrText xml:space="preserve"> ADDIN EN.CITE &lt;EndNote&gt;&lt;Cite&gt;&lt;Author&gt;Robertson&lt;/Author&gt;&lt;Year&gt;2013&lt;/Year&gt;&lt;RecNum&gt;36765&lt;/RecNum&gt;&lt;DisplayText&gt;&lt;style face="superscript"&gt;391&lt;/style&gt;&lt;/DisplayText&gt;&lt;record&gt;&lt;rec-number&gt;36765&lt;/rec-number&gt;&lt;foreign-keys&gt;&lt;key app="EN" db-id="r5ret2dtz5zsdced22nvf9tg0rrv0trsv2w9" timestamp="1626827026"&gt;36765&lt;/key&gt;&lt;/foreign-keys&gt;&lt;ref-type name="Journal Article"&gt;17&lt;/ref-type&gt;&lt;contributors&gt;&lt;authors&gt;&lt;author&gt;Robertson, Calum&lt;/author&gt;&lt;author&gt;Mokaya, Robert&lt;/author&gt;&lt;/authors&gt;&lt;/contributors&gt;&lt;titles&gt;&lt;title&gt;Microporous activated carbon aerogels via a simple subcritical drying route for CO2 capture and hydrogen storage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151-156&lt;/pages&gt;&lt;volume&gt;179&lt;/volume&gt;&lt;section&gt;151&lt;/section&gt;&lt;dates&gt;&lt;year&gt;2013&lt;/year&gt;&lt;/dates&gt;&lt;isbn&gt;13871811&lt;/isbn&gt;&lt;urls&gt;&lt;/urls&gt;&lt;electronic-resource-num&gt;10.1016/j.micromeso.2013.05.025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91</w:t>
      </w:r>
      <w:r>
        <w:fldChar w:fldCharType="end"/>
      </w:r>
    </w:p>
    <w:p w14:paraId="6324105F" w14:textId="0B74DFF6" w:rsidR="00FC16BB" w:rsidRDefault="00FC16BB" w:rsidP="00FC16BB">
      <w:r>
        <w:t xml:space="preserve">44. </w:t>
      </w:r>
      <w:r>
        <w:fldChar w:fldCharType="begin"/>
      </w:r>
      <w:r>
        <w:instrText xml:space="preserve"> ADDIN EN.CITE &lt;EndNote&gt;&lt;Cite&gt;&lt;Author&gt;Yang&lt;/Author&gt;&lt;Year&gt;2009&lt;/Year&gt;&lt;RecNum&gt;36959&lt;/RecNum&gt;&lt;DisplayText&gt;&lt;style face="superscript"&gt;392&lt;/style&gt;&lt;/DisplayText&gt;&lt;record&gt;&lt;rec-number&gt;36959&lt;/rec-number&gt;&lt;foreign-keys&gt;&lt;key app="EN" db-id="r5ret2dtz5zsdced22nvf9tg0rrv0trsv2w9" timestamp="1626827993"&gt;36959&lt;/key&gt;&lt;/foreign-keys&gt;&lt;ref-type name="Journal Article"&gt;17&lt;/ref-type&gt;&lt;contributors&gt;&lt;authors&gt;&lt;author&gt;Yang, Yun-Xia&lt;/author&gt;&lt;author&gt;Bourgeois, Laure&lt;/author&gt;&lt;author&gt;Zhao, Chunxia&lt;/author&gt;&lt;author&gt;Zhao, Dongyuan&lt;/author&gt;&lt;author&gt;Chaffee, Alan&lt;/author&gt;&lt;author&gt;Webley, Paul A.&lt;/author&gt;&lt;/authors&gt;&lt;/contributors&gt;&lt;titles&gt;&lt;title&gt;Ordered micro-porous carbon molecular sieves containing well-dispersed platinum nanoparticles for hydrogen storage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39-46&lt;/pages&gt;&lt;volume&gt;119&lt;/volume&gt;&lt;number&gt;1-3&lt;/number&gt;&lt;section&gt;39&lt;/section&gt;&lt;dates&gt;&lt;year&gt;2009&lt;/year&gt;&lt;/dates&gt;&lt;isbn&gt;13871811&lt;/isbn&gt;&lt;urls&gt;&lt;/urls&gt;&lt;electronic-resource-num&gt;10.1016/j.micromeso.2008.09.044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92</w:t>
      </w:r>
      <w:r>
        <w:fldChar w:fldCharType="end"/>
      </w:r>
    </w:p>
    <w:p w14:paraId="7994FA0E" w14:textId="04FE5A86" w:rsidR="00FC16BB" w:rsidRDefault="00FC16BB" w:rsidP="00FC16BB">
      <w:r>
        <w:t xml:space="preserve">45. </w:t>
      </w:r>
      <w:r>
        <w:fldChar w:fldCharType="begin"/>
      </w:r>
      <w:r>
        <w:instrText xml:space="preserve"> ADDIN EN.CITE &lt;EndNote&gt;&lt;Cite&gt;&lt;Author&gt;Meisner&lt;/Author&gt;&lt;Year&gt;2009&lt;/Year&gt;&lt;RecNum&gt;36993&lt;/RecNum&gt;&lt;DisplayText&gt;&lt;style face="superscript"&gt;393&lt;/style&gt;&lt;/DisplayText&gt;&lt;record&gt;&lt;rec-number&gt;36993&lt;/rec-number&gt;&lt;foreign-keys&gt;&lt;key app="EN" db-id="r5ret2dtz5zsdced22nvf9tg0rrv0trsv2w9" timestamp="1626828133"&gt;36993&lt;/key&gt;&lt;/foreign-keys&gt;&lt;ref-type name="Journal Article"&gt;17&lt;/ref-type&gt;&lt;contributors&gt;&lt;authors&gt;&lt;author&gt;Meisner, G. P.&lt;/author&gt;&lt;author&gt;Hu, Q.&lt;/author&gt;&lt;/authors&gt;&lt;/contributors&gt;&lt;auth-address&gt;Materials and Processes Laboratory, General Motors R&amp;amp;D Center, Warren, MI 48090, USA. gregory.p.meisner@gm.com&lt;/auth-address&gt;&lt;titles&gt;&lt;title&gt;High surface area microporous carbon materials for cryogenic hydrogen storage synthesized using new template-based and activation-based approaches&lt;/title&gt;&lt;secondary-title&gt;Nanotechnology&lt;/secondary-title&gt;&lt;/titles&gt;&lt;periodical&gt;&lt;full-title&gt;Nanotechnology&lt;/full-title&gt;&lt;/periodical&gt;&lt;pages&gt;204023&lt;/pages&gt;&lt;volume&gt;20&lt;/volume&gt;&lt;number&gt;20&lt;/number&gt;&lt;edition&gt;2009/05/08&lt;/edition&gt;&lt;keywords&gt;&lt;keyword&gt;Adsorption&lt;/keyword&gt;&lt;keyword&gt;Cold Temperature&lt;/keyword&gt;&lt;keyword&gt;Crystallization/*methods&lt;/keyword&gt;&lt;keyword&gt;Hydrogen/*chemistry/*isolation &amp;amp; purification&lt;/keyword&gt;&lt;keyword&gt;Macromolecular Substances/chemistry&lt;/keyword&gt;&lt;keyword&gt;Materials Testing&lt;/keyword&gt;&lt;keyword&gt;Molecular Conformation&lt;/keyword&gt;&lt;keyword&gt;Nanostructures/*chemistry/*ultrastructure&lt;/keyword&gt;&lt;keyword&gt;Nanotechnology/*methods&lt;/keyword&gt;&lt;keyword&gt;Particle Size&lt;/keyword&gt;&lt;keyword&gt;Porosity&lt;/keyword&gt;&lt;keyword&gt;Surface Properties&lt;/keyword&gt;&lt;/keywords&gt;&lt;dates&gt;&lt;year&gt;2009&lt;/year&gt;&lt;pub-dates&gt;&lt;date&gt;May 20&lt;/date&gt;&lt;/pub-dates&gt;&lt;/dates&gt;&lt;isbn&gt;1361-6528 (Electronic)&amp;#xD;0957-4484 (Linking)&lt;/isbn&gt;&lt;accession-num&gt;19420671&lt;/accession-num&gt;&lt;urls&gt;&lt;related-urls&gt;&lt;url&gt;https://www.ncbi.nlm.nih.gov/pubmed/19420671&lt;/url&gt;&lt;/related-urls&gt;&lt;/urls&gt;&lt;electronic-resource-num&gt;10.1088/0957-4484/20/20/204023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93</w:t>
      </w:r>
      <w:r>
        <w:fldChar w:fldCharType="end"/>
      </w:r>
    </w:p>
    <w:p w14:paraId="6349DA5A" w14:textId="61BE29C7" w:rsidR="00FC16BB" w:rsidRDefault="00FC16BB" w:rsidP="00FC16BB">
      <w:r>
        <w:t xml:space="preserve">46. </w:t>
      </w:r>
      <w:r>
        <w:fldChar w:fldCharType="begin"/>
      </w:r>
      <w:r>
        <w:instrText xml:space="preserve"> ADDIN EN.CITE &lt;EndNote&gt;&lt;Cite&gt;&lt;Author&gt;Zhao&lt;/Author&gt;&lt;Year&gt;2020&lt;/Year&gt;&lt;RecNum&gt;37582&lt;/RecNum&gt;&lt;DisplayText&gt;&lt;style face="superscript"&gt;394&lt;/style&gt;&lt;/DisplayText&gt;&lt;record&gt;&lt;rec-number&gt;37582&lt;/rec-number&gt;&lt;foreign-keys&gt;&lt;key app="EN" db-id="r5ret2dtz5zsdced22nvf9tg0rrv0trsv2w9" timestamp="1633461450"&gt;37582&lt;/key&gt;&lt;/foreign-keys&gt;&lt;ref-type name="Journal Article"&gt;17&lt;/ref-type&gt;&lt;contributors&gt;&lt;authors&gt;&lt;author&gt;Zhao, J.&lt;/author&gt;&lt;author&gt;Wei, J.&lt;/author&gt;&lt;author&gt;Cai, D.&lt;/author&gt;&lt;author&gt;Cao, H.&lt;/author&gt;&lt;author&gt;Tan, T.&lt;/author&gt;&lt;/authors&gt;&lt;/contributors&gt;&lt;auth-address&gt;College of Life Science and Technology, Beijing University of Chemical Technology, Beijing 100029, PR China.&amp;#xD;Engineering Laboratory of Chemical Resources Utilization in South Xinjiang of Xinjiang Production and Construction Corps, College of Life Sciences, Tarim University, Alar, Xinjiang 843300, PR China.&amp;#xD;State Key Laboratory of Organic-Inorganic Composites, Beijing 100029, PR China.&lt;/auth-address&gt;&lt;titles&gt;&lt;title&gt;Polyaspartic Acid-Derived Micro-/Mesoporous Carbon for Ultrahigh H2 and CH4 Adsorption&lt;/title&gt;&lt;secondary-title&gt;ACS Omega&lt;/secondary-title&gt;&lt;/titles&gt;&lt;periodical&gt;&lt;full-title&gt;ACS Omega&lt;/full-title&gt;&lt;/periodical&gt;&lt;pages&gt;10687-10695&lt;/pages&gt;&lt;volume&gt;5&lt;/volume&gt;&lt;number&gt;19&lt;/number&gt;&lt;edition&gt;2020/05/27&lt;/edition&gt;&lt;dates&gt;&lt;year&gt;2020&lt;/year&gt;&lt;pub-dates&gt;&lt;date&gt;May 19&lt;/date&gt;&lt;/pub-dates&gt;&lt;/dates&gt;&lt;isbn&gt;2470-1343 (Electronic)&amp;#xD;2470-1343 (Linking)&lt;/isbn&gt;&lt;accession-num&gt;32455187&lt;/accession-num&gt;&lt;urls&gt;&lt;related-urls&gt;&lt;url&gt;https://www.ncbi.nlm.nih.gov/pubmed/32455187&lt;/url&gt;&lt;/related-urls&gt;&lt;/urls&gt;&lt;custom2&gt;PMC7240811&lt;/custom2&gt;&lt;electronic-resource-num&gt;10.1021/acsomega.9b04110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94</w:t>
      </w:r>
      <w:r>
        <w:fldChar w:fldCharType="end"/>
      </w:r>
    </w:p>
    <w:p w14:paraId="234AA4DC" w14:textId="71AFC95C" w:rsidR="00FC16BB" w:rsidRDefault="00FC16BB" w:rsidP="00FC16BB">
      <w:r>
        <w:t xml:space="preserve">47. </w:t>
      </w:r>
      <w:r>
        <w:fldChar w:fldCharType="begin"/>
      </w:r>
      <w:r>
        <w:instrText xml:space="preserve"> ADDIN EN.CITE &lt;EndNote&gt;&lt;Cite&gt;&lt;Author&gt;Sangchoom&lt;/Author&gt;&lt;Year&gt;2015&lt;/Year&gt;&lt;RecNum&gt;36789&lt;/RecNum&gt;&lt;DisplayText&gt;&lt;style face="superscript"&gt;113&lt;/style&gt;&lt;/DisplayText&gt;&lt;record&gt;&lt;rec-number&gt;36789&lt;/rec-number&gt;&lt;foreign-keys&gt;&lt;key app="EN" db-id="r5ret2dtz5zsdced22nvf9tg0rrv0trsv2w9" timestamp="1626827198"&gt;36789&lt;/key&gt;&lt;/foreign-keys&gt;&lt;ref-type name="Journal Article"&gt;17&lt;/ref-type&gt;&lt;contributors&gt;&lt;authors&gt;&lt;author&gt;Sangchoom, Wantana&lt;/author&gt;&lt;author&gt;Mokaya, Robert&lt;/author&gt;&lt;/authors&gt;&lt;/contributors&gt;&lt;titles&gt;&lt;title&gt;Valorization of Lignin Waste: Carbons from Hydrothermal Carbonization of Renewable Lignin as Superior Sorbents for CO2 and Hydrogen Storage&lt;/title&gt;&lt;secondary-title&gt;ACS Sustainable Chemistry &amp;amp; Engineering&lt;/secondary-title&gt;&lt;/titles&gt;&lt;periodical&gt;&lt;full-title&gt;ACS Sustainable Chemistry &amp;amp; Engineering&lt;/full-title&gt;&lt;/periodical&gt;&lt;pages&gt;1658-1667&lt;/pages&gt;&lt;volume&gt;3&lt;/volume&gt;&lt;number&gt;7&lt;/number&gt;&lt;section&gt;1658&lt;/section&gt;&lt;dates&gt;&lt;year&gt;2015&lt;/year&gt;&lt;/dates&gt;&lt;isbn&gt;2168-0485&amp;#xD;2168-0485&lt;/isbn&gt;&lt;urls&gt;&lt;/urls&gt;&lt;electronic-resource-num&gt;10.1021/acssuschemeng.5b00351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113</w:t>
      </w:r>
      <w:r>
        <w:fldChar w:fldCharType="end"/>
      </w:r>
    </w:p>
    <w:p w14:paraId="01A3508F" w14:textId="2C190F7C" w:rsidR="00FC16BB" w:rsidRDefault="00FC16BB" w:rsidP="00FC16BB">
      <w:r>
        <w:t xml:space="preserve">48. </w:t>
      </w:r>
      <w:r>
        <w:fldChar w:fldCharType="begin"/>
      </w:r>
      <w:r>
        <w:instrText xml:space="preserve"> ADDIN EN.CITE &lt;EndNote&gt;&lt;Cite&gt;&lt;Author&gt;Sevilla&lt;/Author&gt;&lt;Year&gt;2016&lt;/Year&gt;&lt;RecNum&gt;37583&lt;/RecNum&gt;&lt;DisplayText&gt;&lt;style face="superscript"&gt;395&lt;/style&gt;&lt;/DisplayText&gt;&lt;record&gt;&lt;rec-number&gt;37583&lt;/rec-number&gt;&lt;foreign-keys&gt;&lt;key app="EN" db-id="r5ret2dtz5zsdced22nvf9tg0rrv0trsv2w9" timestamp="1633461455"&gt;37583&lt;/key&gt;&lt;/foreign-keys&gt;&lt;ref-type name="Journal Article"&gt;17&lt;/ref-type&gt;&lt;contributors&gt;&lt;authors&gt;&lt;author&gt;Sevilla, Marta&lt;/author&gt;&lt;author&gt;Sangchoom, Wantana&lt;/author&gt;&lt;author&gt;Balahmar, Norah&lt;/author&gt;&lt;author&gt;Fuertes, Antonio B.&lt;/author&gt;&lt;author&gt;Mokaya, R.&lt;/author&gt;&lt;/authors&gt;&lt;/contributors&gt;&lt;titles&gt;&lt;title&gt;Highly Porous Renewable Carbons for Enhanced Storage of Energy-Related Gases (H2 and CO2) at High Pressures&lt;/title&gt;&lt;secondary-title&gt;ACS Sustainable Chemistry &amp;amp; Engineering&lt;/secondary-title&gt;&lt;/titles&gt;&lt;periodical&gt;&lt;full-title&gt;ACS Sustainable Chemistry &amp;amp; Engineering&lt;/full-title&gt;&lt;/periodical&gt;&lt;pages&gt;4710-4716&lt;/pages&gt;&lt;volume&gt;4&lt;/volume&gt;&lt;number&gt;9&lt;/number&gt;&lt;section&gt;4710&lt;/section&gt;&lt;dates&gt;&lt;year&gt;2016&lt;/year&gt;&lt;/dates&gt;&lt;isbn&gt;2168-0485&amp;#xD;2168-0485&lt;/isbn&gt;&lt;urls&gt;&lt;/urls&gt;&lt;electronic-resource-num&gt;10.1021/acssuschemeng.6b00809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95</w:t>
      </w:r>
      <w:r>
        <w:fldChar w:fldCharType="end"/>
      </w:r>
    </w:p>
    <w:p w14:paraId="7156401C" w14:textId="708B1152" w:rsidR="00FC16BB" w:rsidRDefault="00FC16BB" w:rsidP="00FC16BB">
      <w:r>
        <w:t xml:space="preserve">49. </w:t>
      </w:r>
      <w:r>
        <w:fldChar w:fldCharType="begin"/>
      </w:r>
      <w:r>
        <w:instrText xml:space="preserve"> ADDIN EN.CITE &lt;EndNote&gt;&lt;Cite&gt;&lt;Author&gt;Giasafaki&lt;/Author&gt;&lt;Year&gt;2013&lt;/Year&gt;&lt;RecNum&gt;37601&lt;/RecNum&gt;&lt;DisplayText&gt;&lt;style face="superscript"&gt;396&lt;/style&gt;&lt;/DisplayText&gt;&lt;record&gt;&lt;rec-number&gt;37601&lt;/rec-number&gt;&lt;foreign-keys&gt;&lt;key app="EN" db-id="r5ret2dtz5zsdced22nvf9tg0rrv0trsv2w9" timestamp="1633461530"&gt;37601&lt;/key&gt;&lt;/foreign-keys&gt;&lt;ref-type name="Journal Article"&gt;17&lt;/ref-type&gt;&lt;contributors&gt;&lt;authors&gt;&lt;author&gt;Giasafaki, D.&lt;/author&gt;&lt;author&gt;Charalambopoulou, G.&lt;/author&gt;&lt;author&gt;Bourlinos, A.&lt;/author&gt;&lt;author&gt;Stubos, A.&lt;/author&gt;&lt;author&gt;Gournis, D.&lt;/author&gt;&lt;author&gt;Steriotis, Th&lt;/author&gt;&lt;/authors&gt;&lt;/contributors&gt;&lt;titles&gt;&lt;title&gt;A hydrogen sorption study on a Pd-doped CMK-3 type ordered mesoporous carbon&lt;/title&gt;&lt;secondary-title&gt;Adsorption&lt;/secondary-title&gt;&lt;/titles&gt;&lt;periodical&gt;&lt;full-title&gt;Adsorption&lt;/full-title&gt;&lt;/periodical&gt;&lt;pages&gt;803-811&lt;/pages&gt;&lt;volume&gt;19&lt;/volume&gt;&lt;number&gt;2-4&lt;/number&gt;&lt;section&gt;803&lt;/section&gt;&lt;dates&gt;&lt;year&gt;2013&lt;/year&gt;&lt;/dates&gt;&lt;isbn&gt;0929-5607&amp;#xD;1572-8757&lt;/isbn&gt;&lt;urls&gt;&lt;/urls&gt;&lt;electronic-resource-num&gt;10.1007/s10450-013-9522-7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96</w:t>
      </w:r>
      <w:r>
        <w:fldChar w:fldCharType="end"/>
      </w:r>
    </w:p>
    <w:p w14:paraId="14E65AED" w14:textId="69D87CDC" w:rsidR="00FC16BB" w:rsidRDefault="00FC16BB" w:rsidP="00FC16BB">
      <w:r>
        <w:t xml:space="preserve">50. </w:t>
      </w:r>
      <w:r>
        <w:fldChar w:fldCharType="begin"/>
      </w:r>
      <w:r>
        <w:instrText xml:space="preserve"> ADDIN EN.CITE &lt;EndNote&gt;&lt;Cite&gt;&lt;Author&gt;Zhao&lt;/Author&gt;&lt;Year&gt;2017&lt;/Year&gt;&lt;RecNum&gt;37577&lt;/RecNum&gt;&lt;DisplayText&gt;&lt;style face="superscript"&gt;397&lt;/style&gt;&lt;/DisplayText&gt;&lt;record&gt;&lt;rec-number&gt;37577&lt;/rec-number&gt;&lt;foreign-keys&gt;&lt;key app="EN" db-id="r5ret2dtz5zsdced22nvf9tg0rrv0trsv2w9" timestamp="1633461433"&gt;37577&lt;/key&gt;&lt;/foreign-keys&gt;&lt;ref-type name="Journal Article"&gt;17&lt;/ref-type&gt;&lt;contributors&gt;&lt;authors&gt;&lt;author&gt;Weigang Zhao&lt;/author&gt;&lt;author&gt;Lu Luo&lt;/author&gt;&lt;author&gt;Hongyan Wang&lt;/author&gt;&lt;author&gt;Mizi Fan &lt;/author&gt;&lt;/authors&gt;&lt;/contributors&gt;&lt;titles&gt;&lt;title&gt;Synthesis of Bamboo-Based Activated Carbons with Super-High Specific Surface Area for Hydrogen Storage&lt;/title&gt;&lt;secondary-title&gt;Bioresources&lt;/secondary-title&gt;&lt;/titles&gt;&lt;periodical&gt;&lt;full-title&gt;BioResources&lt;/full-title&gt;&lt;/periodical&gt;&lt;dates&gt;&lt;year&gt;2017&lt;/year&gt;&lt;/dates&gt;&lt;urls&gt;&lt;/urls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97</w:t>
      </w:r>
      <w:r>
        <w:fldChar w:fldCharType="end"/>
      </w:r>
    </w:p>
    <w:p w14:paraId="643AF290" w14:textId="425B399F" w:rsidR="00FC16BB" w:rsidRDefault="00FC16BB" w:rsidP="00FC16BB">
      <w:r>
        <w:t xml:space="preserve">51. </w:t>
      </w:r>
      <w:r>
        <w:fldChar w:fldCharType="begin"/>
      </w:r>
      <w:r>
        <w:instrText xml:space="preserve"> ADDIN EN.CITE &lt;EndNote&gt;&lt;Cite&gt;&lt;Author&gt;Kunowsky&lt;/Author&gt;&lt;Year&gt;2012&lt;/Year&gt;&lt;RecNum&gt;37531&lt;/RecNum&gt;&lt;DisplayText&gt;&lt;style face="superscript"&gt;398&lt;/style&gt;&lt;/DisplayText&gt;&lt;record&gt;&lt;rec-number&gt;37531&lt;/rec-number&gt;&lt;foreign-keys&gt;&lt;key app="EN" db-id="r5ret2dtz5zsdced22nvf9tg0rrv0trsv2w9" timestamp="1633461245"&gt;37531&lt;/key&gt;&lt;/foreign-keys&gt;&lt;ref-type name="Journal Article"&gt;17&lt;/ref-type&gt;&lt;contributors&gt;&lt;authors&gt;&lt;author&gt;Kunowsky, M.&lt;/author&gt;&lt;author&gt;Marco-Lozar, J. P.&lt;/author&gt;&lt;author&gt;Oya, A.&lt;/author&gt;&lt;author&gt;Linares-Solano, A.&lt;/author&gt;&lt;/authors&gt;&lt;/contributors&gt;&lt;titles&gt;&lt;title&gt;Hydrogen storage in CO2-activated amorphous nanofibers and their monoliths&lt;/title&gt;&lt;secondary-title&gt;Carbon&lt;/secondary-title&gt;&lt;/titles&gt;&lt;periodical&gt;&lt;full-title&gt;Carbon&lt;/full-title&gt;&lt;/periodical&gt;&lt;pages&gt;1407-1416&lt;/pages&gt;&lt;volume&gt;50&lt;/volume&gt;&lt;number&gt;3&lt;/number&gt;&lt;section&gt;1407&lt;/section&gt;&lt;dates&gt;&lt;year&gt;2012&lt;/year&gt;&lt;/dates&gt;&lt;isbn&gt;00086223&lt;/isbn&gt;&lt;urls&gt;&lt;/urls&gt;&lt;electronic-resource-num&gt;10.1016/j.carbon.2011.11.013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98</w:t>
      </w:r>
      <w:r>
        <w:fldChar w:fldCharType="end"/>
      </w:r>
    </w:p>
    <w:p w14:paraId="44786E8E" w14:textId="21F14FF0" w:rsidR="00FC16BB" w:rsidRDefault="00FC16BB" w:rsidP="00FC16BB">
      <w:r>
        <w:t xml:space="preserve">52. </w:t>
      </w:r>
      <w:r>
        <w:fldChar w:fldCharType="begin"/>
      </w:r>
      <w:r>
        <w:instrText xml:space="preserve"> ADDIN EN.CITE &lt;EndNote&gt;&lt;Cite&gt;&lt;Author&gt;Yang&lt;/Author&gt;&lt;Year&gt;2011&lt;/Year&gt;&lt;RecNum&gt;37530&lt;/RecNum&gt;&lt;DisplayText&gt;&lt;style face="superscript"&gt;399&lt;/style&gt;&lt;/DisplayText&gt;&lt;record&gt;&lt;rec-number&gt;37530&lt;/rec-number&gt;&lt;foreign-keys&gt;&lt;key app="EN" db-id="r5ret2dtz5zsdced22nvf9tg0rrv0trsv2w9" timestamp="1633461239"&gt;37530&lt;/key&gt;&lt;/foreign-keys&gt;&lt;ref-type name="Journal Article"&gt;17&lt;/ref-type&gt;&lt;contributors&gt;&lt;authors&gt;&lt;author&gt;Yang, Yunxia&lt;/author&gt;&lt;author&gt;Brown, Craig M.&lt;/author&gt;&lt;author&gt;Zhao, Chunxia&lt;/author&gt;&lt;author&gt;Chaffee, Alan L.&lt;/author&gt;&lt;author&gt;Nick, Burke&lt;/author&gt;&lt;author&gt;Zhao, Dongyuan&lt;/author&gt;&lt;author&gt;Webley, Paul A.&lt;/author&gt;&lt;author&gt;Schalch, Jacob&lt;/author&gt;&lt;author&gt;Simmons, Jason M.&lt;/author&gt;&lt;author&gt;Liu, Yun&lt;/author&gt;&lt;author&gt;Her, Jae-Hyuk&lt;/author&gt;&lt;author&gt;Buckley, C. E.&lt;/author&gt;&lt;author&gt;Sheppard, Drew A.&lt;/author&gt;&lt;/authors&gt;&lt;/contributors&gt;&lt;titles&gt;&lt;title&gt;Micro-channel development and hydrogen adsorption properties in templated microporous carbons containing platinum nanoparticles&lt;/title&gt;&lt;secondary-title&gt;Carbon&lt;/secondary-title&gt;&lt;/titles&gt;&lt;periodical&gt;&lt;full-title&gt;Carbon&lt;/full-title&gt;&lt;/periodical&gt;&lt;pages&gt;1305-1317&lt;/pages&gt;&lt;volume&gt;49&lt;/volume&gt;&lt;number&gt;4&lt;/number&gt;&lt;section&gt;1305&lt;/section&gt;&lt;dates&gt;&lt;year&gt;2011&lt;/year&gt;&lt;/dates&gt;&lt;isbn&gt;00086223&lt;/isbn&gt;&lt;urls&gt;&lt;/urls&gt;&lt;electronic-resource-num&gt;10.1016/j.carbon.2010.11.050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399</w:t>
      </w:r>
      <w:r>
        <w:fldChar w:fldCharType="end"/>
      </w:r>
    </w:p>
    <w:p w14:paraId="5B361B2C" w14:textId="6F6131F9" w:rsidR="00FC16BB" w:rsidRDefault="00FC16BB" w:rsidP="00FC16BB">
      <w:r>
        <w:t xml:space="preserve">53. </w:t>
      </w:r>
      <w:r>
        <w:fldChar w:fldCharType="begin"/>
      </w:r>
      <w:r>
        <w:instrText xml:space="preserve"> ADDIN EN.CITE &lt;EndNote&gt;&lt;Cite&gt;&lt;Author&gt;Zhang&lt;/Author&gt;&lt;Year&gt;2017&lt;/Year&gt;&lt;RecNum&gt;37412&lt;/RecNum&gt;&lt;DisplayText&gt;&lt;style face="superscript"&gt;400&lt;/style&gt;&lt;/DisplayText&gt;&lt;record&gt;&lt;rec-number&gt;37412&lt;/rec-number&gt;&lt;foreign-keys&gt;&lt;key app="EN" db-id="r5ret2dtz5zsdced22nvf9tg0rrv0trsv2w9" timestamp="1632864474"&gt;37412&lt;/key&gt;&lt;/foreign-keys&gt;&lt;ref-type name="Journal Article"&gt;17&lt;/ref-type&gt;&lt;contributors&gt;&lt;authors&gt;&lt;author&gt;Zhang, Chong&lt;/author&gt;&lt;author&gt;Kong, Rui&lt;/author&gt;&lt;author&gt;Wang, Xue&lt;/author&gt;&lt;author&gt;Xu, Yunfeng&lt;/author&gt;&lt;author&gt;Wang, Feng&lt;/author&gt;&lt;author&gt;Ren, Wenfeng&lt;/author&gt;&lt;author&gt;Wang, Yanhong&lt;/author&gt;&lt;author&gt;Su, Fabing&lt;/author&gt;&lt;author&gt;Jiang, Jia-Xing&lt;/author&gt;&lt;/authors&gt;&lt;/contributors&gt;&lt;titles&gt;&lt;title&gt;Porous carbons derived from hypercrosslinked porous polymers for gas adsorption and energy storage&lt;/title&gt;&lt;secondary-title&gt;Carbon&lt;/secondary-title&gt;&lt;/titles&gt;&lt;periodical&gt;&lt;full-title&gt;Carbon&lt;/full-title&gt;&lt;/periodical&gt;&lt;pages&gt;608-618&lt;/pages&gt;&lt;volume&gt;114&lt;/volume&gt;&lt;section&gt;608&lt;/section&gt;&lt;dates&gt;&lt;year&gt;2017&lt;/year&gt;&lt;/dates&gt;&lt;isbn&gt;00086223&lt;/isbn&gt;&lt;urls&gt;&lt;/urls&gt;&lt;electronic-resource-num&gt;10.1016/j.carbon.2016.12.064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00</w:t>
      </w:r>
      <w:r>
        <w:fldChar w:fldCharType="end"/>
      </w:r>
    </w:p>
    <w:p w14:paraId="45BD3BCE" w14:textId="24BCA931" w:rsidR="00FC16BB" w:rsidRDefault="00FC16BB" w:rsidP="00FC16BB">
      <w:r>
        <w:t xml:space="preserve">54. </w:t>
      </w:r>
      <w:r>
        <w:fldChar w:fldCharType="begin"/>
      </w:r>
      <w:r>
        <w:instrText xml:space="preserve"> ADDIN EN.CITE &lt;EndNote&gt;&lt;Cite&gt;&lt;Author&gt;Zubizarreta&lt;/Author&gt;&lt;Year&gt;2010&lt;/Year&gt;&lt;RecNum&gt;37529&lt;/RecNum&gt;&lt;DisplayText&gt;&lt;style face="superscript"&gt;401&lt;/style&gt;&lt;/DisplayText&gt;&lt;record&gt;&lt;rec-number&gt;37529&lt;/rec-number&gt;&lt;foreign-keys&gt;&lt;key app="EN" db-id="r5ret2dtz5zsdced22nvf9tg0rrv0trsv2w9" timestamp="1633461236"&gt;37529&lt;/key&gt;&lt;/foreign-keys&gt;&lt;ref-type name="Journal Article"&gt;17&lt;/ref-type&gt;&lt;contributors&gt;&lt;authors&gt;&lt;author&gt;Zubizarreta, L.&lt;/author&gt;&lt;author&gt;Menéndez, J. A.&lt;/author&gt;&lt;author&gt;Job, N.&lt;/author&gt;&lt;author&gt;Marco-Lozar, J. P.&lt;/author&gt;&lt;author&gt;Pirard, J. P.&lt;/author&gt;&lt;author&gt;Pis, J. J.&lt;/author&gt;&lt;author&gt;Linares-Solano, A.&lt;/author&gt;&lt;author&gt;Cazorla-Amorós, D.&lt;/author&gt;&lt;author&gt;Arenillas, A.&lt;/author&gt;&lt;/authors&gt;&lt;/contributors&gt;&lt;titles&gt;&lt;title&gt;Ni-doped carbon xerogels for H2 storage&lt;/title&gt;&lt;secondary-title&gt;Carbon&lt;/secondary-title&gt;&lt;/titles&gt;&lt;periodical&gt;&lt;full-title&gt;Carbon&lt;/full-title&gt;&lt;/periodical&gt;&lt;pages&gt;2722-2733&lt;/pages&gt;&lt;volume&gt;48&lt;/volume&gt;&lt;number&gt;10&lt;/number&gt;&lt;section&gt;2722&lt;/section&gt;&lt;dates&gt;&lt;year&gt;2010&lt;/year&gt;&lt;/dates&gt;&lt;isbn&gt;00086223&lt;/isbn&gt;&lt;urls&gt;&lt;/urls&gt;&lt;electronic-resource-num&gt;10.1016/j.carbon.2010.03.068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01</w:t>
      </w:r>
      <w:r>
        <w:fldChar w:fldCharType="end"/>
      </w:r>
    </w:p>
    <w:p w14:paraId="07AC18FE" w14:textId="29E17865" w:rsidR="00FC16BB" w:rsidRDefault="00FC16BB" w:rsidP="00FC16BB">
      <w:r>
        <w:t xml:space="preserve">55. </w:t>
      </w:r>
      <w:r>
        <w:fldChar w:fldCharType="begin"/>
      </w:r>
      <w:r>
        <w:instrText xml:space="preserve"> ADDIN EN.CITE &lt;EndNote&gt;&lt;Cite&gt;&lt;Author&gt;Choi&lt;/Author&gt;&lt;Year&gt;2015&lt;/Year&gt;&lt;RecNum&gt;37602&lt;/RecNum&gt;&lt;DisplayText&gt;&lt;style face="superscript"&gt;402&lt;/style&gt;&lt;/DisplayText&gt;&lt;record&gt;&lt;rec-number&gt;37602&lt;/rec-number&gt;&lt;foreign-keys&gt;&lt;key app="EN" db-id="r5ret2dtz5zsdced22nvf9tg0rrv0trsv2w9" timestamp="1633461534"&gt;37602&lt;/key&gt;&lt;/foreign-keys&gt;&lt;ref-type name="Journal Article"&gt;17&lt;/ref-type&gt;&lt;contributors&gt;&lt;authors&gt;&lt;author&gt;Choi, Yong-Ki&lt;/author&gt;&lt;author&gt;Park, Soo-Jin&lt;/author&gt;&lt;/authors&gt;&lt;/contributors&gt;&lt;titles&gt;&lt;title&gt;Hydrogen storage capacity of highly porous carbons synthesized from biomass-derived aerogels&lt;/title&gt;&lt;secondary-title&gt;Carbon letters&lt;/secondary-title&gt;&lt;/titles&gt;&lt;periodical&gt;&lt;full-title&gt;Carbon letters&lt;/full-title&gt;&lt;/periodical&gt;&lt;pages&gt;127-131&lt;/pages&gt;&lt;volume&gt;16&lt;/volume&gt;&lt;number&gt;2&lt;/number&gt;&lt;section&gt;127&lt;/section&gt;&lt;dates&gt;&lt;year&gt;2015&lt;/year&gt;&lt;/dates&gt;&lt;isbn&gt;1976-4251&lt;/isbn&gt;&lt;urls&gt;&lt;/urls&gt;&lt;electronic-resource-num&gt;10.5714/cl.2015.16.2.127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02</w:t>
      </w:r>
      <w:r>
        <w:fldChar w:fldCharType="end"/>
      </w:r>
    </w:p>
    <w:p w14:paraId="704782DD" w14:textId="6F427C46" w:rsidR="00FC16BB" w:rsidRDefault="00FC16BB" w:rsidP="00FC16BB">
      <w:r>
        <w:t xml:space="preserve">56. </w:t>
      </w:r>
      <w:r>
        <w:fldChar w:fldCharType="begin"/>
      </w:r>
      <w:r>
        <w:instrText xml:space="preserve"> ADDIN EN.CITE &lt;EndNote&gt;&lt;Cite&gt;&lt;Author&gt;Balathanigaimani&lt;/Author&gt;&lt;Year&gt;2009&lt;/Year&gt;&lt;RecNum&gt;37555&lt;/RecNum&gt;&lt;DisplayText&gt;&lt;style face="superscript"&gt;403&lt;/style&gt;&lt;/DisplayText&gt;&lt;record&gt;&lt;rec-number&gt;37555&lt;/rec-number&gt;&lt;foreign-keys&gt;&lt;key app="EN" db-id="r5ret2dtz5zsdced22nvf9tg0rrv0trsv2w9" timestamp="1633461351"&gt;37555&lt;/key&gt;&lt;/foreign-keys&gt;&lt;ref-type name="Journal Article"&gt;17&lt;/ref-type&gt;&lt;contributors&gt;&lt;authors&gt;&lt;author&gt;Balathanigaimani, M. S.&lt;/author&gt;&lt;author&gt;Shim, Wang-Geun&lt;/author&gt;&lt;author&gt;Kim, Tak-Hee&lt;/author&gt;&lt;author&gt;Cho, Sung-June&lt;/author&gt;&lt;author&gt;Lee, Jae-Wook&lt;/author&gt;&lt;author&gt;Moon, Hee&lt;/author&gt;&lt;/authors&gt;&lt;/contributors&gt;&lt;titles&gt;&lt;title&gt;Hydrogen storage on highly porous novel corn grain-based carbon monoliths&lt;/title&gt;&lt;secondary-title&gt;Catalysis Today&lt;/secondary-title&gt;&lt;/titles&gt;&lt;pages&gt;234-240&lt;/pages&gt;&lt;volume&gt;146&lt;/volume&gt;&lt;number&gt;1-2&lt;/number&gt;&lt;section&gt;234&lt;/section&gt;&lt;dates&gt;&lt;year&gt;2009&lt;/year&gt;&lt;/dates&gt;&lt;isbn&gt;09205861&lt;/isbn&gt;&lt;urls&gt;&lt;/urls&gt;&lt;electronic-resource-num&gt;10.1016/j.cattod.2009.02.025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03</w:t>
      </w:r>
      <w:r>
        <w:fldChar w:fldCharType="end"/>
      </w:r>
    </w:p>
    <w:p w14:paraId="02745A24" w14:textId="018F9163" w:rsidR="00FC16BB" w:rsidRDefault="00FC16BB" w:rsidP="00FC16BB">
      <w:r>
        <w:lastRenderedPageBreak/>
        <w:t xml:space="preserve">57. </w:t>
      </w:r>
      <w:r>
        <w:fldChar w:fldCharType="begin"/>
      </w:r>
      <w:r>
        <w:instrText xml:space="preserve"> ADDIN EN.CITE &lt;EndNote&gt;&lt;Cite&gt;&lt;Author&gt;Kostoglou&lt;/Author&gt;&lt;Year&gt;2022&lt;/Year&gt;&lt;RecNum&gt;37564&lt;/RecNum&gt;&lt;DisplayText&gt;&lt;style face="superscript"&gt;404&lt;/style&gt;&lt;/DisplayText&gt;&lt;record&gt;&lt;rec-number&gt;37564&lt;/rec-number&gt;&lt;foreign-keys&gt;&lt;key app="EN" db-id="r5ret2dtz5zsdced22nvf9tg0rrv0trsv2w9" timestamp="1633461381"&gt;37564&lt;/key&gt;&lt;/foreign-keys&gt;&lt;ref-type name="Journal Article"&gt;17&lt;/ref-type&gt;&lt;contributors&gt;&lt;authors&gt;&lt;author&gt;Kostoglou, Nikolaos&lt;/author&gt;&lt;author&gt;Koczwara, Christian&lt;/author&gt;&lt;author&gt;Stock, Sebastian&lt;/author&gt;&lt;author&gt;Tampaxis, Christos&lt;/author&gt;&lt;author&gt;Charalambopoulou, Georgia&lt;/author&gt;&lt;author&gt;Steriotis, Theodore&lt;/author&gt;&lt;author&gt;Paris, Oskar&lt;/author&gt;&lt;author&gt;Rebholz, Claus&lt;/author&gt;&lt;author&gt;Mitterer, Christian&lt;/author&gt;&lt;/authors&gt;&lt;/contributors&gt;&lt;titles&gt;&lt;title&gt;Nanoporous polymer-derived activated carbon for hydrogen adsorption and electrochemical energy storage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volume&gt;427&lt;/volume&gt;&lt;section&gt;131730&lt;/section&gt;&lt;dates&gt;&lt;year&gt;2022&lt;/year&gt;&lt;/dates&gt;&lt;isbn&gt;13858947&lt;/isbn&gt;&lt;urls&gt;&lt;/urls&gt;&lt;electronic-resource-num&gt;10.1016/j.cej.2021.131730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04</w:t>
      </w:r>
      <w:r>
        <w:fldChar w:fldCharType="end"/>
      </w:r>
    </w:p>
    <w:p w14:paraId="44B2C250" w14:textId="0F47FF99" w:rsidR="00FC16BB" w:rsidRDefault="00FC16BB" w:rsidP="00FC16BB">
      <w:r>
        <w:t xml:space="preserve">58. </w:t>
      </w:r>
      <w:r>
        <w:fldChar w:fldCharType="begin"/>
      </w:r>
      <w:r>
        <w:instrText xml:space="preserve"> ADDIN EN.CITE &lt;EndNote&gt;&lt;Cite&gt;&lt;Author&gt;Sun&lt;/Author&gt;&lt;Year&gt;2010&lt;/Year&gt;&lt;RecNum&gt;37562&lt;/RecNum&gt;&lt;DisplayText&gt;&lt;style face="superscript"&gt;405&lt;/style&gt;&lt;/DisplayText&gt;&lt;record&gt;&lt;rec-number&gt;37562&lt;/rec-number&gt;&lt;foreign-keys&gt;&lt;key app="EN" db-id="r5ret2dtz5zsdced22nvf9tg0rrv0trsv2w9" timestamp="1633461375"&gt;37562&lt;/key&gt;&lt;/foreign-keys&gt;&lt;ref-type name="Journal Article"&gt;17&lt;/ref-type&gt;&lt;contributors&gt;&lt;authors&gt;&lt;author&gt;Sun, Yong&lt;/author&gt;&lt;author&gt;Webley, Paul A.&lt;/author&gt;&lt;/authors&gt;&lt;/contributors&gt;&lt;titles&gt;&lt;title&gt;Preparation of activated carbons from corncob with large specific surface area by a variety of chemical activators and their application in gas storage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883-892&lt;/pages&gt;&lt;volume&gt;162&lt;/volume&gt;&lt;number&gt;3&lt;/number&gt;&lt;section&gt;883&lt;/section&gt;&lt;dates&gt;&lt;year&gt;2010&lt;/year&gt;&lt;/dates&gt;&lt;isbn&gt;13858947&lt;/isbn&gt;&lt;urls&gt;&lt;/urls&gt;&lt;electronic-resource-num&gt;10.1016/j.cej.2010.06.031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05</w:t>
      </w:r>
      <w:r>
        <w:fldChar w:fldCharType="end"/>
      </w:r>
    </w:p>
    <w:p w14:paraId="18D5497D" w14:textId="1CB23004" w:rsidR="00FC16BB" w:rsidRDefault="00FC16BB" w:rsidP="00FC16BB">
      <w:r>
        <w:t xml:space="preserve">59. </w:t>
      </w:r>
      <w:r>
        <w:fldChar w:fldCharType="begin"/>
      </w:r>
      <w:r>
        <w:instrText xml:space="preserve"> ADDIN EN.CITE &lt;EndNote&gt;&lt;Cite&gt;&lt;Author&gt;Yang&lt;/Author&gt;&lt;Year&gt;2012&lt;/Year&gt;&lt;RecNum&gt;37596&lt;/RecNum&gt;&lt;DisplayText&gt;&lt;style face="superscript"&gt;406&lt;/style&gt;&lt;/DisplayText&gt;&lt;record&gt;&lt;rec-number&gt;37596&lt;/rec-number&gt;&lt;foreign-keys&gt;&lt;key app="EN" db-id="r5ret2dtz5zsdced22nvf9tg0rrv0trsv2w9" timestamp="1633461513"&gt;37596&lt;/key&gt;&lt;/foreign-keys&gt;&lt;ref-type name="Journal Article"&gt;17&lt;/ref-type&gt;&lt;contributors&gt;&lt;authors&gt;&lt;author&gt;Yang, Seung Jae&lt;/author&gt;&lt;author&gt;Kim, Taehoon&lt;/author&gt;&lt;author&gt;Im, Ji Hyuk&lt;/author&gt;&lt;author&gt;Kim, Yern Seung&lt;/author&gt;&lt;author&gt;Lee, Kunsil&lt;/author&gt;&lt;author&gt;Jung, Haesol&lt;/author&gt;&lt;author&gt;Park, Chong Rae&lt;/author&gt;&lt;/authors&gt;&lt;/contributors&gt;&lt;titles&gt;&lt;title&gt;MOF-Derived Hierarchically Porous Carbon with Exceptional Porosity and Hydrogen Storage Capacity&lt;/title&gt;&lt;secondary-title&gt;Chemistry of Materials&lt;/secondary-title&gt;&lt;/titles&gt;&lt;periodical&gt;&lt;full-title&gt;Chemistry of Materials&lt;/full-title&gt;&lt;abbr-1&gt;Chem. Mater.&lt;/abbr-1&gt;&lt;abbr-2&gt;Chem Mater&lt;/abbr-2&gt;&lt;/periodical&gt;&lt;pages&gt;464-470&lt;/pages&gt;&lt;volume&gt;24&lt;/volume&gt;&lt;number&gt;3&lt;/number&gt;&lt;section&gt;464&lt;/section&gt;&lt;dates&gt;&lt;year&gt;2012&lt;/year&gt;&lt;/dates&gt;&lt;isbn&gt;0897-4756&amp;#xD;1520-5002&lt;/isbn&gt;&lt;urls&gt;&lt;/urls&gt;&lt;electronic-resource-num&gt;10.1021/cm202554j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06</w:t>
      </w:r>
      <w:r>
        <w:fldChar w:fldCharType="end"/>
      </w:r>
    </w:p>
    <w:p w14:paraId="49710365" w14:textId="2670C760" w:rsidR="00FC16BB" w:rsidRDefault="00FC16BB" w:rsidP="00FC16BB">
      <w:r>
        <w:t xml:space="preserve">60. </w:t>
      </w:r>
      <w:r>
        <w:fldChar w:fldCharType="begin"/>
      </w:r>
      <w:r>
        <w:instrText xml:space="preserve"> ADDIN EN.CITE &lt;EndNote&gt;&lt;Cite&gt;&lt;Author&gt;Peng&lt;/Author&gt;&lt;Year&gt;2020&lt;/Year&gt;&lt;RecNum&gt;37575&lt;/RecNum&gt;&lt;DisplayText&gt;&lt;style face="superscript"&gt;407&lt;/style&gt;&lt;/DisplayText&gt;&lt;record&gt;&lt;rec-number&gt;37575&lt;/rec-number&gt;&lt;foreign-keys&gt;&lt;key app="EN" db-id="r5ret2dtz5zsdced22nvf9tg0rrv0trsv2w9" timestamp="1633461429"&gt;37575&lt;/key&gt;&lt;/foreign-keys&gt;&lt;ref-type name="Journal Article"&gt;17&lt;/ref-type&gt;&lt;contributors&gt;&lt;authors&gt;&lt;author&gt;Peng, Zifang&lt;/author&gt;&lt;author&gt;Xu, Ying&lt;/author&gt;&lt;author&gt;Luo, Weimin&lt;/author&gt;&lt;author&gt;Wang, Chenguang&lt;/author&gt;&lt;author&gt;Ma, Longlong&lt;/author&gt;&lt;/authors&gt;&lt;/contributors&gt;&lt;titles&gt;&lt;title&gt;Conversion of Biomass Wastes into Activated Carbons by Chemical Activation for Hydrogen Storage&lt;/title&gt;&lt;secondary-title&gt;ChemistrySelect&lt;/secondary-title&gt;&lt;/titles&gt;&lt;periodical&gt;&lt;full-title&gt;ChemistrySelect&lt;/full-title&gt;&lt;/periodical&gt;&lt;pages&gt;11221-11228&lt;/pages&gt;&lt;volume&gt;5&lt;/volume&gt;&lt;number&gt;36&lt;/number&gt;&lt;section&gt;11221&lt;/section&gt;&lt;dates&gt;&lt;year&gt;2020&lt;/year&gt;&lt;/dates&gt;&lt;isbn&gt;2365-6549&amp;#xD;2365-6549&lt;/isbn&gt;&lt;urls&gt;&lt;/urls&gt;&lt;electronic-resource-num&gt;10.1002/slct.202000877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07</w:t>
      </w:r>
      <w:r>
        <w:fldChar w:fldCharType="end"/>
      </w:r>
    </w:p>
    <w:p w14:paraId="0F9C225F" w14:textId="748E0C95" w:rsidR="00FC16BB" w:rsidRDefault="00FC16BB" w:rsidP="00FC16BB">
      <w:r>
        <w:t xml:space="preserve">61. </w:t>
      </w:r>
      <w:r>
        <w:fldChar w:fldCharType="begin"/>
      </w:r>
      <w:r>
        <w:instrText xml:space="preserve"> ADDIN EN.CITE &lt;EndNote&gt;&lt;Cite&gt;&lt;Author&gt;Chen&lt;/Author&gt;&lt;Year&gt;2019&lt;/Year&gt;&lt;RecNum&gt;37533&lt;/RecNum&gt;&lt;DisplayText&gt;&lt;style face="superscript"&gt;408&lt;/style&gt;&lt;/DisplayText&gt;&lt;record&gt;&lt;rec-number&gt;37533&lt;/rec-number&gt;&lt;foreign-keys&gt;&lt;key app="EN" db-id="r5ret2dtz5zsdced22nvf9tg0rrv0trsv2w9" timestamp="1633461263"&gt;37533&lt;/key&gt;&lt;/foreign-keys&gt;&lt;ref-type name="Journal Article"&gt;17&lt;/ref-type&gt;&lt;contributors&gt;&lt;authors&gt;&lt;author&gt;Chen, T.&lt;/author&gt;&lt;author&gt;Zhou, Y.&lt;/author&gt;&lt;author&gt;Luo, L.&lt;/author&gt;&lt;author&gt;Wu, X.&lt;/author&gt;&lt;author&gt;Li, Z.&lt;/author&gt;&lt;author&gt;Fan, M.&lt;/author&gt;&lt;author&gt;Zhao, W.&lt;/author&gt;&lt;/authors&gt;&lt;/contributors&gt;&lt;titles&gt;&lt;title&gt;Preparation and characterization of heteroatom self-doped activated biocarbons as hydrogen storage and supercapacitor electrode materials&lt;/title&gt;&lt;secondary-title&gt;Electrochimica Acta&lt;/secondary-title&gt;&lt;/titles&gt;&lt;periodical&gt;&lt;full-title&gt;Electrochimica Acta&lt;/full-title&gt;&lt;abbr-1&gt;Electrochim. Acta&lt;/abbr-1&gt;&lt;abbr-2&gt;Electrochim Acta&lt;/abbr-2&gt;&lt;/periodical&gt;&lt;volume&gt;325&lt;/volume&gt;&lt;section&gt;134941&lt;/section&gt;&lt;dates&gt;&lt;year&gt;2019&lt;/year&gt;&lt;/dates&gt;&lt;isbn&gt;00134686&lt;/isbn&gt;&lt;urls&gt;&lt;/urls&gt;&lt;electronic-resource-num&gt;10.1016/j.electacta.2019.134941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08</w:t>
      </w:r>
      <w:r>
        <w:fldChar w:fldCharType="end"/>
      </w:r>
    </w:p>
    <w:p w14:paraId="73DF4078" w14:textId="668E5A11" w:rsidR="00FC16BB" w:rsidRDefault="00FC16BB" w:rsidP="00FC16BB">
      <w:r>
        <w:t xml:space="preserve">62. </w:t>
      </w:r>
      <w:r>
        <w:fldChar w:fldCharType="begin"/>
      </w:r>
      <w:r>
        <w:instrText xml:space="preserve"> ADDIN EN.CITE &lt;EndNote&gt;&lt;Cite&gt;&lt;Author&gt;Alam&lt;/Author&gt;&lt;Year&gt;2010&lt;/Year&gt;&lt;RecNum&gt;37584&lt;/RecNum&gt;&lt;DisplayText&gt;&lt;style face="superscript"&gt;409&lt;/style&gt;&lt;/DisplayText&gt;&lt;record&gt;&lt;rec-number&gt;37584&lt;/rec-number&gt;&lt;foreign-keys&gt;&lt;key app="EN" db-id="r5ret2dtz5zsdced22nvf9tg0rrv0trsv2w9" timestamp="1633461466"&gt;37584&lt;/key&gt;&lt;/foreign-keys&gt;&lt;ref-type name="Journal Article"&gt;17&lt;/ref-type&gt;&lt;contributors&gt;&lt;authors&gt;&lt;author&gt;Alam, Nurul&lt;/author&gt;&lt;author&gt;Mokaya, Robert&lt;/author&gt;&lt;/authors&gt;&lt;/contributors&gt;&lt;titles&gt;&lt;title&gt;Evolution of optimal porosity for improved hydrogen storage in templated zeolite-like carbons&lt;/title&gt;&lt;secondary-title&gt;Energy &amp;amp; Environmental Science&lt;/secondary-title&gt;&lt;/titles&gt;&lt;periodical&gt;&lt;full-title&gt;Energy &amp;amp; Environmental Science&lt;/full-title&gt;&lt;/periodical&gt;&lt;volume&gt;3&lt;/volume&gt;&lt;number&gt;11&lt;/number&gt;&lt;section&gt;1773&lt;/section&gt;&lt;dates&gt;&lt;year&gt;2010&lt;/year&gt;&lt;/dates&gt;&lt;isbn&gt;1754-5692&amp;#xD;1754-5706&lt;/isbn&gt;&lt;urls&gt;&lt;/urls&gt;&lt;electronic-resource-num&gt;10.1039/c0ee00154f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09</w:t>
      </w:r>
      <w:r>
        <w:fldChar w:fldCharType="end"/>
      </w:r>
    </w:p>
    <w:p w14:paraId="56B93101" w14:textId="3FC7FB26" w:rsidR="00FC16BB" w:rsidRDefault="00FC16BB" w:rsidP="00FC16BB">
      <w:r>
        <w:t xml:space="preserve">63. </w:t>
      </w:r>
      <w:r>
        <w:fldChar w:fldCharType="begin"/>
      </w:r>
      <w:r>
        <w:instrText xml:space="preserve"> ADDIN EN.CITE &lt;EndNote&gt;&lt;Cite&gt;&lt;Author&gt;Masika&lt;/Author&gt;&lt;Year&gt;2014&lt;/Year&gt;&lt;RecNum&gt;37588&lt;/RecNum&gt;&lt;DisplayText&gt;&lt;style face="superscript"&gt;410&lt;/style&gt;&lt;/DisplayText&gt;&lt;record&gt;&lt;rec-number&gt;37588&lt;/rec-number&gt;&lt;foreign-keys&gt;&lt;key app="EN" db-id="r5ret2dtz5zsdced22nvf9tg0rrv0trsv2w9" timestamp="1633461482"&gt;37588&lt;/key&gt;&lt;/foreign-keys&gt;&lt;ref-type name="Journal Article"&gt;17&lt;/ref-type&gt;&lt;contributors&gt;&lt;authors&gt;&lt;author&gt;Masika, Eric&lt;/author&gt;&lt;author&gt;Mokaya, Robert&lt;/author&gt;&lt;/authors&gt;&lt;/contributors&gt;&lt;titles&gt;&lt;title&gt;Exceptional gravimetric and volumetric hydrogen storage for densified zeolite templated carbons with high mechanical stability&lt;/title&gt;&lt;secondary-title&gt;Energy &amp;amp; Environmental Science&lt;/secondary-title&gt;&lt;/titles&gt;&lt;periodical&gt;&lt;full-title&gt;Energy &amp;amp; Environmental Science&lt;/full-title&gt;&lt;/periodical&gt;&lt;pages&gt;427-434&lt;/pages&gt;&lt;volume&gt;7&lt;/volume&gt;&lt;number&gt;1&lt;/number&gt;&lt;section&gt;427&lt;/section&gt;&lt;dates&gt;&lt;year&gt;2014&lt;/year&gt;&lt;/dates&gt;&lt;isbn&gt;1754-5692&amp;#xD;1754-5706&lt;/isbn&gt;&lt;urls&gt;&lt;/urls&gt;&lt;electronic-resource-num&gt;10.1039/c3ee42239a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10</w:t>
      </w:r>
      <w:r>
        <w:fldChar w:fldCharType="end"/>
      </w:r>
    </w:p>
    <w:p w14:paraId="1999E57B" w14:textId="0AF20E55" w:rsidR="00FC16BB" w:rsidRDefault="00FC16BB" w:rsidP="00FC16BB">
      <w:r>
        <w:t xml:space="preserve">64. </w:t>
      </w:r>
      <w:r>
        <w:fldChar w:fldCharType="begin"/>
      </w:r>
      <w:r>
        <w:instrText xml:space="preserve"> ADDIN EN.CITE &lt;EndNote&gt;&lt;Cite&gt;&lt;Author&gt;Sevilla&lt;/Author&gt;&lt;Year&gt;2011&lt;/Year&gt;&lt;RecNum&gt;37585&lt;/RecNum&gt;&lt;DisplayText&gt;&lt;style face="superscript"&gt;411&lt;/style&gt;&lt;/DisplayText&gt;&lt;record&gt;&lt;rec-number&gt;37585&lt;/rec-number&gt;&lt;foreign-keys&gt;&lt;key app="EN" db-id="r5ret2dtz5zsdced22nvf9tg0rrv0trsv2w9" timestamp="1633461471"&gt;37585&lt;/key&gt;&lt;/foreign-keys&gt;&lt;ref-type name="Journal Article"&gt;17&lt;/ref-type&gt;&lt;contributors&gt;&lt;authors&gt;&lt;author&gt;Sevilla, Marta&lt;/author&gt;&lt;author&gt;Mokaya, Robert&lt;/author&gt;&lt;author&gt;Fuertes, Antonio B.&lt;/author&gt;&lt;/authors&gt;&lt;/contributors&gt;&lt;titles&gt;&lt;title&gt;Ultrahigh surface area polypyrrole-based carbons with superior performance for hydrogen storage&lt;/title&gt;&lt;secondary-title&gt;Energy &amp;amp; Environmental Science&lt;/secondary-title&gt;&lt;/titles&gt;&lt;periodical&gt;&lt;full-title&gt;Energy &amp;amp; Environmental Science&lt;/full-title&gt;&lt;/periodical&gt;&lt;volume&gt;4&lt;/volume&gt;&lt;number&gt;8&lt;/number&gt;&lt;section&gt;2930&lt;/section&gt;&lt;dates&gt;&lt;year&gt;2011&lt;/year&gt;&lt;/dates&gt;&lt;isbn&gt;1754-5692&amp;#xD;1754-5706&lt;/isbn&gt;&lt;urls&gt;&lt;/urls&gt;&lt;electronic-resource-num&gt;10.1039/c1ee01608c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11</w:t>
      </w:r>
      <w:r>
        <w:fldChar w:fldCharType="end"/>
      </w:r>
    </w:p>
    <w:p w14:paraId="40056BA9" w14:textId="3DE0A426" w:rsidR="00FC16BB" w:rsidRDefault="00FC16BB" w:rsidP="00FC16BB">
      <w:r>
        <w:t xml:space="preserve">65. </w:t>
      </w:r>
      <w:r>
        <w:fldChar w:fldCharType="begin"/>
      </w:r>
      <w:r>
        <w:instrText xml:space="preserve"> ADDIN EN.CITE &lt;EndNote&gt;&lt;Cite&gt;&lt;Author&gt;Bicil&lt;/Author&gt;&lt;Year&gt;2021&lt;/Year&gt;&lt;RecNum&gt;37578&lt;/RecNum&gt;&lt;DisplayText&gt;&lt;style face="superscript"&gt;412&lt;/style&gt;&lt;/DisplayText&gt;&lt;record&gt;&lt;rec-number&gt;37578&lt;/rec-number&gt;&lt;foreign-keys&gt;&lt;key app="EN" db-id="r5ret2dtz5zsdced22nvf9tg0rrv0trsv2w9" timestamp="1633461437"&gt;37578&lt;/key&gt;&lt;/foreign-keys&gt;&lt;ref-type name="Journal Article"&gt;17&lt;/ref-type&gt;&lt;contributors&gt;&lt;authors&gt;&lt;author&gt;Bicil, Zeynep&lt;/author&gt;&lt;author&gt;Doğan, Mehmet&lt;/author&gt;&lt;/authors&gt;&lt;/contributors&gt;&lt;titles&gt;&lt;title&gt;Characterization of Activated Carbons Prepared from Almond Shells and Their Hydrogen Storage Properties&lt;/title&gt;&lt;secondary-title&gt;Energy &amp;amp; Fuels&lt;/secondary-title&gt;&lt;/titles&gt;&lt;periodical&gt;&lt;full-title&gt;Energy &amp;amp; Fuels&lt;/full-title&gt;&lt;/periodical&gt;&lt;pages&gt;10227-10240&lt;/pages&gt;&lt;volume&gt;35&lt;/volume&gt;&lt;number&gt;12&lt;/number&gt;&lt;section&gt;10227&lt;/section&gt;&lt;dates&gt;&lt;year&gt;2021&lt;/year&gt;&lt;/dates&gt;&lt;isbn&gt;0887-0624&amp;#xD;1520-5029&lt;/isbn&gt;&lt;urls&gt;&lt;/urls&gt;&lt;electronic-resource-num&gt;10.1021/acs.energyfuels.1c00795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12</w:t>
      </w:r>
      <w:r>
        <w:fldChar w:fldCharType="end"/>
      </w:r>
    </w:p>
    <w:p w14:paraId="2B001347" w14:textId="155AEC02" w:rsidR="00FC16BB" w:rsidRDefault="00FC16BB" w:rsidP="00FC16BB">
      <w:r>
        <w:t xml:space="preserve">66. </w:t>
      </w:r>
      <w:r>
        <w:fldChar w:fldCharType="begin"/>
      </w:r>
      <w:r>
        <w:instrText xml:space="preserve"> ADDIN EN.CITE &lt;EndNote&gt;&lt;Cite&gt;&lt;Author&gt;Mishra&lt;/Author&gt;&lt;Year&gt;2021&lt;/Year&gt;&lt;RecNum&gt;37579&lt;/RecNum&gt;&lt;DisplayText&gt;&lt;style face="superscript"&gt;413&lt;/style&gt;&lt;/DisplayText&gt;&lt;record&gt;&lt;rec-number&gt;37579&lt;/rec-number&gt;&lt;foreign-keys&gt;&lt;key app="EN" db-id="r5ret2dtz5zsdced22nvf9tg0rrv0trsv2w9" timestamp="1633461440"&gt;37579&lt;/key&gt;&lt;/foreign-keys&gt;&lt;ref-type name="Journal Article"&gt;17&lt;/ref-type&gt;&lt;contributors&gt;&lt;authors&gt;&lt;author&gt;Mishra, Ranjit&lt;/author&gt;&lt;author&gt;Prasad, Pushp Raj&lt;/author&gt;&lt;author&gt;Panda, Prajnashree&lt;/author&gt;&lt;author&gt;Barman, Sudip&lt;/author&gt;&lt;/authors&gt;&lt;/contributors&gt;&lt;titles&gt;&lt;title&gt;Highly Porous Activated N-Doped Carbon as an Ideal Electrode Material for Capacitive Energy Storage and Physisorption of H2, CO2, and CH4&lt;/title&gt;&lt;secondary-title&gt;Energy &amp;amp; Fuels&lt;/secondary-title&gt;&lt;/titles&gt;&lt;periodical&gt;&lt;full-title&gt;Energy &amp;amp; Fuels&lt;/full-title&gt;&lt;/periodical&gt;&lt;pages&gt;14177-14187&lt;/pages&gt;&lt;volume&gt;35&lt;/volume&gt;&lt;number&gt;17&lt;/number&gt;&lt;section&gt;14177&lt;/section&gt;&lt;dates&gt;&lt;year&gt;2021&lt;/year&gt;&lt;/dates&gt;&lt;isbn&gt;0887-0624&amp;#xD;1520-5029&lt;/isbn&gt;&lt;urls&gt;&lt;/urls&gt;&lt;electronic-resource-num&gt;10.1021/acs.energyfuels.1c02051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13</w:t>
      </w:r>
      <w:r>
        <w:fldChar w:fldCharType="end"/>
      </w:r>
    </w:p>
    <w:p w14:paraId="3CF05F50" w14:textId="05B89F37" w:rsidR="00FC16BB" w:rsidRDefault="00FC16BB" w:rsidP="00FC16BB">
      <w:r>
        <w:t xml:space="preserve">67. </w:t>
      </w:r>
      <w:r>
        <w:fldChar w:fldCharType="begin"/>
      </w:r>
      <w:r>
        <w:instrText xml:space="preserve"> ADDIN EN.CITE &lt;EndNote&gt;&lt;Cite&gt;&lt;Author&gt;Wei&lt;/Author&gt;&lt;Year&gt;2020&lt;/Year&gt;&lt;RecNum&gt;37612&lt;/RecNum&gt;&lt;DisplayText&gt;&lt;style face="superscript"&gt;414&lt;/style&gt;&lt;/DisplayText&gt;&lt;record&gt;&lt;rec-number&gt;37612&lt;/rec-number&gt;&lt;foreign-keys&gt;&lt;key app="EN" db-id="r5ret2dtz5zsdced22nvf9tg0rrv0trsv2w9" timestamp="1633461564"&gt;37612&lt;/key&gt;&lt;/foreign-keys&gt;&lt;ref-type name="Journal Article"&gt;17&lt;/ref-type&gt;&lt;contributors&gt;&lt;authors&gt;&lt;author&gt;Wei, Jun&lt;/author&gt;&lt;author&gt;Zhao, Jianbo&lt;/author&gt;&lt;author&gt;Cai, Di&lt;/author&gt;&lt;author&gt;Ren, Wenqiang&lt;/author&gt;&lt;author&gt;Cao, Hui&lt;/author&gt;&lt;author&gt;Tan, Tianwei&lt;/author&gt;&lt;/authors&gt;&lt;/contributors&gt;&lt;titles&gt;&lt;title&gt;Synthesis of micro/meso porous carbon for ultrahigh hydrogen adsorption using cross-linked polyaspartic acid&lt;/title&gt;&lt;secondary-title&gt;Frontiers of Chemical Science and Engineering&lt;/secondary-title&gt;&lt;/titles&gt;&lt;periodical&gt;&lt;full-title&gt;Frontiers of Chemical Science and Engineering&lt;/full-title&gt;&lt;/periodical&gt;&lt;pages&gt;857-867&lt;/pages&gt;&lt;volume&gt;14&lt;/volume&gt;&lt;number&gt;5&lt;/number&gt;&lt;section&gt;857&lt;/section&gt;&lt;dates&gt;&lt;year&gt;2020&lt;/year&gt;&lt;/dates&gt;&lt;isbn&gt;2095-0179&amp;#xD;2095-0187&lt;/isbn&gt;&lt;urls&gt;&lt;/urls&gt;&lt;electronic-resource-num&gt;10.1007/s11705-019-1880-6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14</w:t>
      </w:r>
      <w:r>
        <w:fldChar w:fldCharType="end"/>
      </w:r>
    </w:p>
    <w:p w14:paraId="6C8555B4" w14:textId="0F47E441" w:rsidR="00FC16BB" w:rsidRDefault="00FC16BB" w:rsidP="00FC16BB">
      <w:r>
        <w:t xml:space="preserve">68. </w:t>
      </w:r>
      <w:r>
        <w:fldChar w:fldCharType="begin"/>
      </w:r>
      <w:r>
        <w:instrText xml:space="preserve"> ADDIN EN.CITE &lt;EndNote&gt;&lt;Cite&gt;&lt;Author&gt;Ariharan&lt;/Author&gt;&lt;Year&gt;2018&lt;/Year&gt;&lt;RecNum&gt;37550&lt;/RecNum&gt;&lt;DisplayText&gt;&lt;style face="superscript"&gt;415&lt;/style&gt;&lt;/DisplayText&gt;&lt;record&gt;&lt;rec-number&gt;37550&lt;/rec-number&gt;&lt;foreign-keys&gt;&lt;key app="EN" db-id="r5ret2dtz5zsdced22nvf9tg0rrv0trsv2w9" timestamp="1633461330"&gt;37550&lt;/key&gt;&lt;/foreign-keys&gt;&lt;ref-type name="Journal Article"&gt;17&lt;/ref-type&gt;&lt;contributors&gt;&lt;authors&gt;&lt;author&gt;Ariharan, Arjunan&lt;/author&gt;&lt;author&gt;Viswanathan, Balasubramanian&lt;/author&gt;&lt;author&gt;Nandhakumar, Vaiyapuri&lt;/author&gt;&lt;/authors&gt;&lt;/contributors&gt;&lt;titles&gt;&lt;title&gt;Nitrogen-incorporated carbon nanotube derived from polystyrene and polypyrrole as hydrogen storage material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5077-5088&lt;/pages&gt;&lt;volume&gt;43&lt;/volume&gt;&lt;number&gt;10&lt;/number&gt;&lt;section&gt;5077&lt;/section&gt;&lt;dates&gt;&lt;year&gt;2018&lt;/year&gt;&lt;/dates&gt;&lt;isbn&gt;03603199&lt;/isbn&gt;&lt;urls&gt;&lt;/urls&gt;&lt;electronic-resource-num&gt;10.1016/j.ijhydene.2018.01.110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15</w:t>
      </w:r>
      <w:r>
        <w:fldChar w:fldCharType="end"/>
      </w:r>
    </w:p>
    <w:p w14:paraId="5235CBD5" w14:textId="7880C49C" w:rsidR="00FC16BB" w:rsidRDefault="00FC16BB" w:rsidP="00FC16BB">
      <w:r>
        <w:t xml:space="preserve">69. </w:t>
      </w:r>
      <w:r>
        <w:fldChar w:fldCharType="begin"/>
      </w:r>
      <w:r>
        <w:instrText xml:space="preserve"> ADDIN EN.CITE &lt;EndNote&gt;&lt;Cite&gt;&lt;Author&gt;Armandi&lt;/Author&gt;&lt;Year&gt;2011&lt;/Year&gt;&lt;RecNum&gt;37541&lt;/RecNum&gt;&lt;DisplayText&gt;&lt;style face="superscript"&gt;416&lt;/style&gt;&lt;/DisplayText&gt;&lt;record&gt;&lt;rec-number&gt;37541&lt;/rec-number&gt;&lt;foreign-keys&gt;&lt;key app="EN" db-id="r5ret2dtz5zsdced22nvf9tg0rrv0trsv2w9" timestamp="1633461292"&gt;37541&lt;/key&gt;&lt;/foreign-keys&gt;&lt;ref-type name="Journal Article"&gt;17&lt;/ref-type&gt;&lt;contributors&gt;&lt;authors&gt;&lt;author&gt;Armandi, M.&lt;/author&gt;&lt;author&gt;Bonelli, B.&lt;/author&gt;&lt;author&gt;Cho, K.&lt;/author&gt;&lt;author&gt;Ryoo, R.&lt;/author&gt;&lt;author&gt;Garrone, E.&lt;/author&gt;&lt;/authors&gt;&lt;/contributors&gt;&lt;titles&gt;&lt;title&gt;Study of hydrogen physisorption on nanoporous carbon materials of different origin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7937-7943&lt;/pages&gt;&lt;volume&gt;36&lt;/volume&gt;&lt;number&gt;13&lt;/number&gt;&lt;section&gt;7937&lt;/section&gt;&lt;dates&gt;&lt;year&gt;2011&lt;/year&gt;&lt;/dates&gt;&lt;isbn&gt;03603199&lt;/isbn&gt;&lt;urls&gt;&lt;/urls&gt;&lt;electronic-resource-num&gt;10.1016/j.ijhydene.2011.01.049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16</w:t>
      </w:r>
      <w:r>
        <w:fldChar w:fldCharType="end"/>
      </w:r>
    </w:p>
    <w:p w14:paraId="74D98484" w14:textId="7B35E2DB" w:rsidR="00FC16BB" w:rsidRDefault="00FC16BB" w:rsidP="00FC16BB">
      <w:r>
        <w:t xml:space="preserve">70. </w:t>
      </w:r>
      <w:r>
        <w:fldChar w:fldCharType="begin"/>
      </w:r>
      <w:r>
        <w:instrText xml:space="preserve"> ADDIN EN.CITE &lt;EndNote&gt;&lt;Cite&gt;&lt;Author&gt;Hu&lt;/Author&gt;&lt;Year&gt;2021&lt;/Year&gt;&lt;RecNum&gt;37554&lt;/RecNum&gt;&lt;DisplayText&gt;&lt;style face="superscript"&gt;417&lt;/style&gt;&lt;/DisplayText&gt;&lt;record&gt;&lt;rec-number&gt;37554&lt;/rec-number&gt;&lt;foreign-keys&gt;&lt;key app="EN" db-id="r5ret2dtz5zsdced22nvf9tg0rrv0trsv2w9" timestamp="1633461346"&gt;37554&lt;/key&gt;&lt;/foreign-keys&gt;&lt;ref-type name="Journal Article"&gt;17&lt;/ref-type&gt;&lt;contributors&gt;&lt;authors&gt;&lt;author&gt;Hu, Wenqiang&lt;/author&gt;&lt;author&gt;Li, Yao&lt;/author&gt;&lt;author&gt;Zheng, Mingtao&lt;/author&gt;&lt;author&gt;Xiao, Yong&lt;/author&gt;&lt;author&gt;Dong, Hanwu&lt;/author&gt;&lt;author&gt;Liang, Yeru&lt;/author&gt;&lt;author&gt;Hu, Hang&lt;/author&gt;&lt;author&gt;Liu, Yingliang&lt;/author&gt;&lt;/authors&gt;&lt;/contributors&gt;&lt;titles&gt;&lt;title&gt;Degradation of biomass components to prepare porous carbon for exceptional hydrogen storage capacity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5418-5426&lt;/pages&gt;&lt;volume&gt;46&lt;/volume&gt;&lt;number&gt;7&lt;/number&gt;&lt;section&gt;5418&lt;/section&gt;&lt;dates&gt;&lt;year&gt;2021&lt;/year&gt;&lt;/dates&gt;&lt;isbn&gt;03603199&lt;/isbn&gt;&lt;urls&gt;&lt;/urls&gt;&lt;electronic-resource-num&gt;10.1016/j.ijhydene.2020.11.015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17</w:t>
      </w:r>
      <w:r>
        <w:fldChar w:fldCharType="end"/>
      </w:r>
    </w:p>
    <w:p w14:paraId="57BDA97F" w14:textId="6BA351FD" w:rsidR="00FC16BB" w:rsidRDefault="00FC16BB" w:rsidP="00FC16BB">
      <w:r>
        <w:t xml:space="preserve">71. </w:t>
      </w:r>
      <w:r>
        <w:fldChar w:fldCharType="begin"/>
      </w:r>
      <w:r>
        <w:instrText xml:space="preserve"> ADDIN EN.CITE &lt;EndNote&gt;&lt;Cite&gt;&lt;Author&gt;Li&lt;/Author&gt;&lt;Year&gt;2017&lt;/Year&gt;&lt;RecNum&gt;37548&lt;/RecNum&gt;&lt;DisplayText&gt;&lt;style face="superscript"&gt;418&lt;/style&gt;&lt;/DisplayText&gt;&lt;record&gt;&lt;rec-number&gt;37548&lt;/rec-number&gt;&lt;foreign-keys&gt;&lt;key app="EN" db-id="r5ret2dtz5zsdced22nvf9tg0rrv0trsv2w9" timestamp="1633461323"&gt;37548&lt;/key&gt;&lt;/foreign-keys&gt;&lt;ref-type name="Journal Article"&gt;17&lt;/ref-type&gt;&lt;contributors&gt;&lt;authors&gt;&lt;author&gt;Li, Kunquan&lt;/author&gt;&lt;author&gt;Tao, Shiyun&lt;/author&gt;&lt;author&gt;Li, Jun&lt;/author&gt;&lt;author&gt;Wang, Xiaohua&lt;/author&gt;&lt;/authors&gt;&lt;/contributors&gt;&lt;titles&gt;&lt;title&gt;Controllable Fe introduction into ordered mesoporous carbon with interconnected small pores for investigating Fe doping effect on hydrogen adsorption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4733-4740&lt;/pages&gt;&lt;volume&gt;42&lt;/volume&gt;&lt;number&gt;8&lt;/number&gt;&lt;section&gt;4733&lt;/section&gt;&lt;dates&gt;&lt;year&gt;2017&lt;/year&gt;&lt;/dates&gt;&lt;isbn&gt;03603199&lt;/isbn&gt;&lt;urls&gt;&lt;/urls&gt;&lt;electronic-resource-num&gt;10.1016/j.ijhydene.2016.11.080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18</w:t>
      </w:r>
      <w:r>
        <w:fldChar w:fldCharType="end"/>
      </w:r>
    </w:p>
    <w:p w14:paraId="221C5C8F" w14:textId="230BB726" w:rsidR="00FC16BB" w:rsidRDefault="00FC16BB" w:rsidP="00FC16BB">
      <w:r>
        <w:t xml:space="preserve">72.  </w:t>
      </w:r>
      <w:r>
        <w:fldChar w:fldCharType="begin"/>
      </w:r>
      <w:r>
        <w:instrText xml:space="preserve"> ADDIN EN.CITE &lt;EndNote&gt;&lt;Cite&gt;&lt;Author&gt;Pedicini&lt;/Author&gt;&lt;Year&gt;2020&lt;/Year&gt;&lt;RecNum&gt;37552&lt;/RecNum&gt;&lt;DisplayText&gt;&lt;style face="superscript"&gt;419&lt;/style&gt;&lt;/DisplayText&gt;&lt;record&gt;&lt;rec-number&gt;37552&lt;/rec-number&gt;&lt;foreign-keys&gt;&lt;key app="EN" db-id="r5ret2dtz5zsdced22nvf9tg0rrv0trsv2w9" timestamp="1633461339"&gt;37552&lt;/key&gt;&lt;/foreign-keys&gt;&lt;ref-type name="Journal Article"&gt;17&lt;/ref-type&gt;&lt;contributors&gt;&lt;authors&gt;&lt;author&gt;Pedicini, Rolando&lt;/author&gt;&lt;author&gt;Maisano, Susanna&lt;/author&gt;&lt;author&gt;Chiodo, Vitaliano&lt;/author&gt;&lt;author&gt;Conte, Giuseppe&lt;/author&gt;&lt;author&gt;Policicchio, Alfonso&lt;/author&gt;&lt;author&gt;Agostino, Raffaele G.&lt;/author&gt;&lt;/authors&gt;&lt;/contributors&gt;&lt;titles&gt;&lt;title&gt;Posidonia Oceanica and Wood chips activated carbon as interesting materials for hydrogen storage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4038-14047&lt;/pages&gt;&lt;volume&gt;45&lt;/volume&gt;&lt;number&gt;27&lt;/number&gt;&lt;section&gt;14038&lt;/section&gt;&lt;dates&gt;&lt;year&gt;2020&lt;/year&gt;&lt;/dates&gt;&lt;isbn&gt;03603199&lt;/isbn&gt;&lt;urls&gt;&lt;/urls&gt;&lt;electronic-resource-num&gt;10.1016/j.ijhydene.2020.03.130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19</w:t>
      </w:r>
      <w:r>
        <w:fldChar w:fldCharType="end"/>
      </w:r>
    </w:p>
    <w:p w14:paraId="3517913F" w14:textId="2D1C22B4" w:rsidR="00FC16BB" w:rsidRDefault="00FC16BB" w:rsidP="00FC16BB">
      <w:r>
        <w:t xml:space="preserve">73. </w:t>
      </w:r>
      <w:r>
        <w:fldChar w:fldCharType="begin"/>
      </w:r>
      <w:r>
        <w:instrText xml:space="preserve"> ADDIN EN.CITE &lt;EndNote&gt;&lt;Cite&gt;&lt;Author&gt;Suarez-Garcia&lt;/Author&gt;&lt;Year&gt;2009&lt;/Year&gt;&lt;RecNum&gt;37540&lt;/RecNum&gt;&lt;DisplayText&gt;&lt;style face="superscript"&gt;420&lt;/style&gt;&lt;/DisplayText&gt;&lt;record&gt;&lt;rec-number&gt;37540&lt;/rec-number&gt;&lt;foreign-keys&gt;&lt;key app="EN" db-id="r5ret2dtz5zsdced22nvf9tg0rrv0trsv2w9" timestamp="1633461287"&gt;37540&lt;/key&gt;&lt;/foreign-keys&gt;&lt;ref-type name="Journal Article"&gt;17&lt;/ref-type&gt;&lt;contributors&gt;&lt;authors&gt;&lt;author&gt;Suarez-Garcia, F.&lt;/author&gt;&lt;author&gt;Vilaplana-Ortego, E.&lt;/author&gt;&lt;author&gt;Kunowsky, M.&lt;/author&gt;&lt;author&gt;Kimura, M.&lt;/author&gt;&lt;author&gt;Oya, A.&lt;/author&gt;&lt;author&gt;Linares-Solano, A.&lt;/author&gt;&lt;/authors&gt;&lt;/contributors&gt;&lt;titles&gt;&lt;title&gt;Activation of polymer blend carbon nanofibres by alkaline hydroxides and their hydrogen storage performances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9141-9150&lt;/pages&gt;&lt;volume&gt;34&lt;/volume&gt;&lt;number&gt;22&lt;/number&gt;&lt;section&gt;9141&lt;/section&gt;&lt;dates&gt;&lt;year&gt;2009&lt;/year&gt;&lt;/dates&gt;&lt;isbn&gt;03603199&lt;/isbn&gt;&lt;urls&gt;&lt;/urls&gt;&lt;electronic-resource-num&gt;10.1016/j.ijhydene.2009.09.026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20</w:t>
      </w:r>
      <w:r>
        <w:fldChar w:fldCharType="end"/>
      </w:r>
    </w:p>
    <w:p w14:paraId="642BF9AC" w14:textId="59824BEB" w:rsidR="00FC16BB" w:rsidRDefault="00FC16BB" w:rsidP="00FC16BB">
      <w:r>
        <w:t xml:space="preserve">74. </w:t>
      </w:r>
      <w:r>
        <w:fldChar w:fldCharType="begin"/>
      </w:r>
      <w:r>
        <w:instrText xml:space="preserve"> ADDIN EN.CITE &lt;EndNote&gt;&lt;Cite&gt;&lt;Author&gt;Wang&lt;/Author&gt;&lt;Year&gt;2016&lt;/Year&gt;&lt;RecNum&gt;37547&lt;/RecNum&gt;&lt;DisplayText&gt;&lt;style face="superscript"&gt;421&lt;/style&gt;&lt;/DisplayText&gt;&lt;record&gt;&lt;rec-number&gt;37547&lt;/rec-number&gt;&lt;foreign-keys&gt;&lt;key app="EN" db-id="r5ret2dtz5zsdced22nvf9tg0rrv0trsv2w9" timestamp="1633461320"&gt;37547&lt;/key&gt;&lt;/foreign-keys&gt;&lt;ref-type name="Journal Article"&gt;17&lt;/ref-type&gt;&lt;contributors&gt;&lt;authors&gt;&lt;author&gt;Wang, Ziqiang&lt;/author&gt;&lt;author&gt;Sun, Lixian&lt;/author&gt;&lt;author&gt;Xu, Fen&lt;/author&gt;&lt;author&gt;Zhou, Huaiying&lt;/author&gt;&lt;author&gt;Peng, Xiaojun&lt;/author&gt;&lt;author&gt;Sun, Dalin&lt;/author&gt;&lt;author&gt;Wang, Jianchuan&lt;/author&gt;&lt;author&gt;Du, Yong&lt;/author&gt;&lt;/authors&gt;&lt;/contributors&gt;&lt;titles&gt;&lt;title&gt;Nitrogen-doped porous carbons with high performance for hydrogen storage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8489-8497&lt;/pages&gt;&lt;volume&gt;41&lt;/volume&gt;&lt;number&gt;20&lt;/number&gt;&lt;section&gt;8489&lt;/section&gt;&lt;dates&gt;&lt;year&gt;2016&lt;/year&gt;&lt;/dates&gt;&lt;isbn&gt;03603199&lt;/isbn&gt;&lt;urls&gt;&lt;/urls&gt;&lt;electronic-resource-num&gt;10.1016/j.ijhydene.2016.03.023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21</w:t>
      </w:r>
      <w:r>
        <w:fldChar w:fldCharType="end"/>
      </w:r>
    </w:p>
    <w:p w14:paraId="061628E2" w14:textId="0597130D" w:rsidR="00FC16BB" w:rsidRDefault="00FC16BB" w:rsidP="00FC16BB">
      <w:r>
        <w:t xml:space="preserve">75. </w:t>
      </w:r>
      <w:r>
        <w:fldChar w:fldCharType="begin"/>
      </w:r>
      <w:r>
        <w:instrText xml:space="preserve"> ADDIN EN.CITE &lt;EndNote&gt;&lt;Cite&gt;&lt;Author&gt;Wróbel-Iwaniec&lt;/Author&gt;&lt;Year&gt;2015&lt;/Year&gt;&lt;RecNum&gt;37545&lt;/RecNum&gt;&lt;DisplayText&gt;&lt;style face="superscript"&gt;422&lt;/style&gt;&lt;/DisplayText&gt;&lt;record&gt;&lt;rec-number&gt;37545&lt;/rec-number&gt;&lt;foreign-keys&gt;&lt;key app="EN" db-id="r5ret2dtz5zsdced22nvf9tg0rrv0trsv2w9" timestamp="1633461314"&gt;37545&lt;/key&gt;&lt;/foreign-keys&gt;&lt;ref-type name="Journal Article"&gt;17&lt;/ref-type&gt;&lt;contributors&gt;&lt;authors&gt;&lt;author&gt;Wróbel-Iwaniec, Iwona&lt;/author&gt;&lt;author&gt;Díez, Noel&lt;/author&gt;&lt;author&gt;Gryglewicz, Grażyna&lt;/author&gt;&lt;/authors&gt;&lt;/contributors&gt;&lt;titles&gt;&lt;title&gt;Chitosan-based highly activated carbons for hydrogen storage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5788-5796&lt;/pages&gt;&lt;volume&gt;40&lt;/volume&gt;&lt;number&gt;17&lt;/number&gt;&lt;section&gt;5788&lt;/section&gt;&lt;dates&gt;&lt;year&gt;2015&lt;/year&gt;&lt;/dates&gt;&lt;isbn&gt;03603199&lt;/isbn&gt;&lt;urls&gt;&lt;/urls&gt;&lt;electronic-resource-num&gt;10.1016/j.ijhydene.2015.03.034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22</w:t>
      </w:r>
      <w:r>
        <w:fldChar w:fldCharType="end"/>
      </w:r>
    </w:p>
    <w:p w14:paraId="1B2B2113" w14:textId="5049673D" w:rsidR="00FC16BB" w:rsidRDefault="00FC16BB" w:rsidP="00FC16BB">
      <w:r>
        <w:t xml:space="preserve">76. </w:t>
      </w:r>
      <w:r>
        <w:fldChar w:fldCharType="begin"/>
      </w:r>
      <w:r>
        <w:instrText xml:space="preserve"> ADDIN EN.CITE &lt;EndNote&gt;&lt;Cite&gt;&lt;Author&gt;Xiao&lt;/Author&gt;&lt;Year&gt;2014&lt;/Year&gt;&lt;RecNum&gt;37544&lt;/RecNum&gt;&lt;DisplayText&gt;&lt;style face="superscript"&gt;423&lt;/style&gt;&lt;/DisplayText&gt;&lt;record&gt;&lt;rec-number&gt;37544&lt;/rec-number&gt;&lt;foreign-keys&gt;&lt;key app="EN" db-id="r5ret2dtz5zsdced22nvf9tg0rrv0trsv2w9" timestamp="1633461310"&gt;37544&lt;/key&gt;&lt;/foreign-keys&gt;&lt;ref-type name="Journal Article"&gt;17&lt;/ref-type&gt;&lt;contributors&gt;&lt;authors&gt;&lt;author&gt;Xiao, Yong&lt;/author&gt;&lt;author&gt;Dong, Hanwu&lt;/author&gt;&lt;author&gt;Long, Chao&lt;/author&gt;&lt;author&gt;Zheng, Mingtao&lt;/author&gt;&lt;author&gt;Lei, Bingfu&lt;/author&gt;&lt;author&gt;Zhang, Haoran&lt;/author&gt;&lt;author&gt;Liu, Yingliang&lt;/author&gt;&lt;/authors&gt;&lt;/contributors&gt;&lt;titles&gt;&lt;title&gt;Melaleuca bark based porous carbons for hydrogen storage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1661-11667&lt;/pages&gt;&lt;volume&gt;39&lt;/volume&gt;&lt;number&gt;22&lt;/number&gt;&lt;section&gt;11661&lt;/section&gt;&lt;dates&gt;&lt;year&gt;2014&lt;/year&gt;&lt;/dates&gt;&lt;isbn&gt;03603199&lt;/isbn&gt;&lt;urls&gt;&lt;/urls&gt;&lt;electronic-resource-num&gt;10.1016/j.ijhydene.2014.05.134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23</w:t>
      </w:r>
      <w:r>
        <w:fldChar w:fldCharType="end"/>
      </w:r>
    </w:p>
    <w:p w14:paraId="60A08781" w14:textId="2DE2AAB3" w:rsidR="00FC16BB" w:rsidRDefault="00FC16BB" w:rsidP="00FC16BB">
      <w:r>
        <w:t xml:space="preserve">77. </w:t>
      </w:r>
      <w:r>
        <w:fldChar w:fldCharType="begin"/>
      </w:r>
      <w:r>
        <w:instrText xml:space="preserve"> ADDIN EN.CITE &lt;EndNote&gt;&lt;Cite&gt;&lt;Author&gt;Zhao&lt;/Author&gt;&lt;Year&gt;2013&lt;/Year&gt;&lt;RecNum&gt;37542&lt;/RecNum&gt;&lt;DisplayText&gt;&lt;style face="superscript"&gt;424&lt;/style&gt;&lt;/DisplayText&gt;&lt;record&gt;&lt;rec-number&gt;37542&lt;/rec-number&gt;&lt;foreign-keys&gt;&lt;key app="EN" db-id="r5ret2dtz5zsdced22nvf9tg0rrv0trsv2w9" timestamp="1633461304"&gt;37542&lt;/key&gt;&lt;/foreign-keys&gt;&lt;ref-type name="Journal Article"&gt;17&lt;/ref-type&gt;&lt;contributors&gt;&lt;authors&gt;&lt;author&gt;Zhao, W.&lt;/author&gt;&lt;author&gt;Fierro, V.&lt;/author&gt;&lt;author&gt;Fernández-Huerta, N.&lt;/author&gt;&lt;author&gt;Izquierdo, M. T.&lt;/author&gt;&lt;author&gt;Celzard, A.&lt;/author&gt;&lt;/authors&gt;&lt;/contributors&gt;&lt;titles&gt;&lt;title&gt;Hydrogen uptake of high surface area-activated carbons doped with nitrogen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0453-10460&lt;/pages&gt;&lt;volume&gt;38&lt;/volume&gt;&lt;number&gt;25&lt;/number&gt;&lt;section&gt;10453&lt;/section&gt;&lt;dates&gt;&lt;year&gt;2013&lt;/year&gt;&lt;/dates&gt;&lt;isbn&gt;03603199&lt;/isbn&gt;&lt;urls&gt;&lt;/urls&gt;&lt;electronic-resource-num&gt;10.1016/j.ijhydene.2013.06.048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24</w:t>
      </w:r>
      <w:r>
        <w:fldChar w:fldCharType="end"/>
      </w:r>
    </w:p>
    <w:p w14:paraId="097B4326" w14:textId="1387E657" w:rsidR="00FC16BB" w:rsidRDefault="00FC16BB" w:rsidP="00FC16BB">
      <w:r>
        <w:t xml:space="preserve">78. </w:t>
      </w:r>
      <w:r>
        <w:fldChar w:fldCharType="begin"/>
      </w:r>
      <w:r>
        <w:instrText xml:space="preserve"> ADDIN EN.CITE &lt;EndNote&gt;&lt;Cite&gt;&lt;Author&gt;W&lt;/Author&gt;&lt;Year&gt;2018&lt;/Year&gt;&lt;RecNum&gt;37613&lt;/RecNum&gt;&lt;DisplayText&gt;&lt;style face="superscript"&gt;425&lt;/style&gt;&lt;/DisplayText&gt;&lt;record&gt;&lt;rec-number&gt;37613&lt;/rec-number&gt;&lt;foreign-keys&gt;&lt;key app="EN" db-id="r5ret2dtz5zsdced22nvf9tg0rrv0trsv2w9" timestamp="1633461566"&gt;37613&lt;/key&gt;&lt;/foreign-keys&gt;&lt;ref-type name="Journal Article"&gt;17&lt;/ref-type&gt;&lt;contributors&gt;&lt;authors&gt;&lt;author&gt;W, Zhao&lt;/author&gt;&lt;author&gt;L, Luo&lt;/author&gt;&lt;author&gt;T, Chen&lt;/author&gt;&lt;author&gt;Z, Li&lt;/author&gt;&lt;author&gt;Z, Zhang&lt;/author&gt;&lt;author&gt;M, Fan&lt;/author&gt;&lt;/authors&gt;&lt;/contributors&gt;&lt;titles&gt;&lt;title&gt;Activated carbons from oil palm shell for hydrogen storage&lt;/title&gt;&lt;secondary-title&gt;IOP Conference Series: Materials Science and Engineering&lt;/secondary-title&gt;&lt;/titles&gt;&lt;periodical&gt;&lt;full-title&gt;IOP Conference Series: Materials Science and Engineering&lt;/full-title&gt;&lt;/periodical&gt;&lt;dates&gt;&lt;year&gt;2018&lt;/year&gt;&lt;/dates&gt;&lt;urls&gt;&lt;/urls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25</w:t>
      </w:r>
      <w:r>
        <w:fldChar w:fldCharType="end"/>
      </w:r>
    </w:p>
    <w:p w14:paraId="58CBAFC4" w14:textId="20ECB433" w:rsidR="00FC16BB" w:rsidRDefault="00FC16BB" w:rsidP="00FC16BB">
      <w:r>
        <w:t xml:space="preserve">79. </w:t>
      </w:r>
      <w:r>
        <w:fldChar w:fldCharType="begin"/>
      </w:r>
      <w:r>
        <w:instrText xml:space="preserve"> ADDIN EN.CITE &lt;EndNote&gt;&lt;Cite&gt;&lt;Author&gt;Lee&lt;/Author&gt;&lt;Year&gt;2012&lt;/Year&gt;&lt;RecNum&gt;37535&lt;/RecNum&gt;&lt;DisplayText&gt;&lt;style face="superscript"&gt;426&lt;/style&gt;&lt;/DisplayText&gt;&lt;record&gt;&lt;rec-number&gt;37535&lt;/rec-number&gt;&lt;foreign-keys&gt;&lt;key app="EN" db-id="r5ret2dtz5zsdced22nvf9tg0rrv0trsv2w9" timestamp="1633461270"&gt;37535&lt;/key&gt;&lt;/foreign-keys&gt;&lt;ref-type name="Journal Article"&gt;17&lt;/ref-type&gt;&lt;contributors&gt;&lt;authors&gt;&lt;author&gt;Lee, S. Y.&lt;/author&gt;&lt;author&gt;Park, S. J.&lt;/author&gt;&lt;/authors&gt;&lt;/contributors&gt;&lt;auth-address&gt;Korea CCS R&amp;amp;D Center, Korea Institute of Energy Research, Yuseoung-gu, Daejeon, South Korea.&lt;/auth-address&gt;&lt;titles&gt;&lt;title&gt;Synthesis of zeolite-casted microporous carbons and their hydrogen storage capacity&lt;/title&gt;&lt;secondary-title&gt;J Colloid Interface Sci&lt;/secondary-title&gt;&lt;/titles&gt;&lt;periodical&gt;&lt;full-title&gt;Journal of Colloid and Interface Science&lt;/full-title&gt;&lt;abbr-1&gt;J. Colloid Interface Sci.&lt;/abbr-1&gt;&lt;abbr-2&gt;J Colloid Interface Sci&lt;/abbr-2&gt;&lt;/periodical&gt;&lt;pages&gt;116-20&lt;/pages&gt;&lt;volume&gt;384&lt;/volume&gt;&lt;number&gt;1&lt;/number&gt;&lt;edition&gt;2012/07/20&lt;/edition&gt;&lt;dates&gt;&lt;year&gt;2012&lt;/year&gt;&lt;pub-dates&gt;&lt;date&gt;Oct 15&lt;/date&gt;&lt;/pub-dates&gt;&lt;/dates&gt;&lt;isbn&gt;1095-7103 (Electronic)&amp;#xD;0021-9797 (Linking)&lt;/isbn&gt;&lt;accession-num&gt;22809550&lt;/accession-num&gt;&lt;urls&gt;&lt;related-urls&gt;&lt;url&gt;https://www.ncbi.nlm.nih.gov/pubmed/22809550&lt;/url&gt;&lt;/related-urls&gt;&lt;/urls&gt;&lt;electronic-resource-num&gt;10.1016/j.jcis.2012.06.058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26</w:t>
      </w:r>
      <w:r>
        <w:fldChar w:fldCharType="end"/>
      </w:r>
    </w:p>
    <w:p w14:paraId="1922DD6E" w14:textId="5FA123E4" w:rsidR="00FC16BB" w:rsidRDefault="00FC16BB" w:rsidP="00FC16BB">
      <w:r>
        <w:t xml:space="preserve">80. </w:t>
      </w:r>
      <w:r>
        <w:fldChar w:fldCharType="begin"/>
      </w:r>
      <w:r>
        <w:instrText xml:space="preserve"> ADDIN EN.CITE &lt;EndNote&gt;&lt;Cite&gt;&lt;Author&gt;Wang&lt;/Author&gt;&lt;Year&gt;2009&lt;/Year&gt;&lt;RecNum&gt;37603&lt;/RecNum&gt;&lt;DisplayText&gt;&lt;style face="superscript"&gt;427&lt;/style&gt;&lt;/DisplayText&gt;&lt;record&gt;&lt;rec-number&gt;37603&lt;/rec-number&gt;&lt;foreign-keys&gt;&lt;key app="EN" db-id="r5ret2dtz5zsdced22nvf9tg0rrv0trsv2w9" timestamp="1633461536"&gt;37603&lt;/key&gt;&lt;/foreign-keys&gt;&lt;ref-type name="Journal Article"&gt;17&lt;/ref-type&gt;&lt;contributors&gt;&lt;authors&gt;&lt;author&gt;Huanlei Wang&lt;/author&gt;&lt;author&gt;Qiuming Gao&lt;/author&gt;&lt;author&gt;Juan Hu&lt;/author&gt;&lt;/authors&gt;&lt;/contributors&gt;&lt;titles&gt;&lt;title&gt;High Hydrogen Storage Capacity of Porous Carbons Prepared by Using Activated Carbon&lt;/title&gt;&lt;secondary-title&gt;J. Am. Chem. Soc.&lt;/secondary-title&gt;&lt;/titles&gt;&lt;periodical&gt;&lt;full-title&gt;Journal of the American Chemical Society&lt;/full-title&gt;&lt;abbr-1&gt;J. Am. Chem. Soc.&lt;/abbr-1&gt;&lt;abbr-2&gt;J Am Chem Soc&lt;/abbr-2&gt;&lt;/periodical&gt;&lt;dates&gt;&lt;year&gt;2009&lt;/year&gt;&lt;/dates&gt;&lt;urls&gt;&lt;/urls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27</w:t>
      </w:r>
      <w:r>
        <w:fldChar w:fldCharType="end"/>
      </w:r>
    </w:p>
    <w:p w14:paraId="699575AA" w14:textId="6536A160" w:rsidR="00FC16BB" w:rsidRDefault="00FC16BB" w:rsidP="00FC16BB">
      <w:r>
        <w:t xml:space="preserve">81. </w:t>
      </w:r>
      <w:r>
        <w:fldChar w:fldCharType="begin"/>
      </w:r>
      <w:r>
        <w:instrText xml:space="preserve"> ADDIN EN.CITE &lt;EndNote&gt;&lt;Cite&gt;&lt;Author&gt;Almasoudi&lt;/Author&gt;&lt;Year&gt;2012&lt;/Year&gt;&lt;RecNum&gt;37586&lt;/RecNum&gt;&lt;DisplayText&gt;&lt;style face="superscript"&gt;428&lt;/style&gt;&lt;/DisplayText&gt;&lt;record&gt;&lt;rec-number&gt;37586&lt;/rec-number&gt;&lt;foreign-keys&gt;&lt;key app="EN" db-id="r5ret2dtz5zsdced22nvf9tg0rrv0trsv2w9" timestamp="1633461475"&gt;37586&lt;/key&gt;&lt;/foreign-keys&gt;&lt;ref-type name="Journal Article"&gt;17&lt;/ref-type&gt;&lt;contributors&gt;&lt;authors&gt;&lt;author&gt;Almasoudi, A.&lt;/author&gt;&lt;author&gt;Mokaya, R.&lt;/author&gt;&lt;/authors&gt;&lt;/contributors&gt;&lt;titles&gt;&lt;title&gt;Preparation and hydrogen storage capacity of templated and activated carbons nanocast from commercially available zeolitic imidazolate framework&lt;/title&gt;&lt;secondary-title&gt;J. Mater. Chem.&lt;/secondary-title&gt;&lt;/titles&gt;&lt;periodical&gt;&lt;full-title&gt;Journal of Materials Chemistry&lt;/full-title&gt;&lt;abbr-1&gt;J. Mater. Chem.&lt;/abbr-1&gt;&lt;abbr-2&gt;J Mater Chem&lt;/abbr-2&gt;&lt;/periodical&gt;&lt;pages&gt;146-152&lt;/pages&gt;&lt;volume&gt;22&lt;/volume&gt;&lt;number&gt;1&lt;/number&gt;&lt;section&gt;146&lt;/section&gt;&lt;dates&gt;&lt;year&gt;2012&lt;/year&gt;&lt;/dates&gt;&lt;isbn&gt;0959-9428&amp;#xD;1364-5501&lt;/isbn&gt;&lt;urls&gt;&lt;/urls&gt;&lt;electronic-resource-num&gt;10.1039/c1jm13314d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28</w:t>
      </w:r>
      <w:r>
        <w:fldChar w:fldCharType="end"/>
      </w:r>
    </w:p>
    <w:p w14:paraId="25CFD725" w14:textId="4F845C7B" w:rsidR="00FC16BB" w:rsidRDefault="00FC16BB" w:rsidP="00FC16BB">
      <w:r>
        <w:t xml:space="preserve">82. </w:t>
      </w:r>
      <w:r>
        <w:fldChar w:fldCharType="begin"/>
      </w:r>
      <w:r>
        <w:instrText xml:space="preserve"> ADDIN EN.CITE &lt;EndNote&gt;&lt;Cite&gt;&lt;Author&gt;Yang&lt;/Author&gt;&lt;Year&gt;2006&lt;/Year&gt;&lt;RecNum&gt;37604&lt;/RecNum&gt;&lt;DisplayText&gt;&lt;style face="superscript"&gt;429&lt;/style&gt;&lt;/DisplayText&gt;&lt;record&gt;&lt;rec-number&gt;37604&lt;/rec-number&gt;&lt;foreign-keys&gt;&lt;key app="EN" db-id="r5ret2dtz5zsdced22nvf9tg0rrv0trsv2w9" timestamp="1633461537"&gt;37604&lt;/key&gt;&lt;/foreign-keys&gt;&lt;ref-type name="Journal Article"&gt;17&lt;/ref-type&gt;&lt;contributors&gt;&lt;authors&gt;&lt;author&gt;Zhuxian Yang&lt;/author&gt;&lt;author&gt;Yongde Xia&lt;/author&gt;&lt;author&gt;Xuezhong Sun&lt;/author&gt;&lt;author&gt;Robert Mokaya&lt;/author&gt;&lt;/authors&gt;&lt;/contributors&gt;&lt;titles&gt;&lt;title&gt;Preparation and Hydrogen Storage Properties of Zeolite-Templated Carbon Materials Nanocast via Chemical Vapor Deposition: Effect of the Zeolite Template and Nitrogen Doping&lt;/title&gt;&lt;secondary-title&gt;J. Phys. Chem. B &lt;/secondary-title&gt;&lt;/titles&gt;&lt;dates&gt;&lt;year&gt;2006&lt;/year&gt;&lt;/dates&gt;&lt;urls&gt;&lt;/urls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29</w:t>
      </w:r>
      <w:r>
        <w:fldChar w:fldCharType="end"/>
      </w:r>
    </w:p>
    <w:p w14:paraId="317D7EDC" w14:textId="56D3375C" w:rsidR="00FC16BB" w:rsidRDefault="00FC16BB" w:rsidP="00FC16BB">
      <w:r>
        <w:t xml:space="preserve">83. </w:t>
      </w:r>
      <w:r>
        <w:fldChar w:fldCharType="begin"/>
      </w:r>
      <w:r>
        <w:instrText xml:space="preserve"> ADDIN EN.CITE &lt;EndNote&gt;&lt;Cite&gt;&lt;Author&gt;Sevilla&lt;/Author&gt;&lt;Year&gt;2010&lt;/Year&gt;&lt;RecNum&gt;37605&lt;/RecNum&gt;&lt;DisplayText&gt;&lt;style face="superscript"&gt;430&lt;/style&gt;&lt;/DisplayText&gt;&lt;record&gt;&lt;rec-number&gt;37605&lt;/rec-number&gt;&lt;foreign-keys&gt;&lt;key app="EN" db-id="r5ret2dtz5zsdced22nvf9tg0rrv0trsv2w9" timestamp="1633461538"&gt;37605&lt;/key&gt;&lt;/foreign-keys&gt;&lt;ref-type name="Journal Article"&gt;17&lt;/ref-type&gt;&lt;contributors&gt;&lt;authors&gt;&lt;author&gt;Marta Sevilla&lt;/author&gt;&lt;author&gt;Nurul Alam&lt;/author&gt;&lt;author&gt;Robert Mokaya&lt;/author&gt;&lt;/authors&gt;&lt;/contributors&gt;&lt;titles&gt;&lt;title&gt;Enhancement of Hydrogen Storage Capacity of Zeolite-Templated Carbons by Chemical Activation&lt;/title&gt;&lt;secondary-title&gt;J. Phys. Chem. C&lt;/secondary-title&gt;&lt;/titles&gt;&lt;periodical&gt;&lt;full-title&gt;Journal of Physical Chemistry C&lt;/full-title&gt;&lt;abbr-1&gt;J. Phys. Chem. C&lt;/abbr-1&gt;&lt;/periodical&gt;&lt;dates&gt;&lt;year&gt;2010&lt;/year&gt;&lt;/dates&gt;&lt;urls&gt;&lt;/urls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30</w:t>
      </w:r>
      <w:r>
        <w:fldChar w:fldCharType="end"/>
      </w:r>
    </w:p>
    <w:p w14:paraId="36787E49" w14:textId="2C4C0ACD" w:rsidR="00FC16BB" w:rsidRDefault="00FC16BB" w:rsidP="00FC16BB">
      <w:r>
        <w:t xml:space="preserve">84. </w:t>
      </w:r>
      <w:r>
        <w:fldChar w:fldCharType="begin"/>
      </w:r>
      <w:r>
        <w:instrText xml:space="preserve"> ADDIN EN.CITE &lt;EndNote&gt;&lt;Cite&gt;&lt;Author&gt;Bader&lt;/Author&gt;&lt;Year&gt;2016&lt;/Year&gt;&lt;RecNum&gt;37573&lt;/RecNum&gt;&lt;DisplayText&gt;&lt;style face="superscript"&gt;431&lt;/style&gt;&lt;/DisplayText&gt;&lt;record&gt;&lt;rec-number&gt;37573&lt;/rec-number&gt;&lt;foreign-keys&gt;&lt;key app="EN" db-id="r5ret2dtz5zsdced22nvf9tg0rrv0trsv2w9" timestamp="1633461423"&gt;37573&lt;/key&gt;&lt;/foreign-keys&gt;&lt;ref-type name="Journal Article"&gt;17&lt;/ref-type&gt;&lt;contributors&gt;&lt;authors&gt;&lt;author&gt;Bader, Najoua&lt;/author&gt;&lt;author&gt;Ouederni, Abdelmottaleb&lt;/author&gt;&lt;/authors&gt;&lt;/contributors&gt;&lt;titles&gt;&lt;title&gt;Optimization of biomass-based carbon materials for hydrogen storage&lt;/title&gt;&lt;secondary-title&gt;Journal of Energy Storage&lt;/secondary-title&gt;&lt;/titles&gt;&lt;periodical&gt;&lt;full-title&gt;Journal of Energy Storage&lt;/full-title&gt;&lt;/periodical&gt;&lt;pages&gt;77-84&lt;/pages&gt;&lt;volume&gt;5&lt;/volume&gt;&lt;section&gt;77&lt;/section&gt;&lt;dates&gt;&lt;year&gt;2016&lt;/year&gt;&lt;/dates&gt;&lt;isbn&gt;2352152X&lt;/isbn&gt;&lt;urls&gt;&lt;/urls&gt;&lt;electronic-resource-num&gt;10.1016/j.est.2015.12.009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31</w:t>
      </w:r>
      <w:r>
        <w:fldChar w:fldCharType="end"/>
      </w:r>
    </w:p>
    <w:p w14:paraId="4791917B" w14:textId="2B5E9AD7" w:rsidR="00FC16BB" w:rsidRDefault="00FC16BB" w:rsidP="00FC16BB">
      <w:r>
        <w:t xml:space="preserve">85. </w:t>
      </w:r>
      <w:r>
        <w:fldChar w:fldCharType="begin"/>
      </w:r>
      <w:r>
        <w:instrText xml:space="preserve"> ADDIN EN.CITE &lt;EndNote&gt;&lt;Cite&gt;&lt;Author&gt;Choi&lt;/Author&gt;&lt;Year&gt;2015&lt;/Year&gt;&lt;RecNum&gt;37558&lt;/RecNum&gt;&lt;DisplayText&gt;&lt;style face="superscript"&gt;432&lt;/style&gt;&lt;/DisplayText&gt;&lt;record&gt;&lt;rec-number&gt;37558&lt;/rec-number&gt;&lt;foreign-keys&gt;&lt;key app="EN" db-id="r5ret2dtz5zsdced22nvf9tg0rrv0trsv2w9" timestamp="1633461362"&gt;37558&lt;/key&gt;&lt;/foreign-keys&gt;&lt;ref-type name="Journal Article"&gt;17&lt;/ref-type&gt;&lt;contributors&gt;&lt;authors&gt;&lt;author&gt;Choi, Yong-Ki&lt;/author&gt;&lt;author&gt;Park, Soo-Jin&lt;/author&gt;&lt;/authors&gt;&lt;/contributors&gt;&lt;titles&gt;&lt;title&gt;Preparation and characterization of sucrose-based microporous carbons for increasing hydrogen storage&lt;/title&gt;&lt;secondary-title&gt;Journal of Industrial and Engineering Chemistry&lt;/secondary-title&gt;&lt;/titles&gt;&lt;periodical&gt;&lt;full-title&gt;Journal of Industrial and Engineering Chemistry&lt;/full-title&gt;&lt;/periodical&gt;&lt;pages&gt;32-36&lt;/pages&gt;&lt;volume&gt;28&lt;/volume&gt;&lt;section&gt;32&lt;/section&gt;&lt;dates&gt;&lt;year&gt;2015&lt;/year&gt;&lt;/dates&gt;&lt;isbn&gt;1226086X&lt;/isbn&gt;&lt;urls&gt;&lt;/urls&gt;&lt;electronic-resource-num&gt;10.1016/j.jiec.2015.02.012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32</w:t>
      </w:r>
      <w:r>
        <w:fldChar w:fldCharType="end"/>
      </w:r>
    </w:p>
    <w:p w14:paraId="36870928" w14:textId="05BF1998" w:rsidR="00FC16BB" w:rsidRDefault="00FC16BB" w:rsidP="00FC16BB">
      <w:r>
        <w:lastRenderedPageBreak/>
        <w:t xml:space="preserve">86. </w:t>
      </w:r>
      <w:r>
        <w:fldChar w:fldCharType="begin"/>
      </w:r>
      <w:r>
        <w:instrText xml:space="preserve"> ADDIN EN.CITE &lt;EndNote&gt;&lt;Cite&gt;&lt;Author&gt;Heo&lt;/Author&gt;&lt;Year&gt;2015&lt;/Year&gt;&lt;RecNum&gt;37559&lt;/RecNum&gt;&lt;DisplayText&gt;&lt;style face="superscript"&gt;433&lt;/style&gt;&lt;/DisplayText&gt;&lt;record&gt;&lt;rec-number&gt;37559&lt;/rec-number&gt;&lt;foreign-keys&gt;&lt;key app="EN" db-id="r5ret2dtz5zsdced22nvf9tg0rrv0trsv2w9" timestamp="1633461365"&gt;37559&lt;/key&gt;&lt;/foreign-keys&gt;&lt;ref-type name="Journal Article"&gt;17&lt;/ref-type&gt;&lt;contributors&gt;&lt;authors&gt;&lt;author&gt;Heo, Young-Jung&lt;/author&gt;&lt;author&gt;Park, Soo-Jin&lt;/author&gt;&lt;/authors&gt;&lt;/contributors&gt;&lt;titles&gt;&lt;title&gt;Synthesis of activated carbon derived from rice husks for improving hydrogen storage capacity&lt;/title&gt;&lt;secondary-title&gt;Journal of Industrial and Engineering Chemistry&lt;/secondary-title&gt;&lt;/titles&gt;&lt;periodical&gt;&lt;full-title&gt;Journal of Industrial and Engineering Chemistry&lt;/full-title&gt;&lt;/periodical&gt;&lt;pages&gt;330-334&lt;/pages&gt;&lt;volume&gt;31&lt;/volume&gt;&lt;section&gt;330&lt;/section&gt;&lt;dates&gt;&lt;year&gt;2015&lt;/year&gt;&lt;/dates&gt;&lt;isbn&gt;1226086X&lt;/isbn&gt;&lt;urls&gt;&lt;/urls&gt;&lt;electronic-resource-num&gt;10.1016/j.jiec.2015.07.006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33</w:t>
      </w:r>
      <w:r>
        <w:fldChar w:fldCharType="end"/>
      </w:r>
    </w:p>
    <w:p w14:paraId="75770577" w14:textId="58CB17A9" w:rsidR="00FC16BB" w:rsidRDefault="00FC16BB" w:rsidP="00FC16BB">
      <w:r>
        <w:t xml:space="preserve">87. </w:t>
      </w:r>
      <w:r>
        <w:fldChar w:fldCharType="begin"/>
      </w:r>
      <w:r>
        <w:instrText xml:space="preserve"> ADDIN EN.CITE &lt;EndNote&gt;&lt;Cite&gt;&lt;Author&gt;You&lt;/Author&gt;&lt;Year&gt;2017&lt;/Year&gt;&lt;RecNum&gt;37560&lt;/RecNum&gt;&lt;DisplayText&gt;&lt;style face="superscript"&gt;434&lt;/style&gt;&lt;/DisplayText&gt;&lt;record&gt;&lt;rec-number&gt;37560&lt;/rec-number&gt;&lt;foreign-keys&gt;&lt;key app="EN" db-id="r5ret2dtz5zsdced22nvf9tg0rrv0trsv2w9" timestamp="1633461369"&gt;37560&lt;/key&gt;&lt;/foreign-keys&gt;&lt;ref-type name="Journal Article"&gt;17&lt;/ref-type&gt;&lt;contributors&gt;&lt;authors&gt;&lt;author&gt;You, Young-Woo&lt;/author&gt;&lt;author&gt;Moon, Eun-Hee&lt;/author&gt;&lt;author&gt;Heo, Iljeong&lt;/author&gt;&lt;author&gt;Park, Hosik&lt;/author&gt;&lt;author&gt;Hong, Ji-Sook&lt;/author&gt;&lt;author&gt;Suh, Jeong-Kwon&lt;/author&gt;&lt;/authors&gt;&lt;/contributors&gt;&lt;titles&gt;&lt;title&gt;Preparation and characterization of porous carbons from ion-exchange resins with different degree of cross-linking for hydrogen storage&lt;/title&gt;&lt;secondary-title&gt;Journal of Industrial and Engineering Chemistry&lt;/secondary-title&gt;&lt;/titles&gt;&lt;periodical&gt;&lt;full-title&gt;Journal of Industrial and Engineering Chemistry&lt;/full-title&gt;&lt;/periodical&gt;&lt;pages&gt;164-170&lt;/pages&gt;&lt;volume&gt;45&lt;/volume&gt;&lt;section&gt;164&lt;/section&gt;&lt;dates&gt;&lt;year&gt;2017&lt;/year&gt;&lt;/dates&gt;&lt;isbn&gt;1226086X&lt;/isbn&gt;&lt;urls&gt;&lt;/urls&gt;&lt;electronic-resource-num&gt;10.1016/j.jiec.2016.09.019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34</w:t>
      </w:r>
      <w:r>
        <w:fldChar w:fldCharType="end"/>
      </w:r>
    </w:p>
    <w:p w14:paraId="7219A070" w14:textId="1B5F0227" w:rsidR="00FC16BB" w:rsidRDefault="00FC16BB" w:rsidP="00FC16BB">
      <w:r>
        <w:t xml:space="preserve">88. </w:t>
      </w:r>
      <w:r>
        <w:fldChar w:fldCharType="begin"/>
      </w:r>
      <w:r>
        <w:instrText xml:space="preserve"> ADDIN EN.CITE &lt;EndNote&gt;&lt;Cite&gt;&lt;Author&gt;Wang&lt;/Author&gt;&lt;Year&gt;2012&lt;/Year&gt;&lt;RecNum&gt;37587&lt;/RecNum&gt;&lt;DisplayText&gt;&lt;style face="superscript"&gt;435&lt;/style&gt;&lt;/DisplayText&gt;&lt;record&gt;&lt;rec-number&gt;37587&lt;/rec-number&gt;&lt;foreign-keys&gt;&lt;key app="EN" db-id="r5ret2dtz5zsdced22nvf9tg0rrv0trsv2w9" timestamp="1633461478"&gt;37587&lt;/key&gt;&lt;/foreign-keys&gt;&lt;ref-type name="Journal Article"&gt;17&lt;/ref-type&gt;&lt;contributors&gt;&lt;authors&gt;&lt;author&gt;Wang, Jiacheng&lt;/author&gt;&lt;author&gt;Oschatz, Martin&lt;/author&gt;&lt;author&gt;Biemelt, Tim&lt;/author&gt;&lt;author&gt;Borchardt, Lars&lt;/author&gt;&lt;author&gt;Senkovska, Irena&lt;/author&gt;&lt;author&gt;Lohe, Martin R.&lt;/author&gt;&lt;author&gt;Kaskel, Stefan&lt;/author&gt;&lt;/authors&gt;&lt;/contributors&gt;&lt;titles&gt;&lt;title&gt;Synthesis, characterization, and hydrogen storage capacities of hierarchical porous carbide derived carbon monolith&lt;/title&gt;&lt;secondary-title&gt;Journal of Materials Chemistry&lt;/secondary-title&gt;&lt;/titles&gt;&lt;volume&gt;22&lt;/volume&gt;&lt;number&gt;45&lt;/number&gt;&lt;section&gt;23893&lt;/section&gt;&lt;dates&gt;&lt;year&gt;2012&lt;/year&gt;&lt;/dates&gt;&lt;isbn&gt;0959-9428&amp;#xD;1364-5501&lt;/isbn&gt;&lt;urls&gt;&lt;/urls&gt;&lt;electronic-resource-num&gt;10.1039/c2jm34472f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35</w:t>
      </w:r>
      <w:r>
        <w:fldChar w:fldCharType="end"/>
      </w:r>
    </w:p>
    <w:p w14:paraId="5C2CCC6A" w14:textId="730121E7" w:rsidR="00FC16BB" w:rsidRDefault="00FC16BB" w:rsidP="00FC16BB">
      <w:r>
        <w:t xml:space="preserve">89. </w:t>
      </w:r>
      <w:r>
        <w:fldChar w:fldCharType="begin"/>
      </w:r>
      <w:r>
        <w:instrText xml:space="preserve"> ADDIN EN.CITE &lt;EndNote&gt;&lt;Cite&gt;&lt;Author&gt;Almasoudi&lt;/Author&gt;&lt;Year&gt;2014&lt;/Year&gt;&lt;RecNum&gt;37589&lt;/RecNum&gt;&lt;DisplayText&gt;&lt;style face="superscript"&gt;436&lt;/style&gt;&lt;/DisplayText&gt;&lt;record&gt;&lt;rec-number&gt;37589&lt;/rec-number&gt;&lt;foreign-keys&gt;&lt;key app="EN" db-id="r5ret2dtz5zsdced22nvf9tg0rrv0trsv2w9" timestamp="1633461486"&gt;37589&lt;/key&gt;&lt;/foreign-keys&gt;&lt;ref-type name="Journal Article"&gt;17&lt;/ref-type&gt;&lt;contributors&gt;&lt;authors&gt;&lt;author&gt;Almasoudi, A.&lt;/author&gt;&lt;author&gt;Mokaya, R.&lt;/author&gt;&lt;/authors&gt;&lt;/contributors&gt;&lt;titles&gt;&lt;title&gt;Porosity modulation of activated ZIF-templated carbons via compaction for hydrogen and CO2 storage applications&lt;/title&gt;&lt;secondary-title&gt;Journal of Materials Chemistry A&lt;/secondary-title&gt;&lt;/titles&gt;&lt;periodical&gt;&lt;full-title&gt;Journal of Materials Chemistry A&lt;/full-title&gt;&lt;/periodical&gt;&lt;volume&gt;2&lt;/volume&gt;&lt;number&gt;28&lt;/number&gt;&lt;section&gt;10960&lt;/section&gt;&lt;dates&gt;&lt;year&gt;2014&lt;/year&gt;&lt;/dates&gt;&lt;isbn&gt;2050-7488&amp;#xD;2050-7496&lt;/isbn&gt;&lt;urls&gt;&lt;/urls&gt;&lt;electronic-resource-num&gt;10.1039/c4ta00530a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36</w:t>
      </w:r>
      <w:r>
        <w:fldChar w:fldCharType="end"/>
      </w:r>
    </w:p>
    <w:p w14:paraId="3DAAF5B8" w14:textId="76CB8754" w:rsidR="00FC16BB" w:rsidRDefault="00FC16BB" w:rsidP="00FC16BB">
      <w:r>
        <w:t xml:space="preserve">90. </w:t>
      </w:r>
      <w:r>
        <w:fldChar w:fldCharType="begin"/>
      </w:r>
      <w:r>
        <w:instrText xml:space="preserve"> ADDIN EN.CITE &lt;EndNote&gt;&lt;Cite&gt;&lt;Author&gt;Balahmar&lt;/Author&gt;&lt;Year&gt;2019&lt;/Year&gt;&lt;RecNum&gt;37594&lt;/RecNum&gt;&lt;DisplayText&gt;&lt;style face="superscript"&gt;437&lt;/style&gt;&lt;/DisplayText&gt;&lt;record&gt;&lt;rec-number&gt;37594&lt;/rec-number&gt;&lt;foreign-keys&gt;&lt;key app="EN" db-id="r5ret2dtz5zsdced22nvf9tg0rrv0trsv2w9" timestamp="1633461505"&gt;37594&lt;/key&gt;&lt;/foreign-keys&gt;&lt;ref-type name="Journal Article"&gt;17&lt;/ref-type&gt;&lt;contributors&gt;&lt;authors&gt;&lt;author&gt;Balahmar, Norah&lt;/author&gt;&lt;author&gt;Mokaya, Robert&lt;/author&gt;&lt;/authors&gt;&lt;/contributors&gt;&lt;titles&gt;&lt;title&gt;Pre-mixed precursors for modulating the porosity of carbons for enhanced hydrogen storage: towards predicting the activation behaviour of carbonaceous matter&lt;/title&gt;&lt;secondary-title&gt;Journal of Materials Chemistry A&lt;/secondary-title&gt;&lt;/titles&gt;&lt;periodical&gt;&lt;full-title&gt;Journal of Materials Chemistry A&lt;/full-title&gt;&lt;/periodical&gt;&lt;pages&gt;17466-17479&lt;/pages&gt;&lt;volume&gt;7&lt;/volume&gt;&lt;number&gt;29&lt;/number&gt;&lt;section&gt;17466&lt;/section&gt;&lt;dates&gt;&lt;year&gt;2019&lt;/year&gt;&lt;/dates&gt;&lt;isbn&gt;2050-7488&amp;#xD;2050-7496&lt;/isbn&gt;&lt;urls&gt;&lt;/urls&gt;&lt;electronic-resource-num&gt;10.1039/c9ta06308k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37</w:t>
      </w:r>
      <w:r>
        <w:fldChar w:fldCharType="end"/>
      </w:r>
    </w:p>
    <w:p w14:paraId="62A16D4E" w14:textId="4FD6FA0B" w:rsidR="00FC16BB" w:rsidRDefault="00FC16BB" w:rsidP="00FC16BB">
      <w:r>
        <w:t xml:space="preserve">91. </w:t>
      </w:r>
      <w:r>
        <w:fldChar w:fldCharType="begin"/>
      </w:r>
      <w:r>
        <w:instrText xml:space="preserve"> ADDIN EN.CITE &lt;EndNote&gt;&lt;Cite&gt;&lt;Author&gt;Roberts&lt;/Author&gt;&lt;Year&gt;2017&lt;/Year&gt;&lt;RecNum&gt;37592&lt;/RecNum&gt;&lt;DisplayText&gt;&lt;style face="superscript"&gt;438&lt;/style&gt;&lt;/DisplayText&gt;&lt;record&gt;&lt;rec-number&gt;37592&lt;/rec-number&gt;&lt;foreign-keys&gt;&lt;key app="EN" db-id="r5ret2dtz5zsdced22nvf9tg0rrv0trsv2w9" timestamp="1633461497"&gt;37592&lt;/key&gt;&lt;/foreign-keys&gt;&lt;ref-type name="Journal Article"&gt;17&lt;/ref-type&gt;&lt;contributors&gt;&lt;authors&gt;&lt;author&gt;Roberts, Aled D.&lt;/author&gt;&lt;author&gt;Lee, Jet-Sing M.&lt;/author&gt;&lt;author&gt;Wong, Siew Yee&lt;/author&gt;&lt;author&gt;Li, Xu&lt;/author&gt;&lt;author&gt;Zhang, Haifei&lt;/author&gt;&lt;/authors&gt;&lt;/contributors&gt;&lt;titles&gt;&lt;title&gt;Nitrogen-rich activated carbon monoliths via ice-templating with high CO2 and H2 adsorption capacities&lt;/title&gt;&lt;secondary-title&gt;Journal of Materials Chemistry A&lt;/secondary-title&gt;&lt;/titles&gt;&lt;periodical&gt;&lt;full-title&gt;Journal of Materials Chemistry A&lt;/full-title&gt;&lt;/periodical&gt;&lt;pages&gt;2811-2820&lt;/pages&gt;&lt;volume&gt;5&lt;/volume&gt;&lt;number&gt;6&lt;/number&gt;&lt;section&gt;2811&lt;/section&gt;&lt;dates&gt;&lt;year&gt;2017&lt;/year&gt;&lt;/dates&gt;&lt;isbn&gt;2050-7488&amp;#xD;2050-7496&lt;/isbn&gt;&lt;urls&gt;&lt;/urls&gt;&lt;electronic-resource-num&gt;10.1039/c6ta09078h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38</w:t>
      </w:r>
      <w:r>
        <w:fldChar w:fldCharType="end"/>
      </w:r>
    </w:p>
    <w:p w14:paraId="65EB44E4" w14:textId="2E27DD62" w:rsidR="00FC16BB" w:rsidRDefault="00FC16BB" w:rsidP="00FC16BB">
      <w:r>
        <w:t xml:space="preserve">92. </w:t>
      </w:r>
      <w:r>
        <w:fldChar w:fldCharType="begin"/>
      </w:r>
      <w:r>
        <w:instrText xml:space="preserve"> ADDIN EN.CITE &lt;EndNote&gt;&lt;Cite&gt;&lt;Author&gt;Liu&lt;/Author&gt;&lt;Year&gt;2015&lt;/Year&gt;&lt;RecNum&gt;37608&lt;/RecNum&gt;&lt;DisplayText&gt;&lt;style face="superscript"&gt;439&lt;/style&gt;&lt;/DisplayText&gt;&lt;record&gt;&lt;rec-number&gt;37608&lt;/rec-number&gt;&lt;foreign-keys&gt;&lt;key app="EN" db-id="r5ret2dtz5zsdced22nvf9tg0rrv0trsv2w9" timestamp="1633461548"&gt;37608&lt;/key&gt;&lt;/foreign-keys&gt;&lt;ref-type name="Journal Article"&gt;17&lt;/ref-type&gt;&lt;contributors&gt;&lt;authors&gt;&lt;author&gt;Liu, Yurong&lt;/author&gt;&lt;author&gt;Li, Dan&lt;/author&gt;&lt;author&gt;Lin, Baoping&lt;/author&gt;&lt;author&gt;Sun, Ying&lt;/author&gt;&lt;author&gt;Zhang, Xueqin&lt;/author&gt;&lt;author&gt;Yang, Hong&lt;/author&gt;&lt;/authors&gt;&lt;/contributors&gt;&lt;titles&gt;&lt;title&gt;Hydrothermal synthesis of Ni-doped hierarchically porous carbon monoliths for hydrogen storage&lt;/title&gt;&lt;secondary-title&gt;Journal of Porous Materials&lt;/secondary-title&gt;&lt;/titles&gt;&lt;periodical&gt;&lt;full-title&gt;Journal of Porous Materials&lt;/full-title&gt;&lt;abbr-1&gt;J. Porous Mater.&lt;/abbr-1&gt;&lt;abbr-2&gt;J Porous Mater&lt;/abbr-2&gt;&lt;/periodical&gt;&lt;pages&gt;1417-1422&lt;/pages&gt;&lt;volume&gt;22&lt;/volume&gt;&lt;number&gt;6&lt;/number&gt;&lt;section&gt;1417&lt;/section&gt;&lt;dates&gt;&lt;year&gt;2015&lt;/year&gt;&lt;/dates&gt;&lt;isbn&gt;1380-2224&amp;#xD;1573-4854&lt;/isbn&gt;&lt;urls&gt;&lt;/urls&gt;&lt;electronic-resource-num&gt;10.1007/s10934-015-0021-y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39</w:t>
      </w:r>
      <w:r>
        <w:fldChar w:fldCharType="end"/>
      </w:r>
    </w:p>
    <w:p w14:paraId="0DBECCD4" w14:textId="363A698F" w:rsidR="00FC16BB" w:rsidRDefault="00FC16BB" w:rsidP="00FC16BB">
      <w:r>
        <w:t xml:space="preserve">93. </w:t>
      </w:r>
      <w:r>
        <w:fldChar w:fldCharType="begin"/>
      </w:r>
      <w:r>
        <w:instrText xml:space="preserve"> ADDIN EN.CITE &lt;EndNote&gt;&lt;Cite&gt;&lt;Author&gt;Melouki&lt;/Author&gt;&lt;Year&gt;2016&lt;/Year&gt;&lt;RecNum&gt;37609&lt;/RecNum&gt;&lt;DisplayText&gt;&lt;style face="superscript"&gt;440&lt;/style&gt;&lt;/DisplayText&gt;&lt;record&gt;&lt;rec-number&gt;37609&lt;/rec-number&gt;&lt;foreign-keys&gt;&lt;key app="EN" db-id="r5ret2dtz5zsdced22nvf9tg0rrv0trsv2w9" timestamp="1633461554"&gt;37609&lt;/key&gt;&lt;/foreign-keys&gt;&lt;ref-type name="Journal Article"&gt;17&lt;/ref-type&gt;&lt;contributors&gt;&lt;authors&gt;&lt;author&gt;Melouki, Redouane&lt;/author&gt;&lt;author&gt;Llewellyn, Philip L.&lt;/author&gt;&lt;author&gt;Tazibet, Sana&lt;/author&gt;&lt;author&gt;Boucheffa, Youcef&lt;/author&gt;&lt;/authors&gt;&lt;/contributors&gt;&lt;titles&gt;&lt;title&gt;Hydrogen adsorption on activated carbons prepared from olive waste: effect of activation conditions on uptakes and adsorption energies&lt;/title&gt;&lt;secondary-title&gt;Journal of Porous Materials&lt;/secondary-title&gt;&lt;/titles&gt;&lt;periodical&gt;&lt;full-title&gt;Journal of Porous Materials&lt;/full-title&gt;&lt;abbr-1&gt;J. Porous Mater.&lt;/abbr-1&gt;&lt;abbr-2&gt;J Porous Mater&lt;/abbr-2&gt;&lt;/periodical&gt;&lt;pages&gt;1-11&lt;/pages&gt;&lt;volume&gt;24&lt;/volume&gt;&lt;number&gt;1&lt;/number&gt;&lt;section&gt;1&lt;/section&gt;&lt;dates&gt;&lt;year&gt;2016&lt;/year&gt;&lt;/dates&gt;&lt;isbn&gt;1380-2224&amp;#xD;1573-4854&lt;/isbn&gt;&lt;urls&gt;&lt;/urls&gt;&lt;electronic-resource-num&gt;10.1007/s10934-016-0230-z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40</w:t>
      </w:r>
      <w:r>
        <w:fldChar w:fldCharType="end"/>
      </w:r>
    </w:p>
    <w:p w14:paraId="6BC48700" w14:textId="5091A108" w:rsidR="00FC16BB" w:rsidRDefault="00FC16BB" w:rsidP="00FC16BB">
      <w:r>
        <w:t xml:space="preserve">94. </w:t>
      </w:r>
      <w:r>
        <w:fldChar w:fldCharType="begin"/>
      </w:r>
      <w:r>
        <w:instrText xml:space="preserve"> ADDIN EN.CITE &lt;EndNote&gt;&lt;Cite&gt;&lt;Author&gt;Lee&lt;/Author&gt;&lt;Year&gt;2011&lt;/Year&gt;&lt;RecNum&gt;37536&lt;/RecNum&gt;&lt;DisplayText&gt;&lt;style face="superscript"&gt;441&lt;/style&gt;&lt;/DisplayText&gt;&lt;record&gt;&lt;rec-number&gt;37536&lt;/rec-number&gt;&lt;foreign-keys&gt;&lt;key app="EN" db-id="r5ret2dtz5zsdced22nvf9tg0rrv0trsv2w9" timestamp="1633461272"&gt;37536&lt;/key&gt;&lt;/foreign-keys&gt;&lt;ref-type name="Journal Article"&gt;17&lt;/ref-type&gt;&lt;contributors&gt;&lt;authors&gt;&lt;author&gt;Lee, Seul-Yi&lt;/author&gt;&lt;author&gt;Park, Soo-Jin&lt;/author&gt;&lt;/authors&gt;&lt;/contributors&gt;&lt;titles&gt;&lt;title&gt;Preparation and characterization of ordered porous carbons for increasing hydrogen storage behaviors&lt;/title&gt;&lt;secondary-title&gt;Journal of Solid State Chemistry&lt;/secondary-title&gt;&lt;/titles&gt;&lt;periodical&gt;&lt;full-title&gt;Journal of Solid State Chemistry&lt;/full-title&gt;&lt;abbr-1&gt;J. Solid State Chem.&lt;/abbr-1&gt;&lt;abbr-2&gt;J Solid State Chem&lt;/abbr-2&gt;&lt;/periodical&gt;&lt;pages&gt;2655-2660&lt;/pages&gt;&lt;volume&gt;184&lt;/volume&gt;&lt;number&gt;10&lt;/number&gt;&lt;section&gt;2655&lt;/section&gt;&lt;dates&gt;&lt;year&gt;2011&lt;/year&gt;&lt;/dates&gt;&lt;isbn&gt;00224596&lt;/isbn&gt;&lt;urls&gt;&lt;/urls&gt;&lt;electronic-resource-num&gt;10.1016/j.jssc.2011.07.034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41</w:t>
      </w:r>
      <w:r>
        <w:fldChar w:fldCharType="end"/>
      </w:r>
    </w:p>
    <w:p w14:paraId="6D7C0EB9" w14:textId="05F61981" w:rsidR="00FC16BB" w:rsidRDefault="00FC16BB" w:rsidP="00FC16BB">
      <w:r>
        <w:t xml:space="preserve">95. </w:t>
      </w:r>
      <w:r>
        <w:fldChar w:fldCharType="begin"/>
      </w:r>
      <w:r>
        <w:instrText xml:space="preserve"> ADDIN EN.CITE &lt;EndNote&gt;&lt;Cite&gt;&lt;Author&gt;Yang&lt;/Author&gt;&lt;Year&gt;2013&lt;/Year&gt;&lt;RecNum&gt;37538&lt;/RecNum&gt;&lt;DisplayText&gt;&lt;style face="superscript"&gt;442&lt;/style&gt;&lt;/DisplayText&gt;&lt;record&gt;&lt;rec-number&gt;37538&lt;/rec-number&gt;&lt;foreign-keys&gt;&lt;key app="EN" db-id="r5ret2dtz5zsdced22nvf9tg0rrv0trsv2w9" timestamp="1633461278"&gt;37538&lt;/key&gt;&lt;/foreign-keys&gt;&lt;ref-type name="Journal Article"&gt;17&lt;/ref-type&gt;&lt;contributors&gt;&lt;authors&gt;&lt;author&gt;Yang, Zhuxian&lt;/author&gt;&lt;author&gt;Xia, Yongde&lt;/author&gt;&lt;author&gt;Zhu, Yanqiu&lt;/author&gt;&lt;/authors&gt;&lt;/contributors&gt;&lt;titles&gt;&lt;title&gt;Preparation and gases storage capacities of N-doped porous activated carbon materials derived from mesoporous polymer&lt;/title&gt;&lt;secondary-title&gt;Materials Chemistry and Physics&lt;/secondary-title&gt;&lt;/titles&gt;&lt;periodical&gt;&lt;full-title&gt;Materials Chemistry and Physics&lt;/full-title&gt;&lt;abbr-1&gt;Mater. Chem. Phys.&lt;/abbr-1&gt;&lt;abbr-2&gt;Mater Chem Phys&lt;/abbr-2&gt;&lt;/periodical&gt;&lt;pages&gt;318-323&lt;/pages&gt;&lt;volume&gt;141&lt;/volume&gt;&lt;number&gt;1&lt;/number&gt;&lt;section&gt;318&lt;/section&gt;&lt;dates&gt;&lt;year&gt;2013&lt;/year&gt;&lt;/dates&gt;&lt;isbn&gt;02540584&lt;/isbn&gt;&lt;urls&gt;&lt;/urls&gt;&lt;electronic-resource-num&gt;10.1016/j.matchemphys.2013.05.016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42</w:t>
      </w:r>
      <w:r>
        <w:fldChar w:fldCharType="end"/>
      </w:r>
    </w:p>
    <w:p w14:paraId="4B4DB5A2" w14:textId="44A06389" w:rsidR="00FC16BB" w:rsidRDefault="00FC16BB" w:rsidP="00FC16BB">
      <w:r>
        <w:t xml:space="preserve">96. </w:t>
      </w:r>
      <w:r>
        <w:fldChar w:fldCharType="begin"/>
      </w:r>
      <w:r>
        <w:instrText xml:space="preserve"> ADDIN EN.CITE &lt;EndNote&gt;&lt;Cite&gt;&lt;Author&gt;Rambau&lt;/Author&gt;&lt;Year&gt;2018&lt;/Year&gt;&lt;RecNum&gt;37571&lt;/RecNum&gt;&lt;DisplayText&gt;&lt;style face="superscript"&gt;443&lt;/style&gt;&lt;/DisplayText&gt;&lt;record&gt;&lt;rec-number&gt;37571&lt;/rec-number&gt;&lt;foreign-keys&gt;&lt;key app="EN" db-id="r5ret2dtz5zsdced22nvf9tg0rrv0trsv2w9" timestamp="1633461416"&gt;37571&lt;/key&gt;&lt;/foreign-keys&gt;&lt;ref-type name="Journal Article"&gt;17&lt;/ref-type&gt;&lt;contributors&gt;&lt;authors&gt;&lt;author&gt;Rambau, Khavharendwe M.&lt;/author&gt;&lt;author&gt;Musyoka, Nicholas M.&lt;/author&gt;&lt;author&gt;Manyala, Ncholu&lt;/author&gt;&lt;author&gt;Ren, Jianwei&lt;/author&gt;&lt;author&gt;Langmi, Henrietta W.&lt;/author&gt;&lt;/authors&gt;&lt;/contributors&gt;&lt;titles&gt;&lt;title&gt;Mechanochemical approach in the synthesis of activated carbons from waste tyres and its hydrogen storage applications&lt;/title&gt;&lt;secondary-title&gt;Materials Today: Proceedings&lt;/secondary-title&gt;&lt;/titles&gt;&lt;periodical&gt;&lt;full-title&gt;Materials Today: Proceedings&lt;/full-title&gt;&lt;/periodical&gt;&lt;pages&gt;10505-10513&lt;/pages&gt;&lt;volume&gt;5&lt;/volume&gt;&lt;number&gt;4&lt;/number&gt;&lt;section&gt;10505&lt;/section&gt;&lt;dates&gt;&lt;year&gt;2018&lt;/year&gt;&lt;/dates&gt;&lt;isbn&gt;22147853&lt;/isbn&gt;&lt;urls&gt;&lt;/urls&gt;&lt;electronic-resource-num&gt;10.1016/j.matpr.2017.12.382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43</w:t>
      </w:r>
      <w:r>
        <w:fldChar w:fldCharType="end"/>
      </w:r>
    </w:p>
    <w:p w14:paraId="7F3DED60" w14:textId="58A38AB7" w:rsidR="00FC16BB" w:rsidRDefault="00FC16BB" w:rsidP="00FC16BB">
      <w:r>
        <w:t xml:space="preserve">97. </w:t>
      </w:r>
      <w:r>
        <w:fldChar w:fldCharType="begin"/>
      </w:r>
      <w:r>
        <w:instrText xml:space="preserve"> ADDIN EN.CITE &lt;EndNote&gt;&lt;Cite&gt;&lt;Author&gt;Alam&lt;/Author&gt;&lt;Year&gt;2011&lt;/Year&gt;&lt;RecNum&gt;37566&lt;/RecNum&gt;&lt;DisplayText&gt;&lt;style face="superscript"&gt;444&lt;/style&gt;&lt;/DisplayText&gt;&lt;record&gt;&lt;rec-number&gt;37566&lt;/rec-number&gt;&lt;foreign-keys&gt;&lt;key app="EN" db-id="r5ret2dtz5zsdced22nvf9tg0rrv0trsv2w9" timestamp="1633461388"&gt;37566&lt;/key&gt;&lt;/foreign-keys&gt;&lt;ref-type name="Journal Article"&gt;17&lt;/ref-type&gt;&lt;contributors&gt;&lt;authors&gt;&lt;author&gt;Alam, Nurul&lt;/author&gt;&lt;author&gt;Mokaya, Robert&lt;/author&gt;&lt;/authors&gt;&lt;/contributors&gt;&lt;titles&gt;&lt;title&gt;The effect of Al content of zeolite template on the properties and hydrogen storage capacity of zeolite templated carbons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140-147&lt;/pages&gt;&lt;volume&gt;144&lt;/volume&gt;&lt;number&gt;1-3&lt;/number&gt;&lt;section&gt;140&lt;/section&gt;&lt;dates&gt;&lt;year&gt;2011&lt;/year&gt;&lt;/dates&gt;&lt;isbn&gt;13871811&lt;/isbn&gt;&lt;urls&gt;&lt;/urls&gt;&lt;electronic-resource-num&gt;10.1016/j.micromeso.2011.04.001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44</w:t>
      </w:r>
      <w:r>
        <w:fldChar w:fldCharType="end"/>
      </w:r>
    </w:p>
    <w:p w14:paraId="05C880CD" w14:textId="301B94D4" w:rsidR="00FC16BB" w:rsidRDefault="00FC16BB" w:rsidP="00FC16BB">
      <w:r>
        <w:t xml:space="preserve">98. </w:t>
      </w:r>
      <w:r>
        <w:fldChar w:fldCharType="begin"/>
      </w:r>
      <w:r>
        <w:instrText xml:space="preserve"> ADDIN EN.CITE &lt;EndNote&gt;&lt;Cite&gt;&lt;Author&gt;Guan&lt;/Author&gt;&lt;Year&gt;2009&lt;/Year&gt;&lt;RecNum&gt;37565&lt;/RecNum&gt;&lt;DisplayText&gt;&lt;style face="superscript"&gt;445&lt;/style&gt;&lt;/DisplayText&gt;&lt;record&gt;&lt;rec-number&gt;37565&lt;/rec-number&gt;&lt;foreign-keys&gt;&lt;key app="EN" db-id="r5ret2dtz5zsdced22nvf9tg0rrv0trsv2w9" timestamp="1633461384"&gt;37565&lt;/key&gt;&lt;/foreign-keys&gt;&lt;ref-type name="Journal Article"&gt;17&lt;/ref-type&gt;&lt;contributors&gt;&lt;authors&gt;&lt;author&gt;Guan, C.&lt;/author&gt;&lt;author&gt;Wang, K.&lt;/author&gt;&lt;author&gt;Yang, C.&lt;/author&gt;&lt;author&gt;Zhao, X. S.&lt;/author&gt;&lt;/authors&gt;&lt;/contributors&gt;&lt;titles&gt;&lt;title&gt;Characterization of a zeolite-templated carbon for H2 storage application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503-507&lt;/pages&gt;&lt;volume&gt;118&lt;/volume&gt;&lt;number&gt;1-3&lt;/number&gt;&lt;section&gt;503&lt;/section&gt;&lt;dates&gt;&lt;year&gt;2009&lt;/year&gt;&lt;/dates&gt;&lt;isbn&gt;13871811&lt;/isbn&gt;&lt;urls&gt;&lt;/urls&gt;&lt;electronic-resource-num&gt;10.1016/j.micromeso.2008.09.029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45</w:t>
      </w:r>
      <w:r>
        <w:fldChar w:fldCharType="end"/>
      </w:r>
    </w:p>
    <w:p w14:paraId="7801F4F0" w14:textId="17DC5C76" w:rsidR="00FC16BB" w:rsidRDefault="00FC16BB" w:rsidP="00FC16BB">
      <w:r>
        <w:t xml:space="preserve">99. </w:t>
      </w:r>
      <w:r>
        <w:fldChar w:fldCharType="begin"/>
      </w:r>
      <w:r>
        <w:instrText xml:space="preserve"> ADDIN EN.CITE &lt;EndNote&gt;&lt;Cite&gt;&lt;Author&gt;Yang&lt;/Author&gt;&lt;Year&gt;2012&lt;/Year&gt;&lt;RecNum&gt;36764&lt;/RecNum&gt;&lt;DisplayText&gt;&lt;style face="superscript"&gt;446&lt;/style&gt;&lt;/DisplayText&gt;&lt;record&gt;&lt;rec-number&gt;36764&lt;/rec-number&gt;&lt;foreign-keys&gt;&lt;key app="EN" db-id="r5ret2dtz5zsdced22nvf9tg0rrv0trsv2w9" timestamp="1626827022"&gt;36764&lt;/key&gt;&lt;/foreign-keys&gt;&lt;ref-type name="Journal Article"&gt;17&lt;/ref-type&gt;&lt;contributors&gt;&lt;authors&gt;&lt;author&gt;Yang, Ru&lt;/author&gt;&lt;author&gt;Liu, Guoqiang&lt;/author&gt;&lt;author&gt;Li, Min&lt;/author&gt;&lt;author&gt;Zhang, Jianchun&lt;/author&gt;&lt;author&gt;Hao, Xinmin&lt;/author&gt;&lt;/authors&gt;&lt;/contributors&gt;&lt;titles&gt;&lt;title&gt;Preparation and N2, CO2 and H2 adsorption of super activated carbon derived from biomass source hemp (Cannabis sativa L.) stem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108-116&lt;/pages&gt;&lt;volume&gt;158&lt;/volume&gt;&lt;section&gt;108&lt;/section&gt;&lt;dates&gt;&lt;year&gt;2012&lt;/year&gt;&lt;/dates&gt;&lt;isbn&gt;13871811&lt;/isbn&gt;&lt;urls&gt;&lt;/urls&gt;&lt;electronic-resource-num&gt;10.1016/j.micromeso.2012.03.004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46</w:t>
      </w:r>
      <w:r>
        <w:fldChar w:fldCharType="end"/>
      </w:r>
    </w:p>
    <w:p w14:paraId="7E1E8B6D" w14:textId="4701F4B8" w:rsidR="00FC16BB" w:rsidRDefault="00FC16BB" w:rsidP="00FC16BB">
      <w:r>
        <w:t xml:space="preserve">100. </w:t>
      </w:r>
      <w:r>
        <w:fldChar w:fldCharType="begin"/>
      </w:r>
      <w:r>
        <w:instrText xml:space="preserve"> ADDIN EN.CITE &lt;EndNote&gt;&lt;Cite&gt;&lt;Author&gt;Adeniran&lt;/Author&gt;&lt;Year&gt;2015&lt;/Year&gt;&lt;RecNum&gt;37570&lt;/RecNum&gt;&lt;DisplayText&gt;&lt;style face="superscript"&gt;447&lt;/style&gt;&lt;/DisplayText&gt;&lt;record&gt;&lt;rec-number&gt;37570&lt;/rec-number&gt;&lt;foreign-keys&gt;&lt;key app="EN" db-id="r5ret2dtz5zsdced22nvf9tg0rrv0trsv2w9" timestamp="1633461412"&gt;37570&lt;/key&gt;&lt;/foreign-keys&gt;&lt;ref-type name="Journal Article"&gt;17&lt;/ref-type&gt;&lt;contributors&gt;&lt;authors&gt;&lt;author&gt;Adeniran, Beatrice&lt;/author&gt;&lt;author&gt;Mokaya, Robert&lt;/author&gt;&lt;/authors&gt;&lt;/contributors&gt;&lt;titles&gt;&lt;title&gt;Compactivation: A mechanochemical approach to carbons with superior porosity and exceptional performance for hydrogen and CO2 storage&lt;/title&gt;&lt;secondary-title&gt;Nano Energy&lt;/secondary-title&gt;&lt;/titles&gt;&lt;periodical&gt;&lt;full-title&gt;Nano Energy&lt;/full-title&gt;&lt;/periodical&gt;&lt;pages&gt;173-185&lt;/pages&gt;&lt;volume&gt;16&lt;/volume&gt;&lt;section&gt;173&lt;/section&gt;&lt;dates&gt;&lt;year&gt;2015&lt;/year&gt;&lt;/dates&gt;&lt;isbn&gt;22112855&lt;/isbn&gt;&lt;urls&gt;&lt;/urls&gt;&lt;electronic-resource-num&gt;10.1016/j.nanoen.2015.06.022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47</w:t>
      </w:r>
      <w:r>
        <w:fldChar w:fldCharType="end"/>
      </w:r>
    </w:p>
    <w:p w14:paraId="74D7D8B1" w14:textId="14C88DE9" w:rsidR="00FC16BB" w:rsidRDefault="00FC16BB" w:rsidP="00FC16BB">
      <w:r>
        <w:t xml:space="preserve">101. </w:t>
      </w:r>
      <w:r>
        <w:fldChar w:fldCharType="begin"/>
      </w:r>
      <w:r>
        <w:instrText xml:space="preserve"> ADDIN EN.CITE &lt;EndNote&gt;&lt;Cite&gt;&lt;Author&gt;Blankenship Ii&lt;/Author&gt;&lt;Year&gt;2017&lt;/Year&gt;&lt;RecNum&gt;37610&lt;/RecNum&gt;&lt;DisplayText&gt;&lt;style face="superscript"&gt;448&lt;/style&gt;&lt;/DisplayText&gt;&lt;record&gt;&lt;rec-number&gt;37610&lt;/rec-number&gt;&lt;foreign-keys&gt;&lt;key app="EN" db-id="r5ret2dtz5zsdced22nvf9tg0rrv0trsv2w9" timestamp="1633461558"&gt;37610&lt;/key&gt;&lt;/foreign-keys&gt;&lt;ref-type name="Journal Article"&gt;17&lt;/ref-type&gt;&lt;contributors&gt;&lt;authors&gt;&lt;author&gt;Blankenship Ii, T. S.&lt;/author&gt;&lt;author&gt;Balahmar, N.&lt;/author&gt;&lt;author&gt;Mokaya, R.&lt;/author&gt;&lt;/authors&gt;&lt;/contributors&gt;&lt;auth-address&gt;School of Chemistry, University of Nottingham, University Park, Nottingham, NG7 2RD, UK.&amp;#xD;School of Chemistry, University of Nottingham, University Park, Nottingham, NG7 2RD, UK. r.mokaya@nottingham.ac.uk.&lt;/auth-address&gt;&lt;titles&gt;&lt;title&gt;Oxygen-rich microporous carbons with exceptional hydrogen storage capacity&lt;/title&gt;&lt;secondary-title&gt;Nat Commun&lt;/secondary-title&gt;&lt;/titles&gt;&lt;periodical&gt;&lt;full-title&gt;Nat Commun&lt;/full-title&gt;&lt;/periodical&gt;&lt;pages&gt;1545&lt;/pages&gt;&lt;volume&gt;8&lt;/volume&gt;&lt;number&gt;1&lt;/number&gt;&lt;edition&gt;2017/11/18&lt;/edition&gt;&lt;dates&gt;&lt;year&gt;2017&lt;/year&gt;&lt;pub-dates&gt;&lt;date&gt;Nov 16&lt;/date&gt;&lt;/pub-dates&gt;&lt;/dates&gt;&lt;isbn&gt;2041-1723 (Electronic)&amp;#xD;2041-1723 (Linking)&lt;/isbn&gt;&lt;accession-num&gt;29146978&lt;/accession-num&gt;&lt;urls&gt;&lt;related-urls&gt;&lt;url&gt;https://www.ncbi.nlm.nih.gov/pubmed/29146978&lt;/url&gt;&lt;/related-urls&gt;&lt;/urls&gt;&lt;custom2&gt;PMC5691040&lt;/custom2&gt;&lt;electronic-resource-num&gt;10.1038/s41467-017-01633-x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48</w:t>
      </w:r>
      <w:r>
        <w:fldChar w:fldCharType="end"/>
      </w:r>
    </w:p>
    <w:p w14:paraId="17A1077F" w14:textId="06281139" w:rsidR="00FC16BB" w:rsidRDefault="00FC16BB" w:rsidP="00FC16BB">
      <w:r>
        <w:t xml:space="preserve">102. </w:t>
      </w:r>
      <w:r>
        <w:fldChar w:fldCharType="begin"/>
      </w:r>
      <w:r>
        <w:instrText xml:space="preserve"> ADDIN EN.CITE &lt;EndNote&gt;&lt;Cite&gt;&lt;Author&gt;Masika&lt;/Author&gt;&lt;Year&gt;2013&lt;/Year&gt;&lt;RecNum&gt;37557&lt;/RecNum&gt;&lt;DisplayText&gt;&lt;style face="superscript"&gt;449&lt;/style&gt;&lt;/DisplayText&gt;&lt;record&gt;&lt;rec-number&gt;37557&lt;/rec-number&gt;&lt;foreign-keys&gt;&lt;key app="EN" db-id="r5ret2dtz5zsdced22nvf9tg0rrv0trsv2w9" timestamp="1633461358"&gt;37557&lt;/key&gt;&lt;/foreign-keys&gt;&lt;ref-type name="Journal Article"&gt;17&lt;/ref-type&gt;&lt;contributors&gt;&lt;authors&gt;&lt;author&gt;Masika, Eric&lt;/author&gt;&lt;author&gt;Mokaya, Robert&lt;/author&gt;&lt;/authors&gt;&lt;/contributors&gt;&lt;titles&gt;&lt;title&gt;Preparation of ultrahigh surface area porous carbons templated using zeolite 13X for enhanced hydrogen storage&lt;/title&gt;&lt;secondary-title&gt;Progress in Natural Science: Materials International&lt;/secondary-title&gt;&lt;/titles&gt;&lt;periodical&gt;&lt;full-title&gt;Progress in Natural Science: Materials International&lt;/full-title&gt;&lt;/periodical&gt;&lt;pages&gt;308-316&lt;/pages&gt;&lt;volume&gt;23&lt;/volume&gt;&lt;number&gt;3&lt;/number&gt;&lt;section&gt;308&lt;/section&gt;&lt;dates&gt;&lt;year&gt;2013&lt;/year&gt;&lt;/dates&gt;&lt;isbn&gt;10020071&lt;/isbn&gt;&lt;urls&gt;&lt;/urls&gt;&lt;electronic-resource-num&gt;10.1016/j.pnsc.2013.04.007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49</w:t>
      </w:r>
      <w:r>
        <w:fldChar w:fldCharType="end"/>
      </w:r>
    </w:p>
    <w:p w14:paraId="17A95D18" w14:textId="60A4EE85" w:rsidR="00FC16BB" w:rsidRDefault="00FC16BB" w:rsidP="00FC16BB">
      <w:r>
        <w:t xml:space="preserve">103. </w:t>
      </w:r>
      <w:r>
        <w:fldChar w:fldCharType="begin"/>
      </w:r>
      <w:r>
        <w:instrText xml:space="preserve"> ADDIN EN.CITE &lt;EndNote&gt;&lt;Cite&gt;&lt;Author&gt;Choma&lt;/Author&gt;&lt;Year&gt;2014&lt;/Year&gt;&lt;RecNum&gt;37595&lt;/RecNum&gt;&lt;DisplayText&gt;&lt;style face="superscript"&gt;450&lt;/style&gt;&lt;/DisplayText&gt;&lt;record&gt;&lt;rec-number&gt;37595&lt;/rec-number&gt;&lt;foreign-keys&gt;&lt;key app="EN" db-id="r5ret2dtz5zsdced22nvf9tg0rrv0trsv2w9" timestamp="1633461509"&gt;37595&lt;/key&gt;&lt;/foreign-keys&gt;&lt;ref-type name="Journal Article"&gt;17&lt;/ref-type&gt;&lt;contributors&gt;&lt;authors&gt;&lt;author&gt;Choma, Jerzy&lt;/author&gt;&lt;author&gt;Osuchowski, Łukasz&lt;/author&gt;&lt;author&gt;Marszewski, Michal&lt;/author&gt;&lt;author&gt;Jaroniec, Mietek&lt;/author&gt;&lt;/authors&gt;&lt;/contributors&gt;&lt;titles&gt;&lt;title&gt;Highly microporous polymer-based carbons for CO2 and H2 adsorption&lt;/title&gt;&lt;secondary-title&gt;RSC Advances&lt;/secondary-title&gt;&lt;/titles&gt;&lt;periodical&gt;&lt;full-title&gt;RSC Advances&lt;/full-title&gt;&lt;/periodical&gt;&lt;volume&gt;4&lt;/volume&gt;&lt;number&gt;28&lt;/number&gt;&lt;section&gt;14795&lt;/section&gt;&lt;dates&gt;&lt;year&gt;2014&lt;/year&gt;&lt;/dates&gt;&lt;isbn&gt;2046-2069&lt;/isbn&gt;&lt;urls&gt;&lt;/urls&gt;&lt;electronic-resource-num&gt;10.1039/c3ra47278g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50</w:t>
      </w:r>
      <w:r>
        <w:fldChar w:fldCharType="end"/>
      </w:r>
    </w:p>
    <w:p w14:paraId="57651FE8" w14:textId="74649CB6" w:rsidR="00FC16BB" w:rsidRDefault="00FC16BB" w:rsidP="00FC16BB">
      <w:r>
        <w:t xml:space="preserve">104. </w:t>
      </w:r>
      <w:r>
        <w:fldChar w:fldCharType="begin"/>
      </w:r>
      <w:r>
        <w:instrText xml:space="preserve"> ADDIN EN.CITE &lt;EndNote&gt;&lt;Cite&gt;&lt;Author&gt;Musyoka&lt;/Author&gt;&lt;Year&gt;2020&lt;/Year&gt;&lt;RecNum&gt;37597&lt;/RecNum&gt;&lt;DisplayText&gt;&lt;style face="superscript"&gt;451&lt;/style&gt;&lt;/DisplayText&gt;&lt;record&gt;&lt;rec-number&gt;37597&lt;/rec-number&gt;&lt;foreign-keys&gt;&lt;key app="EN" db-id="r5ret2dtz5zsdced22nvf9tg0rrv0trsv2w9" timestamp="1633461516"&gt;37597&lt;/key&gt;&lt;/foreign-keys&gt;&lt;ref-type name="Journal Article"&gt;17&lt;/ref-type&gt;&lt;contributors&gt;&lt;authors&gt;&lt;author&gt;Musyoka, Nicholas M.&lt;/author&gt;&lt;author&gt;Mutuma, Bridget K.&lt;/author&gt;&lt;author&gt;Manyala, Ncholu&lt;/author&gt;&lt;/authors&gt;&lt;/contributors&gt;&lt;titles&gt;&lt;title&gt;Onion-derived activated carbons with enhanced surface area for improved hydrogen storage and electrochemical energy application&lt;/title&gt;&lt;secondary-title&gt;RSC Advances&lt;/secondary-title&gt;&lt;/titles&gt;&lt;periodical&gt;&lt;full-title&gt;RSC Advances&lt;/full-title&gt;&lt;/periodical&gt;&lt;pages&gt;26928-26936&lt;/pages&gt;&lt;volume&gt;10&lt;/volume&gt;&lt;number&gt;45&lt;/number&gt;&lt;section&gt;26928&lt;/section&gt;&lt;dates&gt;&lt;year&gt;2020&lt;/year&gt;&lt;/dates&gt;&lt;isbn&gt;2046-2069&lt;/isbn&gt;&lt;urls&gt;&lt;/urls&gt;&lt;electronic-resource-num&gt;10.1039/d0ra04556j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51</w:t>
      </w:r>
      <w:r>
        <w:fldChar w:fldCharType="end"/>
      </w:r>
    </w:p>
    <w:p w14:paraId="5D85FE57" w14:textId="285FC039" w:rsidR="00FC16BB" w:rsidRDefault="00FC16BB" w:rsidP="00FC16BB">
      <w:r>
        <w:t xml:space="preserve">105. </w:t>
      </w:r>
      <w:r>
        <w:fldChar w:fldCharType="begin"/>
      </w:r>
      <w:r>
        <w:instrText xml:space="preserve"> ADDIN EN.CITE &lt;EndNote&gt;&lt;Cite&gt;&lt;Author&gt;Wu&lt;/Author&gt;&lt;Year&gt;2017&lt;/Year&gt;&lt;RecNum&gt;37593&lt;/RecNum&gt;&lt;DisplayText&gt;&lt;style face="superscript"&gt;452&lt;/style&gt;&lt;/DisplayText&gt;&lt;record&gt;&lt;rec-number&gt;37593&lt;/rec-number&gt;&lt;foreign-keys&gt;&lt;key app="EN" db-id="r5ret2dtz5zsdced22nvf9tg0rrv0trsv2w9" timestamp="1633461501"&gt;37593&lt;/key&gt;&lt;/foreign-keys&gt;&lt;ref-type name="Journal Article"&gt;17&lt;/ref-type&gt;&lt;contributors&gt;&lt;authors&gt;&lt;author&gt;Wu, Xingxing&lt;/author&gt;&lt;author&gt;Tian, Zhongwei&lt;/author&gt;&lt;author&gt;Hu, Langqing&lt;/author&gt;&lt;author&gt;Huang, Sha&lt;/author&gt;&lt;author&gt;Cai, Jinjun&lt;/author&gt;&lt;/authors&gt;&lt;/contributors&gt;&lt;titles&gt;&lt;title&gt;Macroalgae-derived nitrogen-doped hierarchical porous carbons with high performance for H2 storage and supercapacitors&lt;/title&gt;&lt;secondary-title&gt;RSC Advances&lt;/secondary-title&gt;&lt;/titles&gt;&lt;periodical&gt;&lt;full-title&gt;RSC Advances&lt;/full-title&gt;&lt;/periodical&gt;&lt;pages&gt;32795-32805&lt;/pages&gt;&lt;volume&gt;7&lt;/volume&gt;&lt;number&gt;52&lt;/number&gt;&lt;section&gt;32795&lt;/section&gt;&lt;dates&gt;&lt;year&gt;2017&lt;/year&gt;&lt;/dates&gt;&lt;isbn&gt;2046-2069&lt;/isbn&gt;&lt;urls&gt;&lt;/urls&gt;&lt;electronic-resource-num&gt;10.1039/c7ra05355j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52</w:t>
      </w:r>
      <w:r>
        <w:fldChar w:fldCharType="end"/>
      </w:r>
    </w:p>
    <w:p w14:paraId="787B417E" w14:textId="38AD8C60" w:rsidR="00FC16BB" w:rsidRDefault="00FC16BB" w:rsidP="00FC16BB">
      <w:r>
        <w:t xml:space="preserve">106. </w:t>
      </w:r>
      <w:r>
        <w:fldChar w:fldCharType="begin"/>
      </w:r>
      <w:r>
        <w:instrText xml:space="preserve"> ADDIN EN.CITE &lt;EndNote&gt;&lt;Cite&gt;&lt;Author&gt;Guan&lt;/Author&gt;&lt;Year&gt;2009&lt;/Year&gt;&lt;RecNum&gt;37561&lt;/RecNum&gt;&lt;DisplayText&gt;&lt;style face="superscript"&gt;453&lt;/style&gt;&lt;/DisplayText&gt;&lt;record&gt;&lt;rec-number&gt;37561&lt;/rec-number&gt;&lt;foreign-keys&gt;&lt;key app="EN" db-id="r5ret2dtz5zsdced22nvf9tg0rrv0trsv2w9" timestamp="1633461372"&gt;37561&lt;/key&gt;&lt;/foreign-keys&gt;&lt;ref-type name="Journal Article"&gt;17&lt;/ref-type&gt;&lt;contributors&gt;&lt;authors&gt;&lt;author&gt;Guan, C.&lt;/author&gt;&lt;author&gt;Zhang, X.&lt;/author&gt;&lt;author&gt;Wang, K.&lt;/author&gt;&lt;author&gt;Yang, C.&lt;/author&gt;&lt;/authors&gt;&lt;/contributors&gt;&lt;titles&gt;&lt;title&gt;Investigation of H2 storage in a templated carbon derived from zeolite Y and PFA&lt;/title&gt;&lt;secondary-title&gt;Separation and Purification Technology&lt;/secondary-title&gt;&lt;/titles&gt;&lt;periodical&gt;&lt;full-title&gt;Separation and Purification Technology&lt;/full-title&gt;&lt;abbr-1&gt;Sep. Purif. Technol.&lt;/abbr-1&gt;&lt;abbr-2&gt;Sep Purif Technol&lt;/abbr-2&gt;&lt;/periodical&gt;&lt;pages&gt;565-569&lt;/pages&gt;&lt;volume&gt;66&lt;/volume&gt;&lt;number&gt;3&lt;/number&gt;&lt;section&gt;565&lt;/section&gt;&lt;dates&gt;&lt;year&gt;2009&lt;/year&gt;&lt;/dates&gt;&lt;isbn&gt;13835866&lt;/isbn&gt;&lt;urls&gt;&lt;/urls&gt;&lt;electronic-resource-num&gt;10.1016/j.seppur.2009.01.015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53</w:t>
      </w:r>
      <w:r>
        <w:fldChar w:fldCharType="end"/>
      </w:r>
    </w:p>
    <w:p w14:paraId="2B8C8293" w14:textId="13ADBA9C" w:rsidR="00FC16BB" w:rsidRDefault="00FC16BB" w:rsidP="00FC16BB">
      <w:r>
        <w:t xml:space="preserve">107. </w:t>
      </w:r>
      <w:r>
        <w:fldChar w:fldCharType="begin"/>
      </w:r>
      <w:r>
        <w:instrText xml:space="preserve"> ADDIN EN.CITE &lt;EndNote&gt;&lt;Cite&gt;&lt;Author&gt;Xia&lt;/Author&gt;&lt;Year&gt;2014&lt;/Year&gt;&lt;RecNum&gt;37537&lt;/RecNum&gt;&lt;DisplayText&gt;&lt;style face="superscript"&gt;454&lt;/style&gt;&lt;/DisplayText&gt;&lt;record&gt;&lt;rec-number&gt;37537&lt;/rec-number&gt;&lt;foreign-keys&gt;&lt;key app="EN" db-id="r5ret2dtz5zsdced22nvf9tg0rrv0trsv2w9" timestamp="1633461275"&gt;37537&lt;/key&gt;&lt;/foreign-keys&gt;&lt;ref-type name="Journal Article"&gt;17&lt;/ref-type&gt;&lt;contributors&gt;&lt;authors&gt;&lt;author&gt;Xia, Kaisheng&lt;/author&gt;&lt;author&gt;Hu, Juan&lt;/author&gt;&lt;author&gt;Jiang, Jinhua&lt;/author&gt;&lt;/authors&gt;&lt;/contributors&gt;&lt;titles&gt;&lt;title&gt;Enhanced room-temperature hydrogen storage in super-activated carbons: The role of porosity development by activation&lt;/title&gt;&lt;secondary-title&gt;Applied Surface Science&lt;/secondary-title&gt;&lt;/titles&gt;&lt;periodical&gt;&lt;full-title&gt;Applied Surface Science&lt;/full-title&gt;&lt;abbr-1&gt;Appl. Surf. Sci.&lt;/abbr-1&gt;&lt;abbr-2&gt;Appl Surf Sci&lt;/abbr-2&gt;&lt;/periodical&gt;&lt;pages&gt;261-267&lt;/pages&gt;&lt;volume&gt;315&lt;/volume&gt;&lt;section&gt;261&lt;/section&gt;&lt;dates&gt;&lt;year&gt;2014&lt;/year&gt;&lt;/dates&gt;&lt;isbn&gt;01694332&lt;/isbn&gt;&lt;urls&gt;&lt;/urls&gt;&lt;electronic-resource-num&gt;10.1016/j.apsusc.2014.07.144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54</w:t>
      </w:r>
      <w:r>
        <w:fldChar w:fldCharType="end"/>
      </w:r>
    </w:p>
    <w:p w14:paraId="487A085C" w14:textId="66876F20" w:rsidR="00FC16BB" w:rsidRDefault="00FC16BB" w:rsidP="00FC16BB">
      <w:r>
        <w:t xml:space="preserve">108. </w:t>
      </w:r>
      <w:r>
        <w:fldChar w:fldCharType="begin"/>
      </w:r>
      <w:r>
        <w:instrText xml:space="preserve"> ADDIN EN.CITE &lt;EndNote&gt;&lt;Cite&gt;&lt;Author&gt;Castro&lt;/Author&gt;&lt;Year&gt;2010&lt;/Year&gt;&lt;RecNum&gt;37528&lt;/RecNum&gt;&lt;DisplayText&gt;&lt;style face="superscript"&gt;455&lt;/style&gt;&lt;/DisplayText&gt;&lt;record&gt;&lt;rec-number&gt;37528&lt;/rec-number&gt;&lt;foreign-keys&gt;&lt;key app="EN" db-id="r5ret2dtz5zsdced22nvf9tg0rrv0trsv2w9" timestamp="1633461233"&gt;37528&lt;/key&gt;&lt;/foreign-keys&gt;&lt;ref-type name="Journal Article"&gt;17&lt;/ref-type&gt;&lt;contributors&gt;&lt;authors&gt;&lt;author&gt;Castro, Mateus Monteiro de&lt;/author&gt;&lt;author&gt;Martínez-Escandell, Manuel&lt;/author&gt;&lt;author&gt;Molina-Sabio, Miguel&lt;/author&gt;&lt;author&gt;Rodríguez-Reinoso, Francisco&lt;/author&gt;&lt;/authors&gt;&lt;/contributors&gt;&lt;titles&gt;&lt;title&gt;Hydrogen adsorption on KOH activated carbons from mesophase pitch containing Si, B, Ti or Fe&lt;/title&gt;&lt;secondary-title&gt;Carbon&lt;/secondary-title&gt;&lt;/titles&gt;&lt;periodical&gt;&lt;full-title&gt;Carbon&lt;/full-title&gt;&lt;/periodical&gt;&lt;pages&gt;636-644&lt;/pages&gt;&lt;volume&gt;48&lt;/volume&gt;&lt;number&gt;3&lt;/number&gt;&lt;section&gt;636&lt;/section&gt;&lt;dates&gt;&lt;year&gt;2010&lt;/year&gt;&lt;/dates&gt;&lt;isbn&gt;00086223&lt;/isbn&gt;&lt;urls&gt;&lt;/urls&gt;&lt;electronic-resource-num&gt;10.1016/j.carbon.2009.10.005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55</w:t>
      </w:r>
      <w:r>
        <w:fldChar w:fldCharType="end"/>
      </w:r>
    </w:p>
    <w:p w14:paraId="0C9F8BCA" w14:textId="2F2CEBDD" w:rsidR="00FC16BB" w:rsidRDefault="00FC16BB" w:rsidP="00FC16BB">
      <w:r>
        <w:t xml:space="preserve">109. </w:t>
      </w:r>
      <w:r>
        <w:fldChar w:fldCharType="begin"/>
      </w:r>
      <w:r>
        <w:instrText xml:space="preserve"> ADDIN EN.CITE &lt;EndNote&gt;&lt;Cite&gt;&lt;Author&gt;Knight&lt;/Author&gt;&lt;Year&gt;2020&lt;/Year&gt;&lt;RecNum&gt;37553&lt;/RecNum&gt;&lt;DisplayText&gt;&lt;style face="superscript"&gt;456&lt;/style&gt;&lt;/DisplayText&gt;&lt;record&gt;&lt;rec-number&gt;37553&lt;/rec-number&gt;&lt;foreign-keys&gt;&lt;key app="EN" db-id="r5ret2dtz5zsdced22nvf9tg0rrv0trsv2w9" timestamp="1633461342"&gt;37553&lt;/key&gt;&lt;/foreign-keys&gt;&lt;ref-type name="Journal Article"&gt;17&lt;/ref-type&gt;&lt;contributors&gt;&lt;authors&gt;&lt;author&gt;Knight, E. W.&lt;/author&gt;&lt;author&gt;Gillespie, A. K.&lt;/author&gt;&lt;author&gt;Prosniewski, M. J.&lt;/author&gt;&lt;author&gt;Stalla, D.&lt;/author&gt;&lt;author&gt;Dohnke, E.&lt;/author&gt;&lt;author&gt;Rash, T. A.&lt;/author&gt;&lt;author&gt;Pfeifer, P.&lt;/author&gt;&lt;author&gt;Wexler, C.&lt;/author&gt;&lt;/authors&gt;&lt;/contributors&gt;&lt;titles&gt;&lt;title&gt;Determination of the enthalpy of adsorption of hydrogen in activated carbon at room temperature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5541-15552&lt;/pages&gt;&lt;volume&gt;45&lt;/volume&gt;&lt;number&gt;31&lt;/number&gt;&lt;section&gt;15541&lt;/section&gt;&lt;dates&gt;&lt;year&gt;2020&lt;/year&gt;&lt;/dates&gt;&lt;isbn&gt;03603199&lt;/isbn&gt;&lt;urls&gt;&lt;/urls&gt;&lt;electronic-resource-num&gt;10.1016/j.ijhydene.2020.04.037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56</w:t>
      </w:r>
      <w:r>
        <w:fldChar w:fldCharType="end"/>
      </w:r>
    </w:p>
    <w:p w14:paraId="5FC27A1B" w14:textId="7D987734" w:rsidR="00FC16BB" w:rsidRDefault="00FC16BB" w:rsidP="00FC16BB">
      <w:r>
        <w:t xml:space="preserve">110. </w:t>
      </w:r>
      <w:r>
        <w:fldChar w:fldCharType="begin"/>
      </w:r>
      <w:r>
        <w:instrText xml:space="preserve"> ADDIN EN.CITE &lt;EndNote&gt;&lt;Cite&gt;&lt;Author&gt;Minuto&lt;/Author&gt;&lt;Year&gt;2015&lt;/Year&gt;&lt;RecNum&gt;37546&lt;/RecNum&gt;&lt;DisplayText&gt;&lt;style face="superscript"&gt;457&lt;/style&gt;&lt;/DisplayText&gt;&lt;record&gt;&lt;rec-number&gt;37546&lt;/rec-number&gt;&lt;foreign-keys&gt;&lt;key app="EN" db-id="r5ret2dtz5zsdced22nvf9tg0rrv0trsv2w9" timestamp="1633461317"&gt;37546&lt;/key&gt;&lt;/foreign-keys&gt;&lt;ref-type name="Journal Article"&gt;17&lt;/ref-type&gt;&lt;contributors&gt;&lt;authors&gt;&lt;author&gt;Minuto, Francesco Demetrio&lt;/author&gt;&lt;author&gt;Policicchio, Alfonso&lt;/author&gt;&lt;author&gt;Aloise, Alfredo&lt;/author&gt;&lt;author&gt;Agostino, Raffaele Giuseppe&lt;/author&gt;&lt;/authors&gt;&lt;/contributors&gt;&lt;titles&gt;&lt;title&gt;Liquid-like hydrogen in the micropores of commercial activated carbons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4562-14572&lt;/pages&gt;&lt;volume&gt;40&lt;/volume&gt;&lt;number&gt;42&lt;/number&gt;&lt;section&gt;14562&lt;/section&gt;&lt;dates&gt;&lt;year&gt;2015&lt;/year&gt;&lt;/dates&gt;&lt;isbn&gt;03603199&lt;/isbn&gt;&lt;urls&gt;&lt;/urls&gt;&lt;electronic-resource-num&gt;10.1016/j.ijhydene.2015.07.029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57</w:t>
      </w:r>
      <w:r>
        <w:fldChar w:fldCharType="end"/>
      </w:r>
    </w:p>
    <w:p w14:paraId="42D340B7" w14:textId="40AF196B" w:rsidR="00FC16BB" w:rsidRDefault="00FC16BB" w:rsidP="00FC16BB">
      <w:r>
        <w:t xml:space="preserve">111. </w:t>
      </w:r>
      <w:r>
        <w:fldChar w:fldCharType="begin"/>
      </w:r>
      <w:r>
        <w:instrText xml:space="preserve"> ADDIN EN.CITE &lt;EndNote&gt;&lt;Cite&gt;&lt;Author&gt;Park&lt;/Author&gt;&lt;Year&gt;2010&lt;/Year&gt;&lt;RecNum&gt;37534&lt;/RecNum&gt;&lt;DisplayText&gt;&lt;style face="superscript"&gt;458&lt;/style&gt;&lt;/DisplayText&gt;&lt;record&gt;&lt;rec-number&gt;37534&lt;/rec-number&gt;&lt;foreign-keys&gt;&lt;key app="EN" db-id="r5ret2dtz5zsdced22nvf9tg0rrv0trsv2w9" timestamp="1633461266"&gt;37534&lt;/key&gt;&lt;/foreign-keys&gt;&lt;ref-type name="Journal Article"&gt;17&lt;/ref-type&gt;&lt;contributors&gt;&lt;authors&gt;&lt;author&gt;Park, S. J.&lt;/author&gt;&lt;author&gt;Lee, S. Y.&lt;/author&gt;&lt;/authors&gt;&lt;/contributors&gt;&lt;auth-address&gt;Department of Chemistry, Inha University, 253 Nam-gu, Incheon 402-751, Republic of Korea. sjpark@inha.ac.kr&lt;/auth-address&gt;&lt;titles&gt;&lt;title&gt;A study on hydrogen-storage behaviors of nickel-loaded mesoporous MCM-41&lt;/title&gt;&lt;secondary-title&gt;J Colloid Interface Sci&lt;/secondary-title&gt;&lt;/titles&gt;&lt;periodical&gt;&lt;full-title&gt;Journal of Colloid and Interface Science&lt;/full-title&gt;&lt;abbr-1&gt;J. Colloid Interface Sci.&lt;/abbr-1&gt;&lt;abbr-2&gt;J Colloid Interface Sci&lt;/abbr-2&gt;&lt;/periodical&gt;&lt;pages&gt;194-8&lt;/pages&gt;&lt;volume&gt;346&lt;/volume&gt;&lt;number&gt;1&lt;/number&gt;&lt;edition&gt;2010/03/30&lt;/edition&gt;&lt;keywords&gt;&lt;keyword&gt;Hydrogen/*chemistry&lt;/keyword&gt;&lt;keyword&gt;Nickel/*chemistry&lt;/keyword&gt;&lt;keyword&gt;Particle Size&lt;/keyword&gt;&lt;keyword&gt;Porosity&lt;/keyword&gt;&lt;keyword&gt;Silicon Dioxide/*chemistry&lt;/keyword&gt;&lt;keyword&gt;Surface Properties&lt;/keyword&gt;&lt;/keywords&gt;&lt;dates&gt;&lt;year&gt;2010&lt;/year&gt;&lt;pub-dates&gt;&lt;date&gt;Jun 1&lt;/date&gt;&lt;/pub-dates&gt;&lt;/dates&gt;&lt;isbn&gt;1095-7103 (Electronic)&amp;#xD;0021-9797 (Linking)&lt;/isbn&gt;&lt;accession-num&gt;20347449&lt;/accession-num&gt;&lt;urls&gt;&lt;related-urls&gt;&lt;url&gt;https://www.ncbi.nlm.nih.gov/pubmed/20347449&lt;/url&gt;&lt;/related-urls&gt;&lt;/urls&gt;&lt;electronic-resource-num&gt;10.1016/j.jcis.2010.02.047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58</w:t>
      </w:r>
      <w:r>
        <w:fldChar w:fldCharType="end"/>
      </w:r>
    </w:p>
    <w:p w14:paraId="3D667D54" w14:textId="383B8BA6" w:rsidR="00FC16BB" w:rsidRDefault="00FC16BB" w:rsidP="00FC16BB">
      <w:r>
        <w:t xml:space="preserve">112. </w:t>
      </w:r>
      <w:r>
        <w:fldChar w:fldCharType="begin"/>
      </w:r>
      <w:r>
        <w:instrText xml:space="preserve"> ADDIN EN.CITE &lt;EndNote&gt;&lt;Cite&gt;&lt;Author&gt;Martínez de Yuso&lt;/Author&gt;&lt;Year&gt;2017&lt;/Year&gt;&lt;RecNum&gt;37568&lt;/RecNum&gt;&lt;DisplayText&gt;&lt;style face="superscript"&gt;459&lt;/style&gt;&lt;/DisplayText&gt;&lt;record&gt;&lt;rec-number&gt;37568&lt;/rec-number&gt;&lt;foreign-keys&gt;&lt;key app="EN" db-id="r5ret2dtz5zsdced22nvf9tg0rrv0trsv2w9" timestamp="1633461402"&gt;37568&lt;/key&gt;&lt;/foreign-keys&gt;&lt;ref-type name="Journal Article"&gt;17&lt;/ref-type&gt;&lt;contributors&gt;&lt;authors&gt;&lt;author&gt;Martínez de Yuso, Alicia&lt;/author&gt;&lt;author&gt;De Fina, Maurizio&lt;/author&gt;&lt;author&gt;Nita, Cristina&lt;/author&gt;&lt;author&gt;Fioux, Philippe&lt;/author&gt;&lt;author&gt;Parmentier, Julien&lt;/author&gt;&lt;author&gt;Matei Ghimbeu, Camelia&lt;/author&gt;&lt;/authors&gt;&lt;/contributors&gt;&lt;titles&gt;&lt;title&gt;Synthesis of sulfur-doped porous carbons by soft and hard templating processes for CO 2 and H 2 adsorption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135-146&lt;/pages&gt;&lt;volume&gt;243&lt;/volume&gt;&lt;section&gt;135&lt;/section&gt;&lt;dates&gt;&lt;year&gt;2017&lt;/year&gt;&lt;/dates&gt;&lt;isbn&gt;13871811&lt;/isbn&gt;&lt;urls&gt;&lt;/urls&gt;&lt;electronic-resource-num&gt;10.1016/j.micromeso.2016.12.001&lt;/electronic-resource-num&gt;&lt;/record&gt;&lt;/Cite&gt;&lt;/EndNote&gt;</w:instrText>
      </w:r>
      <w:r>
        <w:fldChar w:fldCharType="separate"/>
      </w:r>
      <w:r w:rsidRPr="00FC16BB">
        <w:rPr>
          <w:noProof/>
          <w:vertAlign w:val="superscript"/>
        </w:rPr>
        <w:t>459</w:t>
      </w:r>
      <w:r>
        <w:fldChar w:fldCharType="end"/>
      </w:r>
    </w:p>
    <w:p w14:paraId="5F694235" w14:textId="046B814C" w:rsidR="00497794" w:rsidRDefault="00497794" w:rsidP="00FC16BB">
      <w:r>
        <w:t xml:space="preserve">113. </w:t>
      </w:r>
      <w:r w:rsidR="002A7BF1">
        <w:fldChar w:fldCharType="begin"/>
      </w:r>
      <w:r w:rsidR="002A7BF1">
        <w:instrText xml:space="preserve"> ADDIN EN.CITE &lt;EndNote&gt;&lt;Cite&gt;&lt;Author&gt;Cai&lt;/Author&gt;&lt;Year&gt;2015&lt;/Year&gt;&lt;RecNum&gt;37539&lt;/RecNum&gt;&lt;DisplayText&gt;&lt;style face="superscript"&gt;460&lt;/style&gt;&lt;/DisplayText&gt;&lt;record&gt;&lt;rec-number&gt;37539&lt;/rec-number&gt;&lt;foreign-keys&gt;&lt;key app="EN" db-id="r5ret2dtz5zsdced22nvf9tg0rrv0trsv2w9" timestamp="1633461280"&gt;37539&lt;/key&gt;&lt;/foreign-keys&gt;&lt;ref-type name="Journal Article"&gt;17&lt;/ref-type&gt;&lt;contributors&gt;&lt;authors&gt;&lt;author&gt;Cai, J.&lt;/author&gt;&lt;author&gt;Bennici, S.&lt;/author&gt;&lt;author&gt;Shen, J.&lt;/author&gt;&lt;author&gt;Auroux, A.&lt;/author&gt;&lt;/authors&gt;&lt;/contributors&gt;&lt;titles&gt;&lt;title&gt;The influence of metal- and N-species addition in mesoporous carbons on the hydrogen adsorption capacity&lt;/title&gt;&lt;secondary-title&gt;Materials Chemistry and Physics&lt;/secondary-title&gt;&lt;/titles&gt;&lt;periodical&gt;&lt;full-title&gt;Materials Chemistry and Physics&lt;/full-title&gt;&lt;abbr-1&gt;Mater. Chem. Phys.&lt;/abbr-1&gt;&lt;abbr-2&gt;Mater Chem Phys&lt;/abbr-2&gt;&lt;/periodical&gt;&lt;pages&gt;142-152&lt;/pages&gt;&lt;volume&gt;161&lt;/volume&gt;&lt;section&gt;142&lt;/section&gt;&lt;dates&gt;&lt;year&gt;2015&lt;/year&gt;&lt;/dates&gt;&lt;isbn&gt;02540584&lt;/isbn&gt;&lt;urls&gt;&lt;/urls&gt;&lt;electronic-resource-num&gt;10.1016/j.matchemphys.2015.05.029&lt;/electronic-resource-num&gt;&lt;/record&gt;&lt;/Cite&gt;&lt;/EndNote&gt;</w:instrText>
      </w:r>
      <w:r w:rsidR="002A7BF1">
        <w:fldChar w:fldCharType="separate"/>
      </w:r>
      <w:r w:rsidR="002A7BF1" w:rsidRPr="002A7BF1">
        <w:rPr>
          <w:noProof/>
          <w:vertAlign w:val="superscript"/>
        </w:rPr>
        <w:t>460</w:t>
      </w:r>
      <w:r w:rsidR="002A7BF1">
        <w:fldChar w:fldCharType="end"/>
      </w:r>
    </w:p>
    <w:p w14:paraId="5822A244" w14:textId="2DB72A26" w:rsidR="00370D49" w:rsidRDefault="00370D49" w:rsidP="00370D49">
      <w:pPr>
        <w:rPr>
          <w:rFonts w:ascii="Segoe UI" w:hAnsi="Segoe UI" w:cs="Segoe UI"/>
          <w:sz w:val="18"/>
          <w:szCs w:val="18"/>
        </w:rPr>
      </w:pPr>
    </w:p>
    <w:p w14:paraId="7E23D4BA" w14:textId="77777777" w:rsidR="00370D49" w:rsidRPr="00370D49" w:rsidRDefault="00370D49" w:rsidP="00370D49">
      <w:pPr>
        <w:rPr>
          <w:rFonts w:ascii="Segoe UI" w:hAnsi="Segoe UI" w:cs="Segoe UI"/>
          <w:sz w:val="18"/>
          <w:szCs w:val="18"/>
        </w:rPr>
      </w:pPr>
    </w:p>
    <w:p w14:paraId="5B603C52" w14:textId="15F6F780" w:rsidR="00902E6E" w:rsidRDefault="00902E6E">
      <w:pPr>
        <w:rPr>
          <w:rFonts w:ascii="Segoe UI" w:hAnsi="Segoe UI" w:cs="Segoe UI"/>
          <w:sz w:val="18"/>
          <w:szCs w:val="18"/>
        </w:rPr>
      </w:pPr>
    </w:p>
    <w:p w14:paraId="6EF551BE" w14:textId="09DE7A6E" w:rsidR="00902E6E" w:rsidRPr="0062181A" w:rsidRDefault="00902E6E" w:rsidP="00070412">
      <w:pPr>
        <w:jc w:val="center"/>
        <w:rPr>
          <w:rFonts w:ascii="Segoe UI" w:hAnsi="Segoe UI" w:cs="Segoe UI"/>
          <w:b/>
          <w:bCs/>
          <w:sz w:val="40"/>
          <w:szCs w:val="40"/>
        </w:rPr>
      </w:pPr>
      <w:r w:rsidRPr="0062181A">
        <w:rPr>
          <w:rFonts w:ascii="Segoe UI" w:hAnsi="Segoe UI" w:cs="Segoe UI"/>
          <w:b/>
          <w:bCs/>
          <w:sz w:val="40"/>
          <w:szCs w:val="40"/>
        </w:rPr>
        <w:t>References</w:t>
      </w:r>
    </w:p>
    <w:p w14:paraId="2BAB8C24" w14:textId="77777777" w:rsidR="002A7BF1" w:rsidRPr="002A7BF1" w:rsidRDefault="00902E6E" w:rsidP="002A7BF1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A7BF1" w:rsidRPr="002A7BF1">
        <w:t>1.</w:t>
      </w:r>
      <w:r w:rsidR="002A7BF1" w:rsidRPr="002A7BF1">
        <w:tab/>
        <w:t>Adsorption Characteristics of Methane, HFC-134a and R507A on Highly Porous Activated Carbon.</w:t>
      </w:r>
    </w:p>
    <w:p w14:paraId="05741033" w14:textId="77777777" w:rsidR="002A7BF1" w:rsidRPr="002A7BF1" w:rsidRDefault="002A7BF1" w:rsidP="002A7BF1">
      <w:pPr>
        <w:pStyle w:val="EndNoteBibliography"/>
        <w:spacing w:after="0"/>
      </w:pPr>
      <w:r w:rsidRPr="002A7BF1">
        <w:t>2.</w:t>
      </w:r>
      <w:r w:rsidRPr="002A7BF1">
        <w:tab/>
        <w:t>Adsorption characteristics of activated carbon /HFC152a pair for solar adsorption cooling systems.</w:t>
      </w:r>
    </w:p>
    <w:p w14:paraId="47177AC9" w14:textId="77777777" w:rsidR="002A7BF1" w:rsidRPr="002A7BF1" w:rsidRDefault="002A7BF1" w:rsidP="002A7BF1">
      <w:pPr>
        <w:pStyle w:val="EndNoteBibliography"/>
        <w:spacing w:after="0"/>
      </w:pPr>
      <w:r w:rsidRPr="002A7BF1">
        <w:t>3.</w:t>
      </w:r>
      <w:r w:rsidRPr="002A7BF1">
        <w:tab/>
        <w:t>Comparison Study on the Adsorption of CFC-115 and HFC-125 on Activated Carbon and Silicalite-1.</w:t>
      </w:r>
    </w:p>
    <w:p w14:paraId="0967F116" w14:textId="77777777" w:rsidR="002A7BF1" w:rsidRPr="002A7BF1" w:rsidRDefault="002A7BF1" w:rsidP="002A7BF1">
      <w:pPr>
        <w:pStyle w:val="EndNoteBibliography"/>
        <w:spacing w:after="0"/>
      </w:pPr>
      <w:r w:rsidRPr="002A7BF1">
        <w:t>4.</w:t>
      </w:r>
      <w:r w:rsidRPr="002A7BF1">
        <w:tab/>
        <w:t>Adsorption Equilibria of CFC-115 on Activated Charcoal.</w:t>
      </w:r>
    </w:p>
    <w:p w14:paraId="3E23AB56" w14:textId="77777777" w:rsidR="002A7BF1" w:rsidRPr="002A7BF1" w:rsidRDefault="002A7BF1" w:rsidP="002A7BF1">
      <w:pPr>
        <w:pStyle w:val="EndNoteBibliography"/>
        <w:spacing w:after="0"/>
      </w:pPr>
      <w:r w:rsidRPr="002A7BF1">
        <w:t>5.</w:t>
      </w:r>
      <w:r w:rsidRPr="002A7BF1">
        <w:tab/>
        <w:t>Adsorption Equilibria of Hexafluoropropene and 1,1,1,2,3,3,3-Heptafluoropropane on Activated Carbon at 283, 303, 333, and 363 K.</w:t>
      </w:r>
    </w:p>
    <w:p w14:paraId="5DE2A2B1" w14:textId="77777777" w:rsidR="002A7BF1" w:rsidRPr="002A7BF1" w:rsidRDefault="002A7BF1" w:rsidP="002A7BF1">
      <w:pPr>
        <w:pStyle w:val="EndNoteBibliography"/>
        <w:spacing w:after="0"/>
      </w:pPr>
      <w:r w:rsidRPr="002A7BF1">
        <w:t>6.</w:t>
      </w:r>
      <w:r w:rsidRPr="002A7BF1">
        <w:tab/>
        <w:t>Adsorption characteristics evaluation of R134A and R404A on different adsorbents.</w:t>
      </w:r>
    </w:p>
    <w:p w14:paraId="317D7C97" w14:textId="77777777" w:rsidR="002A7BF1" w:rsidRPr="002A7BF1" w:rsidRDefault="002A7BF1" w:rsidP="002A7BF1">
      <w:pPr>
        <w:pStyle w:val="EndNoteBibliography"/>
        <w:spacing w:after="0"/>
      </w:pPr>
      <w:r w:rsidRPr="002A7BF1">
        <w:t>7.</w:t>
      </w:r>
      <w:r w:rsidRPr="002A7BF1">
        <w:tab/>
        <w:t xml:space="preserve">Attalla, M.; Sadek, S., Experimental Investigation of Granular Activated Carbon/R-134a Pair for Adsorption Cooling System Applications. </w:t>
      </w:r>
      <w:r w:rsidRPr="002A7BF1">
        <w:rPr>
          <w:i/>
        </w:rPr>
        <w:t xml:space="preserve">Journal of Power and Energy Engineering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02</w:t>
      </w:r>
      <w:r w:rsidRPr="002A7BF1">
        <w:t>, (02), 11-20.</w:t>
      </w:r>
    </w:p>
    <w:p w14:paraId="3DFA1AB1" w14:textId="77777777" w:rsidR="002A7BF1" w:rsidRPr="002A7BF1" w:rsidRDefault="002A7BF1" w:rsidP="002A7BF1">
      <w:pPr>
        <w:pStyle w:val="EndNoteBibliography"/>
        <w:spacing w:after="0"/>
      </w:pPr>
      <w:r w:rsidRPr="002A7BF1">
        <w:t>8.</w:t>
      </w:r>
      <w:r w:rsidRPr="002A7BF1">
        <w:tab/>
        <w:t xml:space="preserve">Shiflett, M. B.; Corbin, D. R.; Elliott, B. A.; Subramoney, S.; Kaneko, K.; Yokozeki, A., Sorption of trifluoromethane in activated carbon. </w:t>
      </w:r>
      <w:r w:rsidRPr="002A7BF1">
        <w:rPr>
          <w:i/>
        </w:rPr>
        <w:t xml:space="preserve">Adsorption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20</w:t>
      </w:r>
      <w:r w:rsidRPr="002A7BF1">
        <w:t>, (4), 565-575.</w:t>
      </w:r>
    </w:p>
    <w:p w14:paraId="4E67820F" w14:textId="77777777" w:rsidR="002A7BF1" w:rsidRPr="002A7BF1" w:rsidRDefault="002A7BF1" w:rsidP="002A7BF1">
      <w:pPr>
        <w:pStyle w:val="EndNoteBibliography"/>
        <w:spacing w:after="0"/>
      </w:pPr>
      <w:r w:rsidRPr="002A7BF1">
        <w:t>9.</w:t>
      </w:r>
      <w:r w:rsidRPr="002A7BF1">
        <w:tab/>
        <w:t xml:space="preserve">Shin, J.; Suh, S.-S.; Choi, M. K., Enthalpy Changes of Adsorption of Tetrafluorocarbon (CF4) and Hexafluoroethane (C2F6) on Activated Carbon. </w:t>
      </w:r>
      <w:r w:rsidRPr="002A7BF1">
        <w:rPr>
          <w:i/>
        </w:rPr>
        <w:t xml:space="preserve">Clean Technology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20</w:t>
      </w:r>
      <w:r w:rsidRPr="002A7BF1">
        <w:t>, (1), 22-27.</w:t>
      </w:r>
    </w:p>
    <w:p w14:paraId="72752DB1" w14:textId="77777777" w:rsidR="002A7BF1" w:rsidRPr="002A7BF1" w:rsidRDefault="002A7BF1" w:rsidP="002A7BF1">
      <w:pPr>
        <w:pStyle w:val="EndNoteBibliography"/>
        <w:spacing w:after="0"/>
      </w:pPr>
      <w:r w:rsidRPr="002A7BF1">
        <w:t>10.</w:t>
      </w:r>
      <w:r w:rsidRPr="002A7BF1">
        <w:tab/>
        <w:t xml:space="preserve">Choi, S. W.; Yoon, H. J.; Lee, H. J.; Lee, E.-S.; Lim, D.-S.; Lee, K. B., CF4 adsorption on porous carbon derived from silicon carbide. </w:t>
      </w:r>
      <w:r w:rsidRPr="002A7BF1">
        <w:rPr>
          <w:i/>
        </w:rPr>
        <w:t xml:space="preserve">Micropor. Mesopor. Mater.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306</w:t>
      </w:r>
      <w:r w:rsidRPr="002A7BF1">
        <w:t>.</w:t>
      </w:r>
    </w:p>
    <w:p w14:paraId="22494850" w14:textId="77777777" w:rsidR="002A7BF1" w:rsidRPr="002A7BF1" w:rsidRDefault="002A7BF1" w:rsidP="002A7BF1">
      <w:pPr>
        <w:pStyle w:val="EndNoteBibliography"/>
        <w:spacing w:after="0"/>
      </w:pPr>
      <w:r w:rsidRPr="002A7BF1">
        <w:t>11.</w:t>
      </w:r>
      <w:r w:rsidRPr="002A7BF1">
        <w:tab/>
        <w:t xml:space="preserve">Sosa, J. E.; Malheiro, C.; Ribeiro, R. P. P. L.; Castro, P. J.; Piñeiro, M. M.; Araújo, J. M. M.; Plantier, F.; Mota, J. P. B.; Pereiro, A. B., Adsorption of fluorinated greenhouse gases on activated carbons: evaluation of their potential for gas separation. </w:t>
      </w:r>
      <w:r w:rsidRPr="002A7BF1">
        <w:rPr>
          <w:i/>
        </w:rPr>
        <w:t xml:space="preserve">Journal of Chemical Technology &amp; Biotechnology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95</w:t>
      </w:r>
      <w:r w:rsidRPr="002A7BF1">
        <w:t>, (7), 1892-1905.</w:t>
      </w:r>
    </w:p>
    <w:p w14:paraId="57A64253" w14:textId="77777777" w:rsidR="002A7BF1" w:rsidRPr="002A7BF1" w:rsidRDefault="002A7BF1" w:rsidP="002A7BF1">
      <w:pPr>
        <w:pStyle w:val="EndNoteBibliography"/>
        <w:spacing w:after="0"/>
      </w:pPr>
      <w:r w:rsidRPr="002A7BF1">
        <w:t>12.</w:t>
      </w:r>
      <w:r w:rsidRPr="002A7BF1">
        <w:tab/>
        <w:t xml:space="preserve">Seo, S.; Mikšík, F.; Maeshiro, Y.; Thu, K.; Miyazaki, T., Performance Evaluation of an Adsorption Heat Pump System Using MSC-30/R1234yf Pair with the Impact of Thermal Masses. </w:t>
      </w:r>
      <w:r w:rsidRPr="002A7BF1">
        <w:rPr>
          <w:i/>
        </w:rPr>
        <w:t xml:space="preserve">Applied Sciences </w:t>
      </w:r>
      <w:r w:rsidRPr="002A7BF1">
        <w:rPr>
          <w:b/>
        </w:rPr>
        <w:t>2021,</w:t>
      </w:r>
      <w:r w:rsidRPr="002A7BF1">
        <w:t xml:space="preserve"> </w:t>
      </w:r>
      <w:r w:rsidRPr="002A7BF1">
        <w:rPr>
          <w:i/>
        </w:rPr>
        <w:t>11</w:t>
      </w:r>
      <w:r w:rsidRPr="002A7BF1">
        <w:t>, (5).</w:t>
      </w:r>
    </w:p>
    <w:p w14:paraId="47739BB9" w14:textId="77777777" w:rsidR="002A7BF1" w:rsidRPr="002A7BF1" w:rsidRDefault="002A7BF1" w:rsidP="002A7BF1">
      <w:pPr>
        <w:pStyle w:val="EndNoteBibliography"/>
        <w:spacing w:after="0"/>
      </w:pPr>
      <w:r w:rsidRPr="002A7BF1">
        <w:t>13.</w:t>
      </w:r>
      <w:r w:rsidRPr="002A7BF1">
        <w:tab/>
        <w:t xml:space="preserve">Yagnamurthy, S.; Rakshit, D.; Jain, S.; Rocky, K. A.; Islam, M. A.; Saha, B. B., Adsorption of difluoromethane onto activated carbon based composites: Thermophysical properties and adsorption characterization. </w:t>
      </w:r>
      <w:r w:rsidRPr="002A7BF1">
        <w:rPr>
          <w:i/>
        </w:rPr>
        <w:t xml:space="preserve">Int. J. Heat Mass Transfer </w:t>
      </w:r>
      <w:r w:rsidRPr="002A7BF1">
        <w:rPr>
          <w:b/>
        </w:rPr>
        <w:t>2021,</w:t>
      </w:r>
      <w:r w:rsidRPr="002A7BF1">
        <w:t xml:space="preserve"> </w:t>
      </w:r>
      <w:r w:rsidRPr="002A7BF1">
        <w:rPr>
          <w:i/>
        </w:rPr>
        <w:t>171</w:t>
      </w:r>
      <w:r w:rsidRPr="002A7BF1">
        <w:t>.</w:t>
      </w:r>
    </w:p>
    <w:p w14:paraId="78921B91" w14:textId="77777777" w:rsidR="002A7BF1" w:rsidRPr="002A7BF1" w:rsidRDefault="002A7BF1" w:rsidP="002A7BF1">
      <w:pPr>
        <w:pStyle w:val="EndNoteBibliography"/>
        <w:spacing w:after="0"/>
      </w:pPr>
      <w:r w:rsidRPr="002A7BF1">
        <w:t>14.</w:t>
      </w:r>
      <w:r w:rsidRPr="002A7BF1">
        <w:tab/>
        <w:t xml:space="preserve">Sultan, M.; Miyazaki, T.; Saha, B. B.; Koyama, S.; Kil, H.-S.; Nakabayashi, K.; Miyawaki, J.; Yoon, S.-H., Adsorption of Difluoromethane (HFC-32) onto phenol resin based adsorbent: Theory and experiments. </w:t>
      </w:r>
      <w:r w:rsidRPr="002A7BF1">
        <w:rPr>
          <w:i/>
        </w:rPr>
        <w:t xml:space="preserve">Int. J. Heat Mass Transfer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127</w:t>
      </w:r>
      <w:r w:rsidRPr="002A7BF1">
        <w:t>, 348-356.</w:t>
      </w:r>
    </w:p>
    <w:p w14:paraId="4BFD0F43" w14:textId="77777777" w:rsidR="002A7BF1" w:rsidRPr="002A7BF1" w:rsidRDefault="002A7BF1" w:rsidP="002A7BF1">
      <w:pPr>
        <w:pStyle w:val="EndNoteBibliography"/>
        <w:spacing w:after="0"/>
      </w:pPr>
      <w:r w:rsidRPr="002A7BF1">
        <w:t>15.</w:t>
      </w:r>
      <w:r w:rsidRPr="002A7BF1">
        <w:tab/>
        <w:t>Adsorption Isotherms of Tetrafluoromethane and Hexafluoroethane on Various Adsorbents.</w:t>
      </w:r>
    </w:p>
    <w:p w14:paraId="461DAA61" w14:textId="77777777" w:rsidR="002A7BF1" w:rsidRPr="002A7BF1" w:rsidRDefault="002A7BF1" w:rsidP="002A7BF1">
      <w:pPr>
        <w:pStyle w:val="EndNoteBibliography"/>
        <w:spacing w:after="0"/>
      </w:pPr>
      <w:r w:rsidRPr="002A7BF1">
        <w:t>16.</w:t>
      </w:r>
      <w:r w:rsidRPr="002A7BF1">
        <w:tab/>
        <w:t xml:space="preserve">Askalany, A. A.; Saha, B. B.; Uddin, K.; Miyzaki, T.; Koyama, S.; Srinivasan, K.; Ismail, I. M., Adsorption Isotherms and Heat of Adsorption of Difluoromethane on Activated Carbons. </w:t>
      </w:r>
      <w:r w:rsidRPr="002A7BF1">
        <w:rPr>
          <w:i/>
        </w:rPr>
        <w:t xml:space="preserve">J. Chem. Eng. Data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58</w:t>
      </w:r>
      <w:r w:rsidRPr="002A7BF1">
        <w:t>, (10), 2828-2834.</w:t>
      </w:r>
    </w:p>
    <w:p w14:paraId="7B569E7A" w14:textId="77777777" w:rsidR="002A7BF1" w:rsidRPr="002A7BF1" w:rsidRDefault="002A7BF1" w:rsidP="002A7BF1">
      <w:pPr>
        <w:pStyle w:val="EndNoteBibliography"/>
        <w:spacing w:after="0"/>
      </w:pPr>
      <w:r w:rsidRPr="002A7BF1">
        <w:t>17.</w:t>
      </w:r>
      <w:r w:rsidRPr="002A7BF1">
        <w:tab/>
        <w:t xml:space="preserve">Saha, B. B.; Chakraborty, A.; Koyama, S.; Yoon, S.-H.; Mochida, I.; Kumja, M.; Yap, C.; Ng, K. C., Isotherms and thermodynamics for the adsorption of n -butane on pitch based activated carbon. </w:t>
      </w:r>
      <w:r w:rsidRPr="002A7BF1">
        <w:rPr>
          <w:i/>
        </w:rPr>
        <w:t xml:space="preserve">Int. J. Heat Mass Transfer </w:t>
      </w:r>
      <w:r w:rsidRPr="002A7BF1">
        <w:rPr>
          <w:b/>
        </w:rPr>
        <w:t>2008,</w:t>
      </w:r>
      <w:r w:rsidRPr="002A7BF1">
        <w:t xml:space="preserve"> </w:t>
      </w:r>
      <w:r w:rsidRPr="002A7BF1">
        <w:rPr>
          <w:i/>
        </w:rPr>
        <w:t>51</w:t>
      </w:r>
      <w:r w:rsidRPr="002A7BF1">
        <w:t>, (7-8), 1582-1589.</w:t>
      </w:r>
    </w:p>
    <w:p w14:paraId="63F9E14D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18.</w:t>
      </w:r>
      <w:r w:rsidRPr="002A7BF1">
        <w:tab/>
        <w:t xml:space="preserve">Yuan, B.; Wu, X.; Chen, Y.; Huang, J.; Luo, H.; Deng, S., Adsorptive separation studies of ethane-methane and methane-nitrogen systems using mesoporous carbon. </w:t>
      </w:r>
      <w:r w:rsidRPr="002A7BF1">
        <w:rPr>
          <w:i/>
        </w:rPr>
        <w:t xml:space="preserve">J. Colloid Interface Sci.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394</w:t>
      </w:r>
      <w:r w:rsidRPr="002A7BF1">
        <w:t>, 445-50.</w:t>
      </w:r>
    </w:p>
    <w:p w14:paraId="6C394F86" w14:textId="77777777" w:rsidR="002A7BF1" w:rsidRPr="002A7BF1" w:rsidRDefault="002A7BF1" w:rsidP="002A7BF1">
      <w:pPr>
        <w:pStyle w:val="EndNoteBibliography"/>
        <w:spacing w:after="0"/>
      </w:pPr>
      <w:r w:rsidRPr="002A7BF1">
        <w:t>19.</w:t>
      </w:r>
      <w:r w:rsidRPr="002A7BF1">
        <w:tab/>
        <w:t>Adsorption Equilibria of Methane, Ethane, Ethylene, Nitrogen, and Hydrogen onto Activated Carbon.</w:t>
      </w:r>
    </w:p>
    <w:p w14:paraId="2D93D592" w14:textId="77777777" w:rsidR="002A7BF1" w:rsidRPr="002A7BF1" w:rsidRDefault="002A7BF1" w:rsidP="002A7BF1">
      <w:pPr>
        <w:pStyle w:val="EndNoteBibliography"/>
        <w:spacing w:after="0"/>
      </w:pPr>
      <w:r w:rsidRPr="002A7BF1">
        <w:t>20.</w:t>
      </w:r>
      <w:r w:rsidRPr="002A7BF1">
        <w:tab/>
        <w:t xml:space="preserve">Liang, W.; Zhang, Y.; Wang, X.; Wu, Y.; Zhou, X.; Xiao, J.; Li, Y.; Wang, H.; Li, Z., Asphalt-derived high surface area activated porous carbons for the effective adsorption separation of ethane and ethylene. </w:t>
      </w:r>
      <w:r w:rsidRPr="002A7BF1">
        <w:rPr>
          <w:i/>
        </w:rPr>
        <w:t xml:space="preserve">Chem. Eng. Sci.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162</w:t>
      </w:r>
      <w:r w:rsidRPr="002A7BF1">
        <w:t>, 192-202.</w:t>
      </w:r>
    </w:p>
    <w:p w14:paraId="5F26CFE3" w14:textId="77777777" w:rsidR="002A7BF1" w:rsidRPr="002A7BF1" w:rsidRDefault="002A7BF1" w:rsidP="002A7BF1">
      <w:pPr>
        <w:pStyle w:val="EndNoteBibliography"/>
        <w:spacing w:after="0"/>
      </w:pPr>
      <w:r w:rsidRPr="002A7BF1">
        <w:t>21.</w:t>
      </w:r>
      <w:r w:rsidRPr="002A7BF1">
        <w:tab/>
        <w:t xml:space="preserve">Ho, B. N.; Perez, D. P.; Mancilla, D. P.; Diaz, J.; Hort, C.; Bessieres, D.; Ghimbeu, C. M., Determination of methane, ethane and propane on activated carbons by experimental pressure swing adsorption method. </w:t>
      </w:r>
      <w:r w:rsidRPr="002A7BF1">
        <w:rPr>
          <w:i/>
        </w:rPr>
        <w:t xml:space="preserve">Journal of Natural Gas Science and Engineering </w:t>
      </w:r>
      <w:r w:rsidRPr="002A7BF1">
        <w:rPr>
          <w:b/>
        </w:rPr>
        <w:t>2021</w:t>
      </w:r>
      <w:r w:rsidRPr="002A7BF1">
        <w:t>.</w:t>
      </w:r>
    </w:p>
    <w:p w14:paraId="680A7806" w14:textId="77777777" w:rsidR="002A7BF1" w:rsidRPr="002A7BF1" w:rsidRDefault="002A7BF1" w:rsidP="002A7BF1">
      <w:pPr>
        <w:pStyle w:val="EndNoteBibliography"/>
        <w:spacing w:after="0"/>
      </w:pPr>
      <w:r w:rsidRPr="002A7BF1">
        <w:t>22.</w:t>
      </w:r>
      <w:r w:rsidRPr="002A7BF1">
        <w:tab/>
        <w:t xml:space="preserve">Chen, J.; Loo, L. S.; Wang, K., An Ideal Absorbed Solution Theory (IAST) Study of Adsorption Equilibria of Binary Mixtures of Methane and Ethane on a Templated Carbon. </w:t>
      </w:r>
      <w:r w:rsidRPr="002A7BF1">
        <w:rPr>
          <w:i/>
        </w:rPr>
        <w:t xml:space="preserve">J. Chem. Eng. Data </w:t>
      </w:r>
      <w:r w:rsidRPr="002A7BF1">
        <w:rPr>
          <w:b/>
        </w:rPr>
        <w:t>2011,</w:t>
      </w:r>
      <w:r w:rsidRPr="002A7BF1">
        <w:t xml:space="preserve"> </w:t>
      </w:r>
      <w:r w:rsidRPr="002A7BF1">
        <w:rPr>
          <w:i/>
        </w:rPr>
        <w:t>56</w:t>
      </w:r>
      <w:r w:rsidRPr="002A7BF1">
        <w:t>, (4), 1209-1212.</w:t>
      </w:r>
    </w:p>
    <w:p w14:paraId="38075641" w14:textId="77777777" w:rsidR="002A7BF1" w:rsidRPr="002A7BF1" w:rsidRDefault="002A7BF1" w:rsidP="002A7BF1">
      <w:pPr>
        <w:pStyle w:val="EndNoteBibliography"/>
        <w:spacing w:after="0"/>
      </w:pPr>
      <w:r w:rsidRPr="002A7BF1">
        <w:t>23.</w:t>
      </w:r>
      <w:r w:rsidRPr="002A7BF1">
        <w:tab/>
        <w:t xml:space="preserve">Wang, X.; Wu, Y.; Zhou, X.; Xiao, J.; Xia, Q.; Wang, H.; Li, Z., Novel C-PDA adsorbents with high uptake and preferential adsorption of ethane over ethylene. </w:t>
      </w:r>
      <w:r w:rsidRPr="002A7BF1">
        <w:rPr>
          <w:i/>
        </w:rPr>
        <w:t xml:space="preserve">Chem. Eng. Sci.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155</w:t>
      </w:r>
      <w:r w:rsidRPr="002A7BF1">
        <w:t>, 338-347.</w:t>
      </w:r>
    </w:p>
    <w:p w14:paraId="491C936C" w14:textId="77777777" w:rsidR="002A7BF1" w:rsidRPr="002A7BF1" w:rsidRDefault="002A7BF1" w:rsidP="002A7BF1">
      <w:pPr>
        <w:pStyle w:val="EndNoteBibliography"/>
        <w:spacing w:after="0"/>
      </w:pPr>
      <w:r w:rsidRPr="002A7BF1">
        <w:t>24.</w:t>
      </w:r>
      <w:r w:rsidRPr="002A7BF1">
        <w:tab/>
        <w:t xml:space="preserve">Jiang, W.-J.; Sun, L.-B.; Yin, Y.; Song, X.-L.; Liu, X.-Q., Ordered Mesoporous Carbon CMK-3 Modified with Cu(I) for Selective Ethylene/Ethane Adsorption. </w:t>
      </w:r>
      <w:r w:rsidRPr="002A7BF1">
        <w:rPr>
          <w:i/>
        </w:rPr>
        <w:t xml:space="preserve">Sep. Sci. Technol.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48</w:t>
      </w:r>
      <w:r w:rsidRPr="002A7BF1">
        <w:t>, (6), 968-976.</w:t>
      </w:r>
    </w:p>
    <w:p w14:paraId="6FF40590" w14:textId="77777777" w:rsidR="002A7BF1" w:rsidRPr="002A7BF1" w:rsidRDefault="002A7BF1" w:rsidP="002A7BF1">
      <w:pPr>
        <w:pStyle w:val="EndNoteBibliography"/>
        <w:spacing w:after="0"/>
      </w:pPr>
      <w:r w:rsidRPr="002A7BF1">
        <w:t>25.</w:t>
      </w:r>
      <w:r w:rsidRPr="002A7BF1">
        <w:tab/>
        <w:t>Adsorption and Desorption Equilibria of Nitrogen, Methane, Ethane, and Ethylene on Date-Pit Activated Carbon.</w:t>
      </w:r>
    </w:p>
    <w:p w14:paraId="478FF0EB" w14:textId="77777777" w:rsidR="002A7BF1" w:rsidRPr="002A7BF1" w:rsidRDefault="002A7BF1" w:rsidP="002A7BF1">
      <w:pPr>
        <w:pStyle w:val="EndNoteBibliography"/>
        <w:spacing w:after="0"/>
      </w:pPr>
      <w:r w:rsidRPr="002A7BF1">
        <w:t>26.</w:t>
      </w:r>
      <w:r w:rsidRPr="002A7BF1">
        <w:tab/>
        <w:t xml:space="preserve">Giraldo, L.; Moreno-Piraján, J. C., Novel Activated Carbon Monoliths for Methane Adsorption Obtained from Coffee Husks. </w:t>
      </w:r>
      <w:r w:rsidRPr="002A7BF1">
        <w:rPr>
          <w:i/>
        </w:rPr>
        <w:t xml:space="preserve">Materials Sciences and Applications </w:t>
      </w:r>
      <w:r w:rsidRPr="002A7BF1">
        <w:rPr>
          <w:b/>
        </w:rPr>
        <w:t>2011,</w:t>
      </w:r>
      <w:r w:rsidRPr="002A7BF1">
        <w:t xml:space="preserve"> </w:t>
      </w:r>
      <w:r w:rsidRPr="002A7BF1">
        <w:rPr>
          <w:i/>
        </w:rPr>
        <w:t>02</w:t>
      </w:r>
      <w:r w:rsidRPr="002A7BF1">
        <w:t>, (05), 331-339.</w:t>
      </w:r>
    </w:p>
    <w:p w14:paraId="24FF06DD" w14:textId="77777777" w:rsidR="002A7BF1" w:rsidRPr="002A7BF1" w:rsidRDefault="002A7BF1" w:rsidP="002A7BF1">
      <w:pPr>
        <w:pStyle w:val="EndNoteBibliography"/>
        <w:spacing w:after="0"/>
      </w:pPr>
      <w:r w:rsidRPr="002A7BF1">
        <w:t>27.</w:t>
      </w:r>
      <w:r w:rsidRPr="002A7BF1">
        <w:tab/>
        <w:t>Adsorption Equilibria of Nitrogen, Methane, and Ethane on BDH-Activated Carbon.</w:t>
      </w:r>
    </w:p>
    <w:p w14:paraId="48B31E57" w14:textId="77777777" w:rsidR="002A7BF1" w:rsidRPr="002A7BF1" w:rsidRDefault="002A7BF1" w:rsidP="002A7BF1">
      <w:pPr>
        <w:pStyle w:val="EndNoteBibliography"/>
        <w:spacing w:after="0"/>
      </w:pPr>
      <w:r w:rsidRPr="002A7BF1">
        <w:t>28.</w:t>
      </w:r>
      <w:r w:rsidRPr="002A7BF1">
        <w:tab/>
        <w:t xml:space="preserve">Fu, N.; Yu, J.; Zhao, J.; Liu, R.; Li, F.; Du, Y.; Yang, Z., In-situ preparation of nitrogen-doped unimodal ultramicropore carbon nanosheets with ultrahigh gas selectivity. </w:t>
      </w:r>
      <w:r w:rsidRPr="002A7BF1">
        <w:rPr>
          <w:i/>
        </w:rPr>
        <w:t xml:space="preserve">Carbon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149</w:t>
      </w:r>
      <w:r w:rsidRPr="002A7BF1">
        <w:t>, 538-545.</w:t>
      </w:r>
    </w:p>
    <w:p w14:paraId="177E980F" w14:textId="77777777" w:rsidR="002A7BF1" w:rsidRPr="002A7BF1" w:rsidRDefault="002A7BF1" w:rsidP="002A7BF1">
      <w:pPr>
        <w:pStyle w:val="EndNoteBibliography"/>
        <w:spacing w:after="0"/>
      </w:pPr>
      <w:r w:rsidRPr="002A7BF1">
        <w:t>29.</w:t>
      </w:r>
      <w:r w:rsidRPr="002A7BF1">
        <w:tab/>
        <w:t xml:space="preserve">Mallek, R.; Plantier, F.; Dicharry, C.; Jacob, M.; Miqueu, C., Experimental characterization of cyclopentane adsorption/desorption in microporous activated carbons. </w:t>
      </w:r>
      <w:r w:rsidRPr="002A7BF1">
        <w:rPr>
          <w:i/>
        </w:rPr>
        <w:t xml:space="preserve">Carbon Trends </w:t>
      </w:r>
      <w:r w:rsidRPr="002A7BF1">
        <w:rPr>
          <w:b/>
        </w:rPr>
        <w:t>2021,</w:t>
      </w:r>
      <w:r w:rsidRPr="002A7BF1">
        <w:t xml:space="preserve"> </w:t>
      </w:r>
      <w:r w:rsidRPr="002A7BF1">
        <w:rPr>
          <w:i/>
        </w:rPr>
        <w:t>2</w:t>
      </w:r>
      <w:r w:rsidRPr="002A7BF1">
        <w:t>.</w:t>
      </w:r>
    </w:p>
    <w:p w14:paraId="2B78AE6D" w14:textId="77777777" w:rsidR="002A7BF1" w:rsidRPr="002A7BF1" w:rsidRDefault="002A7BF1" w:rsidP="002A7BF1">
      <w:pPr>
        <w:pStyle w:val="EndNoteBibliography"/>
        <w:spacing w:after="0"/>
      </w:pPr>
      <w:r w:rsidRPr="002A7BF1">
        <w:t>30.</w:t>
      </w:r>
      <w:r w:rsidRPr="002A7BF1">
        <w:tab/>
        <w:t xml:space="preserve">Ma, X.; Fang, M.; Liu, B.; Chen, R.; Shi, R.; Wu, Q.; Zeng, Z.; Li, L., Urea-assisted synthesis of biomass-based hierarchical porous carbons for the light hydrocarbons adsorption and separation. </w:t>
      </w:r>
      <w:r w:rsidRPr="002A7BF1">
        <w:rPr>
          <w:i/>
        </w:rPr>
        <w:t xml:space="preserve">Chem. Eng. J. </w:t>
      </w:r>
      <w:r w:rsidRPr="002A7BF1">
        <w:rPr>
          <w:b/>
        </w:rPr>
        <w:t>2022,</w:t>
      </w:r>
      <w:r w:rsidRPr="002A7BF1">
        <w:t xml:space="preserve"> </w:t>
      </w:r>
      <w:r w:rsidRPr="002A7BF1">
        <w:rPr>
          <w:i/>
        </w:rPr>
        <w:t>428</w:t>
      </w:r>
      <w:r w:rsidRPr="002A7BF1">
        <w:t>.</w:t>
      </w:r>
    </w:p>
    <w:p w14:paraId="2A51D3DF" w14:textId="77777777" w:rsidR="002A7BF1" w:rsidRPr="002A7BF1" w:rsidRDefault="002A7BF1" w:rsidP="002A7BF1">
      <w:pPr>
        <w:pStyle w:val="EndNoteBibliography"/>
        <w:spacing w:after="0"/>
      </w:pPr>
      <w:r w:rsidRPr="002A7BF1">
        <w:t>31.</w:t>
      </w:r>
      <w:r w:rsidRPr="002A7BF1">
        <w:tab/>
        <w:t xml:space="preserve">Ben Torkia, Y.; Ben Yahia, M.; Khalfaoui, M.; Al-Muhtaseb, S. A.; Ben Lamine, A., Energetic investigation of the adsorption process of CH4, C2H6 and N2 on activated carbon: Numerical and statistical physics treatment. </w:t>
      </w:r>
      <w:r w:rsidRPr="002A7BF1">
        <w:rPr>
          <w:i/>
        </w:rPr>
        <w:t xml:space="preserve">Physica B: Condensed Matter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433</w:t>
      </w:r>
      <w:r w:rsidRPr="002A7BF1">
        <w:t>, 55-61.</w:t>
      </w:r>
    </w:p>
    <w:p w14:paraId="41C0124D" w14:textId="77777777" w:rsidR="002A7BF1" w:rsidRPr="002A7BF1" w:rsidRDefault="002A7BF1" w:rsidP="002A7BF1">
      <w:pPr>
        <w:pStyle w:val="EndNoteBibliography"/>
        <w:spacing w:after="0"/>
      </w:pPr>
      <w:r w:rsidRPr="002A7BF1">
        <w:t>32.</w:t>
      </w:r>
      <w:r w:rsidRPr="002A7BF1">
        <w:tab/>
        <w:t xml:space="preserve">Saha, D.; Toof, B.; Krishna, R.; Orkoulas, G.; Gismondi, P.; Thorpe, R.; Comroe, M. L., Separation of ethane-ethylene and propane-propylene by Ag(I) doped and sulfurized microporous carbon. </w:t>
      </w:r>
      <w:r w:rsidRPr="002A7BF1">
        <w:rPr>
          <w:i/>
        </w:rPr>
        <w:t xml:space="preserve">Micropor. Mesopor. Mater.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299</w:t>
      </w:r>
      <w:r w:rsidRPr="002A7BF1">
        <w:t>.</w:t>
      </w:r>
    </w:p>
    <w:p w14:paraId="6B0BEAAA" w14:textId="77777777" w:rsidR="002A7BF1" w:rsidRPr="002A7BF1" w:rsidRDefault="002A7BF1" w:rsidP="002A7BF1">
      <w:pPr>
        <w:pStyle w:val="EndNoteBibliography"/>
        <w:spacing w:after="0"/>
      </w:pPr>
      <w:r w:rsidRPr="002A7BF1">
        <w:t>33.</w:t>
      </w:r>
      <w:r w:rsidRPr="002A7BF1">
        <w:tab/>
        <w:t xml:space="preserve">Bläker, C.; Pasel, C.; Luckas, M.; Dreisbach, F.; Bathen, D., Investigation of load-dependent heat of adsorption of alkanes and alkenes on zeolites and activated carbon. </w:t>
      </w:r>
      <w:r w:rsidRPr="002A7BF1">
        <w:rPr>
          <w:i/>
        </w:rPr>
        <w:t xml:space="preserve">Micropor. Mesopor. Mater.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241</w:t>
      </w:r>
      <w:r w:rsidRPr="002A7BF1">
        <w:t>, 1-10.</w:t>
      </w:r>
    </w:p>
    <w:p w14:paraId="03E7C52B" w14:textId="77777777" w:rsidR="002A7BF1" w:rsidRPr="002A7BF1" w:rsidRDefault="002A7BF1" w:rsidP="002A7BF1">
      <w:pPr>
        <w:pStyle w:val="EndNoteBibliography"/>
        <w:spacing w:after="0"/>
      </w:pPr>
      <w:r w:rsidRPr="002A7BF1">
        <w:t>34.</w:t>
      </w:r>
      <w:r w:rsidRPr="002A7BF1">
        <w:tab/>
        <w:t xml:space="preserve">Zhang, P.; Wen, X.; Wang, L.; Zhong, Y.; Su, Y.; Zhang, Y.; Wang, J.; Yang, J.; Zeng, Z.; Deng, S., Algae-derived N-doped porous carbons with ultrahigh specific surface area for highly selective separation of light hydrocarbons. </w:t>
      </w:r>
      <w:r w:rsidRPr="002A7BF1">
        <w:rPr>
          <w:i/>
        </w:rPr>
        <w:t xml:space="preserve">Chem. Eng. J.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381</w:t>
      </w:r>
      <w:r w:rsidRPr="002A7BF1">
        <w:t>.</w:t>
      </w:r>
    </w:p>
    <w:p w14:paraId="2C6E8BF7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35.</w:t>
      </w:r>
      <w:r w:rsidRPr="002A7BF1">
        <w:tab/>
        <w:t xml:space="preserve">Lee, S. K.; Park, H.; Yoon, J. W.; Kim, K.; Cho, S. J.; Maurin, G.; Ryoo, R.; Chang, J. S., Microporous 3D Graphene-like Zeolite-Templated Carbons for Preferential Adsorption of Ethane. </w:t>
      </w:r>
      <w:r w:rsidRPr="002A7BF1">
        <w:rPr>
          <w:i/>
        </w:rPr>
        <w:t xml:space="preserve">ACS Appl Mater Interfaces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12</w:t>
      </w:r>
      <w:r w:rsidRPr="002A7BF1">
        <w:t>, (25), 28484-28495.</w:t>
      </w:r>
    </w:p>
    <w:p w14:paraId="0E87138F" w14:textId="77777777" w:rsidR="002A7BF1" w:rsidRPr="002A7BF1" w:rsidRDefault="002A7BF1" w:rsidP="002A7BF1">
      <w:pPr>
        <w:pStyle w:val="EndNoteBibliography"/>
        <w:spacing w:after="0"/>
      </w:pPr>
      <w:r w:rsidRPr="002A7BF1">
        <w:t>36.</w:t>
      </w:r>
      <w:r w:rsidRPr="002A7BF1">
        <w:tab/>
        <w:t xml:space="preserve">Wang, Z.; Yang, L.; Zhang, P.; Cui, J.; Chen, P.; Ding, Q.; Cui, X.; Xing, H., Highly Microporous Activated Carbons with Industrial Potential for Selective Adsorption of Ethane over Ethylene. </w:t>
      </w:r>
      <w:r w:rsidRPr="002A7BF1">
        <w:rPr>
          <w:i/>
        </w:rPr>
        <w:t xml:space="preserve">Industrial &amp; Engineering Chemistry Research </w:t>
      </w:r>
      <w:r w:rsidRPr="002A7BF1">
        <w:rPr>
          <w:b/>
        </w:rPr>
        <w:t>2021</w:t>
      </w:r>
      <w:r w:rsidRPr="002A7BF1">
        <w:t>.</w:t>
      </w:r>
    </w:p>
    <w:p w14:paraId="4831ECCD" w14:textId="77777777" w:rsidR="002A7BF1" w:rsidRPr="002A7BF1" w:rsidRDefault="002A7BF1" w:rsidP="002A7BF1">
      <w:pPr>
        <w:pStyle w:val="EndNoteBibliography"/>
        <w:spacing w:after="0"/>
      </w:pPr>
      <w:r w:rsidRPr="002A7BF1">
        <w:t>37.</w:t>
      </w:r>
      <w:r w:rsidRPr="002A7BF1">
        <w:tab/>
        <w:t xml:space="preserve">Murialdo, M.; Stadie, N. P.; Ahn, C. C.; Fultz, B., Observation and Investigation of Increasing Isosteric Heat of Adsorption of Ethane on Zeolite-Templated Carbon. </w:t>
      </w:r>
      <w:r w:rsidRPr="002A7BF1">
        <w:rPr>
          <w:i/>
        </w:rPr>
        <w:t xml:space="preserve">The Journal of Physical Chemistry C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119</w:t>
      </w:r>
      <w:r w:rsidRPr="002A7BF1">
        <w:t>, (2), 944-950.</w:t>
      </w:r>
    </w:p>
    <w:p w14:paraId="43A21ACE" w14:textId="77777777" w:rsidR="002A7BF1" w:rsidRPr="002A7BF1" w:rsidRDefault="002A7BF1" w:rsidP="002A7BF1">
      <w:pPr>
        <w:pStyle w:val="EndNoteBibliography"/>
        <w:spacing w:after="0"/>
      </w:pPr>
      <w:r w:rsidRPr="002A7BF1">
        <w:t>38.</w:t>
      </w:r>
      <w:r w:rsidRPr="002A7BF1">
        <w:tab/>
        <w:t xml:space="preserve">Liang, W.; Wu, Y.; Xiao, H.; Xiao, J.; Li, Y.; Li, Z., Ethane-selective carbon composites CPDA@A-ACs with high uptake and its enhanced ethane/ethylene adsorption selectivity. </w:t>
      </w:r>
      <w:r w:rsidRPr="002A7BF1">
        <w:rPr>
          <w:i/>
        </w:rPr>
        <w:t xml:space="preserve">AlChE J.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64</w:t>
      </w:r>
      <w:r w:rsidRPr="002A7BF1">
        <w:t>, (9), 3390-3399.</w:t>
      </w:r>
    </w:p>
    <w:p w14:paraId="03712034" w14:textId="77777777" w:rsidR="002A7BF1" w:rsidRPr="002A7BF1" w:rsidRDefault="002A7BF1" w:rsidP="002A7BF1">
      <w:pPr>
        <w:pStyle w:val="EndNoteBibliography"/>
        <w:spacing w:after="0"/>
      </w:pPr>
      <w:r w:rsidRPr="002A7BF1">
        <w:t>39.</w:t>
      </w:r>
      <w:r w:rsidRPr="002A7BF1">
        <w:tab/>
        <w:t xml:space="preserve">Ma, C.; Wang, X.; Wang, X.; Yuan, B.; Wu, Y.; Li, Z., Novel glucose-based adsorbents (Glc-As) with preferential adsorption of ethane over ethylene and high capacity. </w:t>
      </w:r>
      <w:r w:rsidRPr="002A7BF1">
        <w:rPr>
          <w:i/>
        </w:rPr>
        <w:t xml:space="preserve">Chem. Eng. Sci.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172</w:t>
      </w:r>
      <w:r w:rsidRPr="002A7BF1">
        <w:t>, 612-621.</w:t>
      </w:r>
    </w:p>
    <w:p w14:paraId="0B84F820" w14:textId="77777777" w:rsidR="002A7BF1" w:rsidRPr="002A7BF1" w:rsidRDefault="002A7BF1" w:rsidP="002A7BF1">
      <w:pPr>
        <w:pStyle w:val="EndNoteBibliography"/>
        <w:spacing w:after="0"/>
      </w:pPr>
      <w:r w:rsidRPr="002A7BF1">
        <w:t>40.</w:t>
      </w:r>
      <w:r w:rsidRPr="002A7BF1">
        <w:tab/>
        <w:t xml:space="preserve">Gao, F.; Wang, Y.; Wang, X.; Wang, S., Ethylene/ethane separation by CuCl/AC adsorbent prepared using CuCl2 as a precursor. </w:t>
      </w:r>
      <w:r w:rsidRPr="002A7BF1">
        <w:rPr>
          <w:i/>
        </w:rPr>
        <w:t xml:space="preserve">Adsorption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22</w:t>
      </w:r>
      <w:r w:rsidRPr="002A7BF1">
        <w:t>, (7), 1013-1022.</w:t>
      </w:r>
    </w:p>
    <w:p w14:paraId="21CE8083" w14:textId="77777777" w:rsidR="002A7BF1" w:rsidRPr="002A7BF1" w:rsidRDefault="002A7BF1" w:rsidP="002A7BF1">
      <w:pPr>
        <w:pStyle w:val="EndNoteBibliography"/>
        <w:spacing w:after="0"/>
      </w:pPr>
      <w:r w:rsidRPr="002A7BF1">
        <w:t>41.</w:t>
      </w:r>
      <w:r w:rsidRPr="002A7BF1">
        <w:tab/>
        <w:t xml:space="preserve">Wang, X.; Wu, Y.; Peng, J.; Wu, Y.; Xiao, J.; Xia, Q.; Li, Z., Novel glucosamine-based carbon adsorbents with high capacity and its enhanced mechanism of preferential adsorption of C2H6 over C2H4. </w:t>
      </w:r>
      <w:r w:rsidRPr="002A7BF1">
        <w:rPr>
          <w:i/>
        </w:rPr>
        <w:t xml:space="preserve">Chem. Eng. J.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358</w:t>
      </w:r>
      <w:r w:rsidRPr="002A7BF1">
        <w:t>, 1114-1125.</w:t>
      </w:r>
    </w:p>
    <w:p w14:paraId="4764216B" w14:textId="77777777" w:rsidR="002A7BF1" w:rsidRPr="002A7BF1" w:rsidRDefault="002A7BF1" w:rsidP="002A7BF1">
      <w:pPr>
        <w:pStyle w:val="EndNoteBibliography"/>
        <w:spacing w:after="0"/>
      </w:pPr>
      <w:r w:rsidRPr="002A7BF1">
        <w:t>42.</w:t>
      </w:r>
      <w:r w:rsidRPr="002A7BF1">
        <w:tab/>
        <w:t xml:space="preserve">Liang, W.; Xiao, H.; Lv, D.; Xiao, J.; Li, Z., Novel asphalt-based carbon adsorbents with super-high adsorption capacity and excellent selectivity for separation for light hydrocarbons. </w:t>
      </w:r>
      <w:r w:rsidRPr="002A7BF1">
        <w:rPr>
          <w:i/>
        </w:rPr>
        <w:t xml:space="preserve">Sep. Purif. Technol.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190</w:t>
      </w:r>
      <w:r w:rsidRPr="002A7BF1">
        <w:t>, 60-67.</w:t>
      </w:r>
    </w:p>
    <w:p w14:paraId="492FB4D9" w14:textId="77777777" w:rsidR="002A7BF1" w:rsidRPr="002A7BF1" w:rsidRDefault="002A7BF1" w:rsidP="002A7BF1">
      <w:pPr>
        <w:pStyle w:val="EndNoteBibliography"/>
        <w:spacing w:after="0"/>
      </w:pPr>
      <w:r w:rsidRPr="002A7BF1">
        <w:t>43.</w:t>
      </w:r>
      <w:r w:rsidRPr="002A7BF1">
        <w:tab/>
        <w:t xml:space="preserve">Wang, S.-H.; Hwang, Y.-K.; Choi, S. W.; Yuan, X.; Lee, K. B.; Chang, F.-C., Developing self-activated lignosulfonate-based porous carbon material for ethylene adsorption. </w:t>
      </w:r>
      <w:r w:rsidRPr="002A7BF1">
        <w:rPr>
          <w:i/>
        </w:rPr>
        <w:t xml:space="preserve">Journal of the Taiwan Institute of Chemical Engineers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115</w:t>
      </w:r>
      <w:r w:rsidRPr="002A7BF1">
        <w:t>, 315-320.</w:t>
      </w:r>
    </w:p>
    <w:p w14:paraId="144BC147" w14:textId="77777777" w:rsidR="002A7BF1" w:rsidRPr="002A7BF1" w:rsidRDefault="002A7BF1" w:rsidP="002A7BF1">
      <w:pPr>
        <w:pStyle w:val="EndNoteBibliography"/>
        <w:spacing w:after="0"/>
      </w:pPr>
      <w:r w:rsidRPr="002A7BF1">
        <w:t>44.</w:t>
      </w:r>
      <w:r w:rsidRPr="002A7BF1">
        <w:tab/>
        <w:t xml:space="preserve">Wang, J.; Krishna, R.; Yang, T.; Deng, S., Nitrogen-rich microporous carbons for highly selective separation of light hydrocarbons. </w:t>
      </w:r>
      <w:r w:rsidRPr="002A7BF1">
        <w:rPr>
          <w:i/>
        </w:rPr>
        <w:t xml:space="preserve">Journal of Materials Chemistry A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4</w:t>
      </w:r>
      <w:r w:rsidRPr="002A7BF1">
        <w:t>, (36), 13957-13966.</w:t>
      </w:r>
    </w:p>
    <w:p w14:paraId="615BF7BA" w14:textId="77777777" w:rsidR="002A7BF1" w:rsidRPr="002A7BF1" w:rsidRDefault="002A7BF1" w:rsidP="002A7BF1">
      <w:pPr>
        <w:pStyle w:val="EndNoteBibliography"/>
        <w:spacing w:after="0"/>
      </w:pPr>
      <w:r w:rsidRPr="002A7BF1">
        <w:t>45.</w:t>
      </w:r>
      <w:r w:rsidRPr="002A7BF1">
        <w:tab/>
        <w:t xml:space="preserve">Su, W.; Zhang, A.; Sun, Y.; Ran, M.; Wang, X., Adsorption Properties of C2H4 and C3H6 on 11 Adsorbents. </w:t>
      </w:r>
      <w:r w:rsidRPr="002A7BF1">
        <w:rPr>
          <w:i/>
        </w:rPr>
        <w:t xml:space="preserve">J. Chem. Eng. Data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62</w:t>
      </w:r>
      <w:r w:rsidRPr="002A7BF1">
        <w:t>, (1), 417-421.</w:t>
      </w:r>
    </w:p>
    <w:p w14:paraId="457E81A1" w14:textId="77777777" w:rsidR="002A7BF1" w:rsidRPr="002A7BF1" w:rsidRDefault="002A7BF1" w:rsidP="002A7BF1">
      <w:pPr>
        <w:pStyle w:val="EndNoteBibliography"/>
        <w:spacing w:after="0"/>
      </w:pPr>
      <w:r w:rsidRPr="002A7BF1">
        <w:t>46.</w:t>
      </w:r>
      <w:r w:rsidRPr="002A7BF1">
        <w:tab/>
        <w:t xml:space="preserve">Ma’mun, S.; Mukti, N. I. F.; Prasetyo, I.; Mindaryani, A.; Septarini, S.; Tamura, H.; Purnomo, M. R. A., Preparation of porous carbon as ethylene adsorbent by pyrolysis of extraction waste Mangosteen rinds. </w:t>
      </w:r>
      <w:r w:rsidRPr="002A7BF1">
        <w:rPr>
          <w:i/>
        </w:rPr>
        <w:t xml:space="preserve">MATEC Web of Conferences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154</w:t>
      </w:r>
      <w:r w:rsidRPr="002A7BF1">
        <w:t>.</w:t>
      </w:r>
    </w:p>
    <w:p w14:paraId="4176B356" w14:textId="77777777" w:rsidR="002A7BF1" w:rsidRPr="002A7BF1" w:rsidRDefault="002A7BF1" w:rsidP="002A7BF1">
      <w:pPr>
        <w:pStyle w:val="EndNoteBibliography"/>
        <w:spacing w:after="0"/>
      </w:pPr>
      <w:r w:rsidRPr="002A7BF1">
        <w:t>47.</w:t>
      </w:r>
      <w:r w:rsidRPr="002A7BF1">
        <w:tab/>
        <w:t xml:space="preserve">Prasetyo, I.; Mukti, N. I. F.; Ariyanto, T., Ethylene Adsorption Using Cobalt Oxide-Loaded Polymer-Derived Nanoporous Carbon and Its Application to Extend Shelf Life of Fruit. </w:t>
      </w:r>
      <w:r w:rsidRPr="002A7BF1">
        <w:rPr>
          <w:i/>
        </w:rPr>
        <w:t xml:space="preserve">Molecules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24</w:t>
      </w:r>
      <w:r w:rsidRPr="002A7BF1">
        <w:t>, (8).</w:t>
      </w:r>
    </w:p>
    <w:p w14:paraId="68CDCCE3" w14:textId="77777777" w:rsidR="002A7BF1" w:rsidRPr="002A7BF1" w:rsidRDefault="002A7BF1" w:rsidP="002A7BF1">
      <w:pPr>
        <w:pStyle w:val="EndNoteBibliography"/>
        <w:spacing w:after="0"/>
      </w:pPr>
      <w:r w:rsidRPr="002A7BF1">
        <w:t>48.</w:t>
      </w:r>
      <w:r w:rsidRPr="002A7BF1">
        <w:tab/>
        <w:t xml:space="preserve">Kan, X.; Chen, X.; Chen, W.; Mi, J.; Zhang, J.-Y.; Liu, F.; Zheng, A.; Huang, K.; Shen, L.; Au, C.; Jiang, L., Nitrogen-Decorated, Ordered Mesoporous Carbon Spheres as High-Efficient Catalysts for Selective Capture and Oxidation of H2S. </w:t>
      </w:r>
      <w:r w:rsidRPr="002A7BF1">
        <w:rPr>
          <w:i/>
        </w:rPr>
        <w:t xml:space="preserve">ACS Sustainable Chemistry &amp; Engineering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7</w:t>
      </w:r>
      <w:r w:rsidRPr="002A7BF1">
        <w:t>, (8), 7609-7618.</w:t>
      </w:r>
    </w:p>
    <w:p w14:paraId="05800E28" w14:textId="77777777" w:rsidR="002A7BF1" w:rsidRPr="002A7BF1" w:rsidRDefault="002A7BF1" w:rsidP="002A7BF1">
      <w:pPr>
        <w:pStyle w:val="EndNoteBibliography"/>
        <w:spacing w:after="0"/>
      </w:pPr>
      <w:r w:rsidRPr="002A7BF1">
        <w:t>49.</w:t>
      </w:r>
      <w:r w:rsidRPr="002A7BF1">
        <w:tab/>
        <w:t xml:space="preserve">Zhang, J. p.; Sun, Y.; Woo, M. W.; Zhang, L.; Xu, K. Z., Preparation of steam activated carbon from black liquor by flue gas precipitation and its performance in hydrogen sulfide removal: Experimental and simulation works. </w:t>
      </w:r>
      <w:r w:rsidRPr="002A7BF1">
        <w:rPr>
          <w:i/>
        </w:rPr>
        <w:t xml:space="preserve">Journal of the Taiwan Institute of Chemical Engineers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59</w:t>
      </w:r>
      <w:r w:rsidRPr="002A7BF1">
        <w:t>, 395-404.</w:t>
      </w:r>
    </w:p>
    <w:p w14:paraId="12301F8F" w14:textId="77777777" w:rsidR="002A7BF1" w:rsidRPr="002A7BF1" w:rsidRDefault="002A7BF1" w:rsidP="002A7BF1">
      <w:pPr>
        <w:pStyle w:val="EndNoteBibliography"/>
        <w:spacing w:after="0"/>
      </w:pPr>
      <w:r w:rsidRPr="002A7BF1">
        <w:t>50.</w:t>
      </w:r>
      <w:r w:rsidRPr="002A7BF1">
        <w:tab/>
        <w:t xml:space="preserve">Yang, Y.; Goh, K.; Chuah, C. Y.; Karahan, H. E.; Birer, Ö.; Bae, T.-H., Sub-Ångström-level engineering of ultramicroporous carbons for enhanced sulfur hexafluoride capture. </w:t>
      </w:r>
      <w:r w:rsidRPr="002A7BF1">
        <w:rPr>
          <w:i/>
        </w:rPr>
        <w:t xml:space="preserve">Carbon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155</w:t>
      </w:r>
      <w:r w:rsidRPr="002A7BF1">
        <w:t>, 56-64.</w:t>
      </w:r>
    </w:p>
    <w:p w14:paraId="53CC0DF6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51.</w:t>
      </w:r>
      <w:r w:rsidRPr="002A7BF1">
        <w:tab/>
        <w:t xml:space="preserve">Sun, R.; Tai, C.-W.; Strømme, M.; Cheung, O., Hierarchical Porous Carbon Synthesized from Novel Porous Amorphous Calcium or Magnesium Citrate with Enhanced SF6 Uptake and SF6/N2 Selectivity. </w:t>
      </w:r>
      <w:r w:rsidRPr="002A7BF1">
        <w:rPr>
          <w:i/>
        </w:rPr>
        <w:t xml:space="preserve">ACS Applied Nano Materials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2</w:t>
      </w:r>
      <w:r w:rsidRPr="002A7BF1">
        <w:t>, (2), 778-789.</w:t>
      </w:r>
    </w:p>
    <w:p w14:paraId="029EA19A" w14:textId="77777777" w:rsidR="002A7BF1" w:rsidRPr="002A7BF1" w:rsidRDefault="002A7BF1" w:rsidP="002A7BF1">
      <w:pPr>
        <w:pStyle w:val="EndNoteBibliography"/>
        <w:spacing w:after="0"/>
      </w:pPr>
      <w:r w:rsidRPr="002A7BF1">
        <w:t>52.</w:t>
      </w:r>
      <w:r w:rsidRPr="002A7BF1">
        <w:tab/>
        <w:t xml:space="preserve">Chen, S.; Shen, Y.; Guan, Z.; Liu, B.; Tang, Z.; Zhang, D.; Fu, B., Adsorption Properties of SF6 on Zeolite NaY, 13X, Activated Carbon, and Silica Gel. </w:t>
      </w:r>
      <w:r w:rsidRPr="002A7BF1">
        <w:rPr>
          <w:i/>
        </w:rPr>
        <w:t xml:space="preserve">J. Chem. Eng. Data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65</w:t>
      </w:r>
      <w:r w:rsidRPr="002A7BF1">
        <w:t>, (8), 4044-4051.</w:t>
      </w:r>
    </w:p>
    <w:p w14:paraId="09660F6B" w14:textId="77777777" w:rsidR="002A7BF1" w:rsidRPr="002A7BF1" w:rsidRDefault="002A7BF1" w:rsidP="002A7BF1">
      <w:pPr>
        <w:pStyle w:val="EndNoteBibliography"/>
        <w:spacing w:after="0"/>
      </w:pPr>
      <w:r w:rsidRPr="002A7BF1">
        <w:t>53.</w:t>
      </w:r>
      <w:r w:rsidRPr="002A7BF1">
        <w:tab/>
        <w:t xml:space="preserve">Bai, R.; Yang, M.; Hu, G.; Xu, L.; Hu, X.; Li, Z.; Wang, S.; Dai, W.; Fan, M., A new nanoporous nitrogen-doped highly-efficient carbonaceous CO2 sorbent synthesized with inexpensive urea and petroleum coke. </w:t>
      </w:r>
      <w:r w:rsidRPr="002A7BF1">
        <w:rPr>
          <w:i/>
        </w:rPr>
        <w:t xml:space="preserve">Carbon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81</w:t>
      </w:r>
      <w:r w:rsidRPr="002A7BF1">
        <w:t>, 465-473.</w:t>
      </w:r>
    </w:p>
    <w:p w14:paraId="26126EB3" w14:textId="77777777" w:rsidR="002A7BF1" w:rsidRPr="002A7BF1" w:rsidRDefault="002A7BF1" w:rsidP="002A7BF1">
      <w:pPr>
        <w:pStyle w:val="EndNoteBibliography"/>
        <w:spacing w:after="0"/>
      </w:pPr>
      <w:r w:rsidRPr="002A7BF1">
        <w:t>54.</w:t>
      </w:r>
      <w:r w:rsidRPr="002A7BF1">
        <w:tab/>
        <w:t xml:space="preserve">Yue, L.; Xia, Q.; Wang, L.; Wang, L.; DaCosta, H.; Yang, J.; Hu, X., CO2 adsorption at nitrogen-doped carbons prepared by K2CO3 activation of urea-modified coconut shell. </w:t>
      </w:r>
      <w:r w:rsidRPr="002A7BF1">
        <w:rPr>
          <w:i/>
        </w:rPr>
        <w:t xml:space="preserve">J. Colloid Interface Sci.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511</w:t>
      </w:r>
      <w:r w:rsidRPr="002A7BF1">
        <w:t>, 259-267.</w:t>
      </w:r>
    </w:p>
    <w:p w14:paraId="08CEA5D2" w14:textId="77777777" w:rsidR="002A7BF1" w:rsidRPr="002A7BF1" w:rsidRDefault="002A7BF1" w:rsidP="002A7BF1">
      <w:pPr>
        <w:pStyle w:val="EndNoteBibliography"/>
        <w:spacing w:after="0"/>
      </w:pPr>
      <w:r w:rsidRPr="002A7BF1">
        <w:t>55.</w:t>
      </w:r>
      <w:r w:rsidRPr="002A7BF1">
        <w:tab/>
        <w:t xml:space="preserve">Wang, J.; Heerwig, A.; Lohe, M. R.; Oschatz, M.; Borchardt, L.; Kaskel, S., Fungi-based porous carbons for CO2 adsorption and separation. </w:t>
      </w:r>
      <w:r w:rsidRPr="002A7BF1">
        <w:rPr>
          <w:i/>
        </w:rPr>
        <w:t xml:space="preserve">Journal of Materials Chemistry </w:t>
      </w:r>
      <w:r w:rsidRPr="002A7BF1">
        <w:rPr>
          <w:b/>
        </w:rPr>
        <w:t>2012,</w:t>
      </w:r>
      <w:r w:rsidRPr="002A7BF1">
        <w:t xml:space="preserve"> </w:t>
      </w:r>
      <w:r w:rsidRPr="002A7BF1">
        <w:rPr>
          <w:i/>
        </w:rPr>
        <w:t>22</w:t>
      </w:r>
      <w:r w:rsidRPr="002A7BF1">
        <w:t>, (28).</w:t>
      </w:r>
    </w:p>
    <w:p w14:paraId="5D18F2D9" w14:textId="77777777" w:rsidR="002A7BF1" w:rsidRPr="002A7BF1" w:rsidRDefault="002A7BF1" w:rsidP="002A7BF1">
      <w:pPr>
        <w:pStyle w:val="EndNoteBibliography"/>
        <w:spacing w:after="0"/>
      </w:pPr>
      <w:r w:rsidRPr="002A7BF1">
        <w:t>56.</w:t>
      </w:r>
      <w:r w:rsidRPr="002A7BF1">
        <w:tab/>
        <w:t xml:space="preserve">Puthiaraj, P.; Lee, Y.-R.; Ahn, W.-S., Microporous amine-functionalized aromatic polymers and their carbonized products for CO2 adsorption. </w:t>
      </w:r>
      <w:r w:rsidRPr="002A7BF1">
        <w:rPr>
          <w:i/>
        </w:rPr>
        <w:t xml:space="preserve">Chem. Eng. J.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319</w:t>
      </w:r>
      <w:r w:rsidRPr="002A7BF1">
        <w:t>, 65-74.</w:t>
      </w:r>
    </w:p>
    <w:p w14:paraId="4C11BE3B" w14:textId="77777777" w:rsidR="002A7BF1" w:rsidRPr="002A7BF1" w:rsidRDefault="002A7BF1" w:rsidP="002A7BF1">
      <w:pPr>
        <w:pStyle w:val="EndNoteBibliography"/>
        <w:spacing w:after="0"/>
      </w:pPr>
      <w:r w:rsidRPr="002A7BF1">
        <w:t>57.</w:t>
      </w:r>
      <w:r w:rsidRPr="002A7BF1">
        <w:tab/>
        <w:t xml:space="preserve">Khalili, S.; Khoshandam, B.; Jahanshahi, M., A comparative study of CO2 and CH4 adsorption using activated carbon prepared from pine cone by phosphoric acid activation. </w:t>
      </w:r>
      <w:r w:rsidRPr="002A7BF1">
        <w:rPr>
          <w:i/>
        </w:rPr>
        <w:t xml:space="preserve">Korean Journal of Chemical Engineering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33</w:t>
      </w:r>
      <w:r w:rsidRPr="002A7BF1">
        <w:t>, (10), 2943-2952.</w:t>
      </w:r>
    </w:p>
    <w:p w14:paraId="40D73A11" w14:textId="77777777" w:rsidR="002A7BF1" w:rsidRPr="002A7BF1" w:rsidRDefault="002A7BF1" w:rsidP="002A7BF1">
      <w:pPr>
        <w:pStyle w:val="EndNoteBibliography"/>
        <w:spacing w:after="0"/>
      </w:pPr>
      <w:r w:rsidRPr="002A7BF1">
        <w:t>58.</w:t>
      </w:r>
      <w:r w:rsidRPr="002A7BF1">
        <w:tab/>
        <w:t xml:space="preserve">Plaza, M. G.; González, A. S.; Pis, J. J.; Rubiera, F.; Pevida, C., Production of microporous biochars by single-step oxidation: Effect of activation conditions on CO2 capture. </w:t>
      </w:r>
      <w:r w:rsidRPr="002A7BF1">
        <w:rPr>
          <w:i/>
        </w:rPr>
        <w:t xml:space="preserve">Applied Energy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114</w:t>
      </w:r>
      <w:r w:rsidRPr="002A7BF1">
        <w:t>, 551-562.</w:t>
      </w:r>
    </w:p>
    <w:p w14:paraId="20FA6A9B" w14:textId="77777777" w:rsidR="002A7BF1" w:rsidRPr="002A7BF1" w:rsidRDefault="002A7BF1" w:rsidP="002A7BF1">
      <w:pPr>
        <w:pStyle w:val="EndNoteBibliography"/>
        <w:spacing w:after="0"/>
      </w:pPr>
      <w:r w:rsidRPr="002A7BF1">
        <w:t>59.</w:t>
      </w:r>
      <w:r w:rsidRPr="002A7BF1">
        <w:tab/>
        <w:t xml:space="preserve">Casco, M. E.; Martínez-Escandell, M.; Silvestre-Albero, J.; Rodríguez-Reinoso, F., Effect of the porous structure in carbon materials for CO2 capture at atmospheric and high-pressure. </w:t>
      </w:r>
      <w:r w:rsidRPr="002A7BF1">
        <w:rPr>
          <w:i/>
        </w:rPr>
        <w:t xml:space="preserve">Carbon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67</w:t>
      </w:r>
      <w:r w:rsidRPr="002A7BF1">
        <w:t>, 230-235.</w:t>
      </w:r>
    </w:p>
    <w:p w14:paraId="567C929D" w14:textId="77777777" w:rsidR="002A7BF1" w:rsidRPr="002A7BF1" w:rsidRDefault="002A7BF1" w:rsidP="002A7BF1">
      <w:pPr>
        <w:pStyle w:val="EndNoteBibliography"/>
        <w:spacing w:after="0"/>
      </w:pPr>
      <w:r w:rsidRPr="002A7BF1">
        <w:t>60.</w:t>
      </w:r>
      <w:r w:rsidRPr="002A7BF1">
        <w:tab/>
        <w:t xml:space="preserve">Zhang, Z.; Zhou, J.; Xing, W.; Xue, Q.; Yan, Z.; Zhuo, S.; Qiao, S. Z., Critical role of small micropores in high CO2 uptake. </w:t>
      </w:r>
      <w:r w:rsidRPr="002A7BF1">
        <w:rPr>
          <w:i/>
        </w:rPr>
        <w:t xml:space="preserve">Phys Chem Chem Phys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15</w:t>
      </w:r>
      <w:r w:rsidRPr="002A7BF1">
        <w:t>, (7), 2523-9.</w:t>
      </w:r>
    </w:p>
    <w:p w14:paraId="28080550" w14:textId="77777777" w:rsidR="002A7BF1" w:rsidRPr="002A7BF1" w:rsidRDefault="002A7BF1" w:rsidP="002A7BF1">
      <w:pPr>
        <w:pStyle w:val="EndNoteBibliography"/>
        <w:spacing w:after="0"/>
      </w:pPr>
      <w:r w:rsidRPr="002A7BF1">
        <w:t>61.</w:t>
      </w:r>
      <w:r w:rsidRPr="002A7BF1">
        <w:tab/>
        <w:t xml:space="preserve">Yu, J.; Guo, M.; Muhammad, F.; Wang, A.; Zhang, F.; Li, Q.; Zhu, G., One-pot synthesis of highly ordered nitrogen-containing mesoporous carbon with resorcinol–urea–formaldehyde resin for CO2 capture. </w:t>
      </w:r>
      <w:r w:rsidRPr="002A7BF1">
        <w:rPr>
          <w:i/>
        </w:rPr>
        <w:t xml:space="preserve">Carbon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69</w:t>
      </w:r>
      <w:r w:rsidRPr="002A7BF1">
        <w:t>, 502-514.</w:t>
      </w:r>
    </w:p>
    <w:p w14:paraId="7840B7FD" w14:textId="77777777" w:rsidR="002A7BF1" w:rsidRPr="002A7BF1" w:rsidRDefault="002A7BF1" w:rsidP="002A7BF1">
      <w:pPr>
        <w:pStyle w:val="EndNoteBibliography"/>
        <w:spacing w:after="0"/>
      </w:pPr>
      <w:r w:rsidRPr="002A7BF1">
        <w:t>62.</w:t>
      </w:r>
      <w:r w:rsidRPr="002A7BF1">
        <w:tab/>
        <w:t xml:space="preserve">Chandra, V.; Yu, S. U.; Kim, S. H.; Yoon, Y. S.; Kim, D. Y.; Kwon, A. H.; Meyyappan, M.; Kim, K. S., Highly selective CO2 capture on N-doped carbon produced by chemical activation of polypyrrole functionalized graphene sheets. </w:t>
      </w:r>
      <w:r w:rsidRPr="002A7BF1">
        <w:rPr>
          <w:i/>
        </w:rPr>
        <w:t xml:space="preserve">Chem Commun (Camb) </w:t>
      </w:r>
      <w:r w:rsidRPr="002A7BF1">
        <w:rPr>
          <w:b/>
        </w:rPr>
        <w:t>2012,</w:t>
      </w:r>
      <w:r w:rsidRPr="002A7BF1">
        <w:t xml:space="preserve"> </w:t>
      </w:r>
      <w:r w:rsidRPr="002A7BF1">
        <w:rPr>
          <w:i/>
        </w:rPr>
        <w:t>48</w:t>
      </w:r>
      <w:r w:rsidRPr="002A7BF1">
        <w:t>, (5), 735-7.</w:t>
      </w:r>
    </w:p>
    <w:p w14:paraId="4148FF4D" w14:textId="77777777" w:rsidR="002A7BF1" w:rsidRPr="002A7BF1" w:rsidRDefault="002A7BF1" w:rsidP="002A7BF1">
      <w:pPr>
        <w:pStyle w:val="EndNoteBibliography"/>
        <w:spacing w:after="0"/>
      </w:pPr>
      <w:r w:rsidRPr="002A7BF1">
        <w:t>63.</w:t>
      </w:r>
      <w:r w:rsidRPr="002A7BF1">
        <w:tab/>
        <w:t xml:space="preserve">Liu, L.; Deng, Q.-F.; Ma, T.-Y.; Lin, X.-Z.; Hou, X.-X.; Liu, Y.-P.; Yuan, Z.-Y., Ordered mesoporous carbons: citric acid-catalyzed synthesis, nitrogen doping and CO2 capture. </w:t>
      </w:r>
      <w:r w:rsidRPr="002A7BF1">
        <w:rPr>
          <w:i/>
        </w:rPr>
        <w:t xml:space="preserve">Journal of Materials Chemistry </w:t>
      </w:r>
      <w:r w:rsidRPr="002A7BF1">
        <w:rPr>
          <w:b/>
        </w:rPr>
        <w:t>2011,</w:t>
      </w:r>
      <w:r w:rsidRPr="002A7BF1">
        <w:t xml:space="preserve"> </w:t>
      </w:r>
      <w:r w:rsidRPr="002A7BF1">
        <w:rPr>
          <w:i/>
        </w:rPr>
        <w:t>21</w:t>
      </w:r>
      <w:r w:rsidRPr="002A7BF1">
        <w:t>, (40).</w:t>
      </w:r>
    </w:p>
    <w:p w14:paraId="787E348B" w14:textId="77777777" w:rsidR="002A7BF1" w:rsidRPr="002A7BF1" w:rsidRDefault="002A7BF1" w:rsidP="002A7BF1">
      <w:pPr>
        <w:pStyle w:val="EndNoteBibliography"/>
        <w:spacing w:after="0"/>
      </w:pPr>
      <w:r w:rsidRPr="002A7BF1">
        <w:t>64.</w:t>
      </w:r>
      <w:r w:rsidRPr="002A7BF1">
        <w:tab/>
        <w:t xml:space="preserve">Hao, G. P.; Li, W. C.; Qian, D.; Lu, A. H., Rapid synthesis of nitrogen-doped porous carbon monolith for CO2 capture. </w:t>
      </w:r>
      <w:r w:rsidRPr="002A7BF1">
        <w:rPr>
          <w:i/>
        </w:rPr>
        <w:t xml:space="preserve">Adv. Mater. </w:t>
      </w:r>
      <w:r w:rsidRPr="002A7BF1">
        <w:rPr>
          <w:b/>
        </w:rPr>
        <w:t>2010,</w:t>
      </w:r>
      <w:r w:rsidRPr="002A7BF1">
        <w:t xml:space="preserve"> </w:t>
      </w:r>
      <w:r w:rsidRPr="002A7BF1">
        <w:rPr>
          <w:i/>
        </w:rPr>
        <w:t>22</w:t>
      </w:r>
      <w:r w:rsidRPr="002A7BF1">
        <w:t>, (7), 853-7.</w:t>
      </w:r>
    </w:p>
    <w:p w14:paraId="7204DBD0" w14:textId="77777777" w:rsidR="002A7BF1" w:rsidRPr="002A7BF1" w:rsidRDefault="002A7BF1" w:rsidP="002A7BF1">
      <w:pPr>
        <w:pStyle w:val="EndNoteBibliography"/>
        <w:spacing w:after="0"/>
      </w:pPr>
      <w:r w:rsidRPr="002A7BF1">
        <w:t>65.</w:t>
      </w:r>
      <w:r w:rsidRPr="002A7BF1">
        <w:tab/>
        <w:t xml:space="preserve">Wang, J.; Senkovska, I.; Oschatz, M.; Lohe, M. R.; Borchardt, L.; Heerwig, A.; Liu, Q.; Kaskel, S., Highly porous nitrogen-doped polyimine-based carbons with adjustable microstructures for CO2 capture. </w:t>
      </w:r>
      <w:r w:rsidRPr="002A7BF1">
        <w:rPr>
          <w:i/>
        </w:rPr>
        <w:t xml:space="preserve">Journal of Materials Chemistry A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1</w:t>
      </w:r>
      <w:r w:rsidRPr="002A7BF1">
        <w:t>, (36).</w:t>
      </w:r>
    </w:p>
    <w:p w14:paraId="09090140" w14:textId="77777777" w:rsidR="002A7BF1" w:rsidRPr="002A7BF1" w:rsidRDefault="002A7BF1" w:rsidP="002A7BF1">
      <w:pPr>
        <w:pStyle w:val="EndNoteBibliography"/>
        <w:spacing w:after="0"/>
      </w:pPr>
      <w:r w:rsidRPr="002A7BF1">
        <w:t>66.</w:t>
      </w:r>
      <w:r w:rsidRPr="002A7BF1">
        <w:tab/>
        <w:t xml:space="preserve">Modak, A.; Bhaumik, A., Porous carbon derived via KOH activation of a hypercrosslinked porous organic polymer for efficient CO2, CH4, H2 adsorptions and high CO2/N2 selectivity. </w:t>
      </w:r>
      <w:r w:rsidRPr="002A7BF1">
        <w:rPr>
          <w:i/>
        </w:rPr>
        <w:t xml:space="preserve">J. Solid State Chem.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232</w:t>
      </w:r>
      <w:r w:rsidRPr="002A7BF1">
        <w:t>, 157-162.</w:t>
      </w:r>
    </w:p>
    <w:p w14:paraId="77AC01FF" w14:textId="77777777" w:rsidR="002A7BF1" w:rsidRPr="002A7BF1" w:rsidRDefault="002A7BF1" w:rsidP="002A7BF1">
      <w:pPr>
        <w:pStyle w:val="EndNoteBibliography"/>
        <w:spacing w:after="0"/>
      </w:pPr>
      <w:r w:rsidRPr="002A7BF1">
        <w:t>67.</w:t>
      </w:r>
      <w:r w:rsidRPr="002A7BF1">
        <w:tab/>
        <w:t xml:space="preserve">Wickramaratne, N. P.; Jaroniec, M., Importance of small micropores in CO2capture by phenolic resin-based activated carbon spheres. </w:t>
      </w:r>
      <w:r w:rsidRPr="002A7BF1">
        <w:rPr>
          <w:i/>
        </w:rPr>
        <w:t xml:space="preserve">J. Mater. Chem. A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1</w:t>
      </w:r>
      <w:r w:rsidRPr="002A7BF1">
        <w:t>, (1), 112-116.</w:t>
      </w:r>
    </w:p>
    <w:p w14:paraId="6B51C8D7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68.</w:t>
      </w:r>
      <w:r w:rsidRPr="002A7BF1">
        <w:tab/>
        <w:t xml:space="preserve">Chen, J.; Yang, J.; Hu, G.; Hu, X.; Li, Z.; Shen, S.; Radosz, M.; Fan, M., Enhanced CO2 Capture Capacity of Nitrogen-Doped Biomass-Derived Porous Carbons. </w:t>
      </w:r>
      <w:r w:rsidRPr="002A7BF1">
        <w:rPr>
          <w:i/>
        </w:rPr>
        <w:t xml:space="preserve">ACS Sustainable Chemistry &amp; Engineering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4</w:t>
      </w:r>
      <w:r w:rsidRPr="002A7BF1">
        <w:t>, (3), 1439-1445.</w:t>
      </w:r>
    </w:p>
    <w:p w14:paraId="27BB6BDA" w14:textId="77777777" w:rsidR="002A7BF1" w:rsidRPr="002A7BF1" w:rsidRDefault="002A7BF1" w:rsidP="002A7BF1">
      <w:pPr>
        <w:pStyle w:val="EndNoteBibliography"/>
        <w:spacing w:after="0"/>
      </w:pPr>
      <w:r w:rsidRPr="002A7BF1">
        <w:t>69.</w:t>
      </w:r>
      <w:r w:rsidRPr="002A7BF1">
        <w:tab/>
        <w:t xml:space="preserve">Silvestre-Albero, J.; Wahby, A.; Sepulveda-Escribano, A.; Martinez-Escandell, M.; Kaneko, K.; Rodriguez-Reinoso, F., Ultrahigh CO2 adsorption capacity on carbon molecular sieves at room temperature. </w:t>
      </w:r>
      <w:r w:rsidRPr="002A7BF1">
        <w:rPr>
          <w:i/>
        </w:rPr>
        <w:t xml:space="preserve">Chem Commun (Camb) </w:t>
      </w:r>
      <w:r w:rsidRPr="002A7BF1">
        <w:rPr>
          <w:b/>
        </w:rPr>
        <w:t>2011,</w:t>
      </w:r>
      <w:r w:rsidRPr="002A7BF1">
        <w:t xml:space="preserve"> </w:t>
      </w:r>
      <w:r w:rsidRPr="002A7BF1">
        <w:rPr>
          <w:i/>
        </w:rPr>
        <w:t>47</w:t>
      </w:r>
      <w:r w:rsidRPr="002A7BF1">
        <w:t>, (24), 6840-2.</w:t>
      </w:r>
    </w:p>
    <w:p w14:paraId="656EC65C" w14:textId="77777777" w:rsidR="002A7BF1" w:rsidRPr="002A7BF1" w:rsidRDefault="002A7BF1" w:rsidP="002A7BF1">
      <w:pPr>
        <w:pStyle w:val="EndNoteBibliography"/>
        <w:spacing w:after="0"/>
      </w:pPr>
      <w:r w:rsidRPr="002A7BF1">
        <w:t>70.</w:t>
      </w:r>
      <w:r w:rsidRPr="002A7BF1">
        <w:tab/>
        <w:t xml:space="preserve">Cai, J.; Qi, J.; Yang, C.; Zhao, X., Poly(vinylidene chloride)-based carbon with ultrahigh microporosity and outstanding performance for CH4 and H2 storage and CO2 capture. </w:t>
      </w:r>
      <w:r w:rsidRPr="002A7BF1">
        <w:rPr>
          <w:i/>
        </w:rPr>
        <w:t xml:space="preserve">ACS Appl Mater Interfaces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6</w:t>
      </w:r>
      <w:r w:rsidRPr="002A7BF1">
        <w:t>, (5), 3703-11.</w:t>
      </w:r>
    </w:p>
    <w:p w14:paraId="14000BA1" w14:textId="77777777" w:rsidR="002A7BF1" w:rsidRPr="002A7BF1" w:rsidRDefault="002A7BF1" w:rsidP="002A7BF1">
      <w:pPr>
        <w:pStyle w:val="EndNoteBibliography"/>
        <w:spacing w:after="0"/>
      </w:pPr>
      <w:r w:rsidRPr="002A7BF1">
        <w:t>71.</w:t>
      </w:r>
      <w:r w:rsidRPr="002A7BF1">
        <w:tab/>
        <w:t xml:space="preserve">Heidari, A.; Younesi, H.; Rashidi, A.; Ghoreyshi, A. A., Evaluation of CO2 adsorption with eucalyptus wood based activated carbon modified by ammonia solution through heat treatment. </w:t>
      </w:r>
      <w:r w:rsidRPr="002A7BF1">
        <w:rPr>
          <w:i/>
        </w:rPr>
        <w:t xml:space="preserve">Chem. Eng. J.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254</w:t>
      </w:r>
      <w:r w:rsidRPr="002A7BF1">
        <w:t>, 503-513.</w:t>
      </w:r>
    </w:p>
    <w:p w14:paraId="60B2D7E6" w14:textId="77777777" w:rsidR="002A7BF1" w:rsidRPr="002A7BF1" w:rsidRDefault="002A7BF1" w:rsidP="002A7BF1">
      <w:pPr>
        <w:pStyle w:val="EndNoteBibliography"/>
        <w:spacing w:after="0"/>
      </w:pPr>
      <w:r w:rsidRPr="002A7BF1">
        <w:t>72.</w:t>
      </w:r>
      <w:r w:rsidRPr="002A7BF1">
        <w:tab/>
        <w:t xml:space="preserve">Heo, Y.-J.; Park, S.-J., A role of steam activation on CO2 capture and separation of narrow microporous carbons produced from cellulose fibers. </w:t>
      </w:r>
      <w:r w:rsidRPr="002A7BF1">
        <w:rPr>
          <w:i/>
        </w:rPr>
        <w:t xml:space="preserve">Energy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91</w:t>
      </w:r>
      <w:r w:rsidRPr="002A7BF1">
        <w:t>, 142-150.</w:t>
      </w:r>
    </w:p>
    <w:p w14:paraId="439CB6C1" w14:textId="77777777" w:rsidR="002A7BF1" w:rsidRPr="002A7BF1" w:rsidRDefault="002A7BF1" w:rsidP="002A7BF1">
      <w:pPr>
        <w:pStyle w:val="EndNoteBibliography"/>
        <w:spacing w:after="0"/>
      </w:pPr>
      <w:r w:rsidRPr="002A7BF1">
        <w:t>73.</w:t>
      </w:r>
      <w:r w:rsidRPr="002A7BF1">
        <w:tab/>
        <w:t xml:space="preserve">Seema, H.; Kemp, K. C.; Le, N. H.; Park, S.-W.; Chandra, V.; Lee, J. W.; Kim, K. S., Highly selective CO2 capture by S-doped microporous carbon materials. </w:t>
      </w:r>
      <w:r w:rsidRPr="002A7BF1">
        <w:rPr>
          <w:i/>
        </w:rPr>
        <w:t xml:space="preserve">Carbon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66</w:t>
      </w:r>
      <w:r w:rsidRPr="002A7BF1">
        <w:t>, 320-326.</w:t>
      </w:r>
    </w:p>
    <w:p w14:paraId="6DBAE248" w14:textId="77777777" w:rsidR="002A7BF1" w:rsidRPr="002A7BF1" w:rsidRDefault="002A7BF1" w:rsidP="002A7BF1">
      <w:pPr>
        <w:pStyle w:val="EndNoteBibliography"/>
        <w:spacing w:after="0"/>
      </w:pPr>
      <w:r w:rsidRPr="002A7BF1">
        <w:t>74.</w:t>
      </w:r>
      <w:r w:rsidRPr="002A7BF1">
        <w:tab/>
        <w:t xml:space="preserve">Presser, V.; McDonough, J.; Yeon, S.-H.; Gogotsi, Y., Effect of pore size on carbon dioxide sorption by carbide derived carbon. </w:t>
      </w:r>
      <w:r w:rsidRPr="002A7BF1">
        <w:rPr>
          <w:i/>
        </w:rPr>
        <w:t xml:space="preserve">Energy &amp; Environmental Science </w:t>
      </w:r>
      <w:r w:rsidRPr="002A7BF1">
        <w:rPr>
          <w:b/>
        </w:rPr>
        <w:t>2011,</w:t>
      </w:r>
      <w:r w:rsidRPr="002A7BF1">
        <w:t xml:space="preserve"> </w:t>
      </w:r>
      <w:r w:rsidRPr="002A7BF1">
        <w:rPr>
          <w:i/>
        </w:rPr>
        <w:t>4</w:t>
      </w:r>
      <w:r w:rsidRPr="002A7BF1">
        <w:t>, (8).</w:t>
      </w:r>
    </w:p>
    <w:p w14:paraId="4EB08172" w14:textId="77777777" w:rsidR="002A7BF1" w:rsidRPr="002A7BF1" w:rsidRDefault="002A7BF1" w:rsidP="002A7BF1">
      <w:pPr>
        <w:pStyle w:val="EndNoteBibliography"/>
        <w:spacing w:after="0"/>
      </w:pPr>
      <w:r w:rsidRPr="002A7BF1">
        <w:t>75.</w:t>
      </w:r>
      <w:r w:rsidRPr="002A7BF1">
        <w:tab/>
        <w:t xml:space="preserve">Wang, H.; Cheng, Z.; Liao, Y.; Li, J.; Weber, J.; Thomas, A.; Faul, C. F. J., Conjugated Microporous Polycarbazole Networks as Precursors for Nitrogen-Enriched Microporous Carbons for CO2 Storage and Electrochemical Capacitors. </w:t>
      </w:r>
      <w:r w:rsidRPr="002A7BF1">
        <w:rPr>
          <w:i/>
        </w:rPr>
        <w:t xml:space="preserve">Chem. Mater.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29</w:t>
      </w:r>
      <w:r w:rsidRPr="002A7BF1">
        <w:t>, (11), 4885-4893.</w:t>
      </w:r>
    </w:p>
    <w:p w14:paraId="02A55AF2" w14:textId="77777777" w:rsidR="002A7BF1" w:rsidRPr="002A7BF1" w:rsidRDefault="002A7BF1" w:rsidP="002A7BF1">
      <w:pPr>
        <w:pStyle w:val="EndNoteBibliography"/>
        <w:spacing w:after="0"/>
      </w:pPr>
      <w:r w:rsidRPr="002A7BF1">
        <w:t>76.</w:t>
      </w:r>
      <w:r w:rsidRPr="002A7BF1">
        <w:tab/>
        <w:t xml:space="preserve">Heidari, A.; Younesi, H.; Rashidi, A.; Ghoreyshi, A., Adsorptive removal of CO2 on highly microporous activated carbons prepared from Eucalyptus camaldulensis wood: Effect of chemical activation. </w:t>
      </w:r>
      <w:r w:rsidRPr="002A7BF1">
        <w:rPr>
          <w:i/>
        </w:rPr>
        <w:t xml:space="preserve">Journal of the Taiwan Institute of Chemical Engineers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45</w:t>
      </w:r>
      <w:r w:rsidRPr="002A7BF1">
        <w:t>, (2), 579-588.</w:t>
      </w:r>
    </w:p>
    <w:p w14:paraId="0D1A5B69" w14:textId="77777777" w:rsidR="002A7BF1" w:rsidRPr="002A7BF1" w:rsidRDefault="002A7BF1" w:rsidP="002A7BF1">
      <w:pPr>
        <w:pStyle w:val="EndNoteBibliography"/>
        <w:spacing w:after="0"/>
      </w:pPr>
      <w:r w:rsidRPr="002A7BF1">
        <w:t>77.</w:t>
      </w:r>
      <w:r w:rsidRPr="002A7BF1">
        <w:tab/>
        <w:t xml:space="preserve">Sevilla, M.; Valle-Vigón, P.; Fuertes, A. B., N-Doped Polypyrrole-Based Porous Carbons for CO2Capture. </w:t>
      </w:r>
      <w:r w:rsidRPr="002A7BF1">
        <w:rPr>
          <w:i/>
        </w:rPr>
        <w:t xml:space="preserve">Adv. Funct. Mater. </w:t>
      </w:r>
      <w:r w:rsidRPr="002A7BF1">
        <w:rPr>
          <w:b/>
        </w:rPr>
        <w:t>2011,</w:t>
      </w:r>
      <w:r w:rsidRPr="002A7BF1">
        <w:t xml:space="preserve"> </w:t>
      </w:r>
      <w:r w:rsidRPr="002A7BF1">
        <w:rPr>
          <w:i/>
        </w:rPr>
        <w:t>21</w:t>
      </w:r>
      <w:r w:rsidRPr="002A7BF1">
        <w:t>, (14), 2781-2787.</w:t>
      </w:r>
    </w:p>
    <w:p w14:paraId="221E22CA" w14:textId="77777777" w:rsidR="002A7BF1" w:rsidRPr="002A7BF1" w:rsidRDefault="002A7BF1" w:rsidP="002A7BF1">
      <w:pPr>
        <w:pStyle w:val="EndNoteBibliography"/>
        <w:spacing w:after="0"/>
      </w:pPr>
      <w:r w:rsidRPr="002A7BF1">
        <w:t>78.</w:t>
      </w:r>
      <w:r w:rsidRPr="002A7BF1">
        <w:tab/>
        <w:t xml:space="preserve">Loganathan, S.; Tikmani, M.; Ghoshal, A. K., Novel pore-expanded MCM-41 for CO2 capture: synthesis and characterization. </w:t>
      </w:r>
      <w:r w:rsidRPr="002A7BF1">
        <w:rPr>
          <w:i/>
        </w:rPr>
        <w:t xml:space="preserve">Langmuir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29</w:t>
      </w:r>
      <w:r w:rsidRPr="002A7BF1">
        <w:t>, (10), 3491-9.</w:t>
      </w:r>
    </w:p>
    <w:p w14:paraId="22E142F6" w14:textId="77777777" w:rsidR="002A7BF1" w:rsidRPr="002A7BF1" w:rsidRDefault="002A7BF1" w:rsidP="002A7BF1">
      <w:pPr>
        <w:pStyle w:val="EndNoteBibliography"/>
        <w:spacing w:after="0"/>
      </w:pPr>
      <w:r w:rsidRPr="002A7BF1">
        <w:t>79.</w:t>
      </w:r>
      <w:r w:rsidRPr="002A7BF1">
        <w:tab/>
        <w:t xml:space="preserve">Guo, L.; Yang, J.; Hu, G.; Hu, X.; Wang, L.; Dong, Y.; DaCosta, H.; Fan, M., Role of Hydrogen Peroxide Preoxidizing on CO2 Adsorption of Nitrogen-Doped Carbons Produced from Coconut Shell. </w:t>
      </w:r>
      <w:r w:rsidRPr="002A7BF1">
        <w:rPr>
          <w:i/>
        </w:rPr>
        <w:t xml:space="preserve">ACS Sustainable Chemistry &amp; Engineering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4</w:t>
      </w:r>
      <w:r w:rsidRPr="002A7BF1">
        <w:t>, (5), 2806-2813.</w:t>
      </w:r>
    </w:p>
    <w:p w14:paraId="0A8AFB98" w14:textId="77777777" w:rsidR="002A7BF1" w:rsidRPr="002A7BF1" w:rsidRDefault="002A7BF1" w:rsidP="002A7BF1">
      <w:pPr>
        <w:pStyle w:val="EndNoteBibliography"/>
        <w:spacing w:after="0"/>
      </w:pPr>
      <w:r w:rsidRPr="002A7BF1">
        <w:t>80.</w:t>
      </w:r>
      <w:r w:rsidRPr="002A7BF1">
        <w:tab/>
        <w:t xml:space="preserve">Yi, H.; Li, F.; Ning, P.; Tang, X.; Peng, J.; Li, Y.; Deng, H., Adsorption separation of CO2, CH4, and N2 on microwave activated carbon. </w:t>
      </w:r>
      <w:r w:rsidRPr="002A7BF1">
        <w:rPr>
          <w:i/>
        </w:rPr>
        <w:t xml:space="preserve">Chem. Eng. J.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215-216</w:t>
      </w:r>
      <w:r w:rsidRPr="002A7BF1">
        <w:t>, 635-642.</w:t>
      </w:r>
    </w:p>
    <w:p w14:paraId="2A7A7E21" w14:textId="77777777" w:rsidR="002A7BF1" w:rsidRPr="002A7BF1" w:rsidRDefault="002A7BF1" w:rsidP="002A7BF1">
      <w:pPr>
        <w:pStyle w:val="EndNoteBibliography"/>
        <w:spacing w:after="0"/>
      </w:pPr>
      <w:r w:rsidRPr="002A7BF1">
        <w:t>81.</w:t>
      </w:r>
      <w:r w:rsidRPr="002A7BF1">
        <w:tab/>
        <w:t xml:space="preserve">Gong, J.; Michalkiewicz, B.; Chen, X.; Mijowska, E.; Liu, J.; Jiang, Z.; Wen, X.; Tang, T., Sustainable Conversion of Mixed Plastics into Porous Carbon Nanosheets with High Performances in Uptake of Carbon Dioxide and Storage of Hydrogen. </w:t>
      </w:r>
      <w:r w:rsidRPr="002A7BF1">
        <w:rPr>
          <w:i/>
        </w:rPr>
        <w:t xml:space="preserve">ACS Sustainable Chemistry &amp; Engineering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2</w:t>
      </w:r>
      <w:r w:rsidRPr="002A7BF1">
        <w:t>, (12), 2837-2844.</w:t>
      </w:r>
    </w:p>
    <w:p w14:paraId="5674AFC6" w14:textId="77777777" w:rsidR="002A7BF1" w:rsidRPr="002A7BF1" w:rsidRDefault="002A7BF1" w:rsidP="002A7BF1">
      <w:pPr>
        <w:pStyle w:val="EndNoteBibliography"/>
        <w:spacing w:after="0"/>
      </w:pPr>
      <w:r w:rsidRPr="002A7BF1">
        <w:t>82.</w:t>
      </w:r>
      <w:r w:rsidRPr="002A7BF1">
        <w:tab/>
        <w:t xml:space="preserve">Zhu, X.; Hillesheim, P. C.; Mahurin, S. M.; Wang, C.; Tian, C.; Brown, S.; Luo, H.; Veith, G. M.; Han, K. S.; Hagaman, E. W.; Liu, H.; Dai, S., Efficient CO(2) capture by porous, nitrogen-doped carbonaceous adsorbents derived from task-specific ionic liquids. </w:t>
      </w:r>
      <w:r w:rsidRPr="002A7BF1">
        <w:rPr>
          <w:i/>
        </w:rPr>
        <w:t xml:space="preserve">ChemSusChem </w:t>
      </w:r>
      <w:r w:rsidRPr="002A7BF1">
        <w:rPr>
          <w:b/>
        </w:rPr>
        <w:t>2012,</w:t>
      </w:r>
      <w:r w:rsidRPr="002A7BF1">
        <w:t xml:space="preserve"> </w:t>
      </w:r>
      <w:r w:rsidRPr="002A7BF1">
        <w:rPr>
          <w:i/>
        </w:rPr>
        <w:t>5</w:t>
      </w:r>
      <w:r w:rsidRPr="002A7BF1">
        <w:t>, (10), 1912-7.</w:t>
      </w:r>
    </w:p>
    <w:p w14:paraId="35D180C7" w14:textId="77777777" w:rsidR="002A7BF1" w:rsidRPr="002A7BF1" w:rsidRDefault="002A7BF1" w:rsidP="002A7BF1">
      <w:pPr>
        <w:pStyle w:val="EndNoteBibliography"/>
        <w:spacing w:after="0"/>
      </w:pPr>
      <w:r w:rsidRPr="002A7BF1">
        <w:t>83.</w:t>
      </w:r>
      <w:r w:rsidRPr="002A7BF1">
        <w:tab/>
        <w:t xml:space="preserve">Sevilla, M.; Fuertes, A. B., CO2 adsorption by activated templated carbons. </w:t>
      </w:r>
      <w:r w:rsidRPr="002A7BF1">
        <w:rPr>
          <w:i/>
        </w:rPr>
        <w:t xml:space="preserve">J. Colloid Interface Sci. </w:t>
      </w:r>
      <w:r w:rsidRPr="002A7BF1">
        <w:rPr>
          <w:b/>
        </w:rPr>
        <w:t>2012,</w:t>
      </w:r>
      <w:r w:rsidRPr="002A7BF1">
        <w:t xml:space="preserve"> </w:t>
      </w:r>
      <w:r w:rsidRPr="002A7BF1">
        <w:rPr>
          <w:i/>
        </w:rPr>
        <w:t>366</w:t>
      </w:r>
      <w:r w:rsidRPr="002A7BF1">
        <w:t>, (1), 147-154.</w:t>
      </w:r>
    </w:p>
    <w:p w14:paraId="3D1D7A41" w14:textId="77777777" w:rsidR="002A7BF1" w:rsidRPr="002A7BF1" w:rsidRDefault="002A7BF1" w:rsidP="002A7BF1">
      <w:pPr>
        <w:pStyle w:val="EndNoteBibliography"/>
        <w:spacing w:after="0"/>
      </w:pPr>
      <w:r w:rsidRPr="002A7BF1">
        <w:t>84.</w:t>
      </w:r>
      <w:r w:rsidRPr="002A7BF1">
        <w:tab/>
        <w:t xml:space="preserve">Ello, A. S.; de Souza, L. K. C.; Trokourey, A.; Jaroniec, M., Development of microporous carbons for CO2 capture by KOH activation of African palm shells. </w:t>
      </w:r>
      <w:r w:rsidRPr="002A7BF1">
        <w:rPr>
          <w:i/>
        </w:rPr>
        <w:t xml:space="preserve">Journal of CO2 Utilization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2</w:t>
      </w:r>
      <w:r w:rsidRPr="002A7BF1">
        <w:t>, 35-38.</w:t>
      </w:r>
    </w:p>
    <w:p w14:paraId="46CC9309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85.</w:t>
      </w:r>
      <w:r w:rsidRPr="002A7BF1">
        <w:tab/>
        <w:t xml:space="preserve">Serafin, J.; Narkiewicz, U.; Morawski, A. W.; Wróbel, R. J.; Michalkiewicz, B., Highly microporous activated carbons from biomass for CO 2 capture and effective micropores at different conditions. </w:t>
      </w:r>
      <w:r w:rsidRPr="002A7BF1">
        <w:rPr>
          <w:i/>
        </w:rPr>
        <w:t xml:space="preserve">Journal of CO2 Utilization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18</w:t>
      </w:r>
      <w:r w:rsidRPr="002A7BF1">
        <w:t>, 73-79.</w:t>
      </w:r>
    </w:p>
    <w:p w14:paraId="0DE2C233" w14:textId="77777777" w:rsidR="002A7BF1" w:rsidRPr="002A7BF1" w:rsidRDefault="002A7BF1" w:rsidP="002A7BF1">
      <w:pPr>
        <w:pStyle w:val="EndNoteBibliography"/>
        <w:spacing w:after="0"/>
      </w:pPr>
      <w:r w:rsidRPr="002A7BF1">
        <w:t>86.</w:t>
      </w:r>
      <w:r w:rsidRPr="002A7BF1">
        <w:tab/>
        <w:t xml:space="preserve">Wei, J.; Zhou, D.; Sun, Z.; Deng, Y.; Xia, Y.; Zhao, D., A Controllable Synthesis of Rich Nitrogen-Doped Ordered Mesoporous Carbon for CO2Capture and Supercapacitors. </w:t>
      </w:r>
      <w:r w:rsidRPr="002A7BF1">
        <w:rPr>
          <w:i/>
        </w:rPr>
        <w:t xml:space="preserve">Adv. Funct. Mater.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23</w:t>
      </w:r>
      <w:r w:rsidRPr="002A7BF1">
        <w:t>, (18), 2322-2328.</w:t>
      </w:r>
    </w:p>
    <w:p w14:paraId="2FC04E58" w14:textId="77777777" w:rsidR="002A7BF1" w:rsidRPr="002A7BF1" w:rsidRDefault="002A7BF1" w:rsidP="002A7BF1">
      <w:pPr>
        <w:pStyle w:val="EndNoteBibliography"/>
        <w:spacing w:after="0"/>
      </w:pPr>
      <w:r w:rsidRPr="002A7BF1">
        <w:t>87.</w:t>
      </w:r>
      <w:r w:rsidRPr="002A7BF1">
        <w:tab/>
        <w:t xml:space="preserve">Coromina, H. M.; Walsh, D. A.; Mokaya, R., Biomass-derived activated carbon with simultaneously enhanced CO2 uptake for both pre and post combustion capture applications. </w:t>
      </w:r>
      <w:r w:rsidRPr="002A7BF1">
        <w:rPr>
          <w:i/>
        </w:rPr>
        <w:t xml:space="preserve">Journal of Materials Chemistry A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4</w:t>
      </w:r>
      <w:r w:rsidRPr="002A7BF1">
        <w:t>, (1), 280-289.</w:t>
      </w:r>
    </w:p>
    <w:p w14:paraId="13BACCDA" w14:textId="77777777" w:rsidR="002A7BF1" w:rsidRPr="002A7BF1" w:rsidRDefault="002A7BF1" w:rsidP="002A7BF1">
      <w:pPr>
        <w:pStyle w:val="EndNoteBibliography"/>
        <w:spacing w:after="0"/>
      </w:pPr>
      <w:r w:rsidRPr="002A7BF1">
        <w:t>88.</w:t>
      </w:r>
      <w:r w:rsidRPr="002A7BF1">
        <w:tab/>
        <w:t xml:space="preserve">Primo, A.; Forneli, A.; Corma, A.; Garcia, H., From biomass wastes to highly efficient CO(2) adsorbents: graphitisation of chitosan and alginate biopolymers. </w:t>
      </w:r>
      <w:r w:rsidRPr="002A7BF1">
        <w:rPr>
          <w:i/>
        </w:rPr>
        <w:t xml:space="preserve">ChemSusChem </w:t>
      </w:r>
      <w:r w:rsidRPr="002A7BF1">
        <w:rPr>
          <w:b/>
        </w:rPr>
        <w:t>2012,</w:t>
      </w:r>
      <w:r w:rsidRPr="002A7BF1">
        <w:t xml:space="preserve"> </w:t>
      </w:r>
      <w:r w:rsidRPr="002A7BF1">
        <w:rPr>
          <w:i/>
        </w:rPr>
        <w:t>5</w:t>
      </w:r>
      <w:r w:rsidRPr="002A7BF1">
        <w:t>, (11), 2207-14.</w:t>
      </w:r>
    </w:p>
    <w:p w14:paraId="333436FD" w14:textId="77777777" w:rsidR="002A7BF1" w:rsidRPr="002A7BF1" w:rsidRDefault="002A7BF1" w:rsidP="002A7BF1">
      <w:pPr>
        <w:pStyle w:val="EndNoteBibliography"/>
        <w:spacing w:after="0"/>
      </w:pPr>
      <w:r w:rsidRPr="002A7BF1">
        <w:t>89.</w:t>
      </w:r>
      <w:r w:rsidRPr="002A7BF1">
        <w:tab/>
        <w:t xml:space="preserve">Kongnoo, A.; Intharapat, P.; Worathanakul, P.; Phalakornkule, C., Diethanolamine impregnated palm shell activated carbon for CO 2 adsorption at elevated temperatures. </w:t>
      </w:r>
      <w:r w:rsidRPr="002A7BF1">
        <w:rPr>
          <w:i/>
        </w:rPr>
        <w:t xml:space="preserve">Journal of Environmental Chemical Engineering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4</w:t>
      </w:r>
      <w:r w:rsidRPr="002A7BF1">
        <w:t>, (1), 73-81.</w:t>
      </w:r>
    </w:p>
    <w:p w14:paraId="0FB0B131" w14:textId="77777777" w:rsidR="002A7BF1" w:rsidRPr="002A7BF1" w:rsidRDefault="002A7BF1" w:rsidP="002A7BF1">
      <w:pPr>
        <w:pStyle w:val="EndNoteBibliography"/>
        <w:spacing w:after="0"/>
      </w:pPr>
      <w:r w:rsidRPr="002A7BF1">
        <w:t>90.</w:t>
      </w:r>
      <w:r w:rsidRPr="002A7BF1">
        <w:tab/>
        <w:t xml:space="preserve">Sevilla, M.; Fuertes, A. B., Sustainable porous carbons with a superior performance for CO2 capture. </w:t>
      </w:r>
      <w:r w:rsidRPr="002A7BF1">
        <w:rPr>
          <w:i/>
        </w:rPr>
        <w:t xml:space="preserve">Energy &amp; Environmental Science </w:t>
      </w:r>
      <w:r w:rsidRPr="002A7BF1">
        <w:rPr>
          <w:b/>
        </w:rPr>
        <w:t>2011,</w:t>
      </w:r>
      <w:r w:rsidRPr="002A7BF1">
        <w:t xml:space="preserve"> </w:t>
      </w:r>
      <w:r w:rsidRPr="002A7BF1">
        <w:rPr>
          <w:i/>
        </w:rPr>
        <w:t>4</w:t>
      </w:r>
      <w:r w:rsidRPr="002A7BF1">
        <w:t>, (5).</w:t>
      </w:r>
    </w:p>
    <w:p w14:paraId="2081CE91" w14:textId="77777777" w:rsidR="002A7BF1" w:rsidRPr="002A7BF1" w:rsidRDefault="002A7BF1" w:rsidP="002A7BF1">
      <w:pPr>
        <w:pStyle w:val="EndNoteBibliography"/>
        <w:spacing w:after="0"/>
      </w:pPr>
      <w:r w:rsidRPr="002A7BF1">
        <w:t>91.</w:t>
      </w:r>
      <w:r w:rsidRPr="002A7BF1">
        <w:tab/>
        <w:t xml:space="preserve">Rao, L.; Liu, S.; Wang, L.; Ma, C.; Wu, J.; An, L.; Hu, X., N-doped porous carbons from low-temperature and single-step sodium amide activation of carbonized water chestnut shell with excellent CO2 capture performance. </w:t>
      </w:r>
      <w:r w:rsidRPr="002A7BF1">
        <w:rPr>
          <w:i/>
        </w:rPr>
        <w:t xml:space="preserve">Chem. Eng. J.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359</w:t>
      </w:r>
      <w:r w:rsidRPr="002A7BF1">
        <w:t>, 428-435.</w:t>
      </w:r>
    </w:p>
    <w:p w14:paraId="5A976F46" w14:textId="77777777" w:rsidR="002A7BF1" w:rsidRPr="002A7BF1" w:rsidRDefault="002A7BF1" w:rsidP="002A7BF1">
      <w:pPr>
        <w:pStyle w:val="EndNoteBibliography"/>
        <w:spacing w:after="0"/>
      </w:pPr>
      <w:r w:rsidRPr="002A7BF1">
        <w:t>92.</w:t>
      </w:r>
      <w:r w:rsidRPr="002A7BF1">
        <w:tab/>
        <w:t xml:space="preserve">Yang, M.; Guo, L.; Hu, G.; Hu, X.; Xu, L.; Chen, J.; Dai, W.; Fan, M., Highly Cost-Effective Nitrogen-Doped Porous Coconut Shell-Based CO2 Sorbent Synthesized by Combining Ammoxidation with KOH Activation. </w:t>
      </w:r>
      <w:r w:rsidRPr="002A7BF1">
        <w:rPr>
          <w:i/>
        </w:rPr>
        <w:t xml:space="preserve">Environ. Sci. Technol.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49</w:t>
      </w:r>
      <w:r w:rsidRPr="002A7BF1">
        <w:t>, (11), 7063-70.</w:t>
      </w:r>
    </w:p>
    <w:p w14:paraId="29D3398A" w14:textId="77777777" w:rsidR="002A7BF1" w:rsidRPr="002A7BF1" w:rsidRDefault="002A7BF1" w:rsidP="002A7BF1">
      <w:pPr>
        <w:pStyle w:val="EndNoteBibliography"/>
        <w:spacing w:after="0"/>
      </w:pPr>
      <w:r w:rsidRPr="002A7BF1">
        <w:t>93.</w:t>
      </w:r>
      <w:r w:rsidRPr="002A7BF1">
        <w:tab/>
        <w:t xml:space="preserve">Lee, S. Y.; Park, S. J., Determination of the optimal pore size for improved CO2 adsorption in activated carbon fibers. </w:t>
      </w:r>
      <w:r w:rsidRPr="002A7BF1">
        <w:rPr>
          <w:i/>
        </w:rPr>
        <w:t xml:space="preserve">J. Colloid Interface Sci.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389</w:t>
      </w:r>
      <w:r w:rsidRPr="002A7BF1">
        <w:t>, (1), 230-5.</w:t>
      </w:r>
    </w:p>
    <w:p w14:paraId="0B2B6200" w14:textId="77777777" w:rsidR="002A7BF1" w:rsidRPr="002A7BF1" w:rsidRDefault="002A7BF1" w:rsidP="002A7BF1">
      <w:pPr>
        <w:pStyle w:val="EndNoteBibliography"/>
        <w:spacing w:after="0"/>
      </w:pPr>
      <w:r w:rsidRPr="002A7BF1">
        <w:t>94.</w:t>
      </w:r>
      <w:r w:rsidRPr="002A7BF1">
        <w:tab/>
        <w:t xml:space="preserve">Kou, J.; Sun, L.-B., Nitrogen-Doped Porous Carbons Derived from Carbonization of a Nitrogen-Containing Polymer: Efficient Adsorbents for Selective CO2 Capture. </w:t>
      </w:r>
      <w:r w:rsidRPr="002A7BF1">
        <w:rPr>
          <w:i/>
        </w:rPr>
        <w:t xml:space="preserve">Industrial &amp; Engineering Chemistry Research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55</w:t>
      </w:r>
      <w:r w:rsidRPr="002A7BF1">
        <w:t>, (41), 10916-10925.</w:t>
      </w:r>
    </w:p>
    <w:p w14:paraId="13B889C0" w14:textId="77777777" w:rsidR="002A7BF1" w:rsidRPr="002A7BF1" w:rsidRDefault="002A7BF1" w:rsidP="002A7BF1">
      <w:pPr>
        <w:pStyle w:val="EndNoteBibliography"/>
        <w:spacing w:after="0"/>
      </w:pPr>
      <w:r w:rsidRPr="002A7BF1">
        <w:t>95.</w:t>
      </w:r>
      <w:r w:rsidRPr="002A7BF1">
        <w:tab/>
        <w:t xml:space="preserve">Alabadi, A.; Razzaque, S.; Yang, Y.; Chen, S.; Tan, B., Highly porous activated carbon materials from carbonized biomass with high CO2 capturing capacity. </w:t>
      </w:r>
      <w:r w:rsidRPr="002A7BF1">
        <w:rPr>
          <w:i/>
        </w:rPr>
        <w:t xml:space="preserve">Chem. Eng. J.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281</w:t>
      </w:r>
      <w:r w:rsidRPr="002A7BF1">
        <w:t>, 606-612.</w:t>
      </w:r>
    </w:p>
    <w:p w14:paraId="473EC3C0" w14:textId="77777777" w:rsidR="002A7BF1" w:rsidRPr="002A7BF1" w:rsidRDefault="002A7BF1" w:rsidP="002A7BF1">
      <w:pPr>
        <w:pStyle w:val="EndNoteBibliography"/>
        <w:spacing w:after="0"/>
      </w:pPr>
      <w:r w:rsidRPr="002A7BF1">
        <w:t>96.</w:t>
      </w:r>
      <w:r w:rsidRPr="002A7BF1">
        <w:tab/>
        <w:t xml:space="preserve">Lee, J.-S.; Kim, J.-H.; Kim, J.-T.; Suh, J.-K.; Lee, J.-M.; Lee, C.-H., Adsorption Equilibria of CO2 on Zeolite 13X and Zeolite X/Activated Carbon Composite. </w:t>
      </w:r>
      <w:r w:rsidRPr="002A7BF1">
        <w:rPr>
          <w:i/>
        </w:rPr>
        <w:t xml:space="preserve">J. Chem. Eng. Data </w:t>
      </w:r>
      <w:r w:rsidRPr="002A7BF1">
        <w:rPr>
          <w:b/>
        </w:rPr>
        <w:t>2002,</w:t>
      </w:r>
      <w:r w:rsidRPr="002A7BF1">
        <w:t xml:space="preserve"> </w:t>
      </w:r>
      <w:r w:rsidRPr="002A7BF1">
        <w:rPr>
          <w:i/>
        </w:rPr>
        <w:t>47</w:t>
      </w:r>
      <w:r w:rsidRPr="002A7BF1">
        <w:t>, 1237-1242.</w:t>
      </w:r>
    </w:p>
    <w:p w14:paraId="1FCD461E" w14:textId="77777777" w:rsidR="002A7BF1" w:rsidRPr="002A7BF1" w:rsidRDefault="002A7BF1" w:rsidP="002A7BF1">
      <w:pPr>
        <w:pStyle w:val="EndNoteBibliography"/>
        <w:spacing w:after="0"/>
      </w:pPr>
      <w:r w:rsidRPr="002A7BF1">
        <w:t>97.</w:t>
      </w:r>
      <w:r w:rsidRPr="002A7BF1">
        <w:tab/>
        <w:t xml:space="preserve">Castrillon, M. C.; Moura, K. O.; Alves, C. A.; Bastos-Neto, M.; Azevedo, D. C. S.; Hofmann, J.; Möllmer, J.; Einicke, W.-D.; Gläser, R., CO2 and H2S Removal from CH4-Rich Streams by Adsorption on Activated Carbons Modified with K2CO3, NaOH, or Fe2O3. </w:t>
      </w:r>
      <w:r w:rsidRPr="002A7BF1">
        <w:rPr>
          <w:i/>
        </w:rPr>
        <w:t xml:space="preserve">Energy &amp; Fuels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30</w:t>
      </w:r>
      <w:r w:rsidRPr="002A7BF1">
        <w:t>, (11), 9596-9604.</w:t>
      </w:r>
    </w:p>
    <w:p w14:paraId="65C05390" w14:textId="77777777" w:rsidR="002A7BF1" w:rsidRPr="002A7BF1" w:rsidRDefault="002A7BF1" w:rsidP="002A7BF1">
      <w:pPr>
        <w:pStyle w:val="EndNoteBibliography"/>
        <w:spacing w:after="0"/>
      </w:pPr>
      <w:r w:rsidRPr="002A7BF1">
        <w:t>98.</w:t>
      </w:r>
      <w:r w:rsidRPr="002A7BF1">
        <w:tab/>
        <w:t xml:space="preserve">Yue, L.; Rao, L.; Wang, L.; An, L.; Hou, C.; Ma, C.; DaCosta, H.; Hu, X., Efficient CO2 Adsorption on Nitrogen-Doped Porous Carbons Derived from d-Glucose. </w:t>
      </w:r>
      <w:r w:rsidRPr="002A7BF1">
        <w:rPr>
          <w:i/>
        </w:rPr>
        <w:t xml:space="preserve">Energy &amp; Fuels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32</w:t>
      </w:r>
      <w:r w:rsidRPr="002A7BF1">
        <w:t>, (6), 6955-6963.</w:t>
      </w:r>
    </w:p>
    <w:p w14:paraId="3AC83F07" w14:textId="77777777" w:rsidR="002A7BF1" w:rsidRPr="002A7BF1" w:rsidRDefault="002A7BF1" w:rsidP="002A7BF1">
      <w:pPr>
        <w:pStyle w:val="EndNoteBibliography"/>
        <w:spacing w:after="0"/>
      </w:pPr>
      <w:r w:rsidRPr="002A7BF1">
        <w:t>99.</w:t>
      </w:r>
      <w:r w:rsidRPr="002A7BF1">
        <w:tab/>
        <w:t xml:space="preserve">Nelson, K. M.; Mahurin, S. M.; Mayes, R. T.; Williamson, B.; Teague, C. M.; Binder, A. J.; Baggetto, L.; Veith, G. M.; Dai, S., Preparation and CO2 adsorption properties of soft-templated mesoporous carbons derived from chestnut tannin precursors. </w:t>
      </w:r>
      <w:r w:rsidRPr="002A7BF1">
        <w:rPr>
          <w:i/>
        </w:rPr>
        <w:t xml:space="preserve">Micropor. Mesopor. Mater.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222</w:t>
      </w:r>
      <w:r w:rsidRPr="002A7BF1">
        <w:t>, 94-103.</w:t>
      </w:r>
    </w:p>
    <w:p w14:paraId="7D28505B" w14:textId="77777777" w:rsidR="002A7BF1" w:rsidRPr="002A7BF1" w:rsidRDefault="002A7BF1" w:rsidP="002A7BF1">
      <w:pPr>
        <w:pStyle w:val="EndNoteBibliography"/>
        <w:spacing w:after="0"/>
      </w:pPr>
      <w:r w:rsidRPr="002A7BF1">
        <w:t>100.</w:t>
      </w:r>
      <w:r w:rsidRPr="002A7BF1">
        <w:tab/>
        <w:t xml:space="preserve">Parshetti, G. K.; Chowdhury, S.; Balasubramanian, R., Biomass derived low-cost microporous adsorbents for efficient CO 2 capture. </w:t>
      </w:r>
      <w:r w:rsidRPr="002A7BF1">
        <w:rPr>
          <w:i/>
        </w:rPr>
        <w:t xml:space="preserve">Fuel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148</w:t>
      </w:r>
      <w:r w:rsidRPr="002A7BF1">
        <w:t>, 246-254.</w:t>
      </w:r>
    </w:p>
    <w:p w14:paraId="424666CB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101.</w:t>
      </w:r>
      <w:r w:rsidRPr="002A7BF1">
        <w:tab/>
        <w:t xml:space="preserve">He, J.; To, J. W. F.; Psarras, P. C.; Yan, H.; Atkinson, T.; Holmes, R. T.; Nordlund, D.; Bao, Z.; Wilcox, J., Tunable Polyaniline-Based Porous Carbon with Ultrahigh Surface Area for CO2Capture at Elevated Pressure. </w:t>
      </w:r>
      <w:r w:rsidRPr="002A7BF1">
        <w:rPr>
          <w:i/>
        </w:rPr>
        <w:t xml:space="preserve">Advanced Energy Materials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6</w:t>
      </w:r>
      <w:r w:rsidRPr="002A7BF1">
        <w:t>, (14).</w:t>
      </w:r>
    </w:p>
    <w:p w14:paraId="3B1E17D0" w14:textId="77777777" w:rsidR="002A7BF1" w:rsidRPr="002A7BF1" w:rsidRDefault="002A7BF1" w:rsidP="002A7BF1">
      <w:pPr>
        <w:pStyle w:val="EndNoteBibliography"/>
        <w:spacing w:after="0"/>
      </w:pPr>
      <w:r w:rsidRPr="002A7BF1">
        <w:t>102.</w:t>
      </w:r>
      <w:r w:rsidRPr="002A7BF1">
        <w:tab/>
        <w:t xml:space="preserve">Qian, D.; Lei, C.; Wang, E. M.; Li, W. C.; Lu, A. H., A method for creating microporous carbon materials with excellent CO2-adsorption capacity and selectivity. </w:t>
      </w:r>
      <w:r w:rsidRPr="002A7BF1">
        <w:rPr>
          <w:i/>
        </w:rPr>
        <w:t xml:space="preserve">ChemSusChem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7</w:t>
      </w:r>
      <w:r w:rsidRPr="002A7BF1">
        <w:t>, (1), 291-8.</w:t>
      </w:r>
    </w:p>
    <w:p w14:paraId="7E4E7879" w14:textId="77777777" w:rsidR="002A7BF1" w:rsidRPr="002A7BF1" w:rsidRDefault="002A7BF1" w:rsidP="002A7BF1">
      <w:pPr>
        <w:pStyle w:val="EndNoteBibliography"/>
        <w:spacing w:after="0"/>
      </w:pPr>
      <w:r w:rsidRPr="002A7BF1">
        <w:t>103.</w:t>
      </w:r>
      <w:r w:rsidRPr="002A7BF1">
        <w:tab/>
        <w:t xml:space="preserve">Lee, S.-Y.; Park, S.-J., Carbon dioxide adsorption performance of ultramicroporous carbon derived from poly(vinylidene fluoride). </w:t>
      </w:r>
      <w:r w:rsidRPr="002A7BF1">
        <w:rPr>
          <w:i/>
        </w:rPr>
        <w:t xml:space="preserve">J. Anal. Appl. Pyrolysis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106</w:t>
      </w:r>
      <w:r w:rsidRPr="002A7BF1">
        <w:t>, 147-151.</w:t>
      </w:r>
    </w:p>
    <w:p w14:paraId="2C2C758F" w14:textId="77777777" w:rsidR="002A7BF1" w:rsidRPr="002A7BF1" w:rsidRDefault="002A7BF1" w:rsidP="002A7BF1">
      <w:pPr>
        <w:pStyle w:val="EndNoteBibliography"/>
        <w:spacing w:after="0"/>
      </w:pPr>
      <w:r w:rsidRPr="002A7BF1">
        <w:t>104.</w:t>
      </w:r>
      <w:r w:rsidRPr="002A7BF1">
        <w:tab/>
        <w:t xml:space="preserve">Gadipelli, S.; Guo, Z. X., Tuning of ZIF-Derived Carbon with High Activity, Nitrogen Functionality, and Yield - A Case for Superior CO2 Capture. </w:t>
      </w:r>
      <w:r w:rsidRPr="002A7BF1">
        <w:rPr>
          <w:i/>
        </w:rPr>
        <w:t xml:space="preserve">ChemSusChem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8</w:t>
      </w:r>
      <w:r w:rsidRPr="002A7BF1">
        <w:t>, (12), 2123-32.</w:t>
      </w:r>
    </w:p>
    <w:p w14:paraId="57E510E7" w14:textId="77777777" w:rsidR="002A7BF1" w:rsidRPr="002A7BF1" w:rsidRDefault="002A7BF1" w:rsidP="002A7BF1">
      <w:pPr>
        <w:pStyle w:val="EndNoteBibliography"/>
        <w:spacing w:after="0"/>
      </w:pPr>
      <w:r w:rsidRPr="002A7BF1">
        <w:t>105.</w:t>
      </w:r>
      <w:r w:rsidRPr="002A7BF1">
        <w:tab/>
        <w:t xml:space="preserve">Rashidi, N. A.; Yusup, S.; Borhan, A., Isotherm and Thermodynamic Analysis of Carbon Dioxide on Activated Carbon. </w:t>
      </w:r>
      <w:r w:rsidRPr="002A7BF1">
        <w:rPr>
          <w:i/>
        </w:rPr>
        <w:t xml:space="preserve">Procedia Engineering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148</w:t>
      </w:r>
      <w:r w:rsidRPr="002A7BF1">
        <w:t>, 630-637.</w:t>
      </w:r>
    </w:p>
    <w:p w14:paraId="5ED368B0" w14:textId="77777777" w:rsidR="002A7BF1" w:rsidRPr="002A7BF1" w:rsidRDefault="002A7BF1" w:rsidP="002A7BF1">
      <w:pPr>
        <w:pStyle w:val="EndNoteBibliography"/>
        <w:spacing w:after="0"/>
      </w:pPr>
      <w:r w:rsidRPr="002A7BF1">
        <w:t>106.</w:t>
      </w:r>
      <w:r w:rsidRPr="002A7BF1">
        <w:tab/>
        <w:t xml:space="preserve">Ren, X.; Li, H.; Chen, J.; Wei, L.; Modak, A.; Yang, H.; Yang, Q., N-doped porous carbons with exceptionally high CO2 selectivity for CO2 capture. </w:t>
      </w:r>
      <w:r w:rsidRPr="002A7BF1">
        <w:rPr>
          <w:i/>
        </w:rPr>
        <w:t xml:space="preserve">Carbon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114</w:t>
      </w:r>
      <w:r w:rsidRPr="002A7BF1">
        <w:t>, 473-481.</w:t>
      </w:r>
    </w:p>
    <w:p w14:paraId="6821C4A9" w14:textId="77777777" w:rsidR="002A7BF1" w:rsidRPr="002A7BF1" w:rsidRDefault="002A7BF1" w:rsidP="002A7BF1">
      <w:pPr>
        <w:pStyle w:val="EndNoteBibliography"/>
        <w:spacing w:after="0"/>
      </w:pPr>
      <w:r w:rsidRPr="002A7BF1">
        <w:t>107.</w:t>
      </w:r>
      <w:r w:rsidRPr="002A7BF1">
        <w:tab/>
        <w:t xml:space="preserve">Shao, L.; Wang, S.; Liu, M.; Huang, J.; Liu, Y.-N., Triazine-based hyper-cross-linked polymers derived porous carbons for CO2 capture. </w:t>
      </w:r>
      <w:r w:rsidRPr="002A7BF1">
        <w:rPr>
          <w:i/>
        </w:rPr>
        <w:t xml:space="preserve">Chem. Eng. J.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339</w:t>
      </w:r>
      <w:r w:rsidRPr="002A7BF1">
        <w:t>, 509-518.</w:t>
      </w:r>
    </w:p>
    <w:p w14:paraId="1F782316" w14:textId="77777777" w:rsidR="002A7BF1" w:rsidRPr="002A7BF1" w:rsidRDefault="002A7BF1" w:rsidP="002A7BF1">
      <w:pPr>
        <w:pStyle w:val="EndNoteBibliography"/>
        <w:spacing w:after="0"/>
      </w:pPr>
      <w:r w:rsidRPr="002A7BF1">
        <w:t>108.</w:t>
      </w:r>
      <w:r w:rsidRPr="002A7BF1">
        <w:tab/>
        <w:t xml:space="preserve">Sawant, S. Y.; Munusamy, K.; Somani, R. S.; John, M.; Newalkar, B. L.; Bajaj, H. C., Precursor suitability and pilot scale production of super activated carbon for greenhouse gas adsorption and fuel gas storage. </w:t>
      </w:r>
      <w:r w:rsidRPr="002A7BF1">
        <w:rPr>
          <w:i/>
        </w:rPr>
        <w:t xml:space="preserve">Chem. Eng. J.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315</w:t>
      </w:r>
      <w:r w:rsidRPr="002A7BF1">
        <w:t>, 415-425.</w:t>
      </w:r>
    </w:p>
    <w:p w14:paraId="63DB9D66" w14:textId="77777777" w:rsidR="002A7BF1" w:rsidRPr="002A7BF1" w:rsidRDefault="002A7BF1" w:rsidP="002A7BF1">
      <w:pPr>
        <w:pStyle w:val="EndNoteBibliography"/>
        <w:spacing w:after="0"/>
      </w:pPr>
      <w:r w:rsidRPr="002A7BF1">
        <w:t>109.</w:t>
      </w:r>
      <w:r w:rsidRPr="002A7BF1">
        <w:tab/>
        <w:t xml:space="preserve">Zhou, J.; Li, Z.; Xing, W.; Shen, H.; Bi, X.; Zhu, T.; Qiu, Z.; Zhuo, S., A New Approach to Tuning Carbon Ultramicropore Size at Sub-Angstrom Level for Maximizing Specific Capacitance and CO2Uptake. </w:t>
      </w:r>
      <w:r w:rsidRPr="002A7BF1">
        <w:rPr>
          <w:i/>
        </w:rPr>
        <w:t xml:space="preserve">Adv. Funct. Mater.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26</w:t>
      </w:r>
      <w:r w:rsidRPr="002A7BF1">
        <w:t>, (44), 7955-7964.</w:t>
      </w:r>
    </w:p>
    <w:p w14:paraId="4EBF4261" w14:textId="77777777" w:rsidR="002A7BF1" w:rsidRPr="002A7BF1" w:rsidRDefault="002A7BF1" w:rsidP="002A7BF1">
      <w:pPr>
        <w:pStyle w:val="EndNoteBibliography"/>
        <w:spacing w:after="0"/>
      </w:pPr>
      <w:r w:rsidRPr="002A7BF1">
        <w:t>110.</w:t>
      </w:r>
      <w:r w:rsidRPr="002A7BF1">
        <w:tab/>
        <w:t xml:space="preserve">Liu, L.; Deng, Q.-F.; Hou, X.-X.; Yuan, Z.-Y., User-friendly synthesis of nitrogen-containing polymer and microporous carbon spheres for efficient CO2 capture. </w:t>
      </w:r>
      <w:r w:rsidRPr="002A7BF1">
        <w:rPr>
          <w:i/>
        </w:rPr>
        <w:t xml:space="preserve">Journal of Materials Chemistry </w:t>
      </w:r>
      <w:r w:rsidRPr="002A7BF1">
        <w:rPr>
          <w:b/>
        </w:rPr>
        <w:t>2012,</w:t>
      </w:r>
      <w:r w:rsidRPr="002A7BF1">
        <w:t xml:space="preserve"> </w:t>
      </w:r>
      <w:r w:rsidRPr="002A7BF1">
        <w:rPr>
          <w:i/>
        </w:rPr>
        <w:t>22</w:t>
      </w:r>
      <w:r w:rsidRPr="002A7BF1">
        <w:t>, (31).</w:t>
      </w:r>
    </w:p>
    <w:p w14:paraId="22B058CA" w14:textId="77777777" w:rsidR="002A7BF1" w:rsidRPr="002A7BF1" w:rsidRDefault="002A7BF1" w:rsidP="002A7BF1">
      <w:pPr>
        <w:pStyle w:val="EndNoteBibliography"/>
        <w:spacing w:after="0"/>
      </w:pPr>
      <w:r w:rsidRPr="002A7BF1">
        <w:t>111.</w:t>
      </w:r>
      <w:r w:rsidRPr="002A7BF1">
        <w:tab/>
        <w:t xml:space="preserve">To, J. W.; He, J.; Mei, J.; Haghpanah, R.; Chen, Z.; Kurosawa, T.; Chen, S.; Bae, W. G.; Pan, L.; Tok, J. B.; Wilcox, J.; Bao, Z., Hierarchical N-Doped Carbon as CO2 Adsorbent with High CO2 Selectivity from Rationally Designed Polypyrrole Precursor. </w:t>
      </w:r>
      <w:r w:rsidRPr="002A7BF1">
        <w:rPr>
          <w:i/>
        </w:rPr>
        <w:t xml:space="preserve">J. Am. Chem. Soc.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138</w:t>
      </w:r>
      <w:r w:rsidRPr="002A7BF1">
        <w:t>, (3), 1001-9.</w:t>
      </w:r>
    </w:p>
    <w:p w14:paraId="74A7444F" w14:textId="77777777" w:rsidR="002A7BF1" w:rsidRPr="002A7BF1" w:rsidRDefault="002A7BF1" w:rsidP="002A7BF1">
      <w:pPr>
        <w:pStyle w:val="EndNoteBibliography"/>
        <w:spacing w:after="0"/>
      </w:pPr>
      <w:r w:rsidRPr="002A7BF1">
        <w:t>112.</w:t>
      </w:r>
      <w:r w:rsidRPr="002A7BF1">
        <w:tab/>
        <w:t xml:space="preserve">Sevilla, M.; Parra, J. B.; Fuertes, A. B., Assessment of the role of micropore size and N-doping in CO2 capture by porous carbons. </w:t>
      </w:r>
      <w:r w:rsidRPr="002A7BF1">
        <w:rPr>
          <w:i/>
        </w:rPr>
        <w:t xml:space="preserve">ACS Appl Mater Interfaces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5</w:t>
      </w:r>
      <w:r w:rsidRPr="002A7BF1">
        <w:t>, (13), 6360-8.</w:t>
      </w:r>
    </w:p>
    <w:p w14:paraId="5AC8F234" w14:textId="77777777" w:rsidR="002A7BF1" w:rsidRPr="002A7BF1" w:rsidRDefault="002A7BF1" w:rsidP="002A7BF1">
      <w:pPr>
        <w:pStyle w:val="EndNoteBibliography"/>
        <w:spacing w:after="0"/>
      </w:pPr>
      <w:r w:rsidRPr="002A7BF1">
        <w:t>113.</w:t>
      </w:r>
      <w:r w:rsidRPr="002A7BF1">
        <w:tab/>
        <w:t xml:space="preserve">Sangchoom, W.; Mokaya, R., Valorization of Lignin Waste: Carbons from Hydrothermal Carbonization of Renewable Lignin as Superior Sorbents for CO2 and Hydrogen Storage. </w:t>
      </w:r>
      <w:r w:rsidRPr="002A7BF1">
        <w:rPr>
          <w:i/>
        </w:rPr>
        <w:t xml:space="preserve">ACS Sustainable Chemistry &amp; Engineering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3</w:t>
      </w:r>
      <w:r w:rsidRPr="002A7BF1">
        <w:t>, (7), 1658-1667.</w:t>
      </w:r>
    </w:p>
    <w:p w14:paraId="0844F725" w14:textId="77777777" w:rsidR="002A7BF1" w:rsidRPr="002A7BF1" w:rsidRDefault="002A7BF1" w:rsidP="002A7BF1">
      <w:pPr>
        <w:pStyle w:val="EndNoteBibliography"/>
        <w:spacing w:after="0"/>
      </w:pPr>
      <w:r w:rsidRPr="002A7BF1">
        <w:t>114.</w:t>
      </w:r>
      <w:r w:rsidRPr="002A7BF1">
        <w:tab/>
        <w:t xml:space="preserve">Kou, J.; Sun, L.-B., Fabrication of nitrogen-doped porous carbons for highly efficient CO2 capture: rational choice of a polymer precursor. </w:t>
      </w:r>
      <w:r w:rsidRPr="002A7BF1">
        <w:rPr>
          <w:i/>
        </w:rPr>
        <w:t xml:space="preserve">Journal of Materials Chemistry A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4</w:t>
      </w:r>
      <w:r w:rsidRPr="002A7BF1">
        <w:t>, (44), 17299-17307.</w:t>
      </w:r>
    </w:p>
    <w:p w14:paraId="7853D485" w14:textId="77777777" w:rsidR="002A7BF1" w:rsidRPr="002A7BF1" w:rsidRDefault="002A7BF1" w:rsidP="002A7BF1">
      <w:pPr>
        <w:pStyle w:val="EndNoteBibliography"/>
        <w:spacing w:after="0"/>
      </w:pPr>
      <w:r w:rsidRPr="002A7BF1">
        <w:t>115.</w:t>
      </w:r>
      <w:r w:rsidRPr="002A7BF1">
        <w:tab/>
        <w:t xml:space="preserve">Jalilov, A. S.; Ruan, G.; Hwang, C. C.; Schipper, D. E.; Tour, J. J.; Li, Y.; Fei, H.; Samuel, E. L.; Tour, J. M., Asphalt-derived high surface area activated porous carbons for carbon dioxide capture. </w:t>
      </w:r>
      <w:r w:rsidRPr="002A7BF1">
        <w:rPr>
          <w:i/>
        </w:rPr>
        <w:t xml:space="preserve">ACS Appl Mater Interfaces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7</w:t>
      </w:r>
      <w:r w:rsidRPr="002A7BF1">
        <w:t>, (2), 1376-82.</w:t>
      </w:r>
    </w:p>
    <w:p w14:paraId="21D77ED5" w14:textId="77777777" w:rsidR="002A7BF1" w:rsidRPr="002A7BF1" w:rsidRDefault="002A7BF1" w:rsidP="002A7BF1">
      <w:pPr>
        <w:pStyle w:val="EndNoteBibliography"/>
        <w:spacing w:after="0"/>
      </w:pPr>
      <w:r w:rsidRPr="002A7BF1">
        <w:t>116.</w:t>
      </w:r>
      <w:r w:rsidRPr="002A7BF1">
        <w:tab/>
        <w:t xml:space="preserve">Sevilla, M.; Falco, C.; Titirici, M.-M.; Fuertes, A. B., High-performance CO2 sorbents from algae. </w:t>
      </w:r>
      <w:r w:rsidRPr="002A7BF1">
        <w:rPr>
          <w:i/>
        </w:rPr>
        <w:t xml:space="preserve">RSC Advances </w:t>
      </w:r>
      <w:r w:rsidRPr="002A7BF1">
        <w:rPr>
          <w:b/>
        </w:rPr>
        <w:t>2012,</w:t>
      </w:r>
      <w:r w:rsidRPr="002A7BF1">
        <w:t xml:space="preserve"> </w:t>
      </w:r>
      <w:r w:rsidRPr="002A7BF1">
        <w:rPr>
          <w:i/>
        </w:rPr>
        <w:t>2</w:t>
      </w:r>
      <w:r w:rsidRPr="002A7BF1">
        <w:t>, (33).</w:t>
      </w:r>
    </w:p>
    <w:p w14:paraId="4A8CC380" w14:textId="77777777" w:rsidR="002A7BF1" w:rsidRPr="002A7BF1" w:rsidRDefault="002A7BF1" w:rsidP="002A7BF1">
      <w:pPr>
        <w:pStyle w:val="EndNoteBibliography"/>
        <w:spacing w:after="0"/>
      </w:pPr>
      <w:r w:rsidRPr="002A7BF1">
        <w:t>117.</w:t>
      </w:r>
      <w:r w:rsidRPr="002A7BF1">
        <w:tab/>
        <w:t xml:space="preserve">Labus, K.; Gryglewicz, S.; Machnikowski, J., Granular KOH-activated carbons from coal-based cokes and their CO2 adsorption capacity. </w:t>
      </w:r>
      <w:r w:rsidRPr="002A7BF1">
        <w:rPr>
          <w:i/>
        </w:rPr>
        <w:t xml:space="preserve">Fuel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118</w:t>
      </w:r>
      <w:r w:rsidRPr="002A7BF1">
        <w:t>, 9-15.</w:t>
      </w:r>
    </w:p>
    <w:p w14:paraId="28E44617" w14:textId="77777777" w:rsidR="002A7BF1" w:rsidRPr="002A7BF1" w:rsidRDefault="002A7BF1" w:rsidP="002A7BF1">
      <w:pPr>
        <w:pStyle w:val="EndNoteBibliography"/>
        <w:spacing w:after="0"/>
      </w:pPr>
      <w:r w:rsidRPr="002A7BF1">
        <w:t>118.</w:t>
      </w:r>
      <w:r w:rsidRPr="002A7BF1">
        <w:tab/>
        <w:t xml:space="preserve">Ma, X.; Li, Y.; Cao, M.; Hu, C., A novel activating strategy to achieve highly porous carbon monoliths for CO2 capture. </w:t>
      </w:r>
      <w:r w:rsidRPr="002A7BF1">
        <w:rPr>
          <w:i/>
        </w:rPr>
        <w:t xml:space="preserve">J. Mater. Chem. A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2</w:t>
      </w:r>
      <w:r w:rsidRPr="002A7BF1">
        <w:t>, (13), 4819-4826.</w:t>
      </w:r>
    </w:p>
    <w:p w14:paraId="0B73399E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119.</w:t>
      </w:r>
      <w:r w:rsidRPr="002A7BF1">
        <w:tab/>
        <w:t xml:space="preserve">Deng, Q.-F.; Liu, L.; Lin, X.-Z.; Du, G.; Liu, Y.; Yuan, Z.-Y., Synthesis and CO2 capture properties of mesoporous carbon nitride materials. </w:t>
      </w:r>
      <w:r w:rsidRPr="002A7BF1">
        <w:rPr>
          <w:i/>
        </w:rPr>
        <w:t xml:space="preserve">Chem. Eng. J. </w:t>
      </w:r>
      <w:r w:rsidRPr="002A7BF1">
        <w:rPr>
          <w:b/>
        </w:rPr>
        <w:t>2012,</w:t>
      </w:r>
      <w:r w:rsidRPr="002A7BF1">
        <w:t xml:space="preserve"> </w:t>
      </w:r>
      <w:r w:rsidRPr="002A7BF1">
        <w:rPr>
          <w:i/>
        </w:rPr>
        <w:t>203</w:t>
      </w:r>
      <w:r w:rsidRPr="002A7BF1">
        <w:t>, 63-70.</w:t>
      </w:r>
    </w:p>
    <w:p w14:paraId="029C9C1F" w14:textId="77777777" w:rsidR="002A7BF1" w:rsidRPr="002A7BF1" w:rsidRDefault="002A7BF1" w:rsidP="002A7BF1">
      <w:pPr>
        <w:pStyle w:val="EndNoteBibliography"/>
        <w:spacing w:after="0"/>
      </w:pPr>
      <w:r w:rsidRPr="002A7BF1">
        <w:t>120.</w:t>
      </w:r>
      <w:r w:rsidRPr="002A7BF1">
        <w:tab/>
        <w:t xml:space="preserve">Wang, L.; Rao, L.; Xia, B.; Wang, L.; Yue, L.; Liang, Y.; DaCosta, H.; Hu, X., Highly efficient CO2 adsorption by nitrogen-doped porous carbons synthesized with low-temperature sodium amide activation. </w:t>
      </w:r>
      <w:r w:rsidRPr="002A7BF1">
        <w:rPr>
          <w:i/>
        </w:rPr>
        <w:t xml:space="preserve">Carbon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130</w:t>
      </w:r>
      <w:r w:rsidRPr="002A7BF1">
        <w:t>, 31-40.</w:t>
      </w:r>
    </w:p>
    <w:p w14:paraId="13FED475" w14:textId="77777777" w:rsidR="002A7BF1" w:rsidRPr="002A7BF1" w:rsidRDefault="002A7BF1" w:rsidP="002A7BF1">
      <w:pPr>
        <w:pStyle w:val="EndNoteBibliography"/>
        <w:spacing w:after="0"/>
      </w:pPr>
      <w:r w:rsidRPr="002A7BF1">
        <w:t>121.</w:t>
      </w:r>
      <w:r w:rsidRPr="002A7BF1">
        <w:tab/>
        <w:t xml:space="preserve">Hao, W.; Björkman, E.; Lilliestråle, M.; Hedin, N., Activated carbons prepared from hydrothermally carbonized waste biomass used as adsorbents for CO2. </w:t>
      </w:r>
      <w:r w:rsidRPr="002A7BF1">
        <w:rPr>
          <w:i/>
        </w:rPr>
        <w:t xml:space="preserve">Applied Energy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112</w:t>
      </w:r>
      <w:r w:rsidRPr="002A7BF1">
        <w:t>, 526-532.</w:t>
      </w:r>
    </w:p>
    <w:p w14:paraId="5D287180" w14:textId="77777777" w:rsidR="002A7BF1" w:rsidRPr="002A7BF1" w:rsidRDefault="002A7BF1" w:rsidP="002A7BF1">
      <w:pPr>
        <w:pStyle w:val="EndNoteBibliography"/>
        <w:spacing w:after="0"/>
      </w:pPr>
      <w:r w:rsidRPr="002A7BF1">
        <w:t>122.</w:t>
      </w:r>
      <w:r w:rsidRPr="002A7BF1">
        <w:tab/>
        <w:t xml:space="preserve">Deng, S.; Hu, B.; Chen, T.; Wang, B.; Huang, J.; Wang, Y.; Yu, G., Activated carbons prepared from peanut shell and sunflower seed shell for high CO2 adsorption. </w:t>
      </w:r>
      <w:r w:rsidRPr="002A7BF1">
        <w:rPr>
          <w:i/>
        </w:rPr>
        <w:t xml:space="preserve">Adsorption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21</w:t>
      </w:r>
      <w:r w:rsidRPr="002A7BF1">
        <w:t>, (1-2), 125-133.</w:t>
      </w:r>
    </w:p>
    <w:p w14:paraId="32D56408" w14:textId="77777777" w:rsidR="002A7BF1" w:rsidRPr="002A7BF1" w:rsidRDefault="002A7BF1" w:rsidP="002A7BF1">
      <w:pPr>
        <w:pStyle w:val="EndNoteBibliography"/>
        <w:spacing w:after="0"/>
      </w:pPr>
      <w:r w:rsidRPr="002A7BF1">
        <w:t>123.</w:t>
      </w:r>
      <w:r w:rsidRPr="002A7BF1">
        <w:tab/>
        <w:t xml:space="preserve">Ashourirad, B.; Arab, P.; Islamoglu, T.; Cychosz, K. A.; Thommes, M.; El-Kaderi, H. M., A cost-effective synthesis of heteroatom-doped porous carbons as efficient CO2 sorbents. </w:t>
      </w:r>
      <w:r w:rsidRPr="002A7BF1">
        <w:rPr>
          <w:i/>
        </w:rPr>
        <w:t xml:space="preserve">Journal of Materials Chemistry A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4</w:t>
      </w:r>
      <w:r w:rsidRPr="002A7BF1">
        <w:t>, (38), 14693-14702.</w:t>
      </w:r>
    </w:p>
    <w:p w14:paraId="3DAF45E1" w14:textId="77777777" w:rsidR="002A7BF1" w:rsidRPr="002A7BF1" w:rsidRDefault="002A7BF1" w:rsidP="002A7BF1">
      <w:pPr>
        <w:pStyle w:val="EndNoteBibliography"/>
        <w:spacing w:after="0"/>
      </w:pPr>
      <w:r w:rsidRPr="002A7BF1">
        <w:t>124.</w:t>
      </w:r>
      <w:r w:rsidRPr="002A7BF1">
        <w:tab/>
        <w:t xml:space="preserve">Fan, X.; Zhang, L.; Zhang, G.; Shu, Z.; Shi, J., Chitosan derived nitrogen-doped microporous carbons for high performance CO2 capture. </w:t>
      </w:r>
      <w:r w:rsidRPr="002A7BF1">
        <w:rPr>
          <w:i/>
        </w:rPr>
        <w:t xml:space="preserve">Carbon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61</w:t>
      </w:r>
      <w:r w:rsidRPr="002A7BF1">
        <w:t>, 423-430.</w:t>
      </w:r>
    </w:p>
    <w:p w14:paraId="05B9AA45" w14:textId="77777777" w:rsidR="002A7BF1" w:rsidRPr="002A7BF1" w:rsidRDefault="002A7BF1" w:rsidP="002A7BF1">
      <w:pPr>
        <w:pStyle w:val="EndNoteBibliography"/>
        <w:spacing w:after="0"/>
      </w:pPr>
      <w:r w:rsidRPr="002A7BF1">
        <w:t>125.</w:t>
      </w:r>
      <w:r w:rsidRPr="002A7BF1">
        <w:tab/>
        <w:t xml:space="preserve">Bai, F.; Xia, Y.; Chen, B.; Su, H.; Zhu, Y., Preparation and carbon dioxide uptake capacity of N-doped porous carbon materials derived from direct carbonization of zeolitic imidazolate framework. </w:t>
      </w:r>
      <w:r w:rsidRPr="002A7BF1">
        <w:rPr>
          <w:i/>
        </w:rPr>
        <w:t xml:space="preserve">Carbon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79</w:t>
      </w:r>
      <w:r w:rsidRPr="002A7BF1">
        <w:t>, 213-226.</w:t>
      </w:r>
    </w:p>
    <w:p w14:paraId="45FF99C3" w14:textId="77777777" w:rsidR="002A7BF1" w:rsidRPr="002A7BF1" w:rsidRDefault="002A7BF1" w:rsidP="002A7BF1">
      <w:pPr>
        <w:pStyle w:val="EndNoteBibliography"/>
        <w:spacing w:after="0"/>
      </w:pPr>
      <w:r w:rsidRPr="002A7BF1">
        <w:t>126.</w:t>
      </w:r>
      <w:r w:rsidRPr="002A7BF1">
        <w:tab/>
        <w:t xml:space="preserve">Adeniran, B.; Mokaya, R., Is N-Doping in Porous Carbons Beneficial for CO2 Storage? Experimental Demonstration of the Relative Effects of Pore Size and N-Doping. </w:t>
      </w:r>
      <w:r w:rsidRPr="002A7BF1">
        <w:rPr>
          <w:i/>
        </w:rPr>
        <w:t xml:space="preserve">Chem. Mater.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28</w:t>
      </w:r>
      <w:r w:rsidRPr="002A7BF1">
        <w:t>, (3), 994-1001.</w:t>
      </w:r>
    </w:p>
    <w:p w14:paraId="02D2E83E" w14:textId="77777777" w:rsidR="002A7BF1" w:rsidRPr="002A7BF1" w:rsidRDefault="002A7BF1" w:rsidP="002A7BF1">
      <w:pPr>
        <w:pStyle w:val="EndNoteBibliography"/>
        <w:spacing w:after="0"/>
      </w:pPr>
      <w:r w:rsidRPr="002A7BF1">
        <w:t>127.</w:t>
      </w:r>
      <w:r w:rsidRPr="002A7BF1">
        <w:tab/>
        <w:t xml:space="preserve">Meng, L. Y.; Park, S. J., Effect of heat treatment on CO2 adsorption of KOH-activated graphite nanofibers. </w:t>
      </w:r>
      <w:r w:rsidRPr="002A7BF1">
        <w:rPr>
          <w:i/>
        </w:rPr>
        <w:t xml:space="preserve">J. Colloid Interface Sci. </w:t>
      </w:r>
      <w:r w:rsidRPr="002A7BF1">
        <w:rPr>
          <w:b/>
        </w:rPr>
        <w:t>2010,</w:t>
      </w:r>
      <w:r w:rsidRPr="002A7BF1">
        <w:t xml:space="preserve"> </w:t>
      </w:r>
      <w:r w:rsidRPr="002A7BF1">
        <w:rPr>
          <w:i/>
        </w:rPr>
        <w:t>352</w:t>
      </w:r>
      <w:r w:rsidRPr="002A7BF1">
        <w:t>, (2), 498-503.</w:t>
      </w:r>
    </w:p>
    <w:p w14:paraId="25102905" w14:textId="77777777" w:rsidR="002A7BF1" w:rsidRPr="002A7BF1" w:rsidRDefault="002A7BF1" w:rsidP="002A7BF1">
      <w:pPr>
        <w:pStyle w:val="EndNoteBibliography"/>
        <w:spacing w:after="0"/>
      </w:pPr>
      <w:r w:rsidRPr="002A7BF1">
        <w:t>128.</w:t>
      </w:r>
      <w:r w:rsidRPr="002A7BF1">
        <w:tab/>
        <w:t xml:space="preserve">Wei, H.; Deng, S.; Hu, B.; Chen, Z.; Wang, B.; Huang, J.; Yu, G., Granular bamboo-derived activated carbon for high CO(2) adsorption: the dominant role of narrow micropores. </w:t>
      </w:r>
      <w:r w:rsidRPr="002A7BF1">
        <w:rPr>
          <w:i/>
        </w:rPr>
        <w:t xml:space="preserve">ChemSusChem </w:t>
      </w:r>
      <w:r w:rsidRPr="002A7BF1">
        <w:rPr>
          <w:b/>
        </w:rPr>
        <w:t>2012,</w:t>
      </w:r>
      <w:r w:rsidRPr="002A7BF1">
        <w:t xml:space="preserve"> </w:t>
      </w:r>
      <w:r w:rsidRPr="002A7BF1">
        <w:rPr>
          <w:i/>
        </w:rPr>
        <w:t>5</w:t>
      </w:r>
      <w:r w:rsidRPr="002A7BF1">
        <w:t>, (12), 2354-60.</w:t>
      </w:r>
    </w:p>
    <w:p w14:paraId="1016A8BB" w14:textId="77777777" w:rsidR="002A7BF1" w:rsidRPr="002A7BF1" w:rsidRDefault="002A7BF1" w:rsidP="002A7BF1">
      <w:pPr>
        <w:pStyle w:val="EndNoteBibliography"/>
        <w:spacing w:after="0"/>
      </w:pPr>
      <w:r w:rsidRPr="002A7BF1">
        <w:t>129.</w:t>
      </w:r>
      <w:r w:rsidRPr="002A7BF1">
        <w:tab/>
        <w:t xml:space="preserve">Ello, A. S.; de Souza, L. K. C.; Trokourey, A.; Jaroniec, M., Coconut shell-based microporous carbons for CO2 capture. </w:t>
      </w:r>
      <w:r w:rsidRPr="002A7BF1">
        <w:rPr>
          <w:i/>
        </w:rPr>
        <w:t xml:space="preserve">Micropor. Mesopor. Mater.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180</w:t>
      </w:r>
      <w:r w:rsidRPr="002A7BF1">
        <w:t>, 280-283.</w:t>
      </w:r>
    </w:p>
    <w:p w14:paraId="378BD230" w14:textId="77777777" w:rsidR="002A7BF1" w:rsidRPr="002A7BF1" w:rsidRDefault="002A7BF1" w:rsidP="002A7BF1">
      <w:pPr>
        <w:pStyle w:val="EndNoteBibliography"/>
        <w:spacing w:after="0"/>
      </w:pPr>
      <w:r w:rsidRPr="002A7BF1">
        <w:t>130.</w:t>
      </w:r>
      <w:r w:rsidRPr="002A7BF1">
        <w:tab/>
        <w:t xml:space="preserve">Zhang, C.; Song, W.; Ma, Q.; Xie, L.; Zhang, X.; Guo, H., Enhancement of CO2 Capture on Biomass-Based Carbon from Black Locust by KOH Activation and Ammonia Modification. </w:t>
      </w:r>
      <w:r w:rsidRPr="002A7BF1">
        <w:rPr>
          <w:i/>
        </w:rPr>
        <w:t xml:space="preserve">Energy &amp; Fuels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30</w:t>
      </w:r>
      <w:r w:rsidRPr="002A7BF1">
        <w:t>, (5), 4181-4190.</w:t>
      </w:r>
    </w:p>
    <w:p w14:paraId="27568064" w14:textId="77777777" w:rsidR="002A7BF1" w:rsidRPr="002A7BF1" w:rsidRDefault="002A7BF1" w:rsidP="002A7BF1">
      <w:pPr>
        <w:pStyle w:val="EndNoteBibliography"/>
        <w:spacing w:after="0"/>
      </w:pPr>
      <w:r w:rsidRPr="002A7BF1">
        <w:t>131.</w:t>
      </w:r>
      <w:r w:rsidRPr="002A7BF1">
        <w:tab/>
        <w:t xml:space="preserve">Chen, C.; Kim, J.; Ahn, W.-S., Efficient carbon dioxide capture over a nitrogen-rich carbon having a hierarchical micro-mesopore structure. </w:t>
      </w:r>
      <w:r w:rsidRPr="002A7BF1">
        <w:rPr>
          <w:i/>
        </w:rPr>
        <w:t xml:space="preserve">Fuel </w:t>
      </w:r>
      <w:r w:rsidRPr="002A7BF1">
        <w:rPr>
          <w:b/>
        </w:rPr>
        <w:t>2012,</w:t>
      </w:r>
      <w:r w:rsidRPr="002A7BF1">
        <w:t xml:space="preserve"> </w:t>
      </w:r>
      <w:r w:rsidRPr="002A7BF1">
        <w:rPr>
          <w:i/>
        </w:rPr>
        <w:t>95</w:t>
      </w:r>
      <w:r w:rsidRPr="002A7BF1">
        <w:t>, 360-364.</w:t>
      </w:r>
    </w:p>
    <w:p w14:paraId="750DC52E" w14:textId="77777777" w:rsidR="002A7BF1" w:rsidRPr="002A7BF1" w:rsidRDefault="002A7BF1" w:rsidP="002A7BF1">
      <w:pPr>
        <w:pStyle w:val="EndNoteBibliography"/>
        <w:spacing w:after="0"/>
      </w:pPr>
      <w:r w:rsidRPr="002A7BF1">
        <w:t>132.</w:t>
      </w:r>
      <w:r w:rsidRPr="002A7BF1">
        <w:tab/>
        <w:t xml:space="preserve">An, L.; Liu, S.; Wang, L.; Wu, J.; Wu, Z.; Ma, C.; Yu, Q.; Hu, X., Novel Nitrogen-Doped Porous Carbons Derived from Graphene for Effective CO2 Capture. </w:t>
      </w:r>
      <w:r w:rsidRPr="002A7BF1">
        <w:rPr>
          <w:i/>
        </w:rPr>
        <w:t xml:space="preserve">Industrial &amp; Engineering Chemistry Research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58</w:t>
      </w:r>
      <w:r w:rsidRPr="002A7BF1">
        <w:t>, (8), 3349-3358.</w:t>
      </w:r>
    </w:p>
    <w:p w14:paraId="0B49FE5F" w14:textId="77777777" w:rsidR="002A7BF1" w:rsidRPr="002A7BF1" w:rsidRDefault="002A7BF1" w:rsidP="002A7BF1">
      <w:pPr>
        <w:pStyle w:val="EndNoteBibliography"/>
        <w:spacing w:after="0"/>
      </w:pPr>
      <w:r w:rsidRPr="002A7BF1">
        <w:t>133.</w:t>
      </w:r>
      <w:r w:rsidRPr="002A7BF1">
        <w:tab/>
        <w:t xml:space="preserve">Srinivas, G.; Krungleviciute, V.; Guo, Z.-X.; Yildirim, T., Exceptional CO2capture in a hierarchically porous carbon with simultaneous high surface area and pore volume. </w:t>
      </w:r>
      <w:r w:rsidRPr="002A7BF1">
        <w:rPr>
          <w:i/>
        </w:rPr>
        <w:t xml:space="preserve">Energy Environ. Sci.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7</w:t>
      </w:r>
      <w:r w:rsidRPr="002A7BF1">
        <w:t>, (1), 335-342.</w:t>
      </w:r>
    </w:p>
    <w:p w14:paraId="70F794E5" w14:textId="77777777" w:rsidR="002A7BF1" w:rsidRPr="002A7BF1" w:rsidRDefault="002A7BF1" w:rsidP="002A7BF1">
      <w:pPr>
        <w:pStyle w:val="EndNoteBibliography"/>
        <w:spacing w:after="0"/>
      </w:pPr>
      <w:r w:rsidRPr="002A7BF1">
        <w:t>134.</w:t>
      </w:r>
      <w:r w:rsidRPr="002A7BF1">
        <w:tab/>
        <w:t xml:space="preserve">Li, Y.; Zou, B.; Hu, C.; Cao, M., Nitrogen-doped porous carbon nanofiber webs for efficient CO2 capture and conversion. </w:t>
      </w:r>
      <w:r w:rsidRPr="002A7BF1">
        <w:rPr>
          <w:i/>
        </w:rPr>
        <w:t xml:space="preserve">Carbon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99</w:t>
      </w:r>
      <w:r w:rsidRPr="002A7BF1">
        <w:t>, 79-89.</w:t>
      </w:r>
    </w:p>
    <w:p w14:paraId="5DEDE3BF" w14:textId="77777777" w:rsidR="002A7BF1" w:rsidRPr="002A7BF1" w:rsidRDefault="002A7BF1" w:rsidP="002A7BF1">
      <w:pPr>
        <w:pStyle w:val="EndNoteBibliography"/>
        <w:spacing w:after="0"/>
      </w:pPr>
      <w:r w:rsidRPr="002A7BF1">
        <w:t>135.</w:t>
      </w:r>
      <w:r w:rsidRPr="002A7BF1">
        <w:tab/>
        <w:t xml:space="preserve">Zhu, B.; Shang, C.; Guo, Z., Naturally Nitrogen and Calcium-Doped Nanoporous Carbon from Pine Cone with Superior CO2 Capture Capacities. </w:t>
      </w:r>
      <w:r w:rsidRPr="002A7BF1">
        <w:rPr>
          <w:i/>
        </w:rPr>
        <w:t xml:space="preserve">ACS Sustainable Chemistry &amp; Engineering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4</w:t>
      </w:r>
      <w:r w:rsidRPr="002A7BF1">
        <w:t>, (3), 1050-1057.</w:t>
      </w:r>
    </w:p>
    <w:p w14:paraId="23AB87FD" w14:textId="77777777" w:rsidR="002A7BF1" w:rsidRPr="002A7BF1" w:rsidRDefault="002A7BF1" w:rsidP="002A7BF1">
      <w:pPr>
        <w:pStyle w:val="EndNoteBibliography"/>
        <w:spacing w:after="0"/>
      </w:pPr>
      <w:r w:rsidRPr="002A7BF1">
        <w:t>136.</w:t>
      </w:r>
      <w:r w:rsidRPr="002A7BF1">
        <w:tab/>
        <w:t xml:space="preserve">González, A. S.; Plaza, M. G.; Rubiera, F.; Pevida, C., Sustainable biomass-based carbon adsorbents for post-combustion CO2 capture. </w:t>
      </w:r>
      <w:r w:rsidRPr="002A7BF1">
        <w:rPr>
          <w:i/>
        </w:rPr>
        <w:t xml:space="preserve">Chem. Eng. J.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230</w:t>
      </w:r>
      <w:r w:rsidRPr="002A7BF1">
        <w:t>, 456-465.</w:t>
      </w:r>
    </w:p>
    <w:p w14:paraId="02BAE661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137.</w:t>
      </w:r>
      <w:r w:rsidRPr="002A7BF1">
        <w:tab/>
        <w:t xml:space="preserve">Wang, J.; Senkovska, I.; Oschatz, M.; Lohe, M. R.; Borchardt, L.; Heerwig, A.; Liu, Q.; Kaskel, S., Imine-linked polymer-derived nitrogen-doped microporous carbons with excellent CO2 capture properties. </w:t>
      </w:r>
      <w:r w:rsidRPr="002A7BF1">
        <w:rPr>
          <w:i/>
        </w:rPr>
        <w:t xml:space="preserve">ACS Appl Mater Interfaces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5</w:t>
      </w:r>
      <w:r w:rsidRPr="002A7BF1">
        <w:t>, (8), 3160-7.</w:t>
      </w:r>
    </w:p>
    <w:p w14:paraId="38CF682C" w14:textId="77777777" w:rsidR="002A7BF1" w:rsidRPr="002A7BF1" w:rsidRDefault="002A7BF1" w:rsidP="002A7BF1">
      <w:pPr>
        <w:pStyle w:val="EndNoteBibliography"/>
        <w:spacing w:after="0"/>
      </w:pPr>
      <w:r w:rsidRPr="002A7BF1">
        <w:t>138.</w:t>
      </w:r>
      <w:r w:rsidRPr="002A7BF1">
        <w:tab/>
        <w:t xml:space="preserve">Ma, X.; Cao, M.; Hu, C., Bifunctional HNO3 catalytic synthesis of N-doped porous carbons for CO2capture. </w:t>
      </w:r>
      <w:r w:rsidRPr="002A7BF1">
        <w:rPr>
          <w:i/>
        </w:rPr>
        <w:t xml:space="preserve">J. Mater. Chem. A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1</w:t>
      </w:r>
      <w:r w:rsidRPr="002A7BF1">
        <w:t>, (3), 913-918.</w:t>
      </w:r>
    </w:p>
    <w:p w14:paraId="10CA42A9" w14:textId="77777777" w:rsidR="002A7BF1" w:rsidRPr="002A7BF1" w:rsidRDefault="002A7BF1" w:rsidP="002A7BF1">
      <w:pPr>
        <w:pStyle w:val="EndNoteBibliography"/>
        <w:spacing w:after="0"/>
      </w:pPr>
      <w:r w:rsidRPr="002A7BF1">
        <w:t>139.</w:t>
      </w:r>
      <w:r w:rsidRPr="002A7BF1">
        <w:tab/>
        <w:t xml:space="preserve">Singh, G.; Kim, I. Y.; Lakhi, K. S.; Srivastava, P.; Naidu, R.; Vinu, A., Single step synthesis of activated bio-carbons with a high surface area and their excellent CO2 adsorption capacity. </w:t>
      </w:r>
      <w:r w:rsidRPr="002A7BF1">
        <w:rPr>
          <w:i/>
        </w:rPr>
        <w:t xml:space="preserve">Carbon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116</w:t>
      </w:r>
      <w:r w:rsidRPr="002A7BF1">
        <w:t>, 448-455.</w:t>
      </w:r>
    </w:p>
    <w:p w14:paraId="29D9A277" w14:textId="77777777" w:rsidR="002A7BF1" w:rsidRPr="002A7BF1" w:rsidRDefault="002A7BF1" w:rsidP="002A7BF1">
      <w:pPr>
        <w:pStyle w:val="EndNoteBibliography"/>
        <w:spacing w:after="0"/>
      </w:pPr>
      <w:r w:rsidRPr="002A7BF1">
        <w:t>140.</w:t>
      </w:r>
      <w:r w:rsidRPr="002A7BF1">
        <w:tab/>
        <w:t xml:space="preserve">de Souza, L. K. C.; Wickramaratne, N. P.; Ello, A. S.; Costa, M. J. F.; da Costa, C. E. F.; Jaroniec, M., Enhancement of CO2 adsorption on phenolic resin-based mesoporous carbons by KOH activation. </w:t>
      </w:r>
      <w:r w:rsidRPr="002A7BF1">
        <w:rPr>
          <w:i/>
        </w:rPr>
        <w:t xml:space="preserve">Carbon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65</w:t>
      </w:r>
      <w:r w:rsidRPr="002A7BF1">
        <w:t>, 334-340.</w:t>
      </w:r>
    </w:p>
    <w:p w14:paraId="6DC62A72" w14:textId="77777777" w:rsidR="002A7BF1" w:rsidRPr="002A7BF1" w:rsidRDefault="002A7BF1" w:rsidP="002A7BF1">
      <w:pPr>
        <w:pStyle w:val="EndNoteBibliography"/>
        <w:spacing w:after="0"/>
      </w:pPr>
      <w:r w:rsidRPr="002A7BF1">
        <w:t>141.</w:t>
      </w:r>
      <w:r w:rsidRPr="002A7BF1">
        <w:tab/>
        <w:t xml:space="preserve">Wickramaratne, N. P.; Jaroniec, M., Activated carbon spheres for CO2 adsorption. </w:t>
      </w:r>
      <w:r w:rsidRPr="002A7BF1">
        <w:rPr>
          <w:i/>
        </w:rPr>
        <w:t xml:space="preserve">ACS Appl Mater Interfaces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5</w:t>
      </w:r>
      <w:r w:rsidRPr="002A7BF1">
        <w:t>, (5), 1849-55.</w:t>
      </w:r>
    </w:p>
    <w:p w14:paraId="3D9B733C" w14:textId="77777777" w:rsidR="002A7BF1" w:rsidRPr="002A7BF1" w:rsidRDefault="002A7BF1" w:rsidP="002A7BF1">
      <w:pPr>
        <w:pStyle w:val="EndNoteBibliography"/>
        <w:spacing w:after="0"/>
      </w:pPr>
      <w:r w:rsidRPr="002A7BF1">
        <w:t>142.</w:t>
      </w:r>
      <w:r w:rsidRPr="002A7BF1">
        <w:tab/>
        <w:t xml:space="preserve">Shen, W.; Zhang, S.; He, Y.; Li, J.; Fan, W., Hierarchical porous polyacrylonitrile-based activated carbon fibers for CO2 capture. </w:t>
      </w:r>
      <w:r w:rsidRPr="002A7BF1">
        <w:rPr>
          <w:i/>
        </w:rPr>
        <w:t xml:space="preserve">Journal of Materials Chemistry </w:t>
      </w:r>
      <w:r w:rsidRPr="002A7BF1">
        <w:rPr>
          <w:b/>
        </w:rPr>
        <w:t>2011,</w:t>
      </w:r>
      <w:r w:rsidRPr="002A7BF1">
        <w:t xml:space="preserve"> </w:t>
      </w:r>
      <w:r w:rsidRPr="002A7BF1">
        <w:rPr>
          <w:i/>
        </w:rPr>
        <w:t>21</w:t>
      </w:r>
      <w:r w:rsidRPr="002A7BF1">
        <w:t>, (36).</w:t>
      </w:r>
    </w:p>
    <w:p w14:paraId="620C834E" w14:textId="77777777" w:rsidR="002A7BF1" w:rsidRPr="002A7BF1" w:rsidRDefault="002A7BF1" w:rsidP="002A7BF1">
      <w:pPr>
        <w:pStyle w:val="EndNoteBibliography"/>
        <w:spacing w:after="0"/>
      </w:pPr>
      <w:r w:rsidRPr="002A7BF1">
        <w:t>143.</w:t>
      </w:r>
      <w:r w:rsidRPr="002A7BF1">
        <w:tab/>
        <w:t xml:space="preserve">Ludwinowicz, J.; Jaroniec, M., Effect of activating agents on the development of microporosity in polymeric-based carbon for CO2 adsorption. </w:t>
      </w:r>
      <w:r w:rsidRPr="002A7BF1">
        <w:rPr>
          <w:i/>
        </w:rPr>
        <w:t xml:space="preserve">Carbon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94</w:t>
      </w:r>
      <w:r w:rsidRPr="002A7BF1">
        <w:t>, 673-679.</w:t>
      </w:r>
    </w:p>
    <w:p w14:paraId="6957D470" w14:textId="77777777" w:rsidR="002A7BF1" w:rsidRPr="002A7BF1" w:rsidRDefault="002A7BF1" w:rsidP="002A7BF1">
      <w:pPr>
        <w:pStyle w:val="EndNoteBibliography"/>
        <w:spacing w:after="0"/>
      </w:pPr>
      <w:r w:rsidRPr="002A7BF1">
        <w:t>144.</w:t>
      </w:r>
      <w:r w:rsidRPr="002A7BF1">
        <w:tab/>
        <w:t xml:space="preserve">Kim, Y. K.; Kim, G. M.; Lee, J. W., Highly porous N-doped carbons impregnated with sodium for efficient CO2 capture. </w:t>
      </w:r>
      <w:r w:rsidRPr="002A7BF1">
        <w:rPr>
          <w:i/>
        </w:rPr>
        <w:t xml:space="preserve">Journal of Materials Chemistry A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3</w:t>
      </w:r>
      <w:r w:rsidRPr="002A7BF1">
        <w:t>, (20), 10919-10927.</w:t>
      </w:r>
    </w:p>
    <w:p w14:paraId="25638DED" w14:textId="77777777" w:rsidR="002A7BF1" w:rsidRPr="002A7BF1" w:rsidRDefault="002A7BF1" w:rsidP="002A7BF1">
      <w:pPr>
        <w:pStyle w:val="EndNoteBibliography"/>
        <w:spacing w:after="0"/>
      </w:pPr>
      <w:r w:rsidRPr="002A7BF1">
        <w:t>145.</w:t>
      </w:r>
      <w:r w:rsidRPr="002A7BF1">
        <w:tab/>
        <w:t xml:space="preserve">Zhao, Y.; Zhao, L.; Yao, K. X.; Yang, Y.; Zhang, Q.; Han, Y., Novel porous carbon materials with ultrahigh nitrogen contents for selective CO2 capture. </w:t>
      </w:r>
      <w:r w:rsidRPr="002A7BF1">
        <w:rPr>
          <w:i/>
        </w:rPr>
        <w:t xml:space="preserve">Journal of Materials Chemistry </w:t>
      </w:r>
      <w:r w:rsidRPr="002A7BF1">
        <w:rPr>
          <w:b/>
        </w:rPr>
        <w:t>2012,</w:t>
      </w:r>
      <w:r w:rsidRPr="002A7BF1">
        <w:t xml:space="preserve"> </w:t>
      </w:r>
      <w:r w:rsidRPr="002A7BF1">
        <w:rPr>
          <w:i/>
        </w:rPr>
        <w:t>22</w:t>
      </w:r>
      <w:r w:rsidRPr="002A7BF1">
        <w:t>, (37).</w:t>
      </w:r>
    </w:p>
    <w:p w14:paraId="35E1D1B9" w14:textId="77777777" w:rsidR="002A7BF1" w:rsidRPr="002A7BF1" w:rsidRDefault="002A7BF1" w:rsidP="002A7BF1">
      <w:pPr>
        <w:pStyle w:val="EndNoteBibliography"/>
        <w:spacing w:after="0"/>
      </w:pPr>
      <w:r w:rsidRPr="002A7BF1">
        <w:t>146.</w:t>
      </w:r>
      <w:r w:rsidRPr="002A7BF1">
        <w:tab/>
        <w:t xml:space="preserve">Song, M.; Jin, B.; Xiao, R.; Yang, L.; Wu, Y.; Zhong, Z.; Huang, Y., The comparison of two activation techniques to prepare activated carbon from corn cob. </w:t>
      </w:r>
      <w:r w:rsidRPr="002A7BF1">
        <w:rPr>
          <w:i/>
        </w:rPr>
        <w:t xml:space="preserve">Biomass Bioenergy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48</w:t>
      </w:r>
      <w:r w:rsidRPr="002A7BF1">
        <w:t>, 250-256.</w:t>
      </w:r>
    </w:p>
    <w:p w14:paraId="3D18416C" w14:textId="77777777" w:rsidR="002A7BF1" w:rsidRPr="002A7BF1" w:rsidRDefault="002A7BF1" w:rsidP="002A7BF1">
      <w:pPr>
        <w:pStyle w:val="EndNoteBibliography"/>
        <w:spacing w:after="0"/>
      </w:pPr>
      <w:r w:rsidRPr="002A7BF1">
        <w:t>147.</w:t>
      </w:r>
      <w:r w:rsidRPr="002A7BF1">
        <w:tab/>
        <w:t xml:space="preserve">Sevilla, M.; Al-Jumialy, A. S. M.; Fuertes, A. B.; Mokaya, R., Optimization of the Pore Structure of Biomass-Based Carbons in Relation to Their Use for CO2 Capture under Low- and High-Pressure Regimes. </w:t>
      </w:r>
      <w:r w:rsidRPr="002A7BF1">
        <w:rPr>
          <w:i/>
        </w:rPr>
        <w:t xml:space="preserve">ACS Appl Mater Interfaces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10</w:t>
      </w:r>
      <w:r w:rsidRPr="002A7BF1">
        <w:t>, (2), 1623-1633.</w:t>
      </w:r>
    </w:p>
    <w:p w14:paraId="36769ADB" w14:textId="77777777" w:rsidR="002A7BF1" w:rsidRPr="002A7BF1" w:rsidRDefault="002A7BF1" w:rsidP="002A7BF1">
      <w:pPr>
        <w:pStyle w:val="EndNoteBibliography"/>
        <w:spacing w:after="0"/>
      </w:pPr>
      <w:r w:rsidRPr="002A7BF1">
        <w:t>148.</w:t>
      </w:r>
      <w:r w:rsidRPr="002A7BF1">
        <w:tab/>
        <w:t xml:space="preserve">Singh, G.; Lakhi, K. S.; Sathish, C. I.; Ramadass, K.; Yang, J.-H.; Vinu, A., Oxygen-Functionalized Mesoporous Activated Carbons Derived from Casein and Their Superior CO2 Adsorption Capacity at Both Low- and High-Pressure Regimes. </w:t>
      </w:r>
      <w:r w:rsidRPr="002A7BF1">
        <w:rPr>
          <w:i/>
        </w:rPr>
        <w:t xml:space="preserve">ACS Applied Nano Materials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2</w:t>
      </w:r>
      <w:r w:rsidRPr="002A7BF1">
        <w:t>, (3), 1604-1613.</w:t>
      </w:r>
    </w:p>
    <w:p w14:paraId="7B75DD42" w14:textId="77777777" w:rsidR="002A7BF1" w:rsidRPr="002A7BF1" w:rsidRDefault="002A7BF1" w:rsidP="002A7BF1">
      <w:pPr>
        <w:pStyle w:val="EndNoteBibliography"/>
        <w:spacing w:after="0"/>
      </w:pPr>
      <w:r w:rsidRPr="002A7BF1">
        <w:t>149.</w:t>
      </w:r>
      <w:r w:rsidRPr="002A7BF1">
        <w:tab/>
        <w:t xml:space="preserve">Shao, L.; Sang, Y.; Liu, N.; Liu, J.; Zhan, P.; Huang, J.; Chen, J., Selectable Microporous Carbons Derived from Poplar Wood by Three Preparation Routes for CO2 Capture. </w:t>
      </w:r>
      <w:r w:rsidRPr="002A7BF1">
        <w:rPr>
          <w:i/>
        </w:rPr>
        <w:t xml:space="preserve">ACS Omega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5</w:t>
      </w:r>
      <w:r w:rsidRPr="002A7BF1">
        <w:t>, (28), 17450-17462.</w:t>
      </w:r>
    </w:p>
    <w:p w14:paraId="38CDEF85" w14:textId="77777777" w:rsidR="002A7BF1" w:rsidRPr="002A7BF1" w:rsidRDefault="002A7BF1" w:rsidP="002A7BF1">
      <w:pPr>
        <w:pStyle w:val="EndNoteBibliography"/>
        <w:spacing w:after="0"/>
      </w:pPr>
      <w:r w:rsidRPr="002A7BF1">
        <w:t>150.</w:t>
      </w:r>
      <w:r w:rsidRPr="002A7BF1">
        <w:tab/>
        <w:t xml:space="preserve">Chen, Z.; Zhuo, H.; Hu, Y.; Zhong, L.; Peng, X.; Jing, S.; Liu, Q.; Zhang, X.; Liu, C.; Sun, R., Self-Biotemplate Preparation of Hierarchical Porous Carbon with Rational Mesopore Ratio and High Oxygen Content for an Ultrahigh Energy-Density Supercapacitor. </w:t>
      </w:r>
      <w:r w:rsidRPr="002A7BF1">
        <w:rPr>
          <w:i/>
        </w:rPr>
        <w:t xml:space="preserve">ACS Sustainable Chemistry &amp; Engineering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6</w:t>
      </w:r>
      <w:r w:rsidRPr="002A7BF1">
        <w:t>, (5), 7138-7150.</w:t>
      </w:r>
    </w:p>
    <w:p w14:paraId="315CCDBE" w14:textId="77777777" w:rsidR="002A7BF1" w:rsidRPr="002A7BF1" w:rsidRDefault="002A7BF1" w:rsidP="002A7BF1">
      <w:pPr>
        <w:pStyle w:val="EndNoteBibliography"/>
        <w:spacing w:after="0"/>
      </w:pPr>
      <w:r w:rsidRPr="002A7BF1">
        <w:t>151.</w:t>
      </w:r>
      <w:r w:rsidRPr="002A7BF1">
        <w:tab/>
        <w:t xml:space="preserve">Shi, J.; Yan, N.; Cui, H.; Xu, J.; Liu, Y.; Zhang, S., Salt Template Synthesis of Nitrogen and Sulfur Co-Doped Porous Carbons as CO2 Adsorbents. </w:t>
      </w:r>
      <w:r w:rsidRPr="002A7BF1">
        <w:rPr>
          <w:i/>
        </w:rPr>
        <w:t xml:space="preserve">ACS Sustainable Chemistry &amp; Engineering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7</w:t>
      </w:r>
      <w:r w:rsidRPr="002A7BF1">
        <w:t>, (24), 19513-19521.</w:t>
      </w:r>
    </w:p>
    <w:p w14:paraId="5983B9AD" w14:textId="77777777" w:rsidR="002A7BF1" w:rsidRPr="002A7BF1" w:rsidRDefault="002A7BF1" w:rsidP="002A7BF1">
      <w:pPr>
        <w:pStyle w:val="EndNoteBibliography"/>
        <w:spacing w:after="0"/>
      </w:pPr>
      <w:r w:rsidRPr="002A7BF1">
        <w:t>152.</w:t>
      </w:r>
      <w:r w:rsidRPr="002A7BF1">
        <w:tab/>
        <w:t xml:space="preserve">Singh, G.; Lakhi, K. S.; Ramadass, K.; Sathish, C. I.; Vinu, A., High-Performance Biomass-Derived Activated Porous Biocarbons for Combined Pre- and Post-Combustion CO2 Capture. </w:t>
      </w:r>
      <w:r w:rsidRPr="002A7BF1">
        <w:rPr>
          <w:i/>
        </w:rPr>
        <w:t xml:space="preserve">ACS Sustainable Chemistry &amp; Engineering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7</w:t>
      </w:r>
      <w:r w:rsidRPr="002A7BF1">
        <w:t>, (7), 7412-7420.</w:t>
      </w:r>
    </w:p>
    <w:p w14:paraId="1416DD82" w14:textId="77777777" w:rsidR="002A7BF1" w:rsidRPr="002A7BF1" w:rsidRDefault="002A7BF1" w:rsidP="002A7BF1">
      <w:pPr>
        <w:pStyle w:val="EndNoteBibliography"/>
        <w:spacing w:after="0"/>
      </w:pPr>
      <w:r w:rsidRPr="002A7BF1">
        <w:t>153.</w:t>
      </w:r>
      <w:r w:rsidRPr="002A7BF1">
        <w:tab/>
        <w:t xml:space="preserve">Yang, F.; Wang, J.; Liu, L.; Zhang, P.; Yu, W.; Deng, Q.; Zeng, Z.; Deng, S., Synthesis of Porous Carbons with High N-Content from Shrimp Shells for Efficient CO2-Capture and Gas Separation. </w:t>
      </w:r>
      <w:r w:rsidRPr="002A7BF1">
        <w:rPr>
          <w:i/>
        </w:rPr>
        <w:t xml:space="preserve">ACS Sustainable Chemistry &amp; Engineering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6</w:t>
      </w:r>
      <w:r w:rsidRPr="002A7BF1">
        <w:t>, (11), 15550-15559.</w:t>
      </w:r>
    </w:p>
    <w:p w14:paraId="49D9C2C2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154.</w:t>
      </w:r>
      <w:r w:rsidRPr="002A7BF1">
        <w:tab/>
        <w:t xml:space="preserve">Vorokhta, M.; Morávková, J.; Dopita, M.; Zhigunov, A.; Šlouf, M.; Pilař, R.; Sazama, P., Effect of micropores on CO2 capture in ordered mesoporous CMK-3 carbon at atmospheric pressure. </w:t>
      </w:r>
      <w:r w:rsidRPr="002A7BF1">
        <w:rPr>
          <w:i/>
        </w:rPr>
        <w:t xml:space="preserve">Adsorption </w:t>
      </w:r>
      <w:r w:rsidRPr="002A7BF1">
        <w:rPr>
          <w:b/>
        </w:rPr>
        <w:t>2021</w:t>
      </w:r>
      <w:r w:rsidRPr="002A7BF1">
        <w:t>.</w:t>
      </w:r>
    </w:p>
    <w:p w14:paraId="73E12062" w14:textId="77777777" w:rsidR="002A7BF1" w:rsidRPr="002A7BF1" w:rsidRDefault="002A7BF1" w:rsidP="002A7BF1">
      <w:pPr>
        <w:pStyle w:val="EndNoteBibliography"/>
        <w:spacing w:after="0"/>
      </w:pPr>
      <w:r w:rsidRPr="002A7BF1">
        <w:t>155.</w:t>
      </w:r>
      <w:r w:rsidRPr="002A7BF1">
        <w:tab/>
        <w:t xml:space="preserve">Chen, C.; Yu, Y.; He, C.; Wang, L.; Huang, H.; Albilali, R.; Cheng, J.; Hao, Z., Efficient capture of CO2 over ordered micro-mesoporous hybrid carbon nanosphere. </w:t>
      </w:r>
      <w:r w:rsidRPr="002A7BF1">
        <w:rPr>
          <w:i/>
        </w:rPr>
        <w:t xml:space="preserve">Appl. Surf. Sci.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439</w:t>
      </w:r>
      <w:r w:rsidRPr="002A7BF1">
        <w:t>, 113-121.</w:t>
      </w:r>
    </w:p>
    <w:p w14:paraId="7D90D30C" w14:textId="77777777" w:rsidR="002A7BF1" w:rsidRPr="002A7BF1" w:rsidRDefault="002A7BF1" w:rsidP="002A7BF1">
      <w:pPr>
        <w:pStyle w:val="EndNoteBibliography"/>
        <w:spacing w:after="0"/>
      </w:pPr>
      <w:r w:rsidRPr="002A7BF1">
        <w:t>156.</w:t>
      </w:r>
      <w:r w:rsidRPr="002A7BF1">
        <w:tab/>
        <w:t xml:space="preserve">Ma, X.; Li, L.; Chen, R.; Wang, C.; Li, H.; Wang, S., Heteroatom-doped nanoporous carbon derived from MOF-5 for CO2 capture. </w:t>
      </w:r>
      <w:r w:rsidRPr="002A7BF1">
        <w:rPr>
          <w:i/>
        </w:rPr>
        <w:t xml:space="preserve">Appl. Surf. Sci.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435</w:t>
      </w:r>
      <w:r w:rsidRPr="002A7BF1">
        <w:t>, 494-502.</w:t>
      </w:r>
    </w:p>
    <w:p w14:paraId="1A55E195" w14:textId="77777777" w:rsidR="002A7BF1" w:rsidRPr="002A7BF1" w:rsidRDefault="002A7BF1" w:rsidP="002A7BF1">
      <w:pPr>
        <w:pStyle w:val="EndNoteBibliography"/>
        <w:spacing w:after="0"/>
      </w:pPr>
      <w:r w:rsidRPr="002A7BF1">
        <w:t>157.</w:t>
      </w:r>
      <w:r w:rsidRPr="002A7BF1">
        <w:tab/>
        <w:t xml:space="preserve">Qin, F.; Guo, Z.; Wang, J.; Qu, S.; Zuo, P.; Shen, W., Nitrogen-doped asphaltene-based porous carbon nanosheet for carbon dioxide capture. </w:t>
      </w:r>
      <w:r w:rsidRPr="002A7BF1">
        <w:rPr>
          <w:i/>
        </w:rPr>
        <w:t xml:space="preserve">Appl. Surf. Sci.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491</w:t>
      </w:r>
      <w:r w:rsidRPr="002A7BF1">
        <w:t>, 607-615.</w:t>
      </w:r>
    </w:p>
    <w:p w14:paraId="3A78E09D" w14:textId="77777777" w:rsidR="002A7BF1" w:rsidRPr="002A7BF1" w:rsidRDefault="002A7BF1" w:rsidP="002A7BF1">
      <w:pPr>
        <w:pStyle w:val="EndNoteBibliography"/>
        <w:spacing w:after="0"/>
      </w:pPr>
      <w:r w:rsidRPr="002A7BF1">
        <w:t>158.</w:t>
      </w:r>
      <w:r w:rsidRPr="002A7BF1">
        <w:tab/>
        <w:t xml:space="preserve">Serafin, J.; Baca, M.; Biegun, M.; Mijowska, E.; Kaleńczuk, R. J.; Sreńscek-Nazzal, J.; Michalkiewicz, B., Direct conversion of biomass to nanoporous activated biocarbons for high CO2 adsorption and supercapacitor applications. </w:t>
      </w:r>
      <w:r w:rsidRPr="002A7BF1">
        <w:rPr>
          <w:i/>
        </w:rPr>
        <w:t xml:space="preserve">Appl. Surf. Sci.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497</w:t>
      </w:r>
      <w:r w:rsidRPr="002A7BF1">
        <w:t>.</w:t>
      </w:r>
    </w:p>
    <w:p w14:paraId="226354C4" w14:textId="77777777" w:rsidR="002A7BF1" w:rsidRPr="002A7BF1" w:rsidRDefault="002A7BF1" w:rsidP="002A7BF1">
      <w:pPr>
        <w:pStyle w:val="EndNoteBibliography"/>
        <w:spacing w:after="0"/>
      </w:pPr>
      <w:r w:rsidRPr="002A7BF1">
        <w:t>159.</w:t>
      </w:r>
      <w:r w:rsidRPr="002A7BF1">
        <w:tab/>
        <w:t xml:space="preserve">Huang, G.; Wu, X.; Hou, Y.; Cai, J., Sustainable porous carbons from garlic peel biowaste and KOH activation with an excellent CO2 adsorption performance. </w:t>
      </w:r>
      <w:r w:rsidRPr="002A7BF1">
        <w:rPr>
          <w:i/>
        </w:rPr>
        <w:t xml:space="preserve">Biomass Conversion and Biorefinery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10</w:t>
      </w:r>
      <w:r w:rsidRPr="002A7BF1">
        <w:t>, (2), 267-276.</w:t>
      </w:r>
    </w:p>
    <w:p w14:paraId="7A823632" w14:textId="77777777" w:rsidR="002A7BF1" w:rsidRPr="002A7BF1" w:rsidRDefault="002A7BF1" w:rsidP="002A7BF1">
      <w:pPr>
        <w:pStyle w:val="EndNoteBibliography"/>
        <w:spacing w:after="0"/>
      </w:pPr>
      <w:r w:rsidRPr="002A7BF1">
        <w:t>160.</w:t>
      </w:r>
      <w:r w:rsidRPr="002A7BF1">
        <w:tab/>
        <w:t xml:space="preserve">Ismail, I. S.; Singh, G.; Smith, P.; Kim, S.; Yang, J.-H.; Joseph, S.; Yusup, S.; Singh, M.; Bansal, V.; Talapaneni, S. N.; Vinu, A., Oxygen functionalized porous activated biocarbons with high surface area derived from grape marc for enhanced capture of CO2 at elevated-pressure. </w:t>
      </w:r>
      <w:r w:rsidRPr="002A7BF1">
        <w:rPr>
          <w:i/>
        </w:rPr>
        <w:t xml:space="preserve">Carbon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160</w:t>
      </w:r>
      <w:r w:rsidRPr="002A7BF1">
        <w:t>, 113-124.</w:t>
      </w:r>
    </w:p>
    <w:p w14:paraId="67D71712" w14:textId="77777777" w:rsidR="002A7BF1" w:rsidRPr="002A7BF1" w:rsidRDefault="002A7BF1" w:rsidP="002A7BF1">
      <w:pPr>
        <w:pStyle w:val="EndNoteBibliography"/>
        <w:spacing w:after="0"/>
      </w:pPr>
      <w:r w:rsidRPr="002A7BF1">
        <w:t>161.</w:t>
      </w:r>
      <w:r w:rsidRPr="002A7BF1">
        <w:tab/>
        <w:t xml:space="preserve">Li, D.; Zhou, J.; Zhang, Z.; Li, L.; Tian, Y.; Lu, Y.; Qiao, Y.; Li, J.; Wen, L., Improving low-pressure CO2 capture performance of N-doped active carbons by adjusting flow rate of protective gas during alkali activation. </w:t>
      </w:r>
      <w:r w:rsidRPr="002A7BF1">
        <w:rPr>
          <w:i/>
        </w:rPr>
        <w:t xml:space="preserve">Carbon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114</w:t>
      </w:r>
      <w:r w:rsidRPr="002A7BF1">
        <w:t>, 496-503.</w:t>
      </w:r>
    </w:p>
    <w:p w14:paraId="3D67CEC3" w14:textId="77777777" w:rsidR="002A7BF1" w:rsidRPr="002A7BF1" w:rsidRDefault="002A7BF1" w:rsidP="002A7BF1">
      <w:pPr>
        <w:pStyle w:val="EndNoteBibliography"/>
        <w:spacing w:after="0"/>
      </w:pPr>
      <w:r w:rsidRPr="002A7BF1">
        <w:t>162.</w:t>
      </w:r>
      <w:r w:rsidRPr="002A7BF1">
        <w:tab/>
        <w:t xml:space="preserve">Sethia, G.; Sayari, A., Comprehensive study of ultra-microporous nitrogen-doped activated carbon for CO2 capture. </w:t>
      </w:r>
      <w:r w:rsidRPr="002A7BF1">
        <w:rPr>
          <w:i/>
        </w:rPr>
        <w:t xml:space="preserve">Carbon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93</w:t>
      </w:r>
      <w:r w:rsidRPr="002A7BF1">
        <w:t>, 68-80.</w:t>
      </w:r>
    </w:p>
    <w:p w14:paraId="299BD2F1" w14:textId="77777777" w:rsidR="002A7BF1" w:rsidRPr="002A7BF1" w:rsidRDefault="002A7BF1" w:rsidP="002A7BF1">
      <w:pPr>
        <w:pStyle w:val="EndNoteBibliography"/>
        <w:spacing w:after="0"/>
      </w:pPr>
      <w:r w:rsidRPr="002A7BF1">
        <w:t>163.</w:t>
      </w:r>
      <w:r w:rsidRPr="002A7BF1">
        <w:tab/>
        <w:t xml:space="preserve">Zhang, Z.; Luo, D.; Lui, G.; Li, G.; Jiang, G.; Cano, Z. P.; Deng, Y.-P.; Du, X.; Yin, S.; Chen, Y.; Zhang, M.; Yan, Z.; Chen, Z., In-situ ion-activated carbon nanospheres with tunable ultramicroporosity for superior CO2 capture. </w:t>
      </w:r>
      <w:r w:rsidRPr="002A7BF1">
        <w:rPr>
          <w:i/>
        </w:rPr>
        <w:t xml:space="preserve">Carbon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143</w:t>
      </w:r>
      <w:r w:rsidRPr="002A7BF1">
        <w:t>, 531-541.</w:t>
      </w:r>
    </w:p>
    <w:p w14:paraId="5CAC0099" w14:textId="77777777" w:rsidR="002A7BF1" w:rsidRPr="002A7BF1" w:rsidRDefault="002A7BF1" w:rsidP="002A7BF1">
      <w:pPr>
        <w:pStyle w:val="EndNoteBibliography"/>
        <w:spacing w:after="0"/>
      </w:pPr>
      <w:r w:rsidRPr="002A7BF1">
        <w:t>164.</w:t>
      </w:r>
      <w:r w:rsidRPr="002A7BF1">
        <w:tab/>
        <w:t xml:space="preserve">Li, Y.; Cao, M., Synthesis of High-Surface-Area Nitrogen-Doped Porous Carbon Microflowers and Their Efficient Carbon Dioxide Capture Performance. </w:t>
      </w:r>
      <w:r w:rsidRPr="002A7BF1">
        <w:rPr>
          <w:i/>
        </w:rPr>
        <w:t xml:space="preserve">Chem Asian J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10</w:t>
      </w:r>
      <w:r w:rsidRPr="002A7BF1">
        <w:t>, (7), 1496-504.</w:t>
      </w:r>
    </w:p>
    <w:p w14:paraId="571E80B8" w14:textId="77777777" w:rsidR="002A7BF1" w:rsidRPr="002A7BF1" w:rsidRDefault="002A7BF1" w:rsidP="002A7BF1">
      <w:pPr>
        <w:pStyle w:val="EndNoteBibliography"/>
        <w:spacing w:after="0"/>
      </w:pPr>
      <w:r w:rsidRPr="002A7BF1">
        <w:rPr>
          <w:rFonts w:hint="eastAsia"/>
        </w:rPr>
        <w:t>165.</w:t>
      </w:r>
      <w:r w:rsidRPr="002A7BF1">
        <w:rPr>
          <w:rFonts w:hint="eastAsia"/>
        </w:rPr>
        <w:tab/>
        <w:t>Boujibar, O.; Ghamouss, F.; Ghosh, A.; Achak, O.; Chafik, T., Efficient CO2 Capture by Ultra</w:t>
      </w:r>
      <w:r w:rsidRPr="002A7BF1">
        <w:rPr>
          <w:rFonts w:hint="eastAsia"/>
        </w:rPr>
        <w:t>‐</w:t>
      </w:r>
      <w:r w:rsidRPr="002A7BF1">
        <w:rPr>
          <w:rFonts w:hint="eastAsia"/>
        </w:rPr>
        <w:t>high Microporous Activated Carbon Made</w:t>
      </w:r>
      <w:r w:rsidRPr="002A7BF1">
        <w:t xml:space="preserve"> from Natural Coal. </w:t>
      </w:r>
      <w:r w:rsidRPr="002A7BF1">
        <w:rPr>
          <w:i/>
        </w:rPr>
        <w:t xml:space="preserve">Chemical Engineering &amp; Technology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44</w:t>
      </w:r>
      <w:r w:rsidRPr="002A7BF1">
        <w:t>, (1), 148-155.</w:t>
      </w:r>
    </w:p>
    <w:p w14:paraId="447CAC7A" w14:textId="77777777" w:rsidR="002A7BF1" w:rsidRPr="002A7BF1" w:rsidRDefault="002A7BF1" w:rsidP="002A7BF1">
      <w:pPr>
        <w:pStyle w:val="EndNoteBibliography"/>
        <w:spacing w:after="0"/>
      </w:pPr>
      <w:r w:rsidRPr="002A7BF1">
        <w:t>166.</w:t>
      </w:r>
      <w:r w:rsidRPr="002A7BF1">
        <w:tab/>
        <w:t xml:space="preserve">González, B.; Manyà, J. J., Activated olive mill waste-based hydrochars as selective adsorbents for CO2 capture under postcombustion conditions. </w:t>
      </w:r>
      <w:r w:rsidRPr="002A7BF1">
        <w:rPr>
          <w:i/>
        </w:rPr>
        <w:t xml:space="preserve">Chemical Engineering and Processing - Process Intensification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149</w:t>
      </w:r>
      <w:r w:rsidRPr="002A7BF1">
        <w:t>.</w:t>
      </w:r>
    </w:p>
    <w:p w14:paraId="215BFF07" w14:textId="77777777" w:rsidR="002A7BF1" w:rsidRPr="002A7BF1" w:rsidRDefault="002A7BF1" w:rsidP="002A7BF1">
      <w:pPr>
        <w:pStyle w:val="EndNoteBibliography"/>
        <w:spacing w:after="0"/>
      </w:pPr>
      <w:r w:rsidRPr="002A7BF1">
        <w:t>167.</w:t>
      </w:r>
      <w:r w:rsidRPr="002A7BF1">
        <w:tab/>
        <w:t xml:space="preserve">Chen, C.; Huang, H.; Yu, Y.; Shi, J.; He, C.; Albilali, R.; Pan, H., Template-free synthesis of hierarchical porous carbon with controlled morphology for CO2 efficient capture. </w:t>
      </w:r>
      <w:r w:rsidRPr="002A7BF1">
        <w:rPr>
          <w:i/>
        </w:rPr>
        <w:t xml:space="preserve">Chem. Eng. J.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353</w:t>
      </w:r>
      <w:r w:rsidRPr="002A7BF1">
        <w:t>, 584-594.</w:t>
      </w:r>
    </w:p>
    <w:p w14:paraId="571EA795" w14:textId="77777777" w:rsidR="002A7BF1" w:rsidRPr="002A7BF1" w:rsidRDefault="002A7BF1" w:rsidP="002A7BF1">
      <w:pPr>
        <w:pStyle w:val="EndNoteBibliography"/>
        <w:spacing w:after="0"/>
      </w:pPr>
      <w:r w:rsidRPr="002A7BF1">
        <w:t>168.</w:t>
      </w:r>
      <w:r w:rsidRPr="002A7BF1">
        <w:tab/>
        <w:t xml:space="preserve">Deng, S.; Chen, T.; Zhao, T.; Yao, X.; Wang, B.; Huang, J.; Wang, Y.; Yu, G., Role of micropores and nitrogen-containing groups in CO 2 adsorption on indole-3-butyric acid potassium derived carbons. </w:t>
      </w:r>
      <w:r w:rsidRPr="002A7BF1">
        <w:rPr>
          <w:i/>
        </w:rPr>
        <w:t xml:space="preserve">Chem. Eng. J.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286</w:t>
      </w:r>
      <w:r w:rsidRPr="002A7BF1">
        <w:t>, 98-105.</w:t>
      </w:r>
    </w:p>
    <w:p w14:paraId="2BC50C5D" w14:textId="77777777" w:rsidR="002A7BF1" w:rsidRPr="002A7BF1" w:rsidRDefault="002A7BF1" w:rsidP="002A7BF1">
      <w:pPr>
        <w:pStyle w:val="EndNoteBibliography"/>
        <w:spacing w:after="0"/>
      </w:pPr>
      <w:r w:rsidRPr="002A7BF1">
        <w:t>169.</w:t>
      </w:r>
      <w:r w:rsidRPr="002A7BF1">
        <w:tab/>
        <w:t xml:space="preserve">Durán-Jiménez, G.; Stevens, L. A.; Kostas, E. T.; Hernández-Montoya, V.; Robinson, J. P.; Binner, E. R., Rapid, simple and sustainable synthesis of ultra-microporous carbons with high performance for CO2 uptake, via microwave heating. </w:t>
      </w:r>
      <w:r w:rsidRPr="002A7BF1">
        <w:rPr>
          <w:i/>
        </w:rPr>
        <w:t xml:space="preserve">Chem. Eng. J.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388</w:t>
      </w:r>
      <w:r w:rsidRPr="002A7BF1">
        <w:t>.</w:t>
      </w:r>
    </w:p>
    <w:p w14:paraId="6E439246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170.</w:t>
      </w:r>
      <w:r w:rsidRPr="002A7BF1">
        <w:tab/>
        <w:t xml:space="preserve">Guo, Q.; Chen, C.; Li, Z.; Li, X.; Wang, H.; Feng, N.; Wan, H.; Guan, G., Controllable construction of N-enriched hierarchically porous carbon nanosheets with enhanced performance for CO2 capture. </w:t>
      </w:r>
      <w:r w:rsidRPr="002A7BF1">
        <w:rPr>
          <w:i/>
        </w:rPr>
        <w:t xml:space="preserve">Chem. Eng. J.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371</w:t>
      </w:r>
      <w:r w:rsidRPr="002A7BF1">
        <w:t>, 414-423.</w:t>
      </w:r>
    </w:p>
    <w:p w14:paraId="5F39D5AC" w14:textId="77777777" w:rsidR="002A7BF1" w:rsidRPr="002A7BF1" w:rsidRDefault="002A7BF1" w:rsidP="002A7BF1">
      <w:pPr>
        <w:pStyle w:val="EndNoteBibliography"/>
        <w:spacing w:after="0"/>
      </w:pPr>
      <w:r w:rsidRPr="002A7BF1">
        <w:t>171.</w:t>
      </w:r>
      <w:r w:rsidRPr="002A7BF1">
        <w:tab/>
        <w:t xml:space="preserve">Kim, M.-J.; Choi, S. W.; Kim, H.; Mun, S.; Lee, K. B., Simple synthesis of spent coffee ground-based microporous carbons using K2CO3 as an activation agent and their application to CO2 capture. </w:t>
      </w:r>
      <w:r w:rsidRPr="002A7BF1">
        <w:rPr>
          <w:i/>
        </w:rPr>
        <w:t xml:space="preserve">Chem. Eng. J.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397</w:t>
      </w:r>
      <w:r w:rsidRPr="002A7BF1">
        <w:t>.</w:t>
      </w:r>
    </w:p>
    <w:p w14:paraId="15BB7553" w14:textId="77777777" w:rsidR="002A7BF1" w:rsidRPr="002A7BF1" w:rsidRDefault="002A7BF1" w:rsidP="002A7BF1">
      <w:pPr>
        <w:pStyle w:val="EndNoteBibliography"/>
        <w:spacing w:after="0"/>
      </w:pPr>
      <w:r w:rsidRPr="002A7BF1">
        <w:t>172.</w:t>
      </w:r>
      <w:r w:rsidRPr="002A7BF1">
        <w:tab/>
        <w:t xml:space="preserve">Li, J.; Michalkiewicz, B.; Min, J.; Ma, C.; Chen, X.; Gong, J.; Mijowska, E.; Tang, T., Selective preparation of biomass-derived porous carbon with controllable pore sizes toward highly efficient CO2 capture. </w:t>
      </w:r>
      <w:r w:rsidRPr="002A7BF1">
        <w:rPr>
          <w:i/>
        </w:rPr>
        <w:t xml:space="preserve">Chem. Eng. J.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360</w:t>
      </w:r>
      <w:r w:rsidRPr="002A7BF1">
        <w:t>, 250-259.</w:t>
      </w:r>
    </w:p>
    <w:p w14:paraId="5FFF4BA6" w14:textId="77777777" w:rsidR="002A7BF1" w:rsidRPr="002A7BF1" w:rsidRDefault="002A7BF1" w:rsidP="002A7BF1">
      <w:pPr>
        <w:pStyle w:val="EndNoteBibliography"/>
        <w:spacing w:after="0"/>
      </w:pPr>
      <w:r w:rsidRPr="002A7BF1">
        <w:t>173.</w:t>
      </w:r>
      <w:r w:rsidRPr="002A7BF1">
        <w:tab/>
        <w:t xml:space="preserve">Lou, Y.-C.; Qi, S.-C.; Xue, D.-M.; Gu, C.; Zhou, R.; Liu, X.-Q.; Sun, L.-B., Solvent-free synthesis of N-containing polymers with high cross-linking degree to generate N-doped porous carbons for high-efficiency CO2 capture. </w:t>
      </w:r>
      <w:r w:rsidRPr="002A7BF1">
        <w:rPr>
          <w:i/>
        </w:rPr>
        <w:t xml:space="preserve">Chem. Eng. J.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399</w:t>
      </w:r>
      <w:r w:rsidRPr="002A7BF1">
        <w:t>.</w:t>
      </w:r>
    </w:p>
    <w:p w14:paraId="4448B3B0" w14:textId="77777777" w:rsidR="002A7BF1" w:rsidRPr="002A7BF1" w:rsidRDefault="002A7BF1" w:rsidP="002A7BF1">
      <w:pPr>
        <w:pStyle w:val="EndNoteBibliography"/>
        <w:spacing w:after="0"/>
      </w:pPr>
      <w:r w:rsidRPr="002A7BF1">
        <w:t>174.</w:t>
      </w:r>
      <w:r w:rsidRPr="002A7BF1">
        <w:tab/>
        <w:t xml:space="preserve">Manyà, J. J.; González, B.; Azuara, M.; Arner, G., Ultra-microporous adsorbents prepared from vine shoots-derived biochar with high CO2 uptake and CO2/N2 selectivity. </w:t>
      </w:r>
      <w:r w:rsidRPr="002A7BF1">
        <w:rPr>
          <w:i/>
        </w:rPr>
        <w:t xml:space="preserve">Chem. Eng. J.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345</w:t>
      </w:r>
      <w:r w:rsidRPr="002A7BF1">
        <w:t>, 631-639.</w:t>
      </w:r>
    </w:p>
    <w:p w14:paraId="7500F5D3" w14:textId="77777777" w:rsidR="002A7BF1" w:rsidRPr="002A7BF1" w:rsidRDefault="002A7BF1" w:rsidP="002A7BF1">
      <w:pPr>
        <w:pStyle w:val="EndNoteBibliography"/>
        <w:spacing w:after="0"/>
      </w:pPr>
      <w:r w:rsidRPr="002A7BF1">
        <w:t>175.</w:t>
      </w:r>
      <w:r w:rsidRPr="002A7BF1">
        <w:tab/>
        <w:t xml:space="preserve">Peng, A.-Z.; Qi, S.-C.; Liu, X.; Xue, D.-M.; Peng, S.-S.; Yu, G.-X.; Liu, X.-Q.; Sun, L.-B., Fabrication of N-doped porous carbons for enhanced CO2 capture: Rational design of an ammoniated polymer precursor. </w:t>
      </w:r>
      <w:r w:rsidRPr="002A7BF1">
        <w:rPr>
          <w:i/>
        </w:rPr>
        <w:t xml:space="preserve">Chem. Eng. J.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369</w:t>
      </w:r>
      <w:r w:rsidRPr="002A7BF1">
        <w:t>, 170-179.</w:t>
      </w:r>
    </w:p>
    <w:p w14:paraId="7A6DE22A" w14:textId="77777777" w:rsidR="002A7BF1" w:rsidRPr="002A7BF1" w:rsidRDefault="002A7BF1" w:rsidP="002A7BF1">
      <w:pPr>
        <w:pStyle w:val="EndNoteBibliography"/>
        <w:spacing w:after="0"/>
      </w:pPr>
      <w:r w:rsidRPr="002A7BF1">
        <w:t>176.</w:t>
      </w:r>
      <w:r w:rsidRPr="002A7BF1">
        <w:tab/>
        <w:t xml:space="preserve">Rao, L.; Ma, R.; Liu, S.; Wang, L.; Wu, Z.; Yang, J.; Hu, X., Nitrogen enriched porous carbons from d-glucose with excellent CO2 capture performance. </w:t>
      </w:r>
      <w:r w:rsidRPr="002A7BF1">
        <w:rPr>
          <w:i/>
        </w:rPr>
        <w:t xml:space="preserve">Chem. Eng. J.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362</w:t>
      </w:r>
      <w:r w:rsidRPr="002A7BF1">
        <w:t>, 794-801.</w:t>
      </w:r>
    </w:p>
    <w:p w14:paraId="7121E0B1" w14:textId="77777777" w:rsidR="002A7BF1" w:rsidRPr="002A7BF1" w:rsidRDefault="002A7BF1" w:rsidP="002A7BF1">
      <w:pPr>
        <w:pStyle w:val="EndNoteBibliography"/>
        <w:spacing w:after="0"/>
      </w:pPr>
      <w:r w:rsidRPr="002A7BF1">
        <w:t>177.</w:t>
      </w:r>
      <w:r w:rsidRPr="002A7BF1">
        <w:tab/>
        <w:t xml:space="preserve">Shao, L.; Sang, Y.; Huang, J.; Liu, Y.-N., Triazine-based hyper-cross-linked polymers with inorganic-organic hybrid framework derived porous carbons for CO2 capture. </w:t>
      </w:r>
      <w:r w:rsidRPr="002A7BF1">
        <w:rPr>
          <w:i/>
        </w:rPr>
        <w:t xml:space="preserve">Chem. Eng. J.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353</w:t>
      </w:r>
      <w:r w:rsidRPr="002A7BF1">
        <w:t>, 1-14.</w:t>
      </w:r>
    </w:p>
    <w:p w14:paraId="22377D8D" w14:textId="77777777" w:rsidR="002A7BF1" w:rsidRPr="002A7BF1" w:rsidRDefault="002A7BF1" w:rsidP="002A7BF1">
      <w:pPr>
        <w:pStyle w:val="EndNoteBibliography"/>
        <w:spacing w:after="0"/>
      </w:pPr>
      <w:r w:rsidRPr="002A7BF1">
        <w:t>178.</w:t>
      </w:r>
      <w:r w:rsidRPr="002A7BF1">
        <w:tab/>
        <w:t xml:space="preserve">Wu, Y.; Wang, J.; Muhammad, Y.; Subhan, S.; Zhang, Y.; Ling, Y.; Li, J.; Zhao, Z.; Zhao, Z., Pyrrolic N-enriched carbon fabricated from dopamine-melamine via fast mechanochemical copolymerization for highly selective separation of CO2 from CO2/N2. </w:t>
      </w:r>
      <w:r w:rsidRPr="002A7BF1">
        <w:rPr>
          <w:i/>
        </w:rPr>
        <w:t xml:space="preserve">Chem. Eng. J.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349</w:t>
      </w:r>
      <w:r w:rsidRPr="002A7BF1">
        <w:t>, 92-100.</w:t>
      </w:r>
    </w:p>
    <w:p w14:paraId="37ECA30D" w14:textId="77777777" w:rsidR="002A7BF1" w:rsidRPr="002A7BF1" w:rsidRDefault="002A7BF1" w:rsidP="002A7BF1">
      <w:pPr>
        <w:pStyle w:val="EndNoteBibliography"/>
        <w:spacing w:after="0"/>
      </w:pPr>
      <w:r w:rsidRPr="002A7BF1">
        <w:t>179.</w:t>
      </w:r>
      <w:r w:rsidRPr="002A7BF1">
        <w:tab/>
        <w:t xml:space="preserve">Yuan, H.; Chen, J.; Li, D.; Chen, H.; Chen, Y., 5 Ultramicropore-rich renewable porous carbon from biomass tar with excellent adsorption capacity and selectivity for CO2 capture. </w:t>
      </w:r>
      <w:r w:rsidRPr="002A7BF1">
        <w:rPr>
          <w:i/>
        </w:rPr>
        <w:t xml:space="preserve">Chem. Eng. J.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373</w:t>
      </w:r>
      <w:r w:rsidRPr="002A7BF1">
        <w:t>, 171-178.</w:t>
      </w:r>
    </w:p>
    <w:p w14:paraId="39A27001" w14:textId="77777777" w:rsidR="002A7BF1" w:rsidRPr="002A7BF1" w:rsidRDefault="002A7BF1" w:rsidP="002A7BF1">
      <w:pPr>
        <w:pStyle w:val="EndNoteBibliography"/>
        <w:spacing w:after="0"/>
      </w:pPr>
      <w:r w:rsidRPr="002A7BF1">
        <w:t>180.</w:t>
      </w:r>
      <w:r w:rsidRPr="002A7BF1">
        <w:tab/>
        <w:t xml:space="preserve">Zhang, Y.; Liu, L.; Zhang, P.; Wang, J.; Xu, M.; Deng, Q.; Zeng, Z.; Deng, S., Ultra-high surface area and nitrogen-rich porous carbons prepared by a low-temperature activation method with superior gas selective adsorption and outstanding supercapacitance performance. </w:t>
      </w:r>
      <w:r w:rsidRPr="002A7BF1">
        <w:rPr>
          <w:i/>
        </w:rPr>
        <w:t xml:space="preserve">Chem. Eng. J.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355</w:t>
      </w:r>
      <w:r w:rsidRPr="002A7BF1">
        <w:t>, 309-319.</w:t>
      </w:r>
    </w:p>
    <w:p w14:paraId="1680F52C" w14:textId="77777777" w:rsidR="002A7BF1" w:rsidRPr="002A7BF1" w:rsidRDefault="002A7BF1" w:rsidP="002A7BF1">
      <w:pPr>
        <w:pStyle w:val="EndNoteBibliography"/>
      </w:pPr>
      <w:r w:rsidRPr="002A7BF1">
        <w:rPr>
          <w:rFonts w:hint="eastAsia"/>
        </w:rPr>
        <w:t>181.</w:t>
      </w:r>
      <w:r w:rsidRPr="002A7BF1">
        <w:rPr>
          <w:rFonts w:hint="eastAsia"/>
        </w:rPr>
        <w:tab/>
        <w:t>Singh, M. G.; Lakhi, K. S.; Park, D. H.; Srivastava, P.; Naidu, R.; Vinu, A., Facile One</w:t>
      </w:r>
      <w:r w:rsidRPr="002A7BF1">
        <w:rPr>
          <w:rFonts w:hint="eastAsia"/>
        </w:rPr>
        <w:t>‐</w:t>
      </w:r>
      <w:r w:rsidRPr="002A7BF1">
        <w:rPr>
          <w:rFonts w:hint="eastAsia"/>
        </w:rPr>
        <w:t>Pot Synthesis of Activated Porous Biocarbons with a High Nitrogen Content for CO</w:t>
      </w:r>
    </w:p>
    <w:p w14:paraId="7D85ECF2" w14:textId="77777777" w:rsidR="002A7BF1" w:rsidRPr="002A7BF1" w:rsidRDefault="002A7BF1" w:rsidP="002A7BF1">
      <w:pPr>
        <w:pStyle w:val="EndNoteBibliography"/>
        <w:ind w:left="720" w:hanging="720"/>
      </w:pPr>
      <w:r w:rsidRPr="002A7BF1">
        <w:t xml:space="preserve"> 2</w:t>
      </w:r>
    </w:p>
    <w:p w14:paraId="2B45807A" w14:textId="77777777" w:rsidR="002A7BF1" w:rsidRPr="002A7BF1" w:rsidRDefault="002A7BF1" w:rsidP="002A7BF1">
      <w:pPr>
        <w:pStyle w:val="EndNoteBibliography"/>
        <w:spacing w:after="0"/>
        <w:ind w:left="720" w:hanging="720"/>
      </w:pPr>
      <w:r w:rsidRPr="002A7BF1">
        <w:t xml:space="preserve"> Capture. </w:t>
      </w:r>
      <w:r w:rsidRPr="002A7BF1">
        <w:rPr>
          <w:i/>
        </w:rPr>
        <w:t xml:space="preserve">ChemNanoMat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4</w:t>
      </w:r>
      <w:r w:rsidRPr="002A7BF1">
        <w:t>, (3), 281-290.</w:t>
      </w:r>
    </w:p>
    <w:p w14:paraId="4896CDF8" w14:textId="77777777" w:rsidR="002A7BF1" w:rsidRPr="002A7BF1" w:rsidRDefault="002A7BF1" w:rsidP="002A7BF1">
      <w:pPr>
        <w:pStyle w:val="EndNoteBibliography"/>
        <w:spacing w:after="0"/>
      </w:pPr>
      <w:r w:rsidRPr="002A7BF1">
        <w:t>182.</w:t>
      </w:r>
      <w:r w:rsidRPr="002A7BF1">
        <w:tab/>
        <w:t xml:space="preserve">Cui, H.; Xu, J.; Shi, J.; Yan, N.; Liu, Y.; Zhang, S., Zinc Nitrate as an Activation Agent for the Synthesis of Nitrogen-Doped Porous Carbon and Its Application in CO2 Adsorption. </w:t>
      </w:r>
      <w:r w:rsidRPr="002A7BF1">
        <w:rPr>
          <w:i/>
        </w:rPr>
        <w:t xml:space="preserve">Energy &amp; Fuels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34</w:t>
      </w:r>
      <w:r w:rsidRPr="002A7BF1">
        <w:t>, (5), 6069-6076.</w:t>
      </w:r>
    </w:p>
    <w:p w14:paraId="3087C33F" w14:textId="77777777" w:rsidR="002A7BF1" w:rsidRPr="002A7BF1" w:rsidRDefault="002A7BF1" w:rsidP="002A7BF1">
      <w:pPr>
        <w:pStyle w:val="EndNoteBibliography"/>
        <w:spacing w:after="0"/>
      </w:pPr>
      <w:r w:rsidRPr="002A7BF1">
        <w:t>183.</w:t>
      </w:r>
      <w:r w:rsidRPr="002A7BF1">
        <w:tab/>
        <w:t xml:space="preserve">Li, D.; Chen, J.; Fan, Y.; Deng, L.; Shan, R.; Chen, H.; Yuan, H.; Chen, Y., Biomass-Tar-Enabled Nitrogen-Doped Highly Ultramicroporous Carbon as an Efficient Absorbent for CO2 Capture. </w:t>
      </w:r>
      <w:r w:rsidRPr="002A7BF1">
        <w:rPr>
          <w:i/>
        </w:rPr>
        <w:t xml:space="preserve">Energy &amp; Fuels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33</w:t>
      </w:r>
      <w:r w:rsidRPr="002A7BF1">
        <w:t>, (9), 8927-8936.</w:t>
      </w:r>
    </w:p>
    <w:p w14:paraId="59EFA7EC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184.</w:t>
      </w:r>
      <w:r w:rsidRPr="002A7BF1">
        <w:tab/>
        <w:t xml:space="preserve">Liu, S.; Li, Q.; Wang, L.; Ma, R.; Zou, J.; Huang, L.; Hu, X., Facile Single-Step Synthesis of Porous Carbons as Efficient CO2 Adsorbents. </w:t>
      </w:r>
      <w:r w:rsidRPr="002A7BF1">
        <w:rPr>
          <w:i/>
        </w:rPr>
        <w:t xml:space="preserve">Energy &amp; Fuels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33</w:t>
      </w:r>
      <w:r w:rsidRPr="002A7BF1">
        <w:t>, (11), 11544-11551.</w:t>
      </w:r>
    </w:p>
    <w:p w14:paraId="6DE3F252" w14:textId="77777777" w:rsidR="002A7BF1" w:rsidRPr="002A7BF1" w:rsidRDefault="002A7BF1" w:rsidP="002A7BF1">
      <w:pPr>
        <w:pStyle w:val="EndNoteBibliography"/>
        <w:spacing w:after="0"/>
      </w:pPr>
      <w:r w:rsidRPr="002A7BF1">
        <w:t>185.</w:t>
      </w:r>
      <w:r w:rsidRPr="002A7BF1">
        <w:tab/>
        <w:t xml:space="preserve">Liu, S.; Yang, P.; Wang, L.; Li, Y.; Wu, Z.; Ma, R.; Wu, J.; Hu, X., Nitrogen-Doped Porous Carbons from Lotus Leaf for CO2 Capture and Supercapacitor Electrodes. </w:t>
      </w:r>
      <w:r w:rsidRPr="002A7BF1">
        <w:rPr>
          <w:i/>
        </w:rPr>
        <w:t xml:space="preserve">Energy &amp; Fuels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33</w:t>
      </w:r>
      <w:r w:rsidRPr="002A7BF1">
        <w:t>, (7), 6568-6576.</w:t>
      </w:r>
    </w:p>
    <w:p w14:paraId="4B766524" w14:textId="77777777" w:rsidR="002A7BF1" w:rsidRPr="002A7BF1" w:rsidRDefault="002A7BF1" w:rsidP="002A7BF1">
      <w:pPr>
        <w:pStyle w:val="EndNoteBibliography"/>
        <w:spacing w:after="0"/>
      </w:pPr>
      <w:r w:rsidRPr="002A7BF1">
        <w:t>186.</w:t>
      </w:r>
      <w:r w:rsidRPr="002A7BF1">
        <w:tab/>
        <w:t xml:space="preserve">Pang, R.; Lu, T.; Shao, J.; Wang, L.; Wu, X.; Qian, X.; Hu, X., Highly Efficient Nitrogen-Doped Porous Carbonaceous CO2 Adsorbents Derived from Biomass. </w:t>
      </w:r>
      <w:r w:rsidRPr="002A7BF1">
        <w:rPr>
          <w:i/>
        </w:rPr>
        <w:t xml:space="preserve">Energy &amp; Fuels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35</w:t>
      </w:r>
      <w:r w:rsidRPr="002A7BF1">
        <w:t>, (2), 1620-1628.</w:t>
      </w:r>
    </w:p>
    <w:p w14:paraId="2419AEEA" w14:textId="77777777" w:rsidR="002A7BF1" w:rsidRPr="002A7BF1" w:rsidRDefault="002A7BF1" w:rsidP="002A7BF1">
      <w:pPr>
        <w:pStyle w:val="EndNoteBibliography"/>
        <w:spacing w:after="0"/>
      </w:pPr>
      <w:r w:rsidRPr="002A7BF1">
        <w:t>187.</w:t>
      </w:r>
      <w:r w:rsidRPr="002A7BF1">
        <w:tab/>
        <w:t xml:space="preserve">Rao, L.; Liu, S.; Chen, J.; Wang, L.; An, L.; Yang, P.; Hu, X., Single-Step Synthesis of Nitrogen-Doped Porous Carbons for CO2 Capture by Low-Temperature Sodium Amide Activation of Petroleum Coke. </w:t>
      </w:r>
      <w:r w:rsidRPr="002A7BF1">
        <w:rPr>
          <w:i/>
        </w:rPr>
        <w:t xml:space="preserve">Energy &amp; Fuels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32</w:t>
      </w:r>
      <w:r w:rsidRPr="002A7BF1">
        <w:t>, (12), 12787-12794.</w:t>
      </w:r>
    </w:p>
    <w:p w14:paraId="231588DA" w14:textId="77777777" w:rsidR="002A7BF1" w:rsidRPr="002A7BF1" w:rsidRDefault="002A7BF1" w:rsidP="002A7BF1">
      <w:pPr>
        <w:pStyle w:val="EndNoteBibliography"/>
        <w:spacing w:after="0"/>
      </w:pPr>
      <w:r w:rsidRPr="002A7BF1">
        <w:t>188.</w:t>
      </w:r>
      <w:r w:rsidRPr="002A7BF1">
        <w:tab/>
        <w:t xml:space="preserve">Song, C.; Liu, M.; Ye, W.; Liu, Y.; Zhang, H.; Lu, R.; Zhang, S., Nitrogen-Containing Porous Carbon for Highly Selective and Efficient CO2 Capture. </w:t>
      </w:r>
      <w:r w:rsidRPr="002A7BF1">
        <w:rPr>
          <w:i/>
        </w:rPr>
        <w:t xml:space="preserve">Energy &amp; Fuels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33</w:t>
      </w:r>
      <w:r w:rsidRPr="002A7BF1">
        <w:t>, (12), 12601-12609.</w:t>
      </w:r>
    </w:p>
    <w:p w14:paraId="2155759B" w14:textId="77777777" w:rsidR="002A7BF1" w:rsidRPr="002A7BF1" w:rsidRDefault="002A7BF1" w:rsidP="002A7BF1">
      <w:pPr>
        <w:pStyle w:val="EndNoteBibliography"/>
        <w:spacing w:after="0"/>
      </w:pPr>
      <w:r w:rsidRPr="002A7BF1">
        <w:t>189.</w:t>
      </w:r>
      <w:r w:rsidRPr="002A7BF1">
        <w:tab/>
        <w:t xml:space="preserve">Yang, J.; Yue, L.; Hu, X.; Wang, L.; Zhao, Y.; Lin, Y.; Sun, Y.; DaCosta, H.; Guo, L., Efficient CO2 Capture by Porous Carbons Derived from Coconut Shell. </w:t>
      </w:r>
      <w:r w:rsidRPr="002A7BF1">
        <w:rPr>
          <w:i/>
        </w:rPr>
        <w:t xml:space="preserve">Energy &amp; Fuels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31</w:t>
      </w:r>
      <w:r w:rsidRPr="002A7BF1">
        <w:t>, (4), 4287-4293.</w:t>
      </w:r>
    </w:p>
    <w:p w14:paraId="68306459" w14:textId="77777777" w:rsidR="002A7BF1" w:rsidRPr="002A7BF1" w:rsidRDefault="002A7BF1" w:rsidP="002A7BF1">
      <w:pPr>
        <w:pStyle w:val="EndNoteBibliography"/>
        <w:spacing w:after="0"/>
      </w:pPr>
      <w:r w:rsidRPr="002A7BF1">
        <w:t>190.</w:t>
      </w:r>
      <w:r w:rsidRPr="002A7BF1">
        <w:tab/>
        <w:t xml:space="preserve">Zhou, J.; Li, D.; Wang, Y.; Tian, Y.; Zhang, Z.; Wei, L.; Feng, W., Effect of the Feedstock Type on the Volumetric Low-Pressure CO2 Capture Performance of Activated Carbons. </w:t>
      </w:r>
      <w:r w:rsidRPr="002A7BF1">
        <w:rPr>
          <w:i/>
        </w:rPr>
        <w:t xml:space="preserve">Energy &amp; Fuels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32</w:t>
      </w:r>
      <w:r w:rsidRPr="002A7BF1">
        <w:t>, (12), 12711-12720.</w:t>
      </w:r>
    </w:p>
    <w:p w14:paraId="020103AD" w14:textId="77777777" w:rsidR="002A7BF1" w:rsidRPr="002A7BF1" w:rsidRDefault="002A7BF1" w:rsidP="002A7BF1">
      <w:pPr>
        <w:pStyle w:val="EndNoteBibliography"/>
        <w:spacing w:after="0"/>
      </w:pPr>
      <w:r w:rsidRPr="002A7BF1">
        <w:t>191.</w:t>
      </w:r>
      <w:r w:rsidRPr="002A7BF1">
        <w:tab/>
        <w:t xml:space="preserve">Li, D.; Zhou, J.; Wang, Y.; Tian, Y.; Wei, L.; Zhang, Z.; Qiao, Y.; Li, J., Effects of activation temperature on densities and volumetric CO2 adsorption performance of alkali-activated carbons. </w:t>
      </w:r>
      <w:r w:rsidRPr="002A7BF1">
        <w:rPr>
          <w:i/>
        </w:rPr>
        <w:t xml:space="preserve">Fuel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238</w:t>
      </w:r>
      <w:r w:rsidRPr="002A7BF1">
        <w:t>, 232-239.</w:t>
      </w:r>
    </w:p>
    <w:p w14:paraId="399DA340" w14:textId="77777777" w:rsidR="002A7BF1" w:rsidRPr="002A7BF1" w:rsidRDefault="002A7BF1" w:rsidP="002A7BF1">
      <w:pPr>
        <w:pStyle w:val="EndNoteBibliography"/>
        <w:spacing w:after="0"/>
      </w:pPr>
      <w:r w:rsidRPr="002A7BF1">
        <w:t>192.</w:t>
      </w:r>
      <w:r w:rsidRPr="002A7BF1">
        <w:tab/>
        <w:t xml:space="preserve">Guo, J.; Wang, L.; Huang, J., Porphyrin-Based Triazine Polymers and Their Derived Porous Carbons for Efficient CO2 Capture. </w:t>
      </w:r>
      <w:r w:rsidRPr="002A7BF1">
        <w:rPr>
          <w:i/>
        </w:rPr>
        <w:t xml:space="preserve">Industrial &amp; Engineering Chemistry Research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59</w:t>
      </w:r>
      <w:r w:rsidRPr="002A7BF1">
        <w:t>, (7), 3205-3212.</w:t>
      </w:r>
    </w:p>
    <w:p w14:paraId="5161F0A2" w14:textId="77777777" w:rsidR="002A7BF1" w:rsidRPr="002A7BF1" w:rsidRDefault="002A7BF1" w:rsidP="002A7BF1">
      <w:pPr>
        <w:pStyle w:val="EndNoteBibliography"/>
        <w:spacing w:after="0"/>
      </w:pPr>
      <w:r w:rsidRPr="002A7BF1">
        <w:t>193.</w:t>
      </w:r>
      <w:r w:rsidRPr="002A7BF1">
        <w:tab/>
        <w:t xml:space="preserve">Karimi, M.; C. Silva, J. A.; Gonçalves, C. N. d. P.; L. Diaz de Tuesta, J.; Rodrigues, A. E.; Gomes, H. T., CO2 Capture in Chemically and Thermally Modified Activated Carbons Using Breakthrough Measurements: Experimental and Modeling Study. </w:t>
      </w:r>
      <w:r w:rsidRPr="002A7BF1">
        <w:rPr>
          <w:i/>
        </w:rPr>
        <w:t xml:space="preserve">Industrial &amp; Engineering Chemistry Research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57</w:t>
      </w:r>
      <w:r w:rsidRPr="002A7BF1">
        <w:t>, (32), 11154-11166.</w:t>
      </w:r>
    </w:p>
    <w:p w14:paraId="3867A2BC" w14:textId="77777777" w:rsidR="002A7BF1" w:rsidRPr="002A7BF1" w:rsidRDefault="002A7BF1" w:rsidP="002A7BF1">
      <w:pPr>
        <w:pStyle w:val="EndNoteBibliography"/>
        <w:spacing w:after="0"/>
      </w:pPr>
      <w:r w:rsidRPr="002A7BF1">
        <w:t>194.</w:t>
      </w:r>
      <w:r w:rsidRPr="002A7BF1">
        <w:tab/>
        <w:t xml:space="preserve">Li, L.; Wang, X.-F.; Zhong, J.-J.; Qian, X.; Song, S.-L.; Zhang, Y.-G.; Li, D.-H., Nitrogen-Enriched Porous Polyacrylonitrile-Based Carbon Fibers for CO2 Capture. </w:t>
      </w:r>
      <w:r w:rsidRPr="002A7BF1">
        <w:rPr>
          <w:i/>
        </w:rPr>
        <w:t xml:space="preserve">Industrial &amp; Engineering Chemistry Research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57</w:t>
      </w:r>
      <w:r w:rsidRPr="002A7BF1">
        <w:t>, (34), 11608-11616.</w:t>
      </w:r>
    </w:p>
    <w:p w14:paraId="5E3D2FC0" w14:textId="77777777" w:rsidR="002A7BF1" w:rsidRPr="002A7BF1" w:rsidRDefault="002A7BF1" w:rsidP="002A7BF1">
      <w:pPr>
        <w:pStyle w:val="EndNoteBibliography"/>
        <w:spacing w:after="0"/>
      </w:pPr>
      <w:r w:rsidRPr="002A7BF1">
        <w:t>195.</w:t>
      </w:r>
      <w:r w:rsidRPr="002A7BF1">
        <w:tab/>
        <w:t xml:space="preserve">Liu, S.; Ma, R.; Hu, X.; Wang, L.; Wang, X.; Radosz, M.; Fan, M., CO2 Adsorption on Hazelnut-Shell-Derived Nitrogen-Doped Porous Carbons Synthesized by Single-Step Sodium Amide Activation. </w:t>
      </w:r>
      <w:r w:rsidRPr="002A7BF1">
        <w:rPr>
          <w:i/>
        </w:rPr>
        <w:t xml:space="preserve">Industrial &amp; Engineering Chemistry Research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59</w:t>
      </w:r>
      <w:r w:rsidRPr="002A7BF1">
        <w:t>, (15), 7046-7053.</w:t>
      </w:r>
    </w:p>
    <w:p w14:paraId="08593CF2" w14:textId="77777777" w:rsidR="002A7BF1" w:rsidRPr="002A7BF1" w:rsidRDefault="002A7BF1" w:rsidP="002A7BF1">
      <w:pPr>
        <w:pStyle w:val="EndNoteBibliography"/>
        <w:spacing w:after="0"/>
      </w:pPr>
      <w:r w:rsidRPr="002A7BF1">
        <w:t>196.</w:t>
      </w:r>
      <w:r w:rsidRPr="002A7BF1">
        <w:tab/>
        <w:t xml:space="preserve">Liu, X.; Qi, S.-C.; Peng, A.-Z.; Xue, D.-M.; Liu, X.-Q.; Sun, L.-B., Foaming Effect of a Polymer Precursor with a Low N Content on Fabrication of N-Doped Porous Carbons for CO2 Capture. </w:t>
      </w:r>
      <w:r w:rsidRPr="002A7BF1">
        <w:rPr>
          <w:i/>
        </w:rPr>
        <w:t xml:space="preserve">Industrial &amp; Engineering Chemistry Research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58</w:t>
      </w:r>
      <w:r w:rsidRPr="002A7BF1">
        <w:t>, (25), 11013-11021.</w:t>
      </w:r>
    </w:p>
    <w:p w14:paraId="0ED1BB48" w14:textId="77777777" w:rsidR="002A7BF1" w:rsidRPr="002A7BF1" w:rsidRDefault="002A7BF1" w:rsidP="002A7BF1">
      <w:pPr>
        <w:pStyle w:val="EndNoteBibliography"/>
        <w:spacing w:after="0"/>
      </w:pPr>
      <w:r w:rsidRPr="002A7BF1">
        <w:t>197.</w:t>
      </w:r>
      <w:r w:rsidRPr="002A7BF1">
        <w:tab/>
        <w:t xml:space="preserve">Shao, L.; Li, Y.; Huang, J.; Liu, Y.-N., Synthesis of Triazine-Based Porous Organic Polymers Derived N-Enriched Porous Carbons for CO2 Capture. </w:t>
      </w:r>
      <w:r w:rsidRPr="002A7BF1">
        <w:rPr>
          <w:i/>
        </w:rPr>
        <w:t xml:space="preserve">Industrial &amp; Engineering Chemistry Research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57</w:t>
      </w:r>
      <w:r w:rsidRPr="002A7BF1">
        <w:t>, (8), 2856-2865.</w:t>
      </w:r>
    </w:p>
    <w:p w14:paraId="122FA543" w14:textId="77777777" w:rsidR="002A7BF1" w:rsidRPr="002A7BF1" w:rsidRDefault="002A7BF1" w:rsidP="002A7BF1">
      <w:pPr>
        <w:pStyle w:val="EndNoteBibliography"/>
        <w:spacing w:after="0"/>
      </w:pPr>
      <w:r w:rsidRPr="002A7BF1">
        <w:t>198.</w:t>
      </w:r>
      <w:r w:rsidRPr="002A7BF1">
        <w:tab/>
        <w:t xml:space="preserve">Wang, Y.; Hu, X.; Hao, J.; Ma, R.; Guo, Q.; Gao, H.; Bai, H., Nitrogen and Oxygen Codoped Porous Carbon with Superior CO2 Adsorption Performance: A Combined Experimental and DFT Calculation Study. </w:t>
      </w:r>
      <w:r w:rsidRPr="002A7BF1">
        <w:rPr>
          <w:i/>
        </w:rPr>
        <w:t xml:space="preserve">Industrial &amp; Engineering Chemistry Research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58</w:t>
      </w:r>
      <w:r w:rsidRPr="002A7BF1">
        <w:t>, (29), 13390-13400.</w:t>
      </w:r>
    </w:p>
    <w:p w14:paraId="19BF68C2" w14:textId="77777777" w:rsidR="002A7BF1" w:rsidRPr="002A7BF1" w:rsidRDefault="002A7BF1" w:rsidP="002A7BF1">
      <w:pPr>
        <w:pStyle w:val="EndNoteBibliography"/>
        <w:spacing w:after="0"/>
      </w:pPr>
      <w:r w:rsidRPr="002A7BF1">
        <w:t>199.</w:t>
      </w:r>
      <w:r w:rsidRPr="002A7BF1">
        <w:tab/>
        <w:t xml:space="preserve">Yang, P.; Rao, L.; Zhu, W.; Wang, L.; Ma, R.; Chen, F.; Lin, G.; Hu, X., Porous Carbons Derived from Sustainable Biomass via a Facile One-Step Synthesis Strategy as Efficient CO2 Adsorbents. </w:t>
      </w:r>
      <w:r w:rsidRPr="002A7BF1">
        <w:rPr>
          <w:i/>
        </w:rPr>
        <w:t xml:space="preserve">Industrial &amp; Engineering Chemistry Research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59</w:t>
      </w:r>
      <w:r w:rsidRPr="002A7BF1">
        <w:t>, (13), 6194-6201.</w:t>
      </w:r>
    </w:p>
    <w:p w14:paraId="19F18852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200.</w:t>
      </w:r>
      <w:r w:rsidRPr="002A7BF1">
        <w:tab/>
        <w:t xml:space="preserve">Yue, L.; Rao, L.; Wang, L.; Wang, L.; Wu, J.; Hu, X.; DaCosta, H.; Yang, J.; Fan, M., Efficient CO2 Capture by Nitrogen-Doped Biocarbons Derived from Rotten Strawberries. </w:t>
      </w:r>
      <w:r w:rsidRPr="002A7BF1">
        <w:rPr>
          <w:i/>
        </w:rPr>
        <w:t xml:space="preserve">Industrial &amp; Engineering Chemistry Research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56</w:t>
      </w:r>
      <w:r w:rsidRPr="002A7BF1">
        <w:t>, (47), 14115-14122.</w:t>
      </w:r>
    </w:p>
    <w:p w14:paraId="3E584C86" w14:textId="77777777" w:rsidR="002A7BF1" w:rsidRPr="002A7BF1" w:rsidRDefault="002A7BF1" w:rsidP="002A7BF1">
      <w:pPr>
        <w:pStyle w:val="EndNoteBibliography"/>
        <w:spacing w:after="0"/>
      </w:pPr>
      <w:r w:rsidRPr="002A7BF1">
        <w:t>201.</w:t>
      </w:r>
      <w:r w:rsidRPr="002A7BF1">
        <w:tab/>
        <w:t xml:space="preserve">Zhang, Y.; Zhang, P.; Yu, W.; Wang, J.; Deng, Q.; Yang, J.; Zeng, Z.; Xu, M.; Deng, S., Facile and Controllable Preparation of Ultramicroporous Biomass-Derived Carbons and Application on Selective Adsorption of Gas-mixtures. </w:t>
      </w:r>
      <w:r w:rsidRPr="002A7BF1">
        <w:rPr>
          <w:i/>
        </w:rPr>
        <w:t xml:space="preserve">Industrial &amp; Engineering Chemistry Research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57</w:t>
      </w:r>
      <w:r w:rsidRPr="002A7BF1">
        <w:t>, (42), 14191-14201.</w:t>
      </w:r>
    </w:p>
    <w:p w14:paraId="77E1017F" w14:textId="77777777" w:rsidR="002A7BF1" w:rsidRPr="002A7BF1" w:rsidRDefault="002A7BF1" w:rsidP="002A7BF1">
      <w:pPr>
        <w:pStyle w:val="EndNoteBibliography"/>
        <w:spacing w:after="0"/>
      </w:pPr>
      <w:r w:rsidRPr="002A7BF1">
        <w:t>202.</w:t>
      </w:r>
      <w:r w:rsidRPr="002A7BF1">
        <w:tab/>
        <w:t xml:space="preserve">Han, J.; Zhang, L.; Zhao, B.; Qin, L.; Wang, Y.; Xing, F., The N-doped activated carbon derived from sugarcane bagasse for CO2 adsorption. </w:t>
      </w:r>
      <w:r w:rsidRPr="002A7BF1">
        <w:rPr>
          <w:i/>
        </w:rPr>
        <w:t xml:space="preserve">Industrial Crops and Products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128</w:t>
      </w:r>
      <w:r w:rsidRPr="002A7BF1">
        <w:t>, 290-297.</w:t>
      </w:r>
    </w:p>
    <w:p w14:paraId="0E446A03" w14:textId="77777777" w:rsidR="002A7BF1" w:rsidRPr="002A7BF1" w:rsidRDefault="002A7BF1" w:rsidP="002A7BF1">
      <w:pPr>
        <w:pStyle w:val="EndNoteBibliography"/>
        <w:spacing w:after="0"/>
      </w:pPr>
      <w:r w:rsidRPr="002A7BF1">
        <w:t>203.</w:t>
      </w:r>
      <w:r w:rsidRPr="002A7BF1">
        <w:tab/>
        <w:t xml:space="preserve">Cui, H.; Xu, J.; Shi, J.; You, S.; Zhang, C.; Yan, N.; Liu, Y.; Chen, G., Evaluation of different potassium salts as activators for hierarchically porous carbons and their applications in CO2 adsorption. </w:t>
      </w:r>
      <w:r w:rsidRPr="002A7BF1">
        <w:rPr>
          <w:i/>
        </w:rPr>
        <w:t xml:space="preserve">J. Colloid Interface Sci. </w:t>
      </w:r>
      <w:r w:rsidRPr="002A7BF1">
        <w:rPr>
          <w:b/>
        </w:rPr>
        <w:t>2021,</w:t>
      </w:r>
      <w:r w:rsidRPr="002A7BF1">
        <w:t xml:space="preserve"> </w:t>
      </w:r>
      <w:r w:rsidRPr="002A7BF1">
        <w:rPr>
          <w:i/>
        </w:rPr>
        <w:t>583</w:t>
      </w:r>
      <w:r w:rsidRPr="002A7BF1">
        <w:t>, 40-49.</w:t>
      </w:r>
    </w:p>
    <w:p w14:paraId="3CAB2BB1" w14:textId="77777777" w:rsidR="002A7BF1" w:rsidRPr="002A7BF1" w:rsidRDefault="002A7BF1" w:rsidP="002A7BF1">
      <w:pPr>
        <w:pStyle w:val="EndNoteBibliography"/>
        <w:spacing w:after="0"/>
      </w:pPr>
      <w:r w:rsidRPr="002A7BF1">
        <w:t>204.</w:t>
      </w:r>
      <w:r w:rsidRPr="002A7BF1">
        <w:tab/>
        <w:t xml:space="preserve">Ghosh, S.; Sarathi, R.; Ramaprabhu, S., Magnesium oxide modified nitrogen-doped porous carbon composite as an efficient candidate for high pressure carbon dioxide capture and methane storage. </w:t>
      </w:r>
      <w:r w:rsidRPr="002A7BF1">
        <w:rPr>
          <w:i/>
        </w:rPr>
        <w:t xml:space="preserve">J. Colloid Interface Sci.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539</w:t>
      </w:r>
      <w:r w:rsidRPr="002A7BF1">
        <w:t>, 245-256.</w:t>
      </w:r>
    </w:p>
    <w:p w14:paraId="06EECDCE" w14:textId="77777777" w:rsidR="002A7BF1" w:rsidRPr="002A7BF1" w:rsidRDefault="002A7BF1" w:rsidP="002A7BF1">
      <w:pPr>
        <w:pStyle w:val="EndNoteBibliography"/>
        <w:spacing w:after="0"/>
      </w:pPr>
      <w:r w:rsidRPr="002A7BF1">
        <w:t>205.</w:t>
      </w:r>
      <w:r w:rsidRPr="002A7BF1">
        <w:tab/>
        <w:t xml:space="preserve">Manmuanpom, N.; Thubsuang, U.; Dubas, S. T.; Wongkasemjit, S.; Chaisuwan, T., Enhanced CO2 capturing over ultra-microporous carbon with nitrogen-active species prepared using one-step carbonization of polybenzoxazine for a sustainable environment. </w:t>
      </w:r>
      <w:r w:rsidRPr="002A7BF1">
        <w:rPr>
          <w:i/>
        </w:rPr>
        <w:t xml:space="preserve">J. Environ. Manage.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223</w:t>
      </w:r>
      <w:r w:rsidRPr="002A7BF1">
        <w:t>, 779-786.</w:t>
      </w:r>
    </w:p>
    <w:p w14:paraId="31797A01" w14:textId="77777777" w:rsidR="002A7BF1" w:rsidRPr="002A7BF1" w:rsidRDefault="002A7BF1" w:rsidP="002A7BF1">
      <w:pPr>
        <w:pStyle w:val="EndNoteBibliography"/>
        <w:spacing w:after="0"/>
      </w:pPr>
      <w:r w:rsidRPr="002A7BF1">
        <w:t>206.</w:t>
      </w:r>
      <w:r w:rsidRPr="002A7BF1">
        <w:tab/>
        <w:t xml:space="preserve">Liu, S.; Rao, L.; Yang, P.; Wang, X.; Wang, L.; Ma, R.; Yue, L.; Hu, X., Superior CO2 uptake on nitrogen doped carbonaceous adsorbents from commercial phenolic resin. </w:t>
      </w:r>
      <w:r w:rsidRPr="002A7BF1">
        <w:rPr>
          <w:i/>
        </w:rPr>
        <w:t xml:space="preserve">J Environ Sci (China)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93</w:t>
      </w:r>
      <w:r w:rsidRPr="002A7BF1">
        <w:t>, 109-116.</w:t>
      </w:r>
    </w:p>
    <w:p w14:paraId="49BD7F37" w14:textId="77777777" w:rsidR="002A7BF1" w:rsidRPr="002A7BF1" w:rsidRDefault="002A7BF1" w:rsidP="002A7BF1">
      <w:pPr>
        <w:pStyle w:val="EndNoteBibliography"/>
        <w:spacing w:after="0"/>
      </w:pPr>
      <w:r w:rsidRPr="002A7BF1">
        <w:t>207.</w:t>
      </w:r>
      <w:r w:rsidRPr="002A7BF1">
        <w:tab/>
        <w:t xml:space="preserve">Yang, X.; Yu, M.; Zhao, Y.; Zhang, C.; Wang, X.; Jiang, J.-X., Remarkable gas adsorption by carbonized nitrogen-rich hypercrosslinked porous organic polymers. </w:t>
      </w:r>
      <w:r w:rsidRPr="002A7BF1">
        <w:rPr>
          <w:i/>
        </w:rPr>
        <w:t xml:space="preserve">J. Mater. Chem. A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2</w:t>
      </w:r>
      <w:r w:rsidRPr="002A7BF1">
        <w:t>, (36), 15139-15145.</w:t>
      </w:r>
    </w:p>
    <w:p w14:paraId="1B1F824A" w14:textId="77777777" w:rsidR="002A7BF1" w:rsidRPr="002A7BF1" w:rsidRDefault="002A7BF1" w:rsidP="002A7BF1">
      <w:pPr>
        <w:pStyle w:val="EndNoteBibliography"/>
        <w:spacing w:after="0"/>
      </w:pPr>
      <w:r w:rsidRPr="002A7BF1">
        <w:t>208.</w:t>
      </w:r>
      <w:r w:rsidRPr="002A7BF1">
        <w:tab/>
        <w:t xml:space="preserve">Shao, L.; Liu, M.; Sang, Y.; Zhan, P.; Chen, J.; Huang, J., Nitrogen-Doped Ultrahigh Microporous Carbons Derived from Two Nitrogen-Containing Post-Cross-Linked Polymers for Efficient CO2 Capture. </w:t>
      </w:r>
      <w:r w:rsidRPr="002A7BF1">
        <w:rPr>
          <w:i/>
        </w:rPr>
        <w:t xml:space="preserve">J. Chem. Eng. Data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65</w:t>
      </w:r>
      <w:r w:rsidRPr="002A7BF1">
        <w:t>, (4), 2238-2250.</w:t>
      </w:r>
    </w:p>
    <w:p w14:paraId="0713335E" w14:textId="77777777" w:rsidR="002A7BF1" w:rsidRPr="002A7BF1" w:rsidRDefault="002A7BF1" w:rsidP="002A7BF1">
      <w:pPr>
        <w:pStyle w:val="EndNoteBibliography"/>
        <w:spacing w:after="0"/>
      </w:pPr>
      <w:r w:rsidRPr="002A7BF1">
        <w:t>209.</w:t>
      </w:r>
      <w:r w:rsidRPr="002A7BF1">
        <w:tab/>
        <w:t xml:space="preserve">Wang, S.; Xu, Y.; Miao, J.; Liu, M.; Ren, B.; Zhang, L.; Liu, Z., Facile synthesis of microporous carbon xerogels for highly selective CO2 adsorption. </w:t>
      </w:r>
      <w:r w:rsidRPr="002A7BF1">
        <w:rPr>
          <w:i/>
        </w:rPr>
        <w:t xml:space="preserve">Journal of Cleaner Production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253</w:t>
      </w:r>
      <w:r w:rsidRPr="002A7BF1">
        <w:t>.</w:t>
      </w:r>
    </w:p>
    <w:p w14:paraId="32C0DAB5" w14:textId="77777777" w:rsidR="002A7BF1" w:rsidRPr="002A7BF1" w:rsidRDefault="002A7BF1" w:rsidP="002A7BF1">
      <w:pPr>
        <w:pStyle w:val="EndNoteBibliography"/>
        <w:spacing w:after="0"/>
      </w:pPr>
      <w:r w:rsidRPr="002A7BF1">
        <w:t>210.</w:t>
      </w:r>
      <w:r w:rsidRPr="002A7BF1">
        <w:tab/>
        <w:t xml:space="preserve">Cao, S.; Zhao, H.; Hu, D.; Wang, J.-a.; Li, M.; Zhou, Z.; Shen, Q.; Sun, N.; Wei, W., Preparation of potassium intercalated carbons by in-situ activation and speciation for CO2 capture from flue gas. </w:t>
      </w:r>
      <w:r w:rsidRPr="002A7BF1">
        <w:rPr>
          <w:i/>
        </w:rPr>
        <w:t xml:space="preserve">Journal of CO2 Utilization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35</w:t>
      </w:r>
      <w:r w:rsidRPr="002A7BF1">
        <w:t>, 59-66.</w:t>
      </w:r>
    </w:p>
    <w:p w14:paraId="2C637022" w14:textId="77777777" w:rsidR="002A7BF1" w:rsidRPr="002A7BF1" w:rsidRDefault="002A7BF1" w:rsidP="002A7BF1">
      <w:pPr>
        <w:pStyle w:val="EndNoteBibliography"/>
        <w:spacing w:after="0"/>
      </w:pPr>
      <w:r w:rsidRPr="002A7BF1">
        <w:t>211.</w:t>
      </w:r>
      <w:r w:rsidRPr="002A7BF1">
        <w:tab/>
        <w:t xml:space="preserve">Huang, K.; Li, Z.-L.; Zhang, J.-Y.; Tao, D.-J.; Liu, F.; Dai, S., Simultaneous activation and N-doping of hydrothermal carbons by NaNH2: An effective approach to CO2 adsorbents. </w:t>
      </w:r>
      <w:r w:rsidRPr="002A7BF1">
        <w:rPr>
          <w:i/>
        </w:rPr>
        <w:t xml:space="preserve">Journal of CO2 Utilization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33</w:t>
      </w:r>
      <w:r w:rsidRPr="002A7BF1">
        <w:t>, 405-412.</w:t>
      </w:r>
    </w:p>
    <w:p w14:paraId="14D3BA10" w14:textId="77777777" w:rsidR="002A7BF1" w:rsidRPr="002A7BF1" w:rsidRDefault="002A7BF1" w:rsidP="002A7BF1">
      <w:pPr>
        <w:pStyle w:val="EndNoteBibliography"/>
        <w:spacing w:after="0"/>
      </w:pPr>
      <w:r w:rsidRPr="002A7BF1">
        <w:t>212.</w:t>
      </w:r>
      <w:r w:rsidRPr="002A7BF1">
        <w:tab/>
        <w:t xml:space="preserve">Idrees, M.; Rangari, V.; Jeelani, S., Sustainable packaging waste-derived activated carbon for carbon dioxide capture. </w:t>
      </w:r>
      <w:r w:rsidRPr="002A7BF1">
        <w:rPr>
          <w:i/>
        </w:rPr>
        <w:t xml:space="preserve">Journal of CO2 Utilization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26</w:t>
      </w:r>
      <w:r w:rsidRPr="002A7BF1">
        <w:t>, 380-387.</w:t>
      </w:r>
    </w:p>
    <w:p w14:paraId="10512E4B" w14:textId="77777777" w:rsidR="002A7BF1" w:rsidRPr="002A7BF1" w:rsidRDefault="002A7BF1" w:rsidP="002A7BF1">
      <w:pPr>
        <w:pStyle w:val="EndNoteBibliography"/>
        <w:spacing w:after="0"/>
      </w:pPr>
      <w:r w:rsidRPr="002A7BF1">
        <w:t>213.</w:t>
      </w:r>
      <w:r w:rsidRPr="002A7BF1">
        <w:tab/>
        <w:t xml:space="preserve">Li, Y.; Wang, X.; Cao, M., Three-dimensional porous carbon frameworks derived from mangosteen peel waste as promising materials for CO2 capture and supercapacitors. </w:t>
      </w:r>
      <w:r w:rsidRPr="002A7BF1">
        <w:rPr>
          <w:i/>
        </w:rPr>
        <w:t xml:space="preserve">Journal of CO2 Utilization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27</w:t>
      </w:r>
      <w:r w:rsidRPr="002A7BF1">
        <w:t>, 204-216.</w:t>
      </w:r>
    </w:p>
    <w:p w14:paraId="61C777A5" w14:textId="77777777" w:rsidR="002A7BF1" w:rsidRPr="002A7BF1" w:rsidRDefault="002A7BF1" w:rsidP="002A7BF1">
      <w:pPr>
        <w:pStyle w:val="EndNoteBibliography"/>
        <w:spacing w:after="0"/>
      </w:pPr>
      <w:r w:rsidRPr="002A7BF1">
        <w:t>214.</w:t>
      </w:r>
      <w:r w:rsidRPr="002A7BF1">
        <w:tab/>
        <w:t xml:space="preserve">Melouki, R.; Ouadah, A.; Llewellyn, P. L., The CO2 adsorption behavior study on activated carbon synthesized from olive waste. </w:t>
      </w:r>
      <w:r w:rsidRPr="002A7BF1">
        <w:rPr>
          <w:i/>
        </w:rPr>
        <w:t xml:space="preserve">Journal of CO2 Utilization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42</w:t>
      </w:r>
      <w:r w:rsidRPr="002A7BF1">
        <w:t>.</w:t>
      </w:r>
    </w:p>
    <w:p w14:paraId="434A9B73" w14:textId="77777777" w:rsidR="002A7BF1" w:rsidRPr="002A7BF1" w:rsidRDefault="002A7BF1" w:rsidP="002A7BF1">
      <w:pPr>
        <w:pStyle w:val="EndNoteBibliography"/>
        <w:spacing w:after="0"/>
      </w:pPr>
      <w:r w:rsidRPr="002A7BF1">
        <w:t>215.</w:t>
      </w:r>
      <w:r w:rsidRPr="002A7BF1">
        <w:tab/>
        <w:t xml:space="preserve">Park, J.; Cho, S. Y.; Jung, M.; Lee, K.; Nah, Y.-C.; Attia, N. F.; Oh, H., Efficient synthetic approach for nanoporous adsorbents capable of pre- and post-combustion CO2 capture and selective gas separation. </w:t>
      </w:r>
      <w:r w:rsidRPr="002A7BF1">
        <w:rPr>
          <w:i/>
        </w:rPr>
        <w:t xml:space="preserve">Journal of CO2 Utilization </w:t>
      </w:r>
      <w:r w:rsidRPr="002A7BF1">
        <w:rPr>
          <w:b/>
        </w:rPr>
        <w:t>2021,</w:t>
      </w:r>
      <w:r w:rsidRPr="002A7BF1">
        <w:t xml:space="preserve"> </w:t>
      </w:r>
      <w:r w:rsidRPr="002A7BF1">
        <w:rPr>
          <w:i/>
        </w:rPr>
        <w:t>45</w:t>
      </w:r>
      <w:r w:rsidRPr="002A7BF1">
        <w:t>.</w:t>
      </w:r>
    </w:p>
    <w:p w14:paraId="7CFBDE81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216.</w:t>
      </w:r>
      <w:r w:rsidRPr="002A7BF1">
        <w:tab/>
        <w:t xml:space="preserve">Puthiaraj, P.; Ahn, W.-S., Facile synthesis of microporous carbonaceous materials derived from a covalent triazine polymer for CO2 capture. </w:t>
      </w:r>
      <w:r w:rsidRPr="002A7BF1">
        <w:rPr>
          <w:i/>
        </w:rPr>
        <w:t xml:space="preserve">Journal of Energy Chemistry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26</w:t>
      </w:r>
      <w:r w:rsidRPr="002A7BF1">
        <w:t>, (5), 965-971.</w:t>
      </w:r>
    </w:p>
    <w:p w14:paraId="3F21C95C" w14:textId="77777777" w:rsidR="002A7BF1" w:rsidRPr="002A7BF1" w:rsidRDefault="002A7BF1" w:rsidP="002A7BF1">
      <w:pPr>
        <w:pStyle w:val="EndNoteBibliography"/>
        <w:spacing w:after="0"/>
      </w:pPr>
      <w:r w:rsidRPr="002A7BF1">
        <w:t>217.</w:t>
      </w:r>
      <w:r w:rsidRPr="002A7BF1">
        <w:tab/>
        <w:t xml:space="preserve">Fiuza-Jr, R. A.; Andrade, R. C.; Andrade, H. M. C., CO2 capture on KOH-activated carbons derived from yellow mombin fruit stones. </w:t>
      </w:r>
      <w:r w:rsidRPr="002A7BF1">
        <w:rPr>
          <w:i/>
        </w:rPr>
        <w:t xml:space="preserve">Journal of Environmental Chemical Engineering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4</w:t>
      </w:r>
      <w:r w:rsidRPr="002A7BF1">
        <w:t>, (4), 4229-4236.</w:t>
      </w:r>
    </w:p>
    <w:p w14:paraId="1C106AED" w14:textId="77777777" w:rsidR="002A7BF1" w:rsidRPr="002A7BF1" w:rsidRDefault="002A7BF1" w:rsidP="002A7BF1">
      <w:pPr>
        <w:pStyle w:val="EndNoteBibliography"/>
        <w:spacing w:after="0"/>
      </w:pPr>
      <w:r w:rsidRPr="002A7BF1">
        <w:t>218.</w:t>
      </w:r>
      <w:r w:rsidRPr="002A7BF1">
        <w:tab/>
        <w:t xml:space="preserve">Ghosh, S.; Sevilla, M.; Fuertes, A. B.; Andreoli, E.; Ho, J.; Barron, A. R., Defining a performance map of porous carbon sorbents for high-pressure carbon dioxide uptake and carbon dioxide–methane selectivity. </w:t>
      </w:r>
      <w:r w:rsidRPr="002A7BF1">
        <w:rPr>
          <w:i/>
        </w:rPr>
        <w:t xml:space="preserve">Journal of Materials Chemistry A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4</w:t>
      </w:r>
      <w:r w:rsidRPr="002A7BF1">
        <w:t>, (38), 14739-14751.</w:t>
      </w:r>
    </w:p>
    <w:p w14:paraId="1B99576F" w14:textId="77777777" w:rsidR="002A7BF1" w:rsidRPr="002A7BF1" w:rsidRDefault="002A7BF1" w:rsidP="002A7BF1">
      <w:pPr>
        <w:pStyle w:val="EndNoteBibliography"/>
        <w:spacing w:after="0"/>
      </w:pPr>
      <w:r w:rsidRPr="002A7BF1">
        <w:t>219.</w:t>
      </w:r>
      <w:r w:rsidRPr="002A7BF1">
        <w:tab/>
        <w:t xml:space="preserve">Li, K.; Tian, S.; Jiang, J.; Wang, J.; Chen, X.; Yan, F., Pine cone shell-based activated carbon used for CO2 adsorption. </w:t>
      </w:r>
      <w:r w:rsidRPr="002A7BF1">
        <w:rPr>
          <w:i/>
        </w:rPr>
        <w:t xml:space="preserve">Journal of Materials Chemistry A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4</w:t>
      </w:r>
      <w:r w:rsidRPr="002A7BF1">
        <w:t>, (14), 5223-5234.</w:t>
      </w:r>
    </w:p>
    <w:p w14:paraId="65AD6D7D" w14:textId="77777777" w:rsidR="002A7BF1" w:rsidRPr="002A7BF1" w:rsidRDefault="002A7BF1" w:rsidP="002A7BF1">
      <w:pPr>
        <w:pStyle w:val="EndNoteBibliography"/>
        <w:spacing w:after="0"/>
      </w:pPr>
      <w:r w:rsidRPr="002A7BF1">
        <w:t>220.</w:t>
      </w:r>
      <w:r w:rsidRPr="002A7BF1">
        <w:tab/>
        <w:t xml:space="preserve">Ren, M.; Zhang, T.; Wang, Y.; Jia, Z.; Cai, J., A highly pyridinic N-doped carbon from macroalgae with multifunctional use toward CO2 capture and electrochemical applications. </w:t>
      </w:r>
      <w:r w:rsidRPr="002A7BF1">
        <w:rPr>
          <w:i/>
        </w:rPr>
        <w:t xml:space="preserve">Journal of Materials Science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54</w:t>
      </w:r>
      <w:r w:rsidRPr="002A7BF1">
        <w:t>, (2), 1606-1615.</w:t>
      </w:r>
    </w:p>
    <w:p w14:paraId="5D425160" w14:textId="77777777" w:rsidR="002A7BF1" w:rsidRPr="002A7BF1" w:rsidRDefault="002A7BF1" w:rsidP="002A7BF1">
      <w:pPr>
        <w:pStyle w:val="EndNoteBibliography"/>
        <w:spacing w:after="0"/>
      </w:pPr>
      <w:r w:rsidRPr="002A7BF1">
        <w:t>221.</w:t>
      </w:r>
      <w:r w:rsidRPr="002A7BF1">
        <w:tab/>
        <w:t xml:space="preserve">Sun, Y.; Zhao, J.; Wang, J.; Tang, N.; Zhao, R.; Zhang, D.; Guan, T.; Li, K., Sulfur-Doped Millimeter-Sized Microporous Activated Carbon Spheres Derived from Sulfonated Poly(styrene–divinylbenzene) for CO2 Capture. </w:t>
      </w:r>
      <w:r w:rsidRPr="002A7BF1">
        <w:rPr>
          <w:i/>
        </w:rPr>
        <w:t xml:space="preserve">The Journal of Physical Chemistry C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121</w:t>
      </w:r>
      <w:r w:rsidRPr="002A7BF1">
        <w:t>, (18), 10000-10009.</w:t>
      </w:r>
    </w:p>
    <w:p w14:paraId="01F4B0B0" w14:textId="77777777" w:rsidR="002A7BF1" w:rsidRPr="002A7BF1" w:rsidRDefault="002A7BF1" w:rsidP="002A7BF1">
      <w:pPr>
        <w:pStyle w:val="EndNoteBibliography"/>
        <w:spacing w:after="0"/>
      </w:pPr>
      <w:r w:rsidRPr="002A7BF1">
        <w:t>222.</w:t>
      </w:r>
      <w:r w:rsidRPr="002A7BF1">
        <w:tab/>
        <w:t xml:space="preserve">Li, D.; Tian, Y.; Li, L.; Li, J.; Zhang, H., Production of highly microporous carbons with large CO2 uptakes at atmospheric pressure by KOH activation of peanut shell char. </w:t>
      </w:r>
      <w:r w:rsidRPr="002A7BF1">
        <w:rPr>
          <w:i/>
        </w:rPr>
        <w:t xml:space="preserve">J. Porous Mater.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22</w:t>
      </w:r>
      <w:r w:rsidRPr="002A7BF1">
        <w:t>, (6), 1581-1588.</w:t>
      </w:r>
    </w:p>
    <w:p w14:paraId="467C10AC" w14:textId="77777777" w:rsidR="002A7BF1" w:rsidRPr="002A7BF1" w:rsidRDefault="002A7BF1" w:rsidP="002A7BF1">
      <w:pPr>
        <w:pStyle w:val="EndNoteBibliography"/>
      </w:pPr>
      <w:r w:rsidRPr="002A7BF1">
        <w:t>223.</w:t>
      </w:r>
      <w:r w:rsidRPr="002A7BF1">
        <w:tab/>
        <w:t>Ko, W.-Y.; Lu, Y.-J.; Lin, K.-J., One-stage Template-free KOH Activation for Mesopore-enriched Carbons and Their Application in CO2</w:t>
      </w:r>
    </w:p>
    <w:p w14:paraId="444F3151" w14:textId="77777777" w:rsidR="002A7BF1" w:rsidRPr="002A7BF1" w:rsidRDefault="002A7BF1" w:rsidP="002A7BF1">
      <w:pPr>
        <w:pStyle w:val="EndNoteBibliography"/>
        <w:spacing w:after="0"/>
        <w:ind w:left="720" w:hanging="720"/>
      </w:pPr>
      <w:r w:rsidRPr="002A7BF1">
        <w:t xml:space="preserve"> Capture. </w:t>
      </w:r>
      <w:r w:rsidRPr="002A7BF1">
        <w:rPr>
          <w:i/>
        </w:rPr>
        <w:t xml:space="preserve">J. Chin. Chem. Soc.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64</w:t>
      </w:r>
      <w:r w:rsidRPr="002A7BF1">
        <w:t>, (9), 1041-1047.</w:t>
      </w:r>
    </w:p>
    <w:p w14:paraId="1FB4E09E" w14:textId="77777777" w:rsidR="002A7BF1" w:rsidRPr="002A7BF1" w:rsidRDefault="002A7BF1" w:rsidP="002A7BF1">
      <w:pPr>
        <w:pStyle w:val="EndNoteBibliography"/>
        <w:spacing w:after="0"/>
      </w:pPr>
      <w:r w:rsidRPr="002A7BF1">
        <w:t>224.</w:t>
      </w:r>
      <w:r w:rsidRPr="002A7BF1">
        <w:tab/>
        <w:t xml:space="preserve">Li, Q.; Liu, S.; Peng, W.; Zhu, W.; Wang, L.; Chen, F.; Shao, J.; Hu, X., Preparation of biomass-derived porous carbons by a facile method and application to CO2 adsorption. </w:t>
      </w:r>
      <w:r w:rsidRPr="002A7BF1">
        <w:rPr>
          <w:i/>
        </w:rPr>
        <w:t xml:space="preserve">Journal of the Taiwan Institute of Chemical Engineers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116</w:t>
      </w:r>
      <w:r w:rsidRPr="002A7BF1">
        <w:t>, 128-136.</w:t>
      </w:r>
    </w:p>
    <w:p w14:paraId="6E030C48" w14:textId="77777777" w:rsidR="002A7BF1" w:rsidRPr="002A7BF1" w:rsidRDefault="002A7BF1" w:rsidP="002A7BF1">
      <w:pPr>
        <w:pStyle w:val="EndNoteBibliography"/>
        <w:spacing w:after="0"/>
      </w:pPr>
      <w:r w:rsidRPr="002A7BF1">
        <w:t>225.</w:t>
      </w:r>
      <w:r w:rsidRPr="002A7BF1">
        <w:tab/>
        <w:t xml:space="preserve">Khalili, S.; Jahanshahi, M., Selective CO2 adsorption using N-rich porous carbon derived from KOH-activated polyaniline. </w:t>
      </w:r>
      <w:r w:rsidRPr="002A7BF1">
        <w:rPr>
          <w:i/>
        </w:rPr>
        <w:t xml:space="preserve">Korean Journal of Chemical Engineering </w:t>
      </w:r>
      <w:r w:rsidRPr="002A7BF1">
        <w:rPr>
          <w:b/>
        </w:rPr>
        <w:t>2021,</w:t>
      </w:r>
      <w:r w:rsidRPr="002A7BF1">
        <w:t xml:space="preserve"> </w:t>
      </w:r>
      <w:r w:rsidRPr="002A7BF1">
        <w:rPr>
          <w:i/>
        </w:rPr>
        <w:t>38</w:t>
      </w:r>
      <w:r w:rsidRPr="002A7BF1">
        <w:t>, (4), 862-871.</w:t>
      </w:r>
    </w:p>
    <w:p w14:paraId="5218AA2B" w14:textId="77777777" w:rsidR="002A7BF1" w:rsidRPr="002A7BF1" w:rsidRDefault="002A7BF1" w:rsidP="002A7BF1">
      <w:pPr>
        <w:pStyle w:val="EndNoteBibliography"/>
        <w:spacing w:after="0"/>
      </w:pPr>
      <w:r w:rsidRPr="002A7BF1">
        <w:t>226.</w:t>
      </w:r>
      <w:r w:rsidRPr="002A7BF1">
        <w:tab/>
        <w:t xml:space="preserve">Liu, S.; Sui, Z. Y.; Wang, T. X.; Zhou, H. Y.; Liu, Y. W.; Han, B. H., Tuning Both Surface Chemistry and Porous Properties of Polymer-Derived Porous Carbons for High-Performance Gas Adsorption. </w:t>
      </w:r>
      <w:r w:rsidRPr="002A7BF1">
        <w:rPr>
          <w:i/>
        </w:rPr>
        <w:t xml:space="preserve">Langmuir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35</w:t>
      </w:r>
      <w:r w:rsidRPr="002A7BF1">
        <w:t>, (24), 7650-7658.</w:t>
      </w:r>
    </w:p>
    <w:p w14:paraId="3DC65F6E" w14:textId="77777777" w:rsidR="002A7BF1" w:rsidRPr="002A7BF1" w:rsidRDefault="002A7BF1" w:rsidP="002A7BF1">
      <w:pPr>
        <w:pStyle w:val="EndNoteBibliography"/>
        <w:spacing w:after="0"/>
      </w:pPr>
      <w:r w:rsidRPr="002A7BF1">
        <w:t>227.</w:t>
      </w:r>
      <w:r w:rsidRPr="002A7BF1">
        <w:tab/>
        <w:t xml:space="preserve">Senthilkumaran, M.; Saravanan, C.; Puthiaraj, P.; Rameshkumar, P.; Kalaignan, G. P.; Muthu Mareeswaran, P., Poly(s-triazine) based porous carbon for CO2 sequestration. </w:t>
      </w:r>
      <w:r w:rsidRPr="002A7BF1">
        <w:rPr>
          <w:i/>
        </w:rPr>
        <w:t xml:space="preserve">Mater. Chem. Phys.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256</w:t>
      </w:r>
      <w:r w:rsidRPr="002A7BF1">
        <w:t>.</w:t>
      </w:r>
    </w:p>
    <w:p w14:paraId="0E5EB064" w14:textId="77777777" w:rsidR="002A7BF1" w:rsidRPr="002A7BF1" w:rsidRDefault="002A7BF1" w:rsidP="002A7BF1">
      <w:pPr>
        <w:pStyle w:val="EndNoteBibliography"/>
        <w:spacing w:after="0"/>
      </w:pPr>
      <w:r w:rsidRPr="002A7BF1">
        <w:t>228.</w:t>
      </w:r>
      <w:r w:rsidRPr="002A7BF1">
        <w:tab/>
        <w:t xml:space="preserve">Huang, K.; Chai, S.-H.; Mayes, R. T.; Tan, S.; Jones, C. W.; Dai, S., Significantly increasing porosity of mesoporous carbon by NaNH2 activation for enhanced CO2 adsorption. </w:t>
      </w:r>
      <w:r w:rsidRPr="002A7BF1">
        <w:rPr>
          <w:i/>
        </w:rPr>
        <w:t xml:space="preserve">Micropor. Mesopor. Mater.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230</w:t>
      </w:r>
      <w:r w:rsidRPr="002A7BF1">
        <w:t>, 100-108.</w:t>
      </w:r>
    </w:p>
    <w:p w14:paraId="42C715D1" w14:textId="77777777" w:rsidR="002A7BF1" w:rsidRPr="002A7BF1" w:rsidRDefault="002A7BF1" w:rsidP="002A7BF1">
      <w:pPr>
        <w:pStyle w:val="EndNoteBibliography"/>
        <w:spacing w:after="0"/>
      </w:pPr>
      <w:r w:rsidRPr="002A7BF1">
        <w:t>229.</w:t>
      </w:r>
      <w:r w:rsidRPr="002A7BF1">
        <w:tab/>
        <w:t xml:space="preserve">Kim, H. S.; Kang, M. S.; Lee, S.; Lee, Y.-W.; Yoo, W. C., N-doping and ultramicroporosity-controlled crab shell derived carbons for enhanced CO2 and CH4 sorption. </w:t>
      </w:r>
      <w:r w:rsidRPr="002A7BF1">
        <w:rPr>
          <w:i/>
        </w:rPr>
        <w:t xml:space="preserve">Micropor. Mesopor. Mater.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272</w:t>
      </w:r>
      <w:r w:rsidRPr="002A7BF1">
        <w:t>, 92-100.</w:t>
      </w:r>
    </w:p>
    <w:p w14:paraId="1C348F35" w14:textId="77777777" w:rsidR="002A7BF1" w:rsidRPr="002A7BF1" w:rsidRDefault="002A7BF1" w:rsidP="002A7BF1">
      <w:pPr>
        <w:pStyle w:val="EndNoteBibliography"/>
        <w:spacing w:after="0"/>
      </w:pPr>
      <w:r w:rsidRPr="002A7BF1">
        <w:t>230.</w:t>
      </w:r>
      <w:r w:rsidRPr="002A7BF1">
        <w:tab/>
        <w:t xml:space="preserve">Shao, L.; Sang, Y.; Huang, J., Imidazole-based hyper-cross-linked polymers derived porous carbons for CO2 capture. </w:t>
      </w:r>
      <w:r w:rsidRPr="002A7BF1">
        <w:rPr>
          <w:i/>
        </w:rPr>
        <w:t xml:space="preserve">Micropor. Mesopor. Mater.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275</w:t>
      </w:r>
      <w:r w:rsidRPr="002A7BF1">
        <w:t>, 131-138.</w:t>
      </w:r>
    </w:p>
    <w:p w14:paraId="23EB3213" w14:textId="77777777" w:rsidR="002A7BF1" w:rsidRPr="002A7BF1" w:rsidRDefault="002A7BF1" w:rsidP="002A7BF1">
      <w:pPr>
        <w:pStyle w:val="EndNoteBibliography"/>
        <w:spacing w:after="0"/>
      </w:pPr>
      <w:r w:rsidRPr="002A7BF1">
        <w:t>231.</w:t>
      </w:r>
      <w:r w:rsidRPr="002A7BF1">
        <w:tab/>
        <w:t xml:space="preserve">Teague, C. M.; Schott, J. A.; Stieber, C.; Mann, Z. E.; Zhang, P.; Williamson, B. R.; Dai, S.; Mahurin, S. M., Microporous and hollow carbon spheres derived from soft drinks: Promising CO2 separation materials. </w:t>
      </w:r>
      <w:r w:rsidRPr="002A7BF1">
        <w:rPr>
          <w:i/>
        </w:rPr>
        <w:t xml:space="preserve">Micropor. Mesopor. Mater.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286</w:t>
      </w:r>
      <w:r w:rsidRPr="002A7BF1">
        <w:t>, 199-206.</w:t>
      </w:r>
    </w:p>
    <w:p w14:paraId="7AE34CDD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232.</w:t>
      </w:r>
      <w:r w:rsidRPr="002A7BF1">
        <w:tab/>
        <w:t xml:space="preserve">Lu, J.; Jiao, C.; Majeed, Z.; Jiang, H., Magnesium and Nitrogen Co-Doped Mesoporous Carbon with Enhanced Microporosity for CO(2) Adsorption. </w:t>
      </w:r>
      <w:r w:rsidRPr="002A7BF1">
        <w:rPr>
          <w:i/>
        </w:rPr>
        <w:t xml:space="preserve">Nanomaterials (Basel)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8</w:t>
      </w:r>
      <w:r w:rsidRPr="002A7BF1">
        <w:t>, (5).</w:t>
      </w:r>
    </w:p>
    <w:p w14:paraId="5C17F110" w14:textId="77777777" w:rsidR="002A7BF1" w:rsidRPr="002A7BF1" w:rsidRDefault="002A7BF1" w:rsidP="002A7BF1">
      <w:pPr>
        <w:pStyle w:val="EndNoteBibliography"/>
        <w:spacing w:after="0"/>
      </w:pPr>
      <w:r w:rsidRPr="002A7BF1">
        <w:t>233.</w:t>
      </w:r>
      <w:r w:rsidRPr="002A7BF1">
        <w:tab/>
        <w:t xml:space="preserve">Huang, G.-g.; Liu, Y.-f.; Wu, X.-x.; Cai, J.-j., Activated carbons prepared by the KOH activation of a hydrochar from garlic peel and their CO2 adsorption performance. </w:t>
      </w:r>
      <w:r w:rsidRPr="002A7BF1">
        <w:rPr>
          <w:i/>
        </w:rPr>
        <w:t xml:space="preserve">New Carbon Materials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34</w:t>
      </w:r>
      <w:r w:rsidRPr="002A7BF1">
        <w:t>, (3), 247-257.</w:t>
      </w:r>
    </w:p>
    <w:p w14:paraId="6E6A6542" w14:textId="77777777" w:rsidR="002A7BF1" w:rsidRPr="002A7BF1" w:rsidRDefault="002A7BF1" w:rsidP="002A7BF1">
      <w:pPr>
        <w:pStyle w:val="EndNoteBibliography"/>
        <w:spacing w:after="0"/>
      </w:pPr>
      <w:r w:rsidRPr="002A7BF1">
        <w:t>234.</w:t>
      </w:r>
      <w:r w:rsidRPr="002A7BF1">
        <w:tab/>
        <w:t xml:space="preserve">Jin, Z.-e.; Wang, J.-l.; Zhao, R.-j.; Guan, T.-t.; Zhang, D.-d.; Li, K.-x., Synthesis of S, N co-doped porous carbons from polybenzoxazine for CO2 capture. </w:t>
      </w:r>
      <w:r w:rsidRPr="002A7BF1">
        <w:rPr>
          <w:i/>
        </w:rPr>
        <w:t xml:space="preserve">New Carbon Materials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33</w:t>
      </w:r>
      <w:r w:rsidRPr="002A7BF1">
        <w:t>, (5), 392-401.</w:t>
      </w:r>
    </w:p>
    <w:p w14:paraId="43DC91EA" w14:textId="77777777" w:rsidR="002A7BF1" w:rsidRPr="002A7BF1" w:rsidRDefault="002A7BF1" w:rsidP="002A7BF1">
      <w:pPr>
        <w:pStyle w:val="EndNoteBibliography"/>
        <w:spacing w:after="0"/>
      </w:pPr>
      <w:r w:rsidRPr="002A7BF1">
        <w:t>235.</w:t>
      </w:r>
      <w:r w:rsidRPr="002A7BF1">
        <w:tab/>
        <w:t xml:space="preserve">Wu, X.-x.; Zhang, C.-y.; Tian, Z.-w.; Cai, J.-j., Large-surface-area carbons derived from lotus stem waste for efficient CO 2 capture. </w:t>
      </w:r>
      <w:r w:rsidRPr="002A7BF1">
        <w:rPr>
          <w:i/>
        </w:rPr>
        <w:t xml:space="preserve">New Carbon Materials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33</w:t>
      </w:r>
      <w:r w:rsidRPr="002A7BF1">
        <w:t>, (3), 252-261.</w:t>
      </w:r>
    </w:p>
    <w:p w14:paraId="655B7F36" w14:textId="77777777" w:rsidR="002A7BF1" w:rsidRPr="002A7BF1" w:rsidRDefault="002A7BF1" w:rsidP="002A7BF1">
      <w:pPr>
        <w:pStyle w:val="EndNoteBibliography"/>
        <w:spacing w:after="0"/>
      </w:pPr>
      <w:r w:rsidRPr="002A7BF1">
        <w:t>236.</w:t>
      </w:r>
      <w:r w:rsidRPr="002A7BF1">
        <w:tab/>
        <w:t xml:space="preserve">Jung, M.; Park, J.; Lee, K.; Attia, N. F.; Oh, H., Effective synthesis route of renewable nanoporous carbon adsorbent for high energy gas storage and CO2/N2 selectivity. </w:t>
      </w:r>
      <w:r w:rsidRPr="002A7BF1">
        <w:rPr>
          <w:i/>
        </w:rPr>
        <w:t xml:space="preserve">Renewable Energy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161</w:t>
      </w:r>
      <w:r w:rsidRPr="002A7BF1">
        <w:t>, 30-42.</w:t>
      </w:r>
    </w:p>
    <w:p w14:paraId="56A568BF" w14:textId="77777777" w:rsidR="002A7BF1" w:rsidRPr="002A7BF1" w:rsidRDefault="002A7BF1" w:rsidP="002A7BF1">
      <w:pPr>
        <w:pStyle w:val="EndNoteBibliography"/>
        <w:spacing w:after="0"/>
      </w:pPr>
      <w:r w:rsidRPr="002A7BF1">
        <w:t>237.</w:t>
      </w:r>
      <w:r w:rsidRPr="002A7BF1">
        <w:tab/>
        <w:t xml:space="preserve">Li, Y.; Xu, R.; Wang, X.; Wang, B.; Cao, J.; Yang, J.; Wei, J., Waste wool derived nitrogen-doped hierarchical porous carbon for selective CO2 capture. </w:t>
      </w:r>
      <w:r w:rsidRPr="002A7BF1">
        <w:rPr>
          <w:i/>
        </w:rPr>
        <w:t xml:space="preserve">RSC Advances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8</w:t>
      </w:r>
      <w:r w:rsidRPr="002A7BF1">
        <w:t>, (35), 19818-19826.</w:t>
      </w:r>
    </w:p>
    <w:p w14:paraId="66D9FBCA" w14:textId="77777777" w:rsidR="002A7BF1" w:rsidRPr="002A7BF1" w:rsidRDefault="002A7BF1" w:rsidP="002A7BF1">
      <w:pPr>
        <w:pStyle w:val="EndNoteBibliography"/>
        <w:spacing w:after="0"/>
      </w:pPr>
      <w:r w:rsidRPr="002A7BF1">
        <w:t>238.</w:t>
      </w:r>
      <w:r w:rsidRPr="002A7BF1">
        <w:tab/>
        <w:t xml:space="preserve">Shi, W.; Wang, R.; Liu, H.; Chang, B.; Yang, B.; Zhang, Z., Biowaste-derived 3D honeycomb-like N and S dual-doped hierarchically porous carbons for high-efficient CO2 capture. </w:t>
      </w:r>
      <w:r w:rsidRPr="002A7BF1">
        <w:rPr>
          <w:i/>
        </w:rPr>
        <w:t xml:space="preserve">RSC Advances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9</w:t>
      </w:r>
      <w:r w:rsidRPr="002A7BF1">
        <w:t>, (40), 23241-23253.</w:t>
      </w:r>
    </w:p>
    <w:p w14:paraId="5D01EF77" w14:textId="77777777" w:rsidR="002A7BF1" w:rsidRPr="002A7BF1" w:rsidRDefault="002A7BF1" w:rsidP="002A7BF1">
      <w:pPr>
        <w:pStyle w:val="EndNoteBibliography"/>
        <w:spacing w:after="0"/>
      </w:pPr>
      <w:r w:rsidRPr="002A7BF1">
        <w:t>239.</w:t>
      </w:r>
      <w:r w:rsidRPr="002A7BF1">
        <w:tab/>
        <w:t xml:space="preserve">Hong, S. M.; Jang, E.; Dysart, A. D.; Pol, V. G.; Lee, K. B., CO2 Capture in the Sustainable Wheat-Derived Activated Microporous Carbon Compartments. </w:t>
      </w:r>
      <w:r w:rsidRPr="002A7BF1">
        <w:rPr>
          <w:i/>
        </w:rPr>
        <w:t xml:space="preserve">Sci Rep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6</w:t>
      </w:r>
      <w:r w:rsidRPr="002A7BF1">
        <w:t>, 34590.</w:t>
      </w:r>
    </w:p>
    <w:p w14:paraId="0905B81D" w14:textId="77777777" w:rsidR="002A7BF1" w:rsidRPr="002A7BF1" w:rsidRDefault="002A7BF1" w:rsidP="002A7BF1">
      <w:pPr>
        <w:pStyle w:val="EndNoteBibliography"/>
        <w:spacing w:after="0"/>
      </w:pPr>
      <w:r w:rsidRPr="002A7BF1">
        <w:t>240.</w:t>
      </w:r>
      <w:r w:rsidRPr="002A7BF1">
        <w:tab/>
        <w:t xml:space="preserve">Ghosh, S.; Barron, A. R., The effect of KOH concentration on chemical activation of porous carbon sorbents for carbon dioxide uptake and carbon dioxide–methane selectivity: the relative formation of micro- (&lt;2 nm) versus meso- (&gt;2 nm) porosity. </w:t>
      </w:r>
      <w:r w:rsidRPr="002A7BF1">
        <w:rPr>
          <w:i/>
        </w:rPr>
        <w:t xml:space="preserve">Sustainable Energy Fuels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1</w:t>
      </w:r>
      <w:r w:rsidRPr="002A7BF1">
        <w:t>, (4), 806-813.</w:t>
      </w:r>
    </w:p>
    <w:p w14:paraId="7635E2A6" w14:textId="77777777" w:rsidR="002A7BF1" w:rsidRPr="002A7BF1" w:rsidRDefault="002A7BF1" w:rsidP="002A7BF1">
      <w:pPr>
        <w:pStyle w:val="EndNoteBibliography"/>
        <w:spacing w:after="0"/>
      </w:pPr>
      <w:r w:rsidRPr="002A7BF1">
        <w:t>241.</w:t>
      </w:r>
      <w:r w:rsidRPr="002A7BF1">
        <w:tab/>
        <w:t xml:space="preserve">Su, W.; Yao, L.; Ran, M.; Sun, Y.; Liu, J.; Wang, X., Adsorption Properties of N2, CH4, and CO2 on Sulfur-Doped Microporous Carbons. </w:t>
      </w:r>
      <w:r w:rsidRPr="002A7BF1">
        <w:rPr>
          <w:i/>
        </w:rPr>
        <w:t xml:space="preserve">J. Chem. Eng. Data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63</w:t>
      </w:r>
      <w:r w:rsidRPr="002A7BF1">
        <w:t>, (8), 2914-2920.</w:t>
      </w:r>
    </w:p>
    <w:p w14:paraId="4E6A920A" w14:textId="77777777" w:rsidR="002A7BF1" w:rsidRPr="002A7BF1" w:rsidRDefault="002A7BF1" w:rsidP="002A7BF1">
      <w:pPr>
        <w:pStyle w:val="EndNoteBibliography"/>
        <w:spacing w:after="0"/>
      </w:pPr>
      <w:r w:rsidRPr="002A7BF1">
        <w:t>242.</w:t>
      </w:r>
      <w:r w:rsidRPr="002A7BF1">
        <w:tab/>
        <w:t xml:space="preserve">Saha, D.; Nelson, K.; Chen, J.; Lu, Y.; Ozcan, S., Adsorption of CO2, CH4, and N2in Micro-Mesoporous Nanographene: A Comparative Study. </w:t>
      </w:r>
      <w:r w:rsidRPr="002A7BF1">
        <w:rPr>
          <w:i/>
        </w:rPr>
        <w:t xml:space="preserve">J. Chem. Eng. Data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60</w:t>
      </w:r>
      <w:r w:rsidRPr="002A7BF1">
        <w:t>, (9), 2636-2645.</w:t>
      </w:r>
    </w:p>
    <w:p w14:paraId="40CF91EF" w14:textId="77777777" w:rsidR="002A7BF1" w:rsidRPr="002A7BF1" w:rsidRDefault="002A7BF1" w:rsidP="002A7BF1">
      <w:pPr>
        <w:pStyle w:val="EndNoteBibliography"/>
        <w:spacing w:after="0"/>
      </w:pPr>
      <w:r w:rsidRPr="002A7BF1">
        <w:t>243.</w:t>
      </w:r>
      <w:r w:rsidRPr="002A7BF1">
        <w:tab/>
        <w:t xml:space="preserve">Rashidi, N. A.; Yusup, S., Potential of palm kernel shell as activated carbon precursors through single stage activation technique for carbon dioxide adsorption. </w:t>
      </w:r>
      <w:r w:rsidRPr="002A7BF1">
        <w:rPr>
          <w:i/>
        </w:rPr>
        <w:t xml:space="preserve">Journal of Cleaner Production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168</w:t>
      </w:r>
      <w:r w:rsidRPr="002A7BF1">
        <w:t>, 474-486.</w:t>
      </w:r>
    </w:p>
    <w:p w14:paraId="051B24B0" w14:textId="77777777" w:rsidR="002A7BF1" w:rsidRPr="002A7BF1" w:rsidRDefault="002A7BF1" w:rsidP="002A7BF1">
      <w:pPr>
        <w:pStyle w:val="EndNoteBibliography"/>
        <w:spacing w:after="0"/>
      </w:pPr>
      <w:r w:rsidRPr="002A7BF1">
        <w:t>244.</w:t>
      </w:r>
      <w:r w:rsidRPr="002A7BF1">
        <w:tab/>
        <w:t xml:space="preserve">Heavy, S., High-Pressure Adsorption Equilibria of Methane and Carbon Dioxide on Several Activated Carbons. </w:t>
      </w:r>
      <w:r w:rsidRPr="002A7BF1">
        <w:rPr>
          <w:i/>
        </w:rPr>
        <w:t xml:space="preserve">J. Chem. Eng. Data </w:t>
      </w:r>
      <w:r w:rsidRPr="002A7BF1">
        <w:rPr>
          <w:b/>
        </w:rPr>
        <w:t>2005,</w:t>
      </w:r>
      <w:r w:rsidRPr="002A7BF1">
        <w:t xml:space="preserve"> </w:t>
      </w:r>
      <w:r w:rsidRPr="002A7BF1">
        <w:rPr>
          <w:i/>
        </w:rPr>
        <w:t>50</w:t>
      </w:r>
      <w:r w:rsidRPr="002A7BF1">
        <w:t>, 369-376.</w:t>
      </w:r>
    </w:p>
    <w:p w14:paraId="046AA1BB" w14:textId="77777777" w:rsidR="002A7BF1" w:rsidRPr="002A7BF1" w:rsidRDefault="002A7BF1" w:rsidP="002A7BF1">
      <w:pPr>
        <w:pStyle w:val="EndNoteBibliography"/>
        <w:spacing w:after="0"/>
      </w:pPr>
      <w:r w:rsidRPr="002A7BF1">
        <w:t>245.</w:t>
      </w:r>
      <w:r w:rsidRPr="002A7BF1">
        <w:tab/>
        <w:t xml:space="preserve">Azevedo, D. C. S.; Araújo, J. C. S.; Bastos-Neto, M.; Torres, A. E. B.; Jaguaribe, E. F.; Cavalcante, C. L., Microporous activated carbon prepared from coconut shells using chemical activation with zinc chloride. </w:t>
      </w:r>
      <w:r w:rsidRPr="002A7BF1">
        <w:rPr>
          <w:i/>
        </w:rPr>
        <w:t xml:space="preserve">Micropor. Mesopor. Mater. </w:t>
      </w:r>
      <w:r w:rsidRPr="002A7BF1">
        <w:rPr>
          <w:b/>
        </w:rPr>
        <w:t>2007,</w:t>
      </w:r>
      <w:r w:rsidRPr="002A7BF1">
        <w:t xml:space="preserve"> </w:t>
      </w:r>
      <w:r w:rsidRPr="002A7BF1">
        <w:rPr>
          <w:i/>
        </w:rPr>
        <w:t>100</w:t>
      </w:r>
      <w:r w:rsidRPr="002A7BF1">
        <w:t>, (1-3), 361-364.</w:t>
      </w:r>
    </w:p>
    <w:p w14:paraId="5C2BBFD5" w14:textId="77777777" w:rsidR="002A7BF1" w:rsidRPr="002A7BF1" w:rsidRDefault="002A7BF1" w:rsidP="002A7BF1">
      <w:pPr>
        <w:pStyle w:val="EndNoteBibliography"/>
        <w:spacing w:after="0"/>
      </w:pPr>
      <w:r w:rsidRPr="002A7BF1">
        <w:t>246.</w:t>
      </w:r>
      <w:r w:rsidRPr="002A7BF1">
        <w:tab/>
        <w:t xml:space="preserve">Wang, X.; Lee, B.; Chua, H. T., Methane desorption and adsorption measurements on activated carbon in 281–343 K and pressures to 1.2 MPa. </w:t>
      </w:r>
      <w:r w:rsidRPr="002A7BF1">
        <w:rPr>
          <w:i/>
        </w:rPr>
        <w:t xml:space="preserve">Journal of Thermal Analysis and Calorimetry </w:t>
      </w:r>
      <w:r w:rsidRPr="002A7BF1">
        <w:rPr>
          <w:b/>
        </w:rPr>
        <w:t>2011,</w:t>
      </w:r>
      <w:r w:rsidRPr="002A7BF1">
        <w:t xml:space="preserve"> </w:t>
      </w:r>
      <w:r w:rsidRPr="002A7BF1">
        <w:rPr>
          <w:i/>
        </w:rPr>
        <w:t>110</w:t>
      </w:r>
      <w:r w:rsidRPr="002A7BF1">
        <w:t>, (3), 1475-1485.</w:t>
      </w:r>
    </w:p>
    <w:p w14:paraId="4B82778D" w14:textId="77777777" w:rsidR="002A7BF1" w:rsidRPr="002A7BF1" w:rsidRDefault="002A7BF1" w:rsidP="002A7BF1">
      <w:pPr>
        <w:pStyle w:val="EndNoteBibliography"/>
        <w:spacing w:after="0"/>
      </w:pPr>
      <w:r w:rsidRPr="002A7BF1">
        <w:t>247.</w:t>
      </w:r>
      <w:r w:rsidRPr="002A7BF1">
        <w:tab/>
        <w:t xml:space="preserve">Zhang, Z.; Xu, M.; Wang, H.; Li, Z., Enhancement of CO2 adsorption on high surface area activated carbon modified by N2, H2 and ammonia. </w:t>
      </w:r>
      <w:r w:rsidRPr="002A7BF1">
        <w:rPr>
          <w:i/>
        </w:rPr>
        <w:t xml:space="preserve">Chem. Eng. J. </w:t>
      </w:r>
      <w:r w:rsidRPr="002A7BF1">
        <w:rPr>
          <w:b/>
        </w:rPr>
        <w:t>2010,</w:t>
      </w:r>
      <w:r w:rsidRPr="002A7BF1">
        <w:t xml:space="preserve"> </w:t>
      </w:r>
      <w:r w:rsidRPr="002A7BF1">
        <w:rPr>
          <w:i/>
        </w:rPr>
        <w:t>160</w:t>
      </w:r>
      <w:r w:rsidRPr="002A7BF1">
        <w:t>, (2), 571-577.</w:t>
      </w:r>
    </w:p>
    <w:p w14:paraId="6868BCDD" w14:textId="77777777" w:rsidR="002A7BF1" w:rsidRPr="002A7BF1" w:rsidRDefault="002A7BF1" w:rsidP="002A7BF1">
      <w:pPr>
        <w:pStyle w:val="EndNoteBibliography"/>
        <w:spacing w:after="0"/>
      </w:pPr>
      <w:r w:rsidRPr="002A7BF1">
        <w:t>248.</w:t>
      </w:r>
      <w:r w:rsidRPr="002A7BF1">
        <w:tab/>
        <w:t xml:space="preserve">Shao, X.; Feng, Z.; Xue, R.; Ma, C.; Wang, W.; Peng, X.; Cao, D., Adsorption of CO2, CH4, CO2/N2 and CO2/CH4 in novel activated carbon beads: Preparation, measurements and simulation. </w:t>
      </w:r>
      <w:r w:rsidRPr="002A7BF1">
        <w:rPr>
          <w:i/>
        </w:rPr>
        <w:t xml:space="preserve">AlChE J. </w:t>
      </w:r>
      <w:r w:rsidRPr="002A7BF1">
        <w:rPr>
          <w:b/>
        </w:rPr>
        <w:t>2011,</w:t>
      </w:r>
      <w:r w:rsidRPr="002A7BF1">
        <w:t xml:space="preserve"> </w:t>
      </w:r>
      <w:r w:rsidRPr="002A7BF1">
        <w:rPr>
          <w:i/>
        </w:rPr>
        <w:t>57</w:t>
      </w:r>
      <w:r w:rsidRPr="002A7BF1">
        <w:t>, (11), 3042-3051.</w:t>
      </w:r>
    </w:p>
    <w:p w14:paraId="6A338827" w14:textId="77777777" w:rsidR="002A7BF1" w:rsidRPr="002A7BF1" w:rsidRDefault="002A7BF1" w:rsidP="002A7BF1">
      <w:pPr>
        <w:pStyle w:val="EndNoteBibliography"/>
        <w:spacing w:after="0"/>
      </w:pPr>
      <w:r w:rsidRPr="002A7BF1">
        <w:t>249.</w:t>
      </w:r>
      <w:r w:rsidRPr="002A7BF1">
        <w:tab/>
        <w:t xml:space="preserve">Ning, P.; Li, F.; Yi, H.; Tang, X.; Peng, J.; Li, Y.; He, D.; Deng, H., Adsorption equilibrium of methane and carbon dioxide on microwave-activated carbon. </w:t>
      </w:r>
      <w:r w:rsidRPr="002A7BF1">
        <w:rPr>
          <w:i/>
        </w:rPr>
        <w:t xml:space="preserve">Sep. Purif. Technol. </w:t>
      </w:r>
      <w:r w:rsidRPr="002A7BF1">
        <w:rPr>
          <w:b/>
        </w:rPr>
        <w:t>2012,</w:t>
      </w:r>
      <w:r w:rsidRPr="002A7BF1">
        <w:t xml:space="preserve"> </w:t>
      </w:r>
      <w:r w:rsidRPr="002A7BF1">
        <w:rPr>
          <w:i/>
        </w:rPr>
        <w:t>98</w:t>
      </w:r>
      <w:r w:rsidRPr="002A7BF1">
        <w:t>, 321-326.</w:t>
      </w:r>
    </w:p>
    <w:p w14:paraId="6E0B541C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250.</w:t>
      </w:r>
      <w:r w:rsidRPr="002A7BF1">
        <w:tab/>
        <w:t xml:space="preserve">Thiruvenkatachari, R.; Su, S.; Yu, X. X., Carbon fibre composite for ventilation air methane (VAM) capture. </w:t>
      </w:r>
      <w:r w:rsidRPr="002A7BF1">
        <w:rPr>
          <w:i/>
        </w:rPr>
        <w:t xml:space="preserve">J. Hazard. Mater. </w:t>
      </w:r>
      <w:r w:rsidRPr="002A7BF1">
        <w:rPr>
          <w:b/>
        </w:rPr>
        <w:t>2009,</w:t>
      </w:r>
      <w:r w:rsidRPr="002A7BF1">
        <w:t xml:space="preserve"> </w:t>
      </w:r>
      <w:r w:rsidRPr="002A7BF1">
        <w:rPr>
          <w:i/>
        </w:rPr>
        <w:t>172</w:t>
      </w:r>
      <w:r w:rsidRPr="002A7BF1">
        <w:t>, (2-3), 1505-11.</w:t>
      </w:r>
    </w:p>
    <w:p w14:paraId="6C538258" w14:textId="77777777" w:rsidR="002A7BF1" w:rsidRPr="002A7BF1" w:rsidRDefault="002A7BF1" w:rsidP="002A7BF1">
      <w:pPr>
        <w:pStyle w:val="EndNoteBibliography"/>
        <w:spacing w:after="0"/>
      </w:pPr>
      <w:r w:rsidRPr="002A7BF1">
        <w:t>251.</w:t>
      </w:r>
      <w:r w:rsidRPr="002A7BF1">
        <w:tab/>
        <w:t xml:space="preserve">Lozano-Castello, D.; Cazorla-Amoro´s, D.; Linares-Solano, A., Powdered Activated Carbons and Activated Carbon Fibers for Methane Storage: A Comparative Study. </w:t>
      </w:r>
      <w:r w:rsidRPr="002A7BF1">
        <w:rPr>
          <w:i/>
        </w:rPr>
        <w:t xml:space="preserve">Energy &amp; Fuels </w:t>
      </w:r>
      <w:r w:rsidRPr="002A7BF1">
        <w:rPr>
          <w:b/>
        </w:rPr>
        <w:t>2002,</w:t>
      </w:r>
      <w:r w:rsidRPr="002A7BF1">
        <w:t xml:space="preserve"> </w:t>
      </w:r>
      <w:r w:rsidRPr="002A7BF1">
        <w:rPr>
          <w:i/>
        </w:rPr>
        <w:t>16</w:t>
      </w:r>
      <w:r w:rsidRPr="002A7BF1">
        <w:t>, 1321-1328.</w:t>
      </w:r>
    </w:p>
    <w:p w14:paraId="4F686792" w14:textId="77777777" w:rsidR="002A7BF1" w:rsidRPr="002A7BF1" w:rsidRDefault="002A7BF1" w:rsidP="002A7BF1">
      <w:pPr>
        <w:pStyle w:val="EndNoteBibliography"/>
        <w:spacing w:after="0"/>
      </w:pPr>
      <w:r w:rsidRPr="002A7BF1">
        <w:t>252.</w:t>
      </w:r>
      <w:r w:rsidRPr="002A7BF1">
        <w:tab/>
        <w:t xml:space="preserve">Lee, J.-W.; Balathanigaimani, M. S.; Kang, H.-C.; Shim, W.-G.; Kim, C.; Moon, H., Methane Storage on Phenol-Based Activated Carbons at (293.15, 303.15, and 313.15) K. </w:t>
      </w:r>
      <w:r w:rsidRPr="002A7BF1">
        <w:rPr>
          <w:i/>
        </w:rPr>
        <w:t xml:space="preserve">J. Chem. Eng. Data </w:t>
      </w:r>
      <w:r w:rsidRPr="002A7BF1">
        <w:rPr>
          <w:b/>
        </w:rPr>
        <w:t>2007,</w:t>
      </w:r>
      <w:r w:rsidRPr="002A7BF1">
        <w:t xml:space="preserve"> </w:t>
      </w:r>
      <w:r w:rsidRPr="002A7BF1">
        <w:rPr>
          <w:i/>
        </w:rPr>
        <w:t>52</w:t>
      </w:r>
      <w:r w:rsidRPr="002A7BF1">
        <w:t>, 66-70.</w:t>
      </w:r>
    </w:p>
    <w:p w14:paraId="71E736A1" w14:textId="77777777" w:rsidR="002A7BF1" w:rsidRPr="002A7BF1" w:rsidRDefault="002A7BF1" w:rsidP="002A7BF1">
      <w:pPr>
        <w:pStyle w:val="EndNoteBibliography"/>
        <w:spacing w:after="0"/>
      </w:pPr>
      <w:r w:rsidRPr="002A7BF1">
        <w:t>253.</w:t>
      </w:r>
      <w:r w:rsidRPr="002A7BF1">
        <w:tab/>
        <w:t xml:space="preserve">Wang, X.; French, J.; Kandadai, S.; Chua, H. T., Adsorption Measurements of Methane on Activated Carbon in the Temperature Range (281 to 343) K and Pressures to 1.2 MPa. </w:t>
      </w:r>
      <w:r w:rsidRPr="002A7BF1">
        <w:rPr>
          <w:i/>
        </w:rPr>
        <w:t xml:space="preserve">J. Chem. Eng. Data </w:t>
      </w:r>
      <w:r w:rsidRPr="002A7BF1">
        <w:rPr>
          <w:b/>
        </w:rPr>
        <w:t>2010,</w:t>
      </w:r>
      <w:r w:rsidRPr="002A7BF1">
        <w:t xml:space="preserve"> </w:t>
      </w:r>
      <w:r w:rsidRPr="002A7BF1">
        <w:rPr>
          <w:i/>
        </w:rPr>
        <w:t>55</w:t>
      </w:r>
      <w:r w:rsidRPr="002A7BF1">
        <w:t>, 2700–2706.</w:t>
      </w:r>
    </w:p>
    <w:p w14:paraId="1AB8D902" w14:textId="77777777" w:rsidR="002A7BF1" w:rsidRPr="002A7BF1" w:rsidRDefault="002A7BF1" w:rsidP="002A7BF1">
      <w:pPr>
        <w:pStyle w:val="EndNoteBibliography"/>
        <w:spacing w:after="0"/>
      </w:pPr>
      <w:r w:rsidRPr="002A7BF1">
        <w:t>254.</w:t>
      </w:r>
      <w:r w:rsidRPr="002A7BF1">
        <w:tab/>
        <w:t xml:space="preserve">Loh, W. S.; Rahman, K. A.; Chakraborty, A.; Saha, B. B.; Choo, Y. S.; Khoo, B. C.; Ng, K. C., Improved Isotherm Data for Adsorption of Methane on Activated Carbons. </w:t>
      </w:r>
      <w:r w:rsidRPr="002A7BF1">
        <w:rPr>
          <w:i/>
        </w:rPr>
        <w:t xml:space="preserve">J. Chem. Eng. Data </w:t>
      </w:r>
      <w:r w:rsidRPr="002A7BF1">
        <w:rPr>
          <w:b/>
        </w:rPr>
        <w:t>2010,</w:t>
      </w:r>
      <w:r w:rsidRPr="002A7BF1">
        <w:t xml:space="preserve"> </w:t>
      </w:r>
      <w:r w:rsidRPr="002A7BF1">
        <w:rPr>
          <w:i/>
        </w:rPr>
        <w:t>55</w:t>
      </w:r>
      <w:r w:rsidRPr="002A7BF1">
        <w:t>, 2840–2847.</w:t>
      </w:r>
    </w:p>
    <w:p w14:paraId="3BFF09CF" w14:textId="77777777" w:rsidR="002A7BF1" w:rsidRPr="002A7BF1" w:rsidRDefault="002A7BF1" w:rsidP="002A7BF1">
      <w:pPr>
        <w:pStyle w:val="EndNoteBibliography"/>
        <w:spacing w:after="0"/>
      </w:pPr>
      <w:r w:rsidRPr="002A7BF1">
        <w:t>255.</w:t>
      </w:r>
      <w:r w:rsidRPr="002A7BF1">
        <w:tab/>
        <w:t xml:space="preserve">Abdulsalam, J.; Mulopo, J.; Bada, S. O.; Oboirien, B., Equilibria and Isosteric Heat of Adsorption of Methane on Activated Carbons Derived from South African Coal Discards. </w:t>
      </w:r>
      <w:r w:rsidRPr="002A7BF1">
        <w:rPr>
          <w:i/>
        </w:rPr>
        <w:t xml:space="preserve">ACS Omega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5</w:t>
      </w:r>
      <w:r w:rsidRPr="002A7BF1">
        <w:t>, (50), 32530-32539.</w:t>
      </w:r>
    </w:p>
    <w:p w14:paraId="1AA64528" w14:textId="77777777" w:rsidR="002A7BF1" w:rsidRPr="002A7BF1" w:rsidRDefault="002A7BF1" w:rsidP="002A7BF1">
      <w:pPr>
        <w:pStyle w:val="EndNoteBibliography"/>
        <w:spacing w:after="0"/>
      </w:pPr>
      <w:r w:rsidRPr="002A7BF1">
        <w:t>256.</w:t>
      </w:r>
      <w:r w:rsidRPr="002A7BF1">
        <w:tab/>
        <w:t xml:space="preserve">Rios, R. B.; Silva, F. W. M.; Torres, A. E. B.; Azevedo, D. C. S.; Cavalcante, C. L., Adsorption of methane in activated carbons obtained from coconut shells using H3PO4 chemical activation. </w:t>
      </w:r>
      <w:r w:rsidRPr="002A7BF1">
        <w:rPr>
          <w:i/>
        </w:rPr>
        <w:t xml:space="preserve">Adsorption </w:t>
      </w:r>
      <w:r w:rsidRPr="002A7BF1">
        <w:rPr>
          <w:b/>
        </w:rPr>
        <w:t>2009,</w:t>
      </w:r>
      <w:r w:rsidRPr="002A7BF1">
        <w:t xml:space="preserve"> </w:t>
      </w:r>
      <w:r w:rsidRPr="002A7BF1">
        <w:rPr>
          <w:i/>
        </w:rPr>
        <w:t>15</w:t>
      </w:r>
      <w:r w:rsidRPr="002A7BF1">
        <w:t>, (3), 271-277.</w:t>
      </w:r>
    </w:p>
    <w:p w14:paraId="3F4972AA" w14:textId="77777777" w:rsidR="002A7BF1" w:rsidRPr="002A7BF1" w:rsidRDefault="002A7BF1" w:rsidP="002A7BF1">
      <w:pPr>
        <w:pStyle w:val="EndNoteBibliography"/>
        <w:spacing w:after="0"/>
      </w:pPr>
      <w:r w:rsidRPr="002A7BF1">
        <w:t>257.</w:t>
      </w:r>
      <w:r w:rsidRPr="002A7BF1">
        <w:tab/>
        <w:t xml:space="preserve">Bastos-Neto, M.; Canabrava, D. V.; Torres, A. E. B.; Rodriguez-Castellón, E.; Jiménez-López, A.; Azevedo, D. C. S.; Cavalcante, C. L., Effects of textural and surface characteristics of microporous activated carbons on the methane adsorption capacity at high pressures. </w:t>
      </w:r>
      <w:r w:rsidRPr="002A7BF1">
        <w:rPr>
          <w:i/>
        </w:rPr>
        <w:t xml:space="preserve">Appl. Surf. Sci. </w:t>
      </w:r>
      <w:r w:rsidRPr="002A7BF1">
        <w:rPr>
          <w:b/>
        </w:rPr>
        <w:t>2007,</w:t>
      </w:r>
      <w:r w:rsidRPr="002A7BF1">
        <w:t xml:space="preserve"> </w:t>
      </w:r>
      <w:r w:rsidRPr="002A7BF1">
        <w:rPr>
          <w:i/>
        </w:rPr>
        <w:t>253</w:t>
      </w:r>
      <w:r w:rsidRPr="002A7BF1">
        <w:t>, (13), 5721-5725.</w:t>
      </w:r>
    </w:p>
    <w:p w14:paraId="34B92D02" w14:textId="77777777" w:rsidR="002A7BF1" w:rsidRPr="002A7BF1" w:rsidRDefault="002A7BF1" w:rsidP="002A7BF1">
      <w:pPr>
        <w:pStyle w:val="EndNoteBibliography"/>
        <w:spacing w:after="0"/>
      </w:pPr>
      <w:r w:rsidRPr="002A7BF1">
        <w:t>258.</w:t>
      </w:r>
      <w:r w:rsidRPr="002A7BF1">
        <w:tab/>
        <w:t xml:space="preserve">Wang, X.; Yuan, B.; Zhou, X.; Xia, Q.; Li, Y.; An, D.; Li, Z., Novel glucose-based adsorbents (Glc-Cs) with high CO 2 capacity and excellent CO 2 /CH 4 /N 2 adsorption selectivity. </w:t>
      </w:r>
      <w:r w:rsidRPr="002A7BF1">
        <w:rPr>
          <w:i/>
        </w:rPr>
        <w:t xml:space="preserve">Chem. Eng. J.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327</w:t>
      </w:r>
      <w:r w:rsidRPr="002A7BF1">
        <w:t>, 51-59.</w:t>
      </w:r>
    </w:p>
    <w:p w14:paraId="7B0A9318" w14:textId="77777777" w:rsidR="002A7BF1" w:rsidRPr="002A7BF1" w:rsidRDefault="002A7BF1" w:rsidP="002A7BF1">
      <w:pPr>
        <w:pStyle w:val="EndNoteBibliography"/>
        <w:spacing w:after="0"/>
      </w:pPr>
      <w:r w:rsidRPr="002A7BF1">
        <w:t>259.</w:t>
      </w:r>
      <w:r w:rsidRPr="002A7BF1">
        <w:tab/>
        <w:t xml:space="preserve">Casco, M. E.; Martínez-Escandell, M.; Gadea-Ramos, E.; Kaneko, K.; Silvestre-Albero, J.; Rodríguez-Reinoso, F., High-Pressure Methane Storage in Porous Materials: Are Carbon Materials in the Pole Position? </w:t>
      </w:r>
      <w:r w:rsidRPr="002A7BF1">
        <w:rPr>
          <w:i/>
        </w:rPr>
        <w:t xml:space="preserve">Chem. Mater.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27</w:t>
      </w:r>
      <w:r w:rsidRPr="002A7BF1">
        <w:t>, (3), 959-964.</w:t>
      </w:r>
    </w:p>
    <w:p w14:paraId="7F2880A1" w14:textId="77777777" w:rsidR="002A7BF1" w:rsidRPr="002A7BF1" w:rsidRDefault="002A7BF1" w:rsidP="002A7BF1">
      <w:pPr>
        <w:pStyle w:val="EndNoteBibliography"/>
        <w:spacing w:after="0"/>
      </w:pPr>
      <w:r w:rsidRPr="002A7BF1">
        <w:t>260.</w:t>
      </w:r>
      <w:r w:rsidRPr="002A7BF1">
        <w:tab/>
        <w:t xml:space="preserve">Feng, Y.-Y.; Yang, W.; Chu, W., K2S-activated carbons developed from coal and their methane adsorption behaviors. </w:t>
      </w:r>
      <w:r w:rsidRPr="002A7BF1">
        <w:rPr>
          <w:i/>
        </w:rPr>
        <w:t xml:space="preserve">Chinese Physics B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23</w:t>
      </w:r>
      <w:r w:rsidRPr="002A7BF1">
        <w:t>, (10).</w:t>
      </w:r>
    </w:p>
    <w:p w14:paraId="46A69B7E" w14:textId="77777777" w:rsidR="002A7BF1" w:rsidRPr="002A7BF1" w:rsidRDefault="002A7BF1" w:rsidP="002A7BF1">
      <w:pPr>
        <w:pStyle w:val="EndNoteBibliography"/>
        <w:spacing w:after="0"/>
      </w:pPr>
      <w:r w:rsidRPr="002A7BF1">
        <w:t>261.</w:t>
      </w:r>
      <w:r w:rsidRPr="002A7BF1">
        <w:tab/>
        <w:t xml:space="preserve">Altwala, A.; Mokaya, R., Predictable and targeted activation of biomass to carbons with high surface area density and enhanced methane storage capacity. </w:t>
      </w:r>
      <w:r w:rsidRPr="002A7BF1">
        <w:rPr>
          <w:i/>
        </w:rPr>
        <w:t xml:space="preserve">Energy &amp; Environmental Science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13</w:t>
      </w:r>
      <w:r w:rsidRPr="002A7BF1">
        <w:t>, (9), 2967-2978.</w:t>
      </w:r>
    </w:p>
    <w:p w14:paraId="4DB3F74F" w14:textId="77777777" w:rsidR="002A7BF1" w:rsidRPr="002A7BF1" w:rsidRDefault="002A7BF1" w:rsidP="002A7BF1">
      <w:pPr>
        <w:pStyle w:val="EndNoteBibliography"/>
        <w:spacing w:after="0"/>
      </w:pPr>
      <w:r w:rsidRPr="002A7BF1">
        <w:t>262.</w:t>
      </w:r>
      <w:r w:rsidRPr="002A7BF1">
        <w:tab/>
        <w:t xml:space="preserve">Yuan, B.; Wu, X.; Chen, Y.; Huang, J.; Luo, H.; Deng, S., Adsorption of CO(2), CH(4), and N(2) on ordered mesoporous carbon: approach for greenhouse gases capture and biogas upgrading. </w:t>
      </w:r>
      <w:r w:rsidRPr="002A7BF1">
        <w:rPr>
          <w:i/>
        </w:rPr>
        <w:t xml:space="preserve">Environ. Sci. Technol.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47</w:t>
      </w:r>
      <w:r w:rsidRPr="002A7BF1">
        <w:t>, (10), 5474-80.</w:t>
      </w:r>
    </w:p>
    <w:p w14:paraId="0399573B" w14:textId="77777777" w:rsidR="002A7BF1" w:rsidRPr="002A7BF1" w:rsidRDefault="002A7BF1" w:rsidP="002A7BF1">
      <w:pPr>
        <w:pStyle w:val="EndNoteBibliography"/>
        <w:spacing w:after="0"/>
      </w:pPr>
      <w:r w:rsidRPr="002A7BF1">
        <w:t>263.</w:t>
      </w:r>
      <w:r w:rsidRPr="002A7BF1">
        <w:tab/>
        <w:t xml:space="preserve">Sreńscek-Nazzal, J.; Kamińska, W.; Michalkiewicz, B.; Koren, Z. C., Production, characterization and methane storage potential of KOH-activated carbon from sugarcane molasses. </w:t>
      </w:r>
      <w:r w:rsidRPr="002A7BF1">
        <w:rPr>
          <w:i/>
        </w:rPr>
        <w:t xml:space="preserve">Industrial Crops and Products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47</w:t>
      </w:r>
      <w:r w:rsidRPr="002A7BF1">
        <w:t>, 153-159.</w:t>
      </w:r>
    </w:p>
    <w:p w14:paraId="587C95C6" w14:textId="77777777" w:rsidR="002A7BF1" w:rsidRPr="002A7BF1" w:rsidRDefault="002A7BF1" w:rsidP="002A7BF1">
      <w:pPr>
        <w:pStyle w:val="EndNoteBibliography"/>
        <w:spacing w:after="0"/>
      </w:pPr>
      <w:r w:rsidRPr="002A7BF1">
        <w:t>264.</w:t>
      </w:r>
      <w:r w:rsidRPr="002A7BF1">
        <w:tab/>
        <w:t xml:space="preserve">El-Sharkawy, I. I.; Mansour, M. H.; Awad, M. M.; El-Ashry, R., Investigation of Natural Gas Storage through Activated Carbon. </w:t>
      </w:r>
      <w:r w:rsidRPr="002A7BF1">
        <w:rPr>
          <w:i/>
        </w:rPr>
        <w:t xml:space="preserve">J. Chem. Eng. Data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60</w:t>
      </w:r>
      <w:r w:rsidRPr="002A7BF1">
        <w:t>, (11), 3215-3223.</w:t>
      </w:r>
    </w:p>
    <w:p w14:paraId="23414947" w14:textId="77777777" w:rsidR="002A7BF1" w:rsidRPr="002A7BF1" w:rsidRDefault="002A7BF1" w:rsidP="002A7BF1">
      <w:pPr>
        <w:pStyle w:val="EndNoteBibliography"/>
        <w:spacing w:after="0"/>
      </w:pPr>
      <w:r w:rsidRPr="002A7BF1">
        <w:t>265.</w:t>
      </w:r>
      <w:r w:rsidRPr="002A7BF1">
        <w:tab/>
        <w:t xml:space="preserve">Yeon, S.-H.; Osswald, S.; Gogotsi, Y.; Singer, J. P.; Simmons, J. M.; Fischer, J. E.; Lillo-Ródenas, M. A.; Linares-Solano, Á., Enhanced methane storage of chemically and physically activated carbide-derived carbon. </w:t>
      </w:r>
      <w:r w:rsidRPr="002A7BF1">
        <w:rPr>
          <w:i/>
        </w:rPr>
        <w:t xml:space="preserve">Journal of Power Sources </w:t>
      </w:r>
      <w:r w:rsidRPr="002A7BF1">
        <w:rPr>
          <w:b/>
        </w:rPr>
        <w:t>2009,</w:t>
      </w:r>
      <w:r w:rsidRPr="002A7BF1">
        <w:t xml:space="preserve"> </w:t>
      </w:r>
      <w:r w:rsidRPr="002A7BF1">
        <w:rPr>
          <w:i/>
        </w:rPr>
        <w:t>191</w:t>
      </w:r>
      <w:r w:rsidRPr="002A7BF1">
        <w:t>, (2), 560-567.</w:t>
      </w:r>
    </w:p>
    <w:p w14:paraId="2434509A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266.</w:t>
      </w:r>
      <w:r w:rsidRPr="002A7BF1">
        <w:tab/>
        <w:t xml:space="preserve">Rahman, K. A.; Loh, W. S.; Chakraborty, A.; Saha, B. B.; Ng, K. C., Adsorption Thermodynamics of Natural Gas Storage onto Pitch-Based Activated Carbons. In </w:t>
      </w:r>
      <w:r w:rsidRPr="002A7BF1">
        <w:rPr>
          <w:i/>
        </w:rPr>
        <w:t>Proceedings of the 2nd Annual Gas Processing Symposium</w:t>
      </w:r>
      <w:r w:rsidRPr="002A7BF1">
        <w:t>, 2010; pp 187-195.</w:t>
      </w:r>
    </w:p>
    <w:p w14:paraId="07F3606C" w14:textId="77777777" w:rsidR="002A7BF1" w:rsidRPr="002A7BF1" w:rsidRDefault="002A7BF1" w:rsidP="002A7BF1">
      <w:pPr>
        <w:pStyle w:val="EndNoteBibliography"/>
        <w:spacing w:after="0"/>
      </w:pPr>
      <w:r w:rsidRPr="002A7BF1">
        <w:t>267.</w:t>
      </w:r>
      <w:r w:rsidRPr="002A7BF1">
        <w:tab/>
        <w:t xml:space="preserve">Esteves, I. A. A. C.; Lopes, M. S. S.; Nunes, P. M. C.; Mota, J. P. B., Adsorption of natural gas and biogas components on activated carbon. </w:t>
      </w:r>
      <w:r w:rsidRPr="002A7BF1">
        <w:rPr>
          <w:i/>
        </w:rPr>
        <w:t xml:space="preserve">Sep. Purif. Technol. </w:t>
      </w:r>
      <w:r w:rsidRPr="002A7BF1">
        <w:rPr>
          <w:b/>
        </w:rPr>
        <w:t>2008,</w:t>
      </w:r>
      <w:r w:rsidRPr="002A7BF1">
        <w:t xml:space="preserve"> </w:t>
      </w:r>
      <w:r w:rsidRPr="002A7BF1">
        <w:rPr>
          <w:i/>
        </w:rPr>
        <w:t>62</w:t>
      </w:r>
      <w:r w:rsidRPr="002A7BF1">
        <w:t>, (2), 281-296.</w:t>
      </w:r>
    </w:p>
    <w:p w14:paraId="29779F9C" w14:textId="77777777" w:rsidR="002A7BF1" w:rsidRPr="002A7BF1" w:rsidRDefault="002A7BF1" w:rsidP="002A7BF1">
      <w:pPr>
        <w:pStyle w:val="EndNoteBibliography"/>
        <w:spacing w:after="0"/>
      </w:pPr>
      <w:r w:rsidRPr="002A7BF1">
        <w:t>268.</w:t>
      </w:r>
      <w:r w:rsidRPr="002A7BF1">
        <w:tab/>
        <w:t xml:space="preserve">Wang, Y.; Ercan, C.; Khawajah, A.; Othman, R., Experimental and theoretical study of methane adsorption on granular activated carbons. </w:t>
      </w:r>
      <w:r w:rsidRPr="002A7BF1">
        <w:rPr>
          <w:i/>
        </w:rPr>
        <w:t xml:space="preserve">AlChE J. </w:t>
      </w:r>
      <w:r w:rsidRPr="002A7BF1">
        <w:rPr>
          <w:b/>
        </w:rPr>
        <w:t>2012,</w:t>
      </w:r>
      <w:r w:rsidRPr="002A7BF1">
        <w:t xml:space="preserve"> </w:t>
      </w:r>
      <w:r w:rsidRPr="002A7BF1">
        <w:rPr>
          <w:i/>
        </w:rPr>
        <w:t>58</w:t>
      </w:r>
      <w:r w:rsidRPr="002A7BF1">
        <w:t>, (3), 782-788.</w:t>
      </w:r>
    </w:p>
    <w:p w14:paraId="38FAE5F8" w14:textId="77777777" w:rsidR="002A7BF1" w:rsidRPr="002A7BF1" w:rsidRDefault="002A7BF1" w:rsidP="002A7BF1">
      <w:pPr>
        <w:pStyle w:val="EndNoteBibliography"/>
        <w:spacing w:after="0"/>
      </w:pPr>
      <w:r w:rsidRPr="002A7BF1">
        <w:t>269.</w:t>
      </w:r>
      <w:r w:rsidRPr="002A7BF1">
        <w:tab/>
        <w:t xml:space="preserve">Yahia, S. B.; Ouederni, A.; Llewellyn, P., Methane storage on olive stones-based activated carbons under high pressure. </w:t>
      </w:r>
      <w:r w:rsidRPr="002A7BF1">
        <w:rPr>
          <w:i/>
        </w:rPr>
        <w:t xml:space="preserve">2012 First International Conference on Renewable Energies and Vehicular Technology </w:t>
      </w:r>
      <w:r w:rsidRPr="002A7BF1">
        <w:rPr>
          <w:b/>
        </w:rPr>
        <w:t>2012</w:t>
      </w:r>
      <w:r w:rsidRPr="002A7BF1">
        <w:t>, 379-383.</w:t>
      </w:r>
    </w:p>
    <w:p w14:paraId="7CCB6928" w14:textId="77777777" w:rsidR="002A7BF1" w:rsidRPr="002A7BF1" w:rsidRDefault="002A7BF1" w:rsidP="002A7BF1">
      <w:pPr>
        <w:pStyle w:val="EndNoteBibliography"/>
        <w:spacing w:after="0"/>
      </w:pPr>
      <w:r w:rsidRPr="002A7BF1">
        <w:t>270.</w:t>
      </w:r>
      <w:r w:rsidRPr="002A7BF1">
        <w:tab/>
        <w:t xml:space="preserve">Chen, S.; Gong, H.; Dindoruk, B.; He, J.; Bao, Z., Dense Carbon Nanoflower Pellets for Methane Storage. </w:t>
      </w:r>
      <w:r w:rsidRPr="002A7BF1">
        <w:rPr>
          <w:i/>
        </w:rPr>
        <w:t xml:space="preserve">ACS Applied Nano Materials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3</w:t>
      </w:r>
      <w:r w:rsidRPr="002A7BF1">
        <w:t>, (8), 8278-8285.</w:t>
      </w:r>
    </w:p>
    <w:p w14:paraId="1372FA85" w14:textId="77777777" w:rsidR="002A7BF1" w:rsidRPr="002A7BF1" w:rsidRDefault="002A7BF1" w:rsidP="002A7BF1">
      <w:pPr>
        <w:pStyle w:val="EndNoteBibliography"/>
        <w:spacing w:after="0"/>
      </w:pPr>
      <w:r w:rsidRPr="002A7BF1">
        <w:t>271.</w:t>
      </w:r>
      <w:r w:rsidRPr="002A7BF1">
        <w:tab/>
        <w:t xml:space="preserve">Ali, A.; Hamed, R.; Mohammad Jaber Darabi, M.; Mahsa, R. F., Comparing the Performance of KOH with NaOH-Activated Anthracites in terms of Methane Storage. </w:t>
      </w:r>
      <w:r w:rsidRPr="002A7BF1">
        <w:rPr>
          <w:i/>
        </w:rPr>
        <w:t xml:space="preserve">Adsorption Science &amp; Technology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31</w:t>
      </w:r>
      <w:r w:rsidRPr="002A7BF1">
        <w:t>, (31), 729-745.</w:t>
      </w:r>
    </w:p>
    <w:p w14:paraId="7C4DFE35" w14:textId="77777777" w:rsidR="002A7BF1" w:rsidRPr="002A7BF1" w:rsidRDefault="002A7BF1" w:rsidP="002A7BF1">
      <w:pPr>
        <w:pStyle w:val="EndNoteBibliography"/>
        <w:spacing w:after="0"/>
      </w:pPr>
      <w:r w:rsidRPr="002A7BF1">
        <w:t>272.</w:t>
      </w:r>
      <w:r w:rsidRPr="002A7BF1">
        <w:tab/>
        <w:t xml:space="preserve">Tamnanloo, J.; Fatemi, S.; Golmakani, A., Binary Equilibrium Adsorption Data and Comparison of Zeolites with Activated Carbon for Selective Adsorption of CO2 from CH4. </w:t>
      </w:r>
      <w:r w:rsidRPr="002A7BF1">
        <w:rPr>
          <w:i/>
        </w:rPr>
        <w:t xml:space="preserve">Adsorption Science &amp; Technology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32</w:t>
      </w:r>
      <w:r w:rsidRPr="002A7BF1">
        <w:t>, (9), 707-716.</w:t>
      </w:r>
    </w:p>
    <w:p w14:paraId="2925C603" w14:textId="77777777" w:rsidR="002A7BF1" w:rsidRPr="002A7BF1" w:rsidRDefault="002A7BF1" w:rsidP="002A7BF1">
      <w:pPr>
        <w:pStyle w:val="EndNoteBibliography"/>
        <w:spacing w:after="0"/>
      </w:pPr>
      <w:r w:rsidRPr="002A7BF1">
        <w:t>273.</w:t>
      </w:r>
      <w:r w:rsidRPr="002A7BF1">
        <w:tab/>
        <w:t xml:space="preserve">Lee, T.; Tan, W.-C.; Matsumoto, A.; Yeoh, F.-Y., Methane Adsorption Microcalorimetry of Activated Carbon Fibre Synthesized from Empty Fruit Bunch Fibre. </w:t>
      </w:r>
      <w:r w:rsidRPr="002A7BF1">
        <w:rPr>
          <w:i/>
        </w:rPr>
        <w:t xml:space="preserve">Adsorption Science &amp; Technology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33</w:t>
      </w:r>
      <w:r w:rsidRPr="002A7BF1">
        <w:t>, (3), 263-277.</w:t>
      </w:r>
    </w:p>
    <w:p w14:paraId="4FDB95BC" w14:textId="77777777" w:rsidR="002A7BF1" w:rsidRPr="002A7BF1" w:rsidRDefault="002A7BF1" w:rsidP="002A7BF1">
      <w:pPr>
        <w:pStyle w:val="EndNoteBibliography"/>
        <w:spacing w:after="0"/>
      </w:pPr>
      <w:r w:rsidRPr="002A7BF1">
        <w:t>274.</w:t>
      </w:r>
      <w:r w:rsidRPr="002A7BF1">
        <w:tab/>
        <w:t xml:space="preserve">Choma, J.; Osuchowski, Ł.; Dziura, A.; Marszewski, M.; Jaroniec, M., Benzene and Methane Adsorption on Ultrahigh Surface Area Carbons Prepared from Sulphonated Styrene Divinylbenzene Resin by KOH Activation. </w:t>
      </w:r>
      <w:r w:rsidRPr="002A7BF1">
        <w:rPr>
          <w:i/>
        </w:rPr>
        <w:t xml:space="preserve">Adsorption Science &amp; Technology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33</w:t>
      </w:r>
      <w:r w:rsidRPr="002A7BF1">
        <w:t>, (6), 587-594.</w:t>
      </w:r>
    </w:p>
    <w:p w14:paraId="455DD751" w14:textId="77777777" w:rsidR="002A7BF1" w:rsidRPr="002A7BF1" w:rsidRDefault="002A7BF1" w:rsidP="002A7BF1">
      <w:pPr>
        <w:pStyle w:val="EndNoteBibliography"/>
        <w:spacing w:after="0"/>
      </w:pPr>
      <w:r w:rsidRPr="002A7BF1">
        <w:t>275.</w:t>
      </w:r>
      <w:r w:rsidRPr="002A7BF1">
        <w:tab/>
        <w:t xml:space="preserve">Awadallah-F, A.; Al-Muhtaseb, S. A., Influence of Carbon Uniformity on Its Characteristics and Adsorption Capacities of CO2 and CH4 Gases. </w:t>
      </w:r>
      <w:r w:rsidRPr="002A7BF1">
        <w:rPr>
          <w:i/>
        </w:rPr>
        <w:t xml:space="preserve">Applied Sciences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11</w:t>
      </w:r>
      <w:r w:rsidRPr="002A7BF1">
        <w:t>, (1).</w:t>
      </w:r>
    </w:p>
    <w:p w14:paraId="139DBDFC" w14:textId="77777777" w:rsidR="002A7BF1" w:rsidRPr="002A7BF1" w:rsidRDefault="002A7BF1" w:rsidP="002A7BF1">
      <w:pPr>
        <w:pStyle w:val="EndNoteBibliography"/>
        <w:spacing w:after="0"/>
      </w:pPr>
      <w:r w:rsidRPr="002A7BF1">
        <w:t>276.</w:t>
      </w:r>
      <w:r w:rsidRPr="002A7BF1">
        <w:tab/>
        <w:t xml:space="preserve">Song, X.; Wang, L. a.; Ma, X.; Zeng, Y., Adsorption equilibrium and thermodynamics of CO2 and CH4 on carbon molecular sieves. </w:t>
      </w:r>
      <w:r w:rsidRPr="002A7BF1">
        <w:rPr>
          <w:i/>
        </w:rPr>
        <w:t xml:space="preserve">Appl. Surf. Sci.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396</w:t>
      </w:r>
      <w:r w:rsidRPr="002A7BF1">
        <w:t>, 870-878.</w:t>
      </w:r>
    </w:p>
    <w:p w14:paraId="5A88DFAB" w14:textId="77777777" w:rsidR="002A7BF1" w:rsidRPr="002A7BF1" w:rsidRDefault="002A7BF1" w:rsidP="002A7BF1">
      <w:pPr>
        <w:pStyle w:val="EndNoteBibliography"/>
        <w:spacing w:after="0"/>
      </w:pPr>
      <w:r w:rsidRPr="002A7BF1">
        <w:t>277.</w:t>
      </w:r>
      <w:r w:rsidRPr="002A7BF1">
        <w:tab/>
        <w:t xml:space="preserve">Chakraborty, A., Thermodynamic trends for the adsorption of non polar gases on activated carbons employing a new adsorption isotherm modelling. </w:t>
      </w:r>
      <w:r w:rsidRPr="002A7BF1">
        <w:rPr>
          <w:i/>
        </w:rPr>
        <w:t xml:space="preserve">Appl. Therm. Eng.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105</w:t>
      </w:r>
      <w:r w:rsidRPr="002A7BF1">
        <w:t>, 189-197.</w:t>
      </w:r>
    </w:p>
    <w:p w14:paraId="637C2F99" w14:textId="77777777" w:rsidR="002A7BF1" w:rsidRPr="002A7BF1" w:rsidRDefault="002A7BF1" w:rsidP="002A7BF1">
      <w:pPr>
        <w:pStyle w:val="EndNoteBibliography"/>
        <w:spacing w:after="0"/>
      </w:pPr>
      <w:r w:rsidRPr="002A7BF1">
        <w:t>278.</w:t>
      </w:r>
      <w:r w:rsidRPr="002A7BF1">
        <w:tab/>
        <w:t xml:space="preserve">Zhu, Z. W.; Zheng, Q. R., Methane adsorption on the graphene sheets, activated carbon and carbon black. </w:t>
      </w:r>
      <w:r w:rsidRPr="002A7BF1">
        <w:rPr>
          <w:i/>
        </w:rPr>
        <w:t xml:space="preserve">Appl. Therm. Eng.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108</w:t>
      </w:r>
      <w:r w:rsidRPr="002A7BF1">
        <w:t>, 605-613.</w:t>
      </w:r>
    </w:p>
    <w:p w14:paraId="17EDF885" w14:textId="77777777" w:rsidR="002A7BF1" w:rsidRPr="002A7BF1" w:rsidRDefault="002A7BF1" w:rsidP="002A7BF1">
      <w:pPr>
        <w:pStyle w:val="EndNoteBibliography"/>
        <w:spacing w:after="0"/>
      </w:pPr>
      <w:r w:rsidRPr="002A7BF1">
        <w:t>279.</w:t>
      </w:r>
      <w:r w:rsidRPr="002A7BF1">
        <w:tab/>
        <w:t xml:space="preserve">Arami-Niya, A.; Rufford, T. E.; Zhu, Z., Activated carbon monoliths with hierarchical pore structure from tar pitch and coal powder for the adsorption of CO2, CH4 and N2. </w:t>
      </w:r>
      <w:r w:rsidRPr="002A7BF1">
        <w:rPr>
          <w:i/>
        </w:rPr>
        <w:t xml:space="preserve">Carbon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103</w:t>
      </w:r>
      <w:r w:rsidRPr="002A7BF1">
        <w:t>, 115-124.</w:t>
      </w:r>
    </w:p>
    <w:p w14:paraId="1C662373" w14:textId="77777777" w:rsidR="002A7BF1" w:rsidRPr="002A7BF1" w:rsidRDefault="002A7BF1" w:rsidP="002A7BF1">
      <w:pPr>
        <w:pStyle w:val="EndNoteBibliography"/>
        <w:spacing w:after="0"/>
      </w:pPr>
      <w:r w:rsidRPr="002A7BF1">
        <w:t>280.</w:t>
      </w:r>
      <w:r w:rsidRPr="002A7BF1">
        <w:tab/>
        <w:t xml:space="preserve">Casco, M. E.; Martínez-Escandell, M.; Kaneko, K.; Silvestre-Albero, J.; Rodríguez-Reinoso, F., Very high methane uptake on activated carbons prepared from mesophase pitch: A compromise between microporosity and bulk density. </w:t>
      </w:r>
      <w:r w:rsidRPr="002A7BF1">
        <w:rPr>
          <w:i/>
        </w:rPr>
        <w:t xml:space="preserve">Carbon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93</w:t>
      </w:r>
      <w:r w:rsidRPr="002A7BF1">
        <w:t>, 11-21.</w:t>
      </w:r>
    </w:p>
    <w:p w14:paraId="61E8D1B9" w14:textId="77777777" w:rsidR="002A7BF1" w:rsidRPr="002A7BF1" w:rsidRDefault="002A7BF1" w:rsidP="002A7BF1">
      <w:pPr>
        <w:pStyle w:val="EndNoteBibliography"/>
        <w:spacing w:after="0"/>
      </w:pPr>
      <w:r w:rsidRPr="002A7BF1">
        <w:t>281.</w:t>
      </w:r>
      <w:r w:rsidRPr="002A7BF1">
        <w:tab/>
        <w:t xml:space="preserve">Li, Y.; Li, D.; Rao, Y.; Zhao, X.; Wu, M., Superior CO2, CH4, and H2 uptakes over ultrahigh-surface-area carbon spheres prepared from sustainable biomass-derived char by CO2 activation. </w:t>
      </w:r>
      <w:r w:rsidRPr="002A7BF1">
        <w:rPr>
          <w:i/>
        </w:rPr>
        <w:t xml:space="preserve">Carbon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105</w:t>
      </w:r>
      <w:r w:rsidRPr="002A7BF1">
        <w:t>, 454-462.</w:t>
      </w:r>
    </w:p>
    <w:p w14:paraId="45EB8F52" w14:textId="77777777" w:rsidR="002A7BF1" w:rsidRPr="002A7BF1" w:rsidRDefault="002A7BF1" w:rsidP="002A7BF1">
      <w:pPr>
        <w:pStyle w:val="EndNoteBibliography"/>
        <w:spacing w:after="0"/>
      </w:pPr>
      <w:r w:rsidRPr="002A7BF1">
        <w:t>282.</w:t>
      </w:r>
      <w:r w:rsidRPr="002A7BF1">
        <w:tab/>
        <w:t xml:space="preserve">de Oliveira, L. H.; Meneguin, J. G.; Pereira, M. V.; do Nascimento, J. F.; Arroyo, P. A., Adsorption of hydrogen sulfide, carbon dioxide, methane, and their mixtures on activated carbon. </w:t>
      </w:r>
      <w:r w:rsidRPr="002A7BF1">
        <w:rPr>
          <w:i/>
        </w:rPr>
        <w:t xml:space="preserve">Chem. Eng. Commun.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206</w:t>
      </w:r>
      <w:r w:rsidRPr="002A7BF1">
        <w:t>, (11), 1533-1553.</w:t>
      </w:r>
    </w:p>
    <w:p w14:paraId="2FA29D48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283.</w:t>
      </w:r>
      <w:r w:rsidRPr="002A7BF1">
        <w:tab/>
        <w:t xml:space="preserve">Attia, N. F.; Jung, M.; Park, J.; Jang, H.; Lee, K.; Oh, H., Flexible nanoporous activated carbon cloth for achieving high H2, CH4, and CO2 storage capacities and selective CO2/CH4 separation. </w:t>
      </w:r>
      <w:r w:rsidRPr="002A7BF1">
        <w:rPr>
          <w:i/>
        </w:rPr>
        <w:t xml:space="preserve">Chem. Eng. J.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379</w:t>
      </w:r>
      <w:r w:rsidRPr="002A7BF1">
        <w:t>.</w:t>
      </w:r>
    </w:p>
    <w:p w14:paraId="6BA26303" w14:textId="77777777" w:rsidR="002A7BF1" w:rsidRPr="002A7BF1" w:rsidRDefault="002A7BF1" w:rsidP="002A7BF1">
      <w:pPr>
        <w:pStyle w:val="EndNoteBibliography"/>
        <w:spacing w:after="0"/>
      </w:pPr>
      <w:r w:rsidRPr="002A7BF1">
        <w:t>284.</w:t>
      </w:r>
      <w:r w:rsidRPr="002A7BF1">
        <w:tab/>
        <w:t xml:space="preserve">Tang, R.; Dai, Q.; Liang, W.; Wu, Y.; Zhou, X.; Pan, H.; Li, Z., Synthesis of novel particle rice-based carbon materials and its excellent CH4/N2 adsorption selectivity for methane enrichment from Low-rank natural gas. </w:t>
      </w:r>
      <w:r w:rsidRPr="002A7BF1">
        <w:rPr>
          <w:i/>
        </w:rPr>
        <w:t xml:space="preserve">Chem. Eng. J.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384</w:t>
      </w:r>
      <w:r w:rsidRPr="002A7BF1">
        <w:t>.</w:t>
      </w:r>
    </w:p>
    <w:p w14:paraId="2E3C5663" w14:textId="77777777" w:rsidR="002A7BF1" w:rsidRPr="002A7BF1" w:rsidRDefault="002A7BF1" w:rsidP="002A7BF1">
      <w:pPr>
        <w:pStyle w:val="EndNoteBibliography"/>
        <w:spacing w:after="0"/>
      </w:pPr>
      <w:r w:rsidRPr="002A7BF1">
        <w:t>285.</w:t>
      </w:r>
      <w:r w:rsidRPr="002A7BF1">
        <w:tab/>
        <w:t xml:space="preserve">Banisheykholeslami, F.; Ghoreyshi, A. A.; Mohammadi, M.; Pirzadeh, K., Synthesis of a Carbon Molecular Sieve from Broom Corn Stalk via Carbon Deposition of Methane for the Selective Separation of a CO2/CH4Mixture. </w:t>
      </w:r>
      <w:r w:rsidRPr="002A7BF1">
        <w:rPr>
          <w:i/>
        </w:rPr>
        <w:t xml:space="preserve">CLEAN - Soil, Air, Water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43</w:t>
      </w:r>
      <w:r w:rsidRPr="002A7BF1">
        <w:t>, (7), 1084-1092.</w:t>
      </w:r>
    </w:p>
    <w:p w14:paraId="3C5E28C5" w14:textId="77777777" w:rsidR="002A7BF1" w:rsidRPr="002A7BF1" w:rsidRDefault="002A7BF1" w:rsidP="002A7BF1">
      <w:pPr>
        <w:pStyle w:val="EndNoteBibliography"/>
        <w:spacing w:after="0"/>
      </w:pPr>
      <w:r w:rsidRPr="002A7BF1">
        <w:t>286.</w:t>
      </w:r>
      <w:r w:rsidRPr="002A7BF1">
        <w:tab/>
        <w:t xml:space="preserve">Peredo-Mancilla, D.; Ghouma, I.; Hort, C.; Matei Ghimbeu, C.; Jeguirim, M.; Bessieres, D., CO2 and CH4 Adsorption Behavior of Biomass-Based Activated Carbons. </w:t>
      </w:r>
      <w:r w:rsidRPr="002A7BF1">
        <w:rPr>
          <w:i/>
        </w:rPr>
        <w:t xml:space="preserve">Energies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11</w:t>
      </w:r>
      <w:r w:rsidRPr="002A7BF1">
        <w:t>, (11).</w:t>
      </w:r>
    </w:p>
    <w:p w14:paraId="7622BC42" w14:textId="77777777" w:rsidR="002A7BF1" w:rsidRPr="002A7BF1" w:rsidRDefault="002A7BF1" w:rsidP="002A7BF1">
      <w:pPr>
        <w:pStyle w:val="EndNoteBibliography"/>
        <w:spacing w:after="0"/>
      </w:pPr>
      <w:r w:rsidRPr="002A7BF1">
        <w:t>287.</w:t>
      </w:r>
      <w:r w:rsidRPr="002A7BF1">
        <w:tab/>
        <w:t xml:space="preserve">Li, Y.; Liu, N.; Zhang, T.; Wang, B.; Wang, Y.; Wang, L.; Wei, J., Highly microporous nitrogen-doped carbons from anthracite for effective CO2 capture and CO2/CH4 separation. </w:t>
      </w:r>
      <w:r w:rsidRPr="002A7BF1">
        <w:rPr>
          <w:i/>
        </w:rPr>
        <w:t xml:space="preserve">Energy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211</w:t>
      </w:r>
      <w:r w:rsidRPr="002A7BF1">
        <w:t>.</w:t>
      </w:r>
    </w:p>
    <w:p w14:paraId="7B976E96" w14:textId="77777777" w:rsidR="002A7BF1" w:rsidRPr="002A7BF1" w:rsidRDefault="002A7BF1" w:rsidP="002A7BF1">
      <w:pPr>
        <w:pStyle w:val="EndNoteBibliography"/>
        <w:spacing w:after="0"/>
      </w:pPr>
      <w:r w:rsidRPr="002A7BF1">
        <w:t>288.</w:t>
      </w:r>
      <w:r w:rsidRPr="002A7BF1">
        <w:tab/>
        <w:t xml:space="preserve">Stelitano, S.; Conte, G.; Policicchio, A.; Aloise, A.; Desiderio, G.; Agostino, R. G., Low Pressure Methane Storage in Pinecone-Derived Activated Carbons. </w:t>
      </w:r>
      <w:r w:rsidRPr="002A7BF1">
        <w:rPr>
          <w:i/>
        </w:rPr>
        <w:t xml:space="preserve">Energy &amp; Fuels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32</w:t>
      </w:r>
      <w:r w:rsidRPr="002A7BF1">
        <w:t>, (10), 10891-10897.</w:t>
      </w:r>
    </w:p>
    <w:p w14:paraId="1FDE2102" w14:textId="77777777" w:rsidR="002A7BF1" w:rsidRPr="002A7BF1" w:rsidRDefault="002A7BF1" w:rsidP="002A7BF1">
      <w:pPr>
        <w:pStyle w:val="EndNoteBibliography"/>
        <w:spacing w:after="0"/>
      </w:pPr>
      <w:r w:rsidRPr="002A7BF1">
        <w:t>289.</w:t>
      </w:r>
      <w:r w:rsidRPr="002A7BF1">
        <w:tab/>
        <w:t xml:space="preserve">Guan, C.; Loo, L. S.; Wang, K.; Yang, C., Methane storage in carbon pellets prepared via a binderless method. </w:t>
      </w:r>
      <w:r w:rsidRPr="002A7BF1">
        <w:rPr>
          <w:i/>
        </w:rPr>
        <w:t xml:space="preserve">Energy Convers. Manage. </w:t>
      </w:r>
      <w:r w:rsidRPr="002A7BF1">
        <w:rPr>
          <w:b/>
        </w:rPr>
        <w:t>2011,</w:t>
      </w:r>
      <w:r w:rsidRPr="002A7BF1">
        <w:t xml:space="preserve"> </w:t>
      </w:r>
      <w:r w:rsidRPr="002A7BF1">
        <w:rPr>
          <w:i/>
        </w:rPr>
        <w:t>52</w:t>
      </w:r>
      <w:r w:rsidRPr="002A7BF1">
        <w:t>, (2), 1258-1262.</w:t>
      </w:r>
    </w:p>
    <w:p w14:paraId="6D9ED5E6" w14:textId="77777777" w:rsidR="002A7BF1" w:rsidRPr="002A7BF1" w:rsidRDefault="002A7BF1" w:rsidP="002A7BF1">
      <w:pPr>
        <w:pStyle w:val="EndNoteBibliography"/>
        <w:spacing w:after="0"/>
      </w:pPr>
      <w:r w:rsidRPr="002A7BF1">
        <w:t>290.</w:t>
      </w:r>
      <w:r w:rsidRPr="002A7BF1">
        <w:tab/>
        <w:t xml:space="preserve">Gutlein, S.; Burkard, C.; Zeilinger, J.; Niedermaier, M.; Klumpp, M.; Kolb, V.; Jess, A.; Etzold, B. J., A feasible way to remove the heat during adsorptive methane storage. </w:t>
      </w:r>
      <w:r w:rsidRPr="002A7BF1">
        <w:rPr>
          <w:i/>
        </w:rPr>
        <w:t xml:space="preserve">Environ. Sci. Technol.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49</w:t>
      </w:r>
      <w:r w:rsidRPr="002A7BF1">
        <w:t>, (1), 672-8.</w:t>
      </w:r>
    </w:p>
    <w:p w14:paraId="63B04E3F" w14:textId="77777777" w:rsidR="002A7BF1" w:rsidRPr="002A7BF1" w:rsidRDefault="002A7BF1" w:rsidP="002A7BF1">
      <w:pPr>
        <w:pStyle w:val="EndNoteBibliography"/>
        <w:spacing w:after="0"/>
      </w:pPr>
      <w:r w:rsidRPr="002A7BF1">
        <w:t>291.</w:t>
      </w:r>
      <w:r w:rsidRPr="002A7BF1">
        <w:tab/>
        <w:t xml:space="preserve">Luo, J.; Liu, Y.; Sun, W.; Jiang, C.; Xie, H.; Chu, W., Influence of structural parameters on methane adsorption over activated carbon: Evaluation by using D–A model. </w:t>
      </w:r>
      <w:r w:rsidRPr="002A7BF1">
        <w:rPr>
          <w:i/>
        </w:rPr>
        <w:t xml:space="preserve">Fuel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123</w:t>
      </w:r>
      <w:r w:rsidRPr="002A7BF1">
        <w:t>, 241-247.</w:t>
      </w:r>
    </w:p>
    <w:p w14:paraId="53FB9479" w14:textId="77777777" w:rsidR="002A7BF1" w:rsidRPr="002A7BF1" w:rsidRDefault="002A7BF1" w:rsidP="002A7BF1">
      <w:pPr>
        <w:pStyle w:val="EndNoteBibliography"/>
        <w:spacing w:after="0"/>
      </w:pPr>
      <w:r w:rsidRPr="002A7BF1">
        <w:t>292.</w:t>
      </w:r>
      <w:r w:rsidRPr="002A7BF1">
        <w:tab/>
        <w:t xml:space="preserve">Wu, Y.; Chen, Z.; Liu, Y.; Xu, Y.; Liu, Z., One step synthesis of N-doped activated carbons derived from sustainable microalgae-NaAlg composites for CO2 and CH4 adsorption. </w:t>
      </w:r>
      <w:r w:rsidRPr="002A7BF1">
        <w:rPr>
          <w:i/>
        </w:rPr>
        <w:t xml:space="preserve">Fuel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233</w:t>
      </w:r>
      <w:r w:rsidRPr="002A7BF1">
        <w:t>, 574-581.</w:t>
      </w:r>
    </w:p>
    <w:p w14:paraId="5A5FAC53" w14:textId="77777777" w:rsidR="002A7BF1" w:rsidRPr="002A7BF1" w:rsidRDefault="002A7BF1" w:rsidP="002A7BF1">
      <w:pPr>
        <w:pStyle w:val="EndNoteBibliography"/>
        <w:spacing w:after="0"/>
      </w:pPr>
      <w:r w:rsidRPr="002A7BF1">
        <w:t>293.</w:t>
      </w:r>
      <w:r w:rsidRPr="002A7BF1">
        <w:tab/>
        <w:t xml:space="preserve">Álvarez-Gutiérrez, N.; Gil, M. V.; Rubiera, F.; Pevida, C., Adsorption performance indicators for the CO2/CH4 separation: Application to biomass-based activated carbons. </w:t>
      </w:r>
      <w:r w:rsidRPr="002A7BF1">
        <w:rPr>
          <w:i/>
        </w:rPr>
        <w:t xml:space="preserve">Fuel Process. Technol.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142</w:t>
      </w:r>
      <w:r w:rsidRPr="002A7BF1">
        <w:t>, 361-369.</w:t>
      </w:r>
    </w:p>
    <w:p w14:paraId="2AE67F1C" w14:textId="77777777" w:rsidR="002A7BF1" w:rsidRPr="002A7BF1" w:rsidRDefault="002A7BF1" w:rsidP="002A7BF1">
      <w:pPr>
        <w:pStyle w:val="EndNoteBibliography"/>
        <w:spacing w:after="0"/>
      </w:pPr>
      <w:r w:rsidRPr="002A7BF1">
        <w:t>294.</w:t>
      </w:r>
      <w:r w:rsidRPr="002A7BF1">
        <w:tab/>
        <w:t xml:space="preserve">Ke, Z.; Xiao, H.; Wen, Y.; Du, S.; Zhou, X.; Xiao, J.; Li, Z., Adsorption Property of Starch-Based Microporous Carbon Materials with High Selectivity and Uptake for C1/C2/C3 Separation. </w:t>
      </w:r>
      <w:r w:rsidRPr="002A7BF1">
        <w:rPr>
          <w:i/>
        </w:rPr>
        <w:t xml:space="preserve">Industrial &amp; Engineering Chemistry Research </w:t>
      </w:r>
      <w:r w:rsidRPr="002A7BF1">
        <w:rPr>
          <w:b/>
        </w:rPr>
        <w:t>2021,</w:t>
      </w:r>
      <w:r w:rsidRPr="002A7BF1">
        <w:t xml:space="preserve"> </w:t>
      </w:r>
      <w:r w:rsidRPr="002A7BF1">
        <w:rPr>
          <w:i/>
        </w:rPr>
        <w:t>60</w:t>
      </w:r>
      <w:r w:rsidRPr="002A7BF1">
        <w:t>, (12), 4668-4676.</w:t>
      </w:r>
    </w:p>
    <w:p w14:paraId="22EED72A" w14:textId="77777777" w:rsidR="002A7BF1" w:rsidRPr="002A7BF1" w:rsidRDefault="002A7BF1" w:rsidP="002A7BF1">
      <w:pPr>
        <w:pStyle w:val="EndNoteBibliography"/>
        <w:spacing w:after="0"/>
      </w:pPr>
      <w:r w:rsidRPr="002A7BF1">
        <w:t>295.</w:t>
      </w:r>
      <w:r w:rsidRPr="002A7BF1">
        <w:tab/>
        <w:t xml:space="preserve">Yang, W.; Feng, Y.; Chu, W., Comparative Study of Textural Characteristics on Methane Adsorption for Carbon Spheres Produced by CO2Activation. </w:t>
      </w:r>
      <w:r w:rsidRPr="002A7BF1">
        <w:rPr>
          <w:i/>
        </w:rPr>
        <w:t xml:space="preserve">International Journal of Chemical Engineering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2014</w:t>
      </w:r>
      <w:r w:rsidRPr="002A7BF1">
        <w:t>, 1-7.</w:t>
      </w:r>
    </w:p>
    <w:p w14:paraId="6F2FD220" w14:textId="77777777" w:rsidR="002A7BF1" w:rsidRPr="002A7BF1" w:rsidRDefault="002A7BF1" w:rsidP="002A7BF1">
      <w:pPr>
        <w:pStyle w:val="EndNoteBibliography"/>
        <w:spacing w:after="0"/>
      </w:pPr>
      <w:r w:rsidRPr="002A7BF1">
        <w:t>296.</w:t>
      </w:r>
      <w:r w:rsidRPr="002A7BF1">
        <w:tab/>
        <w:t xml:space="preserve">Conte, G.; Stelitano, S.; Policicchio, A.; Minuto, F. D.; Lazzaroli, V.; Galiano, F.; Agostino, R. G., Assessment of activated carbon fibers from commercial Kevlar® as nanostructured material for gas storage: Effect of activation procedure and adsorption of CO2 and CH4. </w:t>
      </w:r>
      <w:r w:rsidRPr="002A7BF1">
        <w:rPr>
          <w:i/>
        </w:rPr>
        <w:t xml:space="preserve">J. Anal. Appl. Pyrolysis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152</w:t>
      </w:r>
      <w:r w:rsidRPr="002A7BF1">
        <w:t>.</w:t>
      </w:r>
    </w:p>
    <w:p w14:paraId="23F15A1F" w14:textId="77777777" w:rsidR="002A7BF1" w:rsidRPr="002A7BF1" w:rsidRDefault="002A7BF1" w:rsidP="002A7BF1">
      <w:pPr>
        <w:pStyle w:val="EndNoteBibliography"/>
        <w:spacing w:after="0"/>
      </w:pPr>
      <w:r w:rsidRPr="002A7BF1">
        <w:t>297.</w:t>
      </w:r>
      <w:r w:rsidRPr="002A7BF1">
        <w:tab/>
        <w:t xml:space="preserve">Lee, J.-W.; Balathanigaimani, M. S.; Kang, H.-C.; Shim, W.-G.; Kim, C.; Moon, H., Methane Storage on Phenol-Based Activated Carbons at (293.15, 303.15, and 313.15) K. </w:t>
      </w:r>
      <w:r w:rsidRPr="002A7BF1">
        <w:rPr>
          <w:i/>
        </w:rPr>
        <w:t xml:space="preserve">J. Chem. Eng. Data </w:t>
      </w:r>
      <w:r w:rsidRPr="002A7BF1">
        <w:rPr>
          <w:b/>
        </w:rPr>
        <w:t>2007</w:t>
      </w:r>
      <w:r w:rsidRPr="002A7BF1">
        <w:t>.</w:t>
      </w:r>
    </w:p>
    <w:p w14:paraId="14466601" w14:textId="77777777" w:rsidR="002A7BF1" w:rsidRPr="002A7BF1" w:rsidRDefault="002A7BF1" w:rsidP="002A7BF1">
      <w:pPr>
        <w:pStyle w:val="EndNoteBibliography"/>
        <w:spacing w:after="0"/>
      </w:pPr>
      <w:r w:rsidRPr="002A7BF1">
        <w:t>298.</w:t>
      </w:r>
      <w:r w:rsidRPr="002A7BF1">
        <w:tab/>
        <w:t xml:space="preserve">Rahman, K. A.; Loh, W. S.; Yanagi, H.; Chakraborty, A.; Saha, B. B.; Chun, W. G.; Ng, K. C., Experimental Adsorption Isotherm of Methane onto Activated Carbon at Suband Supercritical Temperatures. </w:t>
      </w:r>
      <w:r w:rsidRPr="002A7BF1">
        <w:rPr>
          <w:i/>
        </w:rPr>
        <w:t xml:space="preserve">J. Chem. Eng. Data </w:t>
      </w:r>
      <w:r w:rsidRPr="002A7BF1">
        <w:rPr>
          <w:b/>
        </w:rPr>
        <w:t>2010</w:t>
      </w:r>
      <w:r w:rsidRPr="002A7BF1">
        <w:t>.</w:t>
      </w:r>
    </w:p>
    <w:p w14:paraId="0BEC7067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299.</w:t>
      </w:r>
      <w:r w:rsidRPr="002A7BF1">
        <w:tab/>
        <w:t xml:space="preserve">Mu, B.; Walton, K. S., High-Pressure Adsorption Equilibrium of CO2, CH4, and CO on an Impregnated Activated Carbon. </w:t>
      </w:r>
      <w:r w:rsidRPr="002A7BF1">
        <w:rPr>
          <w:i/>
        </w:rPr>
        <w:t xml:space="preserve">J. Chem. Eng. Data </w:t>
      </w:r>
      <w:r w:rsidRPr="002A7BF1">
        <w:rPr>
          <w:b/>
        </w:rPr>
        <w:t>2011,</w:t>
      </w:r>
      <w:r w:rsidRPr="002A7BF1">
        <w:t xml:space="preserve"> </w:t>
      </w:r>
      <w:r w:rsidRPr="002A7BF1">
        <w:rPr>
          <w:i/>
        </w:rPr>
        <w:t>56</w:t>
      </w:r>
      <w:r w:rsidRPr="002A7BF1">
        <w:t>, (3), 390-397.</w:t>
      </w:r>
    </w:p>
    <w:p w14:paraId="6CDFE117" w14:textId="77777777" w:rsidR="002A7BF1" w:rsidRPr="002A7BF1" w:rsidRDefault="002A7BF1" w:rsidP="002A7BF1">
      <w:pPr>
        <w:pStyle w:val="EndNoteBibliography"/>
        <w:spacing w:after="0"/>
      </w:pPr>
      <w:r w:rsidRPr="002A7BF1">
        <w:t>300.</w:t>
      </w:r>
      <w:r w:rsidRPr="002A7BF1">
        <w:tab/>
        <w:t xml:space="preserve">Wu, Y.-J.; Yang, Y.; Kong, X.-M.; Li, P.; Yu, J.-G.; Ribeiro, A. M.; Rodrigues, A. E., Adsorption of Pure and Binary CO2, CH4, and N2 Gas Components on Activated Carbon Beads. </w:t>
      </w:r>
      <w:r w:rsidRPr="002A7BF1">
        <w:rPr>
          <w:i/>
        </w:rPr>
        <w:t xml:space="preserve">J. Chem. Eng. Data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60</w:t>
      </w:r>
      <w:r w:rsidRPr="002A7BF1">
        <w:t>, (9), 2684-2693.</w:t>
      </w:r>
    </w:p>
    <w:p w14:paraId="11756513" w14:textId="77777777" w:rsidR="002A7BF1" w:rsidRPr="002A7BF1" w:rsidRDefault="002A7BF1" w:rsidP="002A7BF1">
      <w:pPr>
        <w:pStyle w:val="EndNoteBibliography"/>
        <w:spacing w:after="0"/>
      </w:pPr>
      <w:r w:rsidRPr="002A7BF1">
        <w:t>301.</w:t>
      </w:r>
      <w:r w:rsidRPr="002A7BF1">
        <w:tab/>
        <w:t xml:space="preserve">Yi, H.; Li, Y.; Tang, X.; Li, F.; Li, K.; Yuan, Q.; Sun, X., Effect of the Adsorbent Pore Structure on the Separation of Carbon Dioxide and Methane Gas Mixtures. </w:t>
      </w:r>
      <w:r w:rsidRPr="002A7BF1">
        <w:rPr>
          <w:i/>
        </w:rPr>
        <w:t xml:space="preserve">J. Chem. Eng. Data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60</w:t>
      </w:r>
      <w:r w:rsidRPr="002A7BF1">
        <w:t>, (5), 1388-1395.</w:t>
      </w:r>
    </w:p>
    <w:p w14:paraId="36ED206E" w14:textId="77777777" w:rsidR="002A7BF1" w:rsidRPr="002A7BF1" w:rsidRDefault="002A7BF1" w:rsidP="002A7BF1">
      <w:pPr>
        <w:pStyle w:val="EndNoteBibliography"/>
        <w:spacing w:after="0"/>
      </w:pPr>
      <w:r w:rsidRPr="002A7BF1">
        <w:t>302.</w:t>
      </w:r>
      <w:r w:rsidRPr="002A7BF1">
        <w:tab/>
        <w:t xml:space="preserve">Contreras, M.; Lagos, G.; Escalona, N.; Soto-Garrido, G.; Radovic, L. R.; Garcia, R., On the methane adsorption capacity of activated carbons: in search of a correlation with adsorbent properties. </w:t>
      </w:r>
      <w:r w:rsidRPr="002A7BF1">
        <w:rPr>
          <w:i/>
        </w:rPr>
        <w:t xml:space="preserve">Journal of Chemical Technology &amp; Biotechnology </w:t>
      </w:r>
      <w:r w:rsidRPr="002A7BF1">
        <w:rPr>
          <w:b/>
        </w:rPr>
        <w:t>2009,</w:t>
      </w:r>
      <w:r w:rsidRPr="002A7BF1">
        <w:t xml:space="preserve"> </w:t>
      </w:r>
      <w:r w:rsidRPr="002A7BF1">
        <w:rPr>
          <w:i/>
        </w:rPr>
        <w:t>84</w:t>
      </w:r>
      <w:r w:rsidRPr="002A7BF1">
        <w:t>, (11), 1736-1741.</w:t>
      </w:r>
    </w:p>
    <w:p w14:paraId="3BCA6F75" w14:textId="77777777" w:rsidR="002A7BF1" w:rsidRPr="002A7BF1" w:rsidRDefault="002A7BF1" w:rsidP="002A7BF1">
      <w:pPr>
        <w:pStyle w:val="EndNoteBibliography"/>
        <w:spacing w:after="0"/>
      </w:pPr>
      <w:r w:rsidRPr="002A7BF1">
        <w:t>303.</w:t>
      </w:r>
      <w:r w:rsidRPr="002A7BF1">
        <w:tab/>
        <w:t xml:space="preserve">Mirzaei, S.; Ahmadpour, A.; Shahsavand, A.; Rashidi, H.; Arami-Niya, A., Superior performance of modified pitch-based adsorbents for cyclic methane storage. </w:t>
      </w:r>
      <w:r w:rsidRPr="002A7BF1">
        <w:rPr>
          <w:i/>
        </w:rPr>
        <w:t xml:space="preserve">Journal of Energy Storage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28</w:t>
      </w:r>
      <w:r w:rsidRPr="002A7BF1">
        <w:t>.</w:t>
      </w:r>
    </w:p>
    <w:p w14:paraId="57FF840C" w14:textId="77777777" w:rsidR="002A7BF1" w:rsidRPr="002A7BF1" w:rsidRDefault="002A7BF1" w:rsidP="002A7BF1">
      <w:pPr>
        <w:pStyle w:val="EndNoteBibliography"/>
        <w:spacing w:after="0"/>
      </w:pPr>
      <w:r w:rsidRPr="002A7BF1">
        <w:t>304.</w:t>
      </w:r>
      <w:r w:rsidRPr="002A7BF1">
        <w:tab/>
        <w:t xml:space="preserve">Tabatabaei Shirazani, M.; Bakhshi, H.; Rashidi, A.; Taghizadeh, M., Starch-based activated carbon micro-spheres for adsorption of methane with superior performance in ANG technology. </w:t>
      </w:r>
      <w:r w:rsidRPr="002A7BF1">
        <w:rPr>
          <w:i/>
        </w:rPr>
        <w:t xml:space="preserve">Journal of Environmental Chemical Engineering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8</w:t>
      </w:r>
      <w:r w:rsidRPr="002A7BF1">
        <w:t>, (4).</w:t>
      </w:r>
    </w:p>
    <w:p w14:paraId="54E69F25" w14:textId="77777777" w:rsidR="002A7BF1" w:rsidRPr="002A7BF1" w:rsidRDefault="002A7BF1" w:rsidP="002A7BF1">
      <w:pPr>
        <w:pStyle w:val="EndNoteBibliography"/>
        <w:spacing w:after="0"/>
      </w:pPr>
      <w:r w:rsidRPr="002A7BF1">
        <w:t>305.</w:t>
      </w:r>
      <w:r w:rsidRPr="002A7BF1">
        <w:tab/>
        <w:t xml:space="preserve">Hu, X.-M.; Chen, Q.; Zhao, Y.-C.; Laursen, B. W.; Han, B.-H., Straightforward synthesis of a triazine-based porous carbon with high gas-uptake capacities. </w:t>
      </w:r>
      <w:r w:rsidRPr="002A7BF1">
        <w:rPr>
          <w:i/>
        </w:rPr>
        <w:t xml:space="preserve">Journal of Materials Chemistry A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2</w:t>
      </w:r>
      <w:r w:rsidRPr="002A7BF1">
        <w:t>, (34).</w:t>
      </w:r>
    </w:p>
    <w:p w14:paraId="6A386760" w14:textId="77777777" w:rsidR="002A7BF1" w:rsidRPr="002A7BF1" w:rsidRDefault="002A7BF1" w:rsidP="002A7BF1">
      <w:pPr>
        <w:pStyle w:val="EndNoteBibliography"/>
        <w:spacing w:after="0"/>
      </w:pPr>
      <w:r w:rsidRPr="002A7BF1">
        <w:t>306.</w:t>
      </w:r>
      <w:r w:rsidRPr="002A7BF1">
        <w:tab/>
        <w:t xml:space="preserve">Yuan, B.; Wang, J.; Chen, Y.; Wu, X.; Luo, H.; Deng, S., Unprecedented performance of N-doped activated hydrothermal carbon towards C2H6/CH4, CO2/CH4, and CO2/H2 separation. </w:t>
      </w:r>
      <w:r w:rsidRPr="002A7BF1">
        <w:rPr>
          <w:i/>
        </w:rPr>
        <w:t xml:space="preserve">Journal of Materials Chemistry A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4</w:t>
      </w:r>
      <w:r w:rsidRPr="002A7BF1">
        <w:t>, (6), 2263-2276.</w:t>
      </w:r>
    </w:p>
    <w:p w14:paraId="2B6990AA" w14:textId="77777777" w:rsidR="002A7BF1" w:rsidRPr="002A7BF1" w:rsidRDefault="002A7BF1" w:rsidP="002A7BF1">
      <w:pPr>
        <w:pStyle w:val="EndNoteBibliography"/>
        <w:spacing w:after="0"/>
      </w:pPr>
      <w:r w:rsidRPr="002A7BF1">
        <w:t>307.</w:t>
      </w:r>
      <w:r w:rsidRPr="002A7BF1">
        <w:tab/>
        <w:t xml:space="preserve">Balathanigaimani, M. S.; Kang, H.-C.; Shim, W.-G.; Kim, C.; Lee, J.-W.; Moon, H., Preparation of powdered activated carbon from rice husk and its methane adsorption properties. </w:t>
      </w:r>
      <w:r w:rsidRPr="002A7BF1">
        <w:rPr>
          <w:i/>
        </w:rPr>
        <w:t xml:space="preserve">Korean Journal of Chemical Engineering </w:t>
      </w:r>
      <w:r w:rsidRPr="002A7BF1">
        <w:rPr>
          <w:b/>
        </w:rPr>
        <w:t>2006,</w:t>
      </w:r>
      <w:r w:rsidRPr="002A7BF1">
        <w:t xml:space="preserve"> </w:t>
      </w:r>
      <w:r w:rsidRPr="002A7BF1">
        <w:rPr>
          <w:i/>
        </w:rPr>
        <w:t>23</w:t>
      </w:r>
      <w:r w:rsidRPr="002A7BF1">
        <w:t>, (4), 663-668.</w:t>
      </w:r>
    </w:p>
    <w:p w14:paraId="1392A26C" w14:textId="77777777" w:rsidR="002A7BF1" w:rsidRPr="002A7BF1" w:rsidRDefault="002A7BF1" w:rsidP="002A7BF1">
      <w:pPr>
        <w:pStyle w:val="EndNoteBibliography"/>
        <w:spacing w:after="0"/>
      </w:pPr>
      <w:r w:rsidRPr="002A7BF1">
        <w:t>308.</w:t>
      </w:r>
      <w:r w:rsidRPr="002A7BF1">
        <w:tab/>
        <w:t xml:space="preserve">Solara, C.; Lagoc, F. S. R. M.; Vallonea, A.; Deianab, C.; Sapag, K., Natural Gas Storage in Microporous Carbon Obtained from Waste of the Olive Oil Production. </w:t>
      </w:r>
      <w:r w:rsidRPr="002A7BF1">
        <w:rPr>
          <w:i/>
        </w:rPr>
        <w:t xml:space="preserve">Materials Research Bulletin </w:t>
      </w:r>
      <w:r w:rsidRPr="002A7BF1">
        <w:rPr>
          <w:b/>
        </w:rPr>
        <w:t>2008,</w:t>
      </w:r>
      <w:r w:rsidRPr="002A7BF1">
        <w:t xml:space="preserve"> </w:t>
      </w:r>
      <w:r w:rsidRPr="002A7BF1">
        <w:rPr>
          <w:i/>
        </w:rPr>
        <w:t>11</w:t>
      </w:r>
      <w:r w:rsidRPr="002A7BF1">
        <w:t>, (4), 409-414.</w:t>
      </w:r>
    </w:p>
    <w:p w14:paraId="4235EBFE" w14:textId="77777777" w:rsidR="002A7BF1" w:rsidRPr="002A7BF1" w:rsidRDefault="002A7BF1" w:rsidP="002A7BF1">
      <w:pPr>
        <w:pStyle w:val="EndNoteBibliography"/>
        <w:spacing w:after="0"/>
      </w:pPr>
      <w:r w:rsidRPr="002A7BF1">
        <w:t>309.</w:t>
      </w:r>
      <w:r w:rsidRPr="002A7BF1">
        <w:tab/>
        <w:t xml:space="preserve">Antoniou, M. K.; Diamanti, E. K.; Enotiadis, A.; Policicchio, A.; Dimos, K.; Ciuchi, F.; Maccallini, E.; Gournis, D.; Agostino, R. G., Methane storage in zeolite-like carbon materials. </w:t>
      </w:r>
      <w:r w:rsidRPr="002A7BF1">
        <w:rPr>
          <w:i/>
        </w:rPr>
        <w:t xml:space="preserve">Micropor. Mesopor. Mater.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188</w:t>
      </w:r>
      <w:r w:rsidRPr="002A7BF1">
        <w:t>, 16-22.</w:t>
      </w:r>
    </w:p>
    <w:p w14:paraId="1A58CE90" w14:textId="77777777" w:rsidR="002A7BF1" w:rsidRPr="002A7BF1" w:rsidRDefault="002A7BF1" w:rsidP="002A7BF1">
      <w:pPr>
        <w:pStyle w:val="EndNoteBibliography"/>
        <w:spacing w:after="0"/>
      </w:pPr>
      <w:r w:rsidRPr="002A7BF1">
        <w:t>310.</w:t>
      </w:r>
      <w:r w:rsidRPr="002A7BF1">
        <w:tab/>
        <w:t xml:space="preserve">Balathanigaimani, M. S.; Shim, W.-G.; Lee, J.-W.; Moon, H., Adsorption of methane on novel corn grain-based carbon monoliths. </w:t>
      </w:r>
      <w:r w:rsidRPr="002A7BF1">
        <w:rPr>
          <w:i/>
        </w:rPr>
        <w:t xml:space="preserve">Micropor. Mesopor. Mater. </w:t>
      </w:r>
      <w:r w:rsidRPr="002A7BF1">
        <w:rPr>
          <w:b/>
        </w:rPr>
        <w:t>2009,</w:t>
      </w:r>
      <w:r w:rsidRPr="002A7BF1">
        <w:t xml:space="preserve"> </w:t>
      </w:r>
      <w:r w:rsidRPr="002A7BF1">
        <w:rPr>
          <w:i/>
        </w:rPr>
        <w:t>119</w:t>
      </w:r>
      <w:r w:rsidRPr="002A7BF1">
        <w:t>, (1-3), 47-52.</w:t>
      </w:r>
    </w:p>
    <w:p w14:paraId="5C3ABA09" w14:textId="77777777" w:rsidR="002A7BF1" w:rsidRPr="002A7BF1" w:rsidRDefault="002A7BF1" w:rsidP="002A7BF1">
      <w:pPr>
        <w:pStyle w:val="EndNoteBibliography"/>
        <w:spacing w:after="0"/>
      </w:pPr>
      <w:r w:rsidRPr="002A7BF1">
        <w:t>311.</w:t>
      </w:r>
      <w:r w:rsidRPr="002A7BF1">
        <w:tab/>
        <w:t xml:space="preserve">Gao, S.; Ge, L.; Rufford, T. E.; Zhu, Z., The preparation of activated carbon discs from tar pitch and coal powder for adsorption of CO 2 , CH 4 and N 2. </w:t>
      </w:r>
      <w:r w:rsidRPr="002A7BF1">
        <w:rPr>
          <w:i/>
        </w:rPr>
        <w:t xml:space="preserve">Micropor. Mesopor. Mater.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238</w:t>
      </w:r>
      <w:r w:rsidRPr="002A7BF1">
        <w:t>, 19-26.</w:t>
      </w:r>
    </w:p>
    <w:p w14:paraId="1A7823F6" w14:textId="77777777" w:rsidR="002A7BF1" w:rsidRPr="002A7BF1" w:rsidRDefault="002A7BF1" w:rsidP="002A7BF1">
      <w:pPr>
        <w:pStyle w:val="EndNoteBibliography"/>
        <w:spacing w:after="0"/>
      </w:pPr>
      <w:r w:rsidRPr="002A7BF1">
        <w:t>312.</w:t>
      </w:r>
      <w:r w:rsidRPr="002A7BF1">
        <w:tab/>
        <w:t xml:space="preserve">Men'shchikov, I.; Shkolin, A.; Khozina, E.; Fomkin, A., Thermodynamics of Adsorbed Methane Storage Systems Based on Peat-Derived Activated Carbons. </w:t>
      </w:r>
      <w:r w:rsidRPr="002A7BF1">
        <w:rPr>
          <w:i/>
        </w:rPr>
        <w:t xml:space="preserve">Nanomaterials (Basel)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10</w:t>
      </w:r>
      <w:r w:rsidRPr="002A7BF1">
        <w:t>, (7).</w:t>
      </w:r>
    </w:p>
    <w:p w14:paraId="3770800A" w14:textId="77777777" w:rsidR="002A7BF1" w:rsidRPr="002A7BF1" w:rsidRDefault="002A7BF1" w:rsidP="002A7BF1">
      <w:pPr>
        <w:pStyle w:val="EndNoteBibliography"/>
        <w:spacing w:after="0"/>
      </w:pPr>
      <w:r w:rsidRPr="002A7BF1">
        <w:t>313.</w:t>
      </w:r>
      <w:r w:rsidRPr="002A7BF1">
        <w:tab/>
        <w:t xml:space="preserve">Kemp, K. C.; Baek, S. B.; Lee, W. G.; Meyyappan, M.; Kim, K. S., Activated carbon derived from waste coffee grounds for stable methane storage. </w:t>
      </w:r>
      <w:r w:rsidRPr="002A7BF1">
        <w:rPr>
          <w:i/>
        </w:rPr>
        <w:t xml:space="preserve">Nanotechnology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26</w:t>
      </w:r>
      <w:r w:rsidRPr="002A7BF1">
        <w:t>, (38), 385602.</w:t>
      </w:r>
    </w:p>
    <w:p w14:paraId="792ABB86" w14:textId="77777777" w:rsidR="002A7BF1" w:rsidRPr="002A7BF1" w:rsidRDefault="002A7BF1" w:rsidP="002A7BF1">
      <w:pPr>
        <w:pStyle w:val="EndNoteBibliography"/>
        <w:spacing w:after="0"/>
      </w:pPr>
      <w:r w:rsidRPr="002A7BF1">
        <w:t>314.</w:t>
      </w:r>
      <w:r w:rsidRPr="002A7BF1">
        <w:tab/>
        <w:t xml:space="preserve">Kiełbasa, K.; Sreńscek-Nazzal, J.; Michalkiewicz, B., Impact of tailored textural properties of activated carbons on methane storage. </w:t>
      </w:r>
      <w:r w:rsidRPr="002A7BF1">
        <w:rPr>
          <w:i/>
        </w:rPr>
        <w:t xml:space="preserve">Powder Technol. </w:t>
      </w:r>
      <w:r w:rsidRPr="002A7BF1">
        <w:rPr>
          <w:b/>
        </w:rPr>
        <w:t>2021,</w:t>
      </w:r>
      <w:r w:rsidRPr="002A7BF1">
        <w:t xml:space="preserve"> </w:t>
      </w:r>
      <w:r w:rsidRPr="002A7BF1">
        <w:rPr>
          <w:i/>
        </w:rPr>
        <w:t>394</w:t>
      </w:r>
      <w:r w:rsidRPr="002A7BF1">
        <w:t>, 336-352.</w:t>
      </w:r>
    </w:p>
    <w:p w14:paraId="4F82265D" w14:textId="77777777" w:rsidR="002A7BF1" w:rsidRPr="002A7BF1" w:rsidRDefault="002A7BF1" w:rsidP="002A7BF1">
      <w:pPr>
        <w:pStyle w:val="EndNoteBibliography"/>
        <w:spacing w:after="0"/>
      </w:pPr>
      <w:r w:rsidRPr="002A7BF1">
        <w:t>315.</w:t>
      </w:r>
      <w:r w:rsidRPr="002A7BF1">
        <w:tab/>
        <w:t xml:space="preserve">Fomkin, A. A.; Pribylov, A. A.; Tkachev, A. G.; Memetov, N. R.; Melezhik, A. V.; Kucherova, A. E.; Shubin, I. N.; Shkolin, A. V.; Men’shchikov, I. E.; Pulin, A. L.; Zhedulov, S. A., Methane Adsorption in Microporous Carbon Adsorbent with a Bimodal Pore Size Distribution. </w:t>
      </w:r>
      <w:r w:rsidRPr="002A7BF1">
        <w:rPr>
          <w:i/>
        </w:rPr>
        <w:t xml:space="preserve">Protection of Metals and Physical Chemistry of Surfaces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56</w:t>
      </w:r>
      <w:r w:rsidRPr="002A7BF1">
        <w:t>, (1), 1-5.</w:t>
      </w:r>
    </w:p>
    <w:p w14:paraId="6642E47E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316.</w:t>
      </w:r>
      <w:r w:rsidRPr="002A7BF1">
        <w:tab/>
        <w:t xml:space="preserve">Shevchenko, A. O.; Pribylov, A. A.; Zhedulov, S. A.; Men’shchikov, I. E.; Shkolin, A. V.; Fomkin, A. A., Methane Adsorption in Microporous Carbon Adsorbent LCN Obtained by Thermochemical Synthesis from Lignocellulose. </w:t>
      </w:r>
      <w:r w:rsidRPr="002A7BF1">
        <w:rPr>
          <w:i/>
        </w:rPr>
        <w:t xml:space="preserve">Protection of Metals and Physical Chemistry of Surfaces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55</w:t>
      </w:r>
      <w:r w:rsidRPr="002A7BF1">
        <w:t>, (2), 211-216.</w:t>
      </w:r>
    </w:p>
    <w:p w14:paraId="673A6205" w14:textId="77777777" w:rsidR="002A7BF1" w:rsidRPr="002A7BF1" w:rsidRDefault="002A7BF1" w:rsidP="002A7BF1">
      <w:pPr>
        <w:pStyle w:val="EndNoteBibliography"/>
        <w:spacing w:after="0"/>
      </w:pPr>
      <w:r w:rsidRPr="002A7BF1">
        <w:t>317.</w:t>
      </w:r>
      <w:r w:rsidRPr="002A7BF1">
        <w:tab/>
        <w:t xml:space="preserve">Wang, W.; Yuan, D., Mesoporous carbon originated from non-permanent porous MOFs for gas storage and CO2/CH4 separation. </w:t>
      </w:r>
      <w:r w:rsidRPr="002A7BF1">
        <w:rPr>
          <w:i/>
        </w:rPr>
        <w:t xml:space="preserve">Sci Rep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4</w:t>
      </w:r>
      <w:r w:rsidRPr="002A7BF1">
        <w:t>, 5711.</w:t>
      </w:r>
    </w:p>
    <w:p w14:paraId="37A74201" w14:textId="77777777" w:rsidR="002A7BF1" w:rsidRPr="002A7BF1" w:rsidRDefault="002A7BF1" w:rsidP="002A7BF1">
      <w:pPr>
        <w:pStyle w:val="EndNoteBibliography"/>
        <w:spacing w:after="0"/>
      </w:pPr>
      <w:r w:rsidRPr="002A7BF1">
        <w:t>318.</w:t>
      </w:r>
      <w:r w:rsidRPr="002A7BF1">
        <w:tab/>
        <w:t xml:space="preserve">Prasetyo, I.; Mukti, N. I. F.; Cahyono, R. B.; Prasetya, A.; Ariyanto, T., Nanoporous Carbon Prepared from Palm Kernel Shell for CO2/CH4 Separation. </w:t>
      </w:r>
      <w:r w:rsidRPr="002A7BF1">
        <w:rPr>
          <w:i/>
        </w:rPr>
        <w:t xml:space="preserve">Waste and Biomass Valorization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11</w:t>
      </w:r>
      <w:r w:rsidRPr="002A7BF1">
        <w:t>, (10), 5599-5606.</w:t>
      </w:r>
    </w:p>
    <w:p w14:paraId="0EA315C0" w14:textId="77777777" w:rsidR="002A7BF1" w:rsidRPr="002A7BF1" w:rsidRDefault="002A7BF1" w:rsidP="002A7BF1">
      <w:pPr>
        <w:pStyle w:val="EndNoteBibliography"/>
        <w:spacing w:after="0"/>
      </w:pPr>
      <w:r w:rsidRPr="002A7BF1">
        <w:t>319.</w:t>
      </w:r>
      <w:r w:rsidRPr="002A7BF1">
        <w:tab/>
        <w:t xml:space="preserve">Yang, Z.; Ju, X.; Liao, H.; Meng, Z.; Ning, H.; Li, Y.; Chen, Z.; Long, J., Preparation of Activated Carbon Doped with Graphene Oxide Porous Materials and Their High Gas Adsorption Performance. </w:t>
      </w:r>
      <w:r w:rsidRPr="002A7BF1">
        <w:rPr>
          <w:i/>
        </w:rPr>
        <w:t xml:space="preserve">ACS Omega </w:t>
      </w:r>
      <w:r w:rsidRPr="002A7BF1">
        <w:rPr>
          <w:b/>
        </w:rPr>
        <w:t>2021,</w:t>
      </w:r>
      <w:r w:rsidRPr="002A7BF1">
        <w:t xml:space="preserve"> </w:t>
      </w:r>
      <w:r w:rsidRPr="002A7BF1">
        <w:rPr>
          <w:i/>
        </w:rPr>
        <w:t>6</w:t>
      </w:r>
      <w:r w:rsidRPr="002A7BF1">
        <w:t>, (30), 19799-19810.</w:t>
      </w:r>
    </w:p>
    <w:p w14:paraId="74111B9B" w14:textId="77777777" w:rsidR="002A7BF1" w:rsidRPr="002A7BF1" w:rsidRDefault="002A7BF1" w:rsidP="002A7BF1">
      <w:pPr>
        <w:pStyle w:val="EndNoteBibliography"/>
        <w:spacing w:after="0"/>
      </w:pPr>
      <w:r w:rsidRPr="002A7BF1">
        <w:t>320.</w:t>
      </w:r>
      <w:r w:rsidRPr="002A7BF1">
        <w:tab/>
        <w:t xml:space="preserve">Chen, F.; Zhang, Z.; Yang, Q.; Yang, Y.; Bao, Z.; Ren, Q., Microporous Carbon Adsorbents Prepared by Activating Reagent-Free Pyrolysis for Upgrading Low-Quality Natural Gas. </w:t>
      </w:r>
      <w:r w:rsidRPr="002A7BF1">
        <w:rPr>
          <w:i/>
        </w:rPr>
        <w:t xml:space="preserve">ACS Sustainable Chemistry &amp; Engineering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8</w:t>
      </w:r>
      <w:r w:rsidRPr="002A7BF1">
        <w:t>, (2), 977-985.</w:t>
      </w:r>
    </w:p>
    <w:p w14:paraId="13E5C89C" w14:textId="77777777" w:rsidR="002A7BF1" w:rsidRPr="002A7BF1" w:rsidRDefault="002A7BF1" w:rsidP="002A7BF1">
      <w:pPr>
        <w:pStyle w:val="EndNoteBibliography"/>
        <w:spacing w:after="0"/>
      </w:pPr>
      <w:r w:rsidRPr="002A7BF1">
        <w:t>321.</w:t>
      </w:r>
      <w:r w:rsidRPr="002A7BF1">
        <w:tab/>
        <w:t xml:space="preserve">Ma, X.; Chen, R.; Zhou, K.; Wu, Q.; Li, H.; Zeng, Z.; Li, L., Activated Porous Carbon with an Ultrahigh Surface Area Derived from Waste Biomass for Acetone Adsorption, CO2 Capture, and Light Hydrocarbon Separation. </w:t>
      </w:r>
      <w:r w:rsidRPr="002A7BF1">
        <w:rPr>
          <w:i/>
        </w:rPr>
        <w:t xml:space="preserve">ACS Sustainable Chemistry &amp; Engineering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8</w:t>
      </w:r>
      <w:r w:rsidRPr="002A7BF1">
        <w:t>, (31), 11721-11728.</w:t>
      </w:r>
    </w:p>
    <w:p w14:paraId="519068F0" w14:textId="77777777" w:rsidR="002A7BF1" w:rsidRPr="002A7BF1" w:rsidRDefault="002A7BF1" w:rsidP="002A7BF1">
      <w:pPr>
        <w:pStyle w:val="EndNoteBibliography"/>
        <w:spacing w:after="0"/>
      </w:pPr>
      <w:r w:rsidRPr="002A7BF1">
        <w:t>322.</w:t>
      </w:r>
      <w:r w:rsidRPr="002A7BF1">
        <w:tab/>
        <w:t xml:space="preserve">Men’shchikov, I. E.; Shkolin, A. V.; Fomkin, A. A.; Khozina, E. V., Thermodynamics of methane adsorption on carbon adsorbent prepared from mineral coal. </w:t>
      </w:r>
      <w:r w:rsidRPr="002A7BF1">
        <w:rPr>
          <w:i/>
        </w:rPr>
        <w:t xml:space="preserve">Adsorption </w:t>
      </w:r>
      <w:r w:rsidRPr="002A7BF1">
        <w:rPr>
          <w:b/>
        </w:rPr>
        <w:t>2021</w:t>
      </w:r>
      <w:r w:rsidRPr="002A7BF1">
        <w:t>.</w:t>
      </w:r>
    </w:p>
    <w:p w14:paraId="4678E7AF" w14:textId="77777777" w:rsidR="002A7BF1" w:rsidRPr="002A7BF1" w:rsidRDefault="002A7BF1" w:rsidP="002A7BF1">
      <w:pPr>
        <w:pStyle w:val="EndNoteBibliography"/>
        <w:spacing w:after="0"/>
      </w:pPr>
      <w:r w:rsidRPr="002A7BF1">
        <w:t>323.</w:t>
      </w:r>
      <w:r w:rsidRPr="002A7BF1">
        <w:tab/>
        <w:t xml:space="preserve">Song, X.; Wang, L. a.; Zeng, Y.; Zhan, X.; Gong, J.; Li, T., Application of activated carbon modified by acetic acid in adsorption and separation of CO2 and CH4. In </w:t>
      </w:r>
      <w:r w:rsidRPr="002A7BF1">
        <w:rPr>
          <w:i/>
        </w:rPr>
        <w:t>Advances in Energy Science and Environment Engineering II</w:t>
      </w:r>
      <w:r w:rsidRPr="002A7BF1">
        <w:t>, 2018.</w:t>
      </w:r>
    </w:p>
    <w:p w14:paraId="19E60B80" w14:textId="77777777" w:rsidR="002A7BF1" w:rsidRPr="002A7BF1" w:rsidRDefault="002A7BF1" w:rsidP="002A7BF1">
      <w:pPr>
        <w:pStyle w:val="EndNoteBibliography"/>
      </w:pPr>
      <w:r w:rsidRPr="002A7BF1">
        <w:t>324.</w:t>
      </w:r>
      <w:r w:rsidRPr="002A7BF1">
        <w:tab/>
        <w:t>Dong, Z.; Li, B.; Shang, H.; Zhang, P.; Chen, S.; Yang, J.; Zeng, Z.; Wang, J.; Deng, S., Ultramicroporous carbon granules with narrow pore size distribution for efficient CH</w:t>
      </w:r>
    </w:p>
    <w:p w14:paraId="1568A046" w14:textId="77777777" w:rsidR="002A7BF1" w:rsidRPr="002A7BF1" w:rsidRDefault="002A7BF1" w:rsidP="002A7BF1">
      <w:pPr>
        <w:pStyle w:val="EndNoteBibliography"/>
        <w:ind w:left="720" w:hanging="720"/>
      </w:pPr>
      <w:r w:rsidRPr="002A7BF1">
        <w:t xml:space="preserve"> 4</w:t>
      </w:r>
    </w:p>
    <w:p w14:paraId="54575F8B" w14:textId="77777777" w:rsidR="002A7BF1" w:rsidRPr="002A7BF1" w:rsidRDefault="002A7BF1" w:rsidP="002A7BF1">
      <w:pPr>
        <w:pStyle w:val="EndNoteBibliography"/>
        <w:spacing w:after="0"/>
        <w:ind w:left="720" w:hanging="720"/>
      </w:pPr>
      <w:r w:rsidRPr="002A7BF1">
        <w:rPr>
          <w:rFonts w:hint="eastAsia"/>
        </w:rPr>
        <w:t xml:space="preserve"> separation from coal</w:t>
      </w:r>
      <w:r w:rsidRPr="002A7BF1">
        <w:rPr>
          <w:rFonts w:hint="eastAsia"/>
        </w:rPr>
        <w:t>‐</w:t>
      </w:r>
      <w:r w:rsidRPr="002A7BF1">
        <w:rPr>
          <w:rFonts w:hint="eastAsia"/>
        </w:rPr>
        <w:t xml:space="preserve">bed gases. </w:t>
      </w:r>
      <w:r w:rsidRPr="002A7BF1">
        <w:rPr>
          <w:rFonts w:hint="eastAsia"/>
          <w:i/>
        </w:rPr>
        <w:t xml:space="preserve">AlChE J. </w:t>
      </w:r>
      <w:r w:rsidRPr="002A7BF1">
        <w:rPr>
          <w:rFonts w:hint="eastAsia"/>
          <w:b/>
        </w:rPr>
        <w:t>2021,</w:t>
      </w:r>
      <w:r w:rsidRPr="002A7BF1">
        <w:rPr>
          <w:rFonts w:hint="eastAsia"/>
        </w:rPr>
        <w:t xml:space="preserve"> </w:t>
      </w:r>
      <w:r w:rsidRPr="002A7BF1">
        <w:rPr>
          <w:rFonts w:hint="eastAsia"/>
          <w:i/>
        </w:rPr>
        <w:t>67</w:t>
      </w:r>
      <w:r w:rsidRPr="002A7BF1">
        <w:rPr>
          <w:rFonts w:hint="eastAsia"/>
        </w:rPr>
        <w:t>, (9).</w:t>
      </w:r>
    </w:p>
    <w:p w14:paraId="7BE690B1" w14:textId="77777777" w:rsidR="002A7BF1" w:rsidRPr="002A7BF1" w:rsidRDefault="002A7BF1" w:rsidP="002A7BF1">
      <w:pPr>
        <w:pStyle w:val="EndNoteBibliography"/>
      </w:pPr>
      <w:r w:rsidRPr="002A7BF1">
        <w:t>325.</w:t>
      </w:r>
      <w:r w:rsidRPr="002A7BF1">
        <w:tab/>
        <w:t xml:space="preserve">Du, S.; Wu, Y.; Wang, X.; Xia, </w:t>
      </w:r>
      <w:r w:rsidRPr="002A7BF1">
        <w:rPr>
          <w:rFonts w:hint="eastAsia"/>
        </w:rPr>
        <w:t>Q.; Xiao, J.; Zhou, X.; Li, Z., Facile synthesis of ultramicroporous carbon adsorbents with ultra</w:t>
      </w:r>
      <w:r w:rsidRPr="002A7BF1">
        <w:rPr>
          <w:rFonts w:hint="eastAsia"/>
        </w:rPr>
        <w:t>‐</w:t>
      </w:r>
      <w:r w:rsidRPr="002A7BF1">
        <w:rPr>
          <w:rFonts w:hint="eastAsia"/>
        </w:rPr>
        <w:t>high</w:t>
      </w:r>
    </w:p>
    <w:p w14:paraId="47635CDA" w14:textId="77777777" w:rsidR="002A7BF1" w:rsidRPr="002A7BF1" w:rsidRDefault="002A7BF1" w:rsidP="002A7BF1">
      <w:pPr>
        <w:pStyle w:val="EndNoteBibliography"/>
        <w:ind w:left="720" w:hanging="720"/>
      </w:pPr>
      <w:r w:rsidRPr="002A7BF1">
        <w:t xml:space="preserve"> </w:t>
      </w:r>
    </w:p>
    <w:p w14:paraId="46AF6A2D" w14:textId="77777777" w:rsidR="002A7BF1" w:rsidRPr="002A7BF1" w:rsidRDefault="002A7BF1" w:rsidP="002A7BF1">
      <w:pPr>
        <w:pStyle w:val="EndNoteBibliography"/>
        <w:ind w:left="720" w:hanging="720"/>
      </w:pPr>
      <w:r w:rsidRPr="002A7BF1">
        <w:t xml:space="preserve"> CH</w:t>
      </w:r>
    </w:p>
    <w:p w14:paraId="7184CC2F" w14:textId="77777777" w:rsidR="002A7BF1" w:rsidRPr="002A7BF1" w:rsidRDefault="002A7BF1" w:rsidP="002A7BF1">
      <w:pPr>
        <w:pStyle w:val="EndNoteBibliography"/>
        <w:ind w:left="720" w:hanging="720"/>
      </w:pPr>
      <w:r w:rsidRPr="002A7BF1">
        <w:t xml:space="preserve"> 4</w:t>
      </w:r>
    </w:p>
    <w:p w14:paraId="4871DCAE" w14:textId="77777777" w:rsidR="002A7BF1" w:rsidRPr="002A7BF1" w:rsidRDefault="002A7BF1" w:rsidP="002A7BF1">
      <w:pPr>
        <w:pStyle w:val="EndNoteBibliography"/>
        <w:ind w:left="720" w:hanging="720"/>
      </w:pPr>
      <w:r w:rsidRPr="002A7BF1">
        <w:t xml:space="preserve"> </w:t>
      </w:r>
    </w:p>
    <w:p w14:paraId="52414FC4" w14:textId="77777777" w:rsidR="002A7BF1" w:rsidRPr="002A7BF1" w:rsidRDefault="002A7BF1" w:rsidP="002A7BF1">
      <w:pPr>
        <w:pStyle w:val="EndNoteBibliography"/>
        <w:spacing w:after="0"/>
        <w:ind w:left="720" w:hanging="720"/>
      </w:pPr>
      <w:r w:rsidRPr="002A7BF1">
        <w:t xml:space="preserve"> uptake by in situ ionic activation. </w:t>
      </w:r>
      <w:r w:rsidRPr="002A7BF1">
        <w:rPr>
          <w:i/>
        </w:rPr>
        <w:t xml:space="preserve">AlChE J.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66</w:t>
      </w:r>
      <w:r w:rsidRPr="002A7BF1">
        <w:t>, (7).</w:t>
      </w:r>
    </w:p>
    <w:p w14:paraId="10E3327A" w14:textId="77777777" w:rsidR="002A7BF1" w:rsidRPr="002A7BF1" w:rsidRDefault="002A7BF1" w:rsidP="002A7BF1">
      <w:pPr>
        <w:pStyle w:val="EndNoteBibliography"/>
        <w:spacing w:after="0"/>
      </w:pPr>
      <w:r w:rsidRPr="002A7BF1">
        <w:t>326.</w:t>
      </w:r>
      <w:r w:rsidRPr="002A7BF1">
        <w:tab/>
        <w:t xml:space="preserve">Hao, S. X.; Yu, Z. X.; Liu, X. Y., Surface Modification of Activated Carbon and its Effects on Methane Adsorption. </w:t>
      </w:r>
      <w:r w:rsidRPr="002A7BF1">
        <w:rPr>
          <w:i/>
        </w:rPr>
        <w:t xml:space="preserve">Applied Mechanics and Materials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395-396</w:t>
      </w:r>
      <w:r w:rsidRPr="002A7BF1">
        <w:t>, 605-609.</w:t>
      </w:r>
    </w:p>
    <w:p w14:paraId="72F8F6B4" w14:textId="77777777" w:rsidR="002A7BF1" w:rsidRPr="002A7BF1" w:rsidRDefault="002A7BF1" w:rsidP="002A7BF1">
      <w:pPr>
        <w:pStyle w:val="EndNoteBibliography"/>
        <w:spacing w:after="0"/>
      </w:pPr>
      <w:r w:rsidRPr="002A7BF1">
        <w:t>327.</w:t>
      </w:r>
      <w:r w:rsidRPr="002A7BF1">
        <w:tab/>
        <w:t xml:space="preserve">Mirzaei, S.; Ahmadpour, A.; Shahsavand, A.; Nakhaei Pour, A.; LotfiKatooli, L.; Garmroodi Asil, A.; Pouladi, B.; Arami-Niya, A., Experimental and simulation study of the effect of surface functional groups decoration on CH4 and H2 storage capacity of microporous carbons. </w:t>
      </w:r>
      <w:r w:rsidRPr="002A7BF1">
        <w:rPr>
          <w:i/>
        </w:rPr>
        <w:t xml:space="preserve">Appl. Surf. Sci.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533</w:t>
      </w:r>
      <w:r w:rsidRPr="002A7BF1">
        <w:t>.</w:t>
      </w:r>
    </w:p>
    <w:p w14:paraId="5D166810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328.</w:t>
      </w:r>
      <w:r w:rsidRPr="002A7BF1">
        <w:tab/>
        <w:t xml:space="preserve">Choi, S.; Alkhabbaz, M. A.; Wang, Y.; Othman, R. M.; Choi, M., Unique thermal contraction of zeolite-templated carbons enabling micropore size tailoring and its effects on methane storage. </w:t>
      </w:r>
      <w:r w:rsidRPr="002A7BF1">
        <w:rPr>
          <w:i/>
        </w:rPr>
        <w:t xml:space="preserve">Carbon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141</w:t>
      </w:r>
      <w:r w:rsidRPr="002A7BF1">
        <w:t>, 143-153.</w:t>
      </w:r>
    </w:p>
    <w:p w14:paraId="15745E8C" w14:textId="77777777" w:rsidR="002A7BF1" w:rsidRPr="002A7BF1" w:rsidRDefault="002A7BF1" w:rsidP="002A7BF1">
      <w:pPr>
        <w:pStyle w:val="EndNoteBibliography"/>
        <w:spacing w:after="0"/>
      </w:pPr>
      <w:r w:rsidRPr="002A7BF1">
        <w:t>329.</w:t>
      </w:r>
      <w:r w:rsidRPr="002A7BF1">
        <w:tab/>
        <w:t xml:space="preserve">Xu, Y.; Qian, Q.; Chen, X.; Xiao, L.; Wu, D.; Luo, Y.; Chen, Q., Carbon molecular sieves from soybean straw-based activated carbon for CO2/CH4 separation. </w:t>
      </w:r>
      <w:r w:rsidRPr="002A7BF1">
        <w:rPr>
          <w:i/>
        </w:rPr>
        <w:t xml:space="preserve">Carbon Letters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25</w:t>
      </w:r>
      <w:r w:rsidRPr="002A7BF1">
        <w:t>, 68-77.</w:t>
      </w:r>
    </w:p>
    <w:p w14:paraId="470E85E5" w14:textId="77777777" w:rsidR="002A7BF1" w:rsidRPr="002A7BF1" w:rsidRDefault="002A7BF1" w:rsidP="002A7BF1">
      <w:pPr>
        <w:pStyle w:val="EndNoteBibliography"/>
        <w:spacing w:after="0"/>
      </w:pPr>
      <w:r w:rsidRPr="002A7BF1">
        <w:t>330.</w:t>
      </w:r>
      <w:r w:rsidRPr="002A7BF1">
        <w:tab/>
        <w:t xml:space="preserve">Ashourirad, B.; Sekizkardes, A. K.; Altarawneh, S.; El-Kaderi, H. M., Exceptional Gas Adsorption Properties by Nitrogen-Doped Porous Carbons Derived from Benzimidazole-Linked Polymers. </w:t>
      </w:r>
      <w:r w:rsidRPr="002A7BF1">
        <w:rPr>
          <w:i/>
        </w:rPr>
        <w:t xml:space="preserve">Chem. Mater.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27</w:t>
      </w:r>
      <w:r w:rsidRPr="002A7BF1">
        <w:t>, (4), 1349-1358.</w:t>
      </w:r>
    </w:p>
    <w:p w14:paraId="3B60571A" w14:textId="77777777" w:rsidR="002A7BF1" w:rsidRPr="002A7BF1" w:rsidRDefault="002A7BF1" w:rsidP="002A7BF1">
      <w:pPr>
        <w:pStyle w:val="EndNoteBibliography"/>
        <w:spacing w:after="0"/>
      </w:pPr>
      <w:r w:rsidRPr="002A7BF1">
        <w:t>331.</w:t>
      </w:r>
      <w:r w:rsidRPr="002A7BF1">
        <w:tab/>
        <w:t xml:space="preserve">Abdeljaoued, A.; Querejeta, N.; Durán, I.; Álvarez-Gutiérrez, N.; Pevida, C.; Chahbani, M., Preparation and Evaluation of a Coconut Shell-Based Activated Carbon for CO2/CH4 Separation. </w:t>
      </w:r>
      <w:r w:rsidRPr="002A7BF1">
        <w:rPr>
          <w:i/>
        </w:rPr>
        <w:t xml:space="preserve">Energies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11</w:t>
      </w:r>
      <w:r w:rsidRPr="002A7BF1">
        <w:t>, (7).</w:t>
      </w:r>
    </w:p>
    <w:p w14:paraId="630984FF" w14:textId="77777777" w:rsidR="002A7BF1" w:rsidRPr="002A7BF1" w:rsidRDefault="002A7BF1" w:rsidP="002A7BF1">
      <w:pPr>
        <w:pStyle w:val="EndNoteBibliography"/>
        <w:spacing w:after="0"/>
      </w:pPr>
      <w:r w:rsidRPr="002A7BF1">
        <w:t>332.</w:t>
      </w:r>
      <w:r w:rsidRPr="002A7BF1">
        <w:tab/>
        <w:t xml:space="preserve">Park, J.; Attia, N. F.; Jung, M.; Lee, M. E.; Lee, K.; Chung, J.; Oh, H., Sustainable nanoporous carbon for CO2, CH4, N2, H2 adsorption and CO2/CH4 and CO2/N2 separation. </w:t>
      </w:r>
      <w:r w:rsidRPr="002A7BF1">
        <w:rPr>
          <w:i/>
        </w:rPr>
        <w:t xml:space="preserve">Energy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158</w:t>
      </w:r>
      <w:r w:rsidRPr="002A7BF1">
        <w:t>, 9-16.</w:t>
      </w:r>
    </w:p>
    <w:p w14:paraId="62CC3430" w14:textId="77777777" w:rsidR="002A7BF1" w:rsidRPr="002A7BF1" w:rsidRDefault="002A7BF1" w:rsidP="002A7BF1">
      <w:pPr>
        <w:pStyle w:val="EndNoteBibliography"/>
        <w:spacing w:after="0"/>
      </w:pPr>
      <w:r w:rsidRPr="002A7BF1">
        <w:t>333.</w:t>
      </w:r>
      <w:r w:rsidRPr="002A7BF1">
        <w:tab/>
        <w:t xml:space="preserve">Álvarez-Gutiérrez, N.; García, S.; Gil, M. V.; Rubiera, F.; Pevida, C., Dynamic Performance of Biomass-Based Carbons for CO2/CH4 Separation. Approximation to a Pressure Swing Adsorption Process for Biogas Upgrading. </w:t>
      </w:r>
      <w:r w:rsidRPr="002A7BF1">
        <w:rPr>
          <w:i/>
        </w:rPr>
        <w:t xml:space="preserve">Energy &amp; Fuels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30</w:t>
      </w:r>
      <w:r w:rsidRPr="002A7BF1">
        <w:t>, (6), 5005-5015.</w:t>
      </w:r>
    </w:p>
    <w:p w14:paraId="212150B0" w14:textId="77777777" w:rsidR="002A7BF1" w:rsidRPr="002A7BF1" w:rsidRDefault="002A7BF1" w:rsidP="002A7BF1">
      <w:pPr>
        <w:pStyle w:val="EndNoteBibliography"/>
        <w:spacing w:after="0"/>
      </w:pPr>
      <w:r w:rsidRPr="002A7BF1">
        <w:t>334.</w:t>
      </w:r>
      <w:r w:rsidRPr="002A7BF1">
        <w:tab/>
        <w:t xml:space="preserve">Machnikowski, J.; Kierzek, K.; Lis, K.; Machnikowska, H.; Czepirski, L., Tailoring Porosity Development in Monolithic Adsorbents Made of KOH-Activated Pitch Coke and Furfuryl Alcohol Binder for Methane Storage. </w:t>
      </w:r>
      <w:r w:rsidRPr="002A7BF1">
        <w:rPr>
          <w:i/>
        </w:rPr>
        <w:t xml:space="preserve">Energy &amp; Fuels </w:t>
      </w:r>
      <w:r w:rsidRPr="002A7BF1">
        <w:rPr>
          <w:b/>
        </w:rPr>
        <w:t>2010,</w:t>
      </w:r>
      <w:r w:rsidRPr="002A7BF1">
        <w:t xml:space="preserve"> </w:t>
      </w:r>
      <w:r w:rsidRPr="002A7BF1">
        <w:rPr>
          <w:i/>
        </w:rPr>
        <w:t>24</w:t>
      </w:r>
      <w:r w:rsidRPr="002A7BF1">
        <w:t>, (6), 3410-3414.</w:t>
      </w:r>
    </w:p>
    <w:p w14:paraId="4263C24B" w14:textId="77777777" w:rsidR="002A7BF1" w:rsidRPr="002A7BF1" w:rsidRDefault="002A7BF1" w:rsidP="002A7BF1">
      <w:pPr>
        <w:pStyle w:val="EndNoteBibliography"/>
        <w:spacing w:after="0"/>
      </w:pPr>
      <w:r w:rsidRPr="002A7BF1">
        <w:t>335.</w:t>
      </w:r>
      <w:r w:rsidRPr="002A7BF1">
        <w:tab/>
        <w:t xml:space="preserve">Ghalandari, V.; Hashemipour, H.; Bagheri, H., Experimental and modeling investigation of adsorption equilibrium of CH4, CO2, and N2 on activated carbon and prediction of multi-component adsorption equilibrium. </w:t>
      </w:r>
      <w:r w:rsidRPr="002A7BF1">
        <w:rPr>
          <w:i/>
        </w:rPr>
        <w:t xml:space="preserve">Fluid Phase Equilibria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508</w:t>
      </w:r>
      <w:r w:rsidRPr="002A7BF1">
        <w:t>.</w:t>
      </w:r>
    </w:p>
    <w:p w14:paraId="50CC8A0B" w14:textId="77777777" w:rsidR="002A7BF1" w:rsidRPr="002A7BF1" w:rsidRDefault="002A7BF1" w:rsidP="002A7BF1">
      <w:pPr>
        <w:pStyle w:val="EndNoteBibliography"/>
        <w:spacing w:after="0"/>
      </w:pPr>
      <w:r w:rsidRPr="002A7BF1">
        <w:t>336.</w:t>
      </w:r>
      <w:r w:rsidRPr="002A7BF1">
        <w:tab/>
        <w:t xml:space="preserve">Navarro Quirant, P.; Cuadrado-Collados, C.; Romero-Anaya, A. J.; Silvestre Albero, J.; Martinez Escandell, M., Preparation of Porous Carbons from Petroleum Pitch and Polyaniline by Thermal Treatment for Methane Storage. </w:t>
      </w:r>
      <w:r w:rsidRPr="002A7BF1">
        <w:rPr>
          <w:i/>
        </w:rPr>
        <w:t xml:space="preserve">Industrial &amp; Engineering Chemistry Research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59</w:t>
      </w:r>
      <w:r w:rsidRPr="002A7BF1">
        <w:t>, (13), 5775-5785.</w:t>
      </w:r>
    </w:p>
    <w:p w14:paraId="5307DF50" w14:textId="77777777" w:rsidR="002A7BF1" w:rsidRPr="002A7BF1" w:rsidRDefault="002A7BF1" w:rsidP="002A7BF1">
      <w:pPr>
        <w:pStyle w:val="EndNoteBibliography"/>
        <w:spacing w:after="0"/>
      </w:pPr>
      <w:r w:rsidRPr="002A7BF1">
        <w:t>337.</w:t>
      </w:r>
      <w:r w:rsidRPr="002A7BF1">
        <w:tab/>
        <w:t xml:space="preserve">Attia, N. F.; Jung, M.; Park, J.; Cho, S.-Y.; Oh, H., Facile synthesis of hybrid porous composites and its porous carbon for enhanced H2 and CH4 storage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45</w:t>
      </w:r>
      <w:r w:rsidRPr="002A7BF1">
        <w:t>, (57), 32797-32807.</w:t>
      </w:r>
    </w:p>
    <w:p w14:paraId="59B34A89" w14:textId="77777777" w:rsidR="002A7BF1" w:rsidRPr="002A7BF1" w:rsidRDefault="002A7BF1" w:rsidP="002A7BF1">
      <w:pPr>
        <w:pStyle w:val="EndNoteBibliography"/>
        <w:spacing w:after="0"/>
      </w:pPr>
      <w:r w:rsidRPr="002A7BF1">
        <w:t>338.</w:t>
      </w:r>
      <w:r w:rsidRPr="002A7BF1">
        <w:tab/>
        <w:t xml:space="preserve">Pan, H.; Yi, Y.; Lin, Q.; Xiang, G.; Zhang, Y.; Liu, F., Effect of Surface Chemistry and Textural Properties of Activated Carbons for CH4 Selective Adsorption through Low-Concentration Coal Bed Methane. </w:t>
      </w:r>
      <w:r w:rsidRPr="002A7BF1">
        <w:rPr>
          <w:i/>
        </w:rPr>
        <w:t xml:space="preserve">J. Chem. Eng. Data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61</w:t>
      </w:r>
      <w:r w:rsidRPr="002A7BF1">
        <w:t>, (6), 2120-2127.</w:t>
      </w:r>
    </w:p>
    <w:p w14:paraId="2C40E20C" w14:textId="77777777" w:rsidR="002A7BF1" w:rsidRPr="002A7BF1" w:rsidRDefault="002A7BF1" w:rsidP="002A7BF1">
      <w:pPr>
        <w:pStyle w:val="EndNoteBibliography"/>
        <w:spacing w:after="0"/>
      </w:pPr>
      <w:r w:rsidRPr="002A7BF1">
        <w:t>339.</w:t>
      </w:r>
      <w:r w:rsidRPr="002A7BF1">
        <w:tab/>
        <w:t xml:space="preserve">Peredo-Mancilla, D.; Hort, C.; Jeguirim, M.; Ghimbeu, C. M.; Limousy, L.; Bessieres, D., Experimental Determination of the CH4 and CO2 Pure Gas Adsorption Isotherms on Different Activated Carbons. </w:t>
      </w:r>
      <w:r w:rsidRPr="002A7BF1">
        <w:rPr>
          <w:i/>
        </w:rPr>
        <w:t xml:space="preserve">J. Chem. Eng. Data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63</w:t>
      </w:r>
      <w:r w:rsidRPr="002A7BF1">
        <w:t>, (8), 3027-3034.</w:t>
      </w:r>
    </w:p>
    <w:p w14:paraId="46334138" w14:textId="77777777" w:rsidR="002A7BF1" w:rsidRPr="002A7BF1" w:rsidRDefault="002A7BF1" w:rsidP="002A7BF1">
      <w:pPr>
        <w:pStyle w:val="EndNoteBibliography"/>
        <w:spacing w:after="0"/>
      </w:pPr>
      <w:r w:rsidRPr="002A7BF1">
        <w:t>340.</w:t>
      </w:r>
      <w:r w:rsidRPr="002A7BF1">
        <w:tab/>
        <w:t xml:space="preserve">Park, J.; Jung, M.; Jang, H.; Lee, K.; Attia, N. F.; Oh, H., A facile synthesis tool of nanoporous carbon for promising H2, CO2, and CH4 sorption capacity and selective gas separation. </w:t>
      </w:r>
      <w:r w:rsidRPr="002A7BF1">
        <w:rPr>
          <w:i/>
        </w:rPr>
        <w:t xml:space="preserve">Journal of Materials Chemistry A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6</w:t>
      </w:r>
      <w:r w:rsidRPr="002A7BF1">
        <w:t>, (45), 23087-23100.</w:t>
      </w:r>
    </w:p>
    <w:p w14:paraId="3E8B4D4B" w14:textId="77777777" w:rsidR="002A7BF1" w:rsidRPr="002A7BF1" w:rsidRDefault="002A7BF1" w:rsidP="002A7BF1">
      <w:pPr>
        <w:pStyle w:val="EndNoteBibliography"/>
        <w:spacing w:after="0"/>
      </w:pPr>
      <w:r w:rsidRPr="002A7BF1">
        <w:t>341.</w:t>
      </w:r>
      <w:r w:rsidRPr="002A7BF1">
        <w:tab/>
        <w:t xml:space="preserve">Whittaker, P. B.; Wang, X.; Zimmermann, W.; Regenauer-Lieb, K.; Chua, H. T., Predicting the Integral Heat of Adsorption for Gas Physisorption on Microporous and Mesoporous Adsorbents. </w:t>
      </w:r>
      <w:r w:rsidRPr="002A7BF1">
        <w:rPr>
          <w:i/>
        </w:rPr>
        <w:t xml:space="preserve">The Journal of Physical Chemistry C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118</w:t>
      </w:r>
      <w:r w:rsidRPr="002A7BF1">
        <w:t>, (16), 8350-8358.</w:t>
      </w:r>
    </w:p>
    <w:p w14:paraId="19D51AAF" w14:textId="77777777" w:rsidR="002A7BF1" w:rsidRPr="002A7BF1" w:rsidRDefault="002A7BF1" w:rsidP="002A7BF1">
      <w:pPr>
        <w:pStyle w:val="EndNoteBibliography"/>
        <w:spacing w:after="0"/>
      </w:pPr>
      <w:r w:rsidRPr="002A7BF1">
        <w:t>342.</w:t>
      </w:r>
      <w:r w:rsidRPr="002A7BF1">
        <w:tab/>
        <w:t xml:space="preserve">Giraldo, L.; Rodriguez-Estupiñan, P.; Moreno-Piraján, J. C., A microcalorimetric study of methane adsorption on activated carbons obtained from mangosteen peel at different conditions. </w:t>
      </w:r>
      <w:r w:rsidRPr="002A7BF1">
        <w:rPr>
          <w:i/>
        </w:rPr>
        <w:t xml:space="preserve">Journal of Thermal Analysis and Calorimetry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132</w:t>
      </w:r>
      <w:r w:rsidRPr="002A7BF1">
        <w:t>, (1), 525-541.</w:t>
      </w:r>
    </w:p>
    <w:p w14:paraId="1E572FC0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343.</w:t>
      </w:r>
      <w:r w:rsidRPr="002A7BF1">
        <w:tab/>
        <w:t xml:space="preserve">Song, X.; Wang, L.; Gong, J.; Zhan, X.; Zeng, Y., Exploring a New Method to Study the Effects of Surface Functional Groups on Adsorption of CO2 and CH4 on Activated Carbons. </w:t>
      </w:r>
      <w:r w:rsidRPr="002A7BF1">
        <w:rPr>
          <w:i/>
        </w:rPr>
        <w:t xml:space="preserve">Langmuir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36</w:t>
      </w:r>
      <w:r w:rsidRPr="002A7BF1">
        <w:t>, (14), 3862-3870.</w:t>
      </w:r>
    </w:p>
    <w:p w14:paraId="631DD6A6" w14:textId="77777777" w:rsidR="002A7BF1" w:rsidRPr="002A7BF1" w:rsidRDefault="002A7BF1" w:rsidP="002A7BF1">
      <w:pPr>
        <w:pStyle w:val="EndNoteBibliography"/>
        <w:spacing w:after="0"/>
      </w:pPr>
      <w:r w:rsidRPr="002A7BF1">
        <w:t>344.</w:t>
      </w:r>
      <w:r w:rsidRPr="002A7BF1">
        <w:tab/>
        <w:t xml:space="preserve">Li, Y.; Wang, S.; Wang, B.; Wang, Y.; Wei, J., Sustainable Biomass Glucose-Derived Porous Carbon Spheres with High Nitrogen Doping: As a Promising Adsorbent for CO2/CH4/N2 Adsorptive Separation. </w:t>
      </w:r>
      <w:r w:rsidRPr="002A7BF1">
        <w:rPr>
          <w:i/>
        </w:rPr>
        <w:t xml:space="preserve">Nanomaterials (Basel)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10</w:t>
      </w:r>
      <w:r w:rsidRPr="002A7BF1">
        <w:t>, (1).</w:t>
      </w:r>
    </w:p>
    <w:p w14:paraId="6343ED0E" w14:textId="77777777" w:rsidR="002A7BF1" w:rsidRPr="002A7BF1" w:rsidRDefault="002A7BF1" w:rsidP="002A7BF1">
      <w:pPr>
        <w:pStyle w:val="EndNoteBibliography"/>
        <w:spacing w:after="0"/>
      </w:pPr>
      <w:r w:rsidRPr="002A7BF1">
        <w:t>345.</w:t>
      </w:r>
      <w:r w:rsidRPr="002A7BF1">
        <w:tab/>
        <w:t xml:space="preserve">Men'shchikov, I. E.; Shkolin, A. V.; Strizhenov, E. M.; Khozina, E. V.; Chugaev, S. S.; Shiryaev, A. A.; Fomkin, A. A.; Zherdev, A. A., Thermodynamic Behaviors of Adsorbed Methane Storage Systems Based on Nanoporous Carbon Adsorbents Prepared from Coconut Shells. </w:t>
      </w:r>
      <w:r w:rsidRPr="002A7BF1">
        <w:rPr>
          <w:i/>
        </w:rPr>
        <w:t xml:space="preserve">Nanomaterials (Basel)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10</w:t>
      </w:r>
      <w:r w:rsidRPr="002A7BF1">
        <w:t>, (11).</w:t>
      </w:r>
    </w:p>
    <w:p w14:paraId="47D0A08C" w14:textId="77777777" w:rsidR="002A7BF1" w:rsidRPr="002A7BF1" w:rsidRDefault="002A7BF1" w:rsidP="002A7BF1">
      <w:pPr>
        <w:pStyle w:val="EndNoteBibliography"/>
        <w:spacing w:after="0"/>
      </w:pPr>
      <w:r w:rsidRPr="002A7BF1">
        <w:t>346.</w:t>
      </w:r>
      <w:r w:rsidRPr="002A7BF1">
        <w:tab/>
        <w:t xml:space="preserve">Feng, Y.; Yang, W.; Chu, W.; Jiang, C., Powdered Multi-Walled Carbon Nanotubes Synthetized from Various Activated Carbon-Supported Catalysts and Their Methane Storage Performance. </w:t>
      </w:r>
      <w:r w:rsidRPr="002A7BF1">
        <w:rPr>
          <w:i/>
        </w:rPr>
        <w:t xml:space="preserve">Nanoscience and Nanotechnology Letters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6</w:t>
      </w:r>
      <w:r w:rsidRPr="002A7BF1">
        <w:t>, (10), 875-880.</w:t>
      </w:r>
    </w:p>
    <w:p w14:paraId="5EE61342" w14:textId="77777777" w:rsidR="002A7BF1" w:rsidRPr="002A7BF1" w:rsidRDefault="002A7BF1" w:rsidP="002A7BF1">
      <w:pPr>
        <w:pStyle w:val="EndNoteBibliography"/>
        <w:spacing w:after="0"/>
      </w:pPr>
      <w:r w:rsidRPr="002A7BF1">
        <w:t>347.</w:t>
      </w:r>
      <w:r w:rsidRPr="002A7BF1">
        <w:tab/>
        <w:t xml:space="preserve">Zheng, Y.; Li, Q.; Yuan, C.; Tao, Q.; Zhao, Y.; Zhang, G.; Liu, J., Influence of temperature on adsorption selectivity: Coal-based activated carbon for CH4 enrichment from coal mine methane. </w:t>
      </w:r>
      <w:r w:rsidRPr="002A7BF1">
        <w:rPr>
          <w:i/>
        </w:rPr>
        <w:t xml:space="preserve">Powder Technol.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347</w:t>
      </w:r>
      <w:r w:rsidRPr="002A7BF1">
        <w:t>, 42-49.</w:t>
      </w:r>
    </w:p>
    <w:p w14:paraId="23882727" w14:textId="77777777" w:rsidR="002A7BF1" w:rsidRPr="002A7BF1" w:rsidRDefault="002A7BF1" w:rsidP="002A7BF1">
      <w:pPr>
        <w:pStyle w:val="EndNoteBibliography"/>
        <w:spacing w:after="0"/>
      </w:pPr>
      <w:r w:rsidRPr="002A7BF1">
        <w:t>348.</w:t>
      </w:r>
      <w:r w:rsidRPr="002A7BF1">
        <w:tab/>
        <w:t xml:space="preserve">Jung, M.; Park, J.; Cho, S. Y.; Elashery, S. E. A.; Attia, N. F.; Oh, H., Flexible carbon sieve based on nanoporous carbon cloth for efficient CO2/CH4 separation. </w:t>
      </w:r>
      <w:r w:rsidRPr="002A7BF1">
        <w:rPr>
          <w:i/>
        </w:rPr>
        <w:t xml:space="preserve">Surfaces and Interfaces </w:t>
      </w:r>
      <w:r w:rsidRPr="002A7BF1">
        <w:rPr>
          <w:b/>
        </w:rPr>
        <w:t>2021,</w:t>
      </w:r>
      <w:r w:rsidRPr="002A7BF1">
        <w:t xml:space="preserve"> </w:t>
      </w:r>
      <w:r w:rsidRPr="002A7BF1">
        <w:rPr>
          <w:i/>
        </w:rPr>
        <w:t>23</w:t>
      </w:r>
      <w:r w:rsidRPr="002A7BF1">
        <w:t>.</w:t>
      </w:r>
    </w:p>
    <w:p w14:paraId="7F725A40" w14:textId="77777777" w:rsidR="002A7BF1" w:rsidRPr="002A7BF1" w:rsidRDefault="002A7BF1" w:rsidP="002A7BF1">
      <w:pPr>
        <w:pStyle w:val="EndNoteBibliography"/>
        <w:spacing w:after="0"/>
      </w:pPr>
      <w:r w:rsidRPr="002A7BF1">
        <w:t>349.</w:t>
      </w:r>
      <w:r w:rsidRPr="002A7BF1">
        <w:tab/>
        <w:t xml:space="preserve">Cai, J.; Li, L.; Lv, X.; Yang, C.; Zhao, X., Large surface area ordered porous carbons via nanocasting zeolite 10X and high performance for hydrogen storage application. </w:t>
      </w:r>
      <w:r w:rsidRPr="002A7BF1">
        <w:rPr>
          <w:i/>
        </w:rPr>
        <w:t xml:space="preserve">ACS Appl Mater Interfaces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6</w:t>
      </w:r>
      <w:r w:rsidRPr="002A7BF1">
        <w:t>, (1), 167-75.</w:t>
      </w:r>
    </w:p>
    <w:p w14:paraId="112887FA" w14:textId="77777777" w:rsidR="002A7BF1" w:rsidRPr="002A7BF1" w:rsidRDefault="002A7BF1" w:rsidP="002A7BF1">
      <w:pPr>
        <w:pStyle w:val="EndNoteBibliography"/>
        <w:spacing w:after="0"/>
      </w:pPr>
      <w:r w:rsidRPr="002A7BF1">
        <w:t>350.</w:t>
      </w:r>
      <w:r w:rsidRPr="002A7BF1">
        <w:tab/>
        <w:t xml:space="preserve">Contescu, C. I.; van Benthem, K.; Li, S.; Bonifacio, C. S.; Pennycook, S. J.; Jena, P.; Gallego, N. C., Single Pd atoms in activated carbon fibers and their contribution to hydrogen storage. </w:t>
      </w:r>
      <w:r w:rsidRPr="002A7BF1">
        <w:rPr>
          <w:i/>
        </w:rPr>
        <w:t xml:space="preserve">Carbon </w:t>
      </w:r>
      <w:r w:rsidRPr="002A7BF1">
        <w:rPr>
          <w:b/>
        </w:rPr>
        <w:t>2011,</w:t>
      </w:r>
      <w:r w:rsidRPr="002A7BF1">
        <w:t xml:space="preserve"> </w:t>
      </w:r>
      <w:r w:rsidRPr="002A7BF1">
        <w:rPr>
          <w:i/>
        </w:rPr>
        <w:t>49</w:t>
      </w:r>
      <w:r w:rsidRPr="002A7BF1">
        <w:t>, (12), 4050-4058.</w:t>
      </w:r>
    </w:p>
    <w:p w14:paraId="0C43F3B3" w14:textId="77777777" w:rsidR="002A7BF1" w:rsidRPr="002A7BF1" w:rsidRDefault="002A7BF1" w:rsidP="002A7BF1">
      <w:pPr>
        <w:pStyle w:val="EndNoteBibliography"/>
        <w:spacing w:after="0"/>
      </w:pPr>
      <w:r w:rsidRPr="002A7BF1">
        <w:t>351.</w:t>
      </w:r>
      <w:r w:rsidRPr="002A7BF1">
        <w:tab/>
        <w:t xml:space="preserve">Wang, L.; Yang, F. H.; Yang, R. T., Hydrogen storage properties of B- and N-doped microporous carbon. </w:t>
      </w:r>
      <w:r w:rsidRPr="002A7BF1">
        <w:rPr>
          <w:i/>
        </w:rPr>
        <w:t xml:space="preserve">AlChE J. </w:t>
      </w:r>
      <w:r w:rsidRPr="002A7BF1">
        <w:rPr>
          <w:b/>
        </w:rPr>
        <w:t>2009,</w:t>
      </w:r>
      <w:r w:rsidRPr="002A7BF1">
        <w:t xml:space="preserve"> </w:t>
      </w:r>
      <w:r w:rsidRPr="002A7BF1">
        <w:rPr>
          <w:i/>
        </w:rPr>
        <w:t>55</w:t>
      </w:r>
      <w:r w:rsidRPr="002A7BF1">
        <w:t>, (7), 1823-1833.</w:t>
      </w:r>
    </w:p>
    <w:p w14:paraId="7F07391F" w14:textId="77777777" w:rsidR="002A7BF1" w:rsidRPr="002A7BF1" w:rsidRDefault="002A7BF1" w:rsidP="002A7BF1">
      <w:pPr>
        <w:pStyle w:val="EndNoteBibliography"/>
        <w:spacing w:after="0"/>
      </w:pPr>
      <w:r w:rsidRPr="002A7BF1">
        <w:t>352.</w:t>
      </w:r>
      <w:r w:rsidRPr="002A7BF1">
        <w:tab/>
        <w:t xml:space="preserve">Fierro, V.; Szczurek, A.; Zlotea, C.; Marêché, J. F.; Izquierdo, M. T.; Albiniak, A.; Latroche, M.; Furdin, G.; Celzard, A., Experimental evidence of an upper limit for hydrogen storage at 77K on activated carbons. </w:t>
      </w:r>
      <w:r w:rsidRPr="002A7BF1">
        <w:rPr>
          <w:i/>
        </w:rPr>
        <w:t xml:space="preserve">Carbon </w:t>
      </w:r>
      <w:r w:rsidRPr="002A7BF1">
        <w:rPr>
          <w:b/>
        </w:rPr>
        <w:t>2010,</w:t>
      </w:r>
      <w:r w:rsidRPr="002A7BF1">
        <w:t xml:space="preserve"> </w:t>
      </w:r>
      <w:r w:rsidRPr="002A7BF1">
        <w:rPr>
          <w:i/>
        </w:rPr>
        <w:t>48</w:t>
      </w:r>
      <w:r w:rsidRPr="002A7BF1">
        <w:t>, (7), 1902-1911.</w:t>
      </w:r>
    </w:p>
    <w:p w14:paraId="1902CCDE" w14:textId="77777777" w:rsidR="002A7BF1" w:rsidRPr="002A7BF1" w:rsidRDefault="002A7BF1" w:rsidP="002A7BF1">
      <w:pPr>
        <w:pStyle w:val="EndNoteBibliography"/>
        <w:spacing w:after="0"/>
      </w:pPr>
      <w:r w:rsidRPr="002A7BF1">
        <w:t>353.</w:t>
      </w:r>
      <w:r w:rsidRPr="002A7BF1">
        <w:tab/>
        <w:t xml:space="preserve">Jordá-Beneyto, M.; Suárez-García, F.; Lozano-Castelló, D.; Cazorla-Amorós, D.; Linares-Solano, A., Hydrogen storage on chemically activated carbons and carbon nanomaterials at high pressures. </w:t>
      </w:r>
      <w:r w:rsidRPr="002A7BF1">
        <w:rPr>
          <w:i/>
        </w:rPr>
        <w:t xml:space="preserve">Carbon </w:t>
      </w:r>
      <w:r w:rsidRPr="002A7BF1">
        <w:rPr>
          <w:b/>
        </w:rPr>
        <w:t>2007,</w:t>
      </w:r>
      <w:r w:rsidRPr="002A7BF1">
        <w:t xml:space="preserve"> </w:t>
      </w:r>
      <w:r w:rsidRPr="002A7BF1">
        <w:rPr>
          <w:i/>
        </w:rPr>
        <w:t>45</w:t>
      </w:r>
      <w:r w:rsidRPr="002A7BF1">
        <w:t>, (2), 293-303.</w:t>
      </w:r>
    </w:p>
    <w:p w14:paraId="44F75968" w14:textId="77777777" w:rsidR="002A7BF1" w:rsidRPr="002A7BF1" w:rsidRDefault="002A7BF1" w:rsidP="002A7BF1">
      <w:pPr>
        <w:pStyle w:val="EndNoteBibliography"/>
        <w:spacing w:after="0"/>
      </w:pPr>
      <w:r w:rsidRPr="002A7BF1">
        <w:t>354.</w:t>
      </w:r>
      <w:r w:rsidRPr="002A7BF1">
        <w:tab/>
        <w:t xml:space="preserve">Kang, K. Y.; Lee, B. I.; Lee, J. S., Hydrogen adsorption on nitrogen-doped carbon xerogels. </w:t>
      </w:r>
      <w:r w:rsidRPr="002A7BF1">
        <w:rPr>
          <w:i/>
        </w:rPr>
        <w:t xml:space="preserve">Carbon </w:t>
      </w:r>
      <w:r w:rsidRPr="002A7BF1">
        <w:rPr>
          <w:b/>
        </w:rPr>
        <w:t>2009,</w:t>
      </w:r>
      <w:r w:rsidRPr="002A7BF1">
        <w:t xml:space="preserve"> </w:t>
      </w:r>
      <w:r w:rsidRPr="002A7BF1">
        <w:rPr>
          <w:i/>
        </w:rPr>
        <w:t>47</w:t>
      </w:r>
      <w:r w:rsidRPr="002A7BF1">
        <w:t>, (4), 1171-1180.</w:t>
      </w:r>
    </w:p>
    <w:p w14:paraId="577AF252" w14:textId="77777777" w:rsidR="002A7BF1" w:rsidRPr="002A7BF1" w:rsidRDefault="002A7BF1" w:rsidP="002A7BF1">
      <w:pPr>
        <w:pStyle w:val="EndNoteBibliography"/>
        <w:spacing w:after="0"/>
      </w:pPr>
      <w:r w:rsidRPr="002A7BF1">
        <w:t>355.</w:t>
      </w:r>
      <w:r w:rsidRPr="002A7BF1">
        <w:tab/>
        <w:t xml:space="preserve">Sethia, G.; Sayari, A., Activated carbon with optimum pore size distribution for hydrogen storage. </w:t>
      </w:r>
      <w:r w:rsidRPr="002A7BF1">
        <w:rPr>
          <w:i/>
        </w:rPr>
        <w:t xml:space="preserve">Carbon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99</w:t>
      </w:r>
      <w:r w:rsidRPr="002A7BF1">
        <w:t>, 289-294.</w:t>
      </w:r>
    </w:p>
    <w:p w14:paraId="47BC12CD" w14:textId="77777777" w:rsidR="002A7BF1" w:rsidRPr="002A7BF1" w:rsidRDefault="002A7BF1" w:rsidP="002A7BF1">
      <w:pPr>
        <w:pStyle w:val="EndNoteBibliography"/>
        <w:spacing w:after="0"/>
      </w:pPr>
      <w:r w:rsidRPr="002A7BF1">
        <w:t>356.</w:t>
      </w:r>
      <w:r w:rsidRPr="002A7BF1">
        <w:tab/>
        <w:t xml:space="preserve">Wang, H.; Gao, Q.; Hu, J.; Chen, Z., High performance of nanoporous carbon in cryogenic hydrogen storage and electrochemical capacitance. </w:t>
      </w:r>
      <w:r w:rsidRPr="002A7BF1">
        <w:rPr>
          <w:i/>
        </w:rPr>
        <w:t xml:space="preserve">Carbon </w:t>
      </w:r>
      <w:r w:rsidRPr="002A7BF1">
        <w:rPr>
          <w:b/>
        </w:rPr>
        <w:t>2009,</w:t>
      </w:r>
      <w:r w:rsidRPr="002A7BF1">
        <w:t xml:space="preserve"> </w:t>
      </w:r>
      <w:r w:rsidRPr="002A7BF1">
        <w:rPr>
          <w:i/>
        </w:rPr>
        <w:t>47</w:t>
      </w:r>
      <w:r w:rsidRPr="002A7BF1">
        <w:t>, (9), 2259-2268.</w:t>
      </w:r>
    </w:p>
    <w:p w14:paraId="0C1CB446" w14:textId="77777777" w:rsidR="002A7BF1" w:rsidRPr="002A7BF1" w:rsidRDefault="002A7BF1" w:rsidP="002A7BF1">
      <w:pPr>
        <w:pStyle w:val="EndNoteBibliography"/>
        <w:spacing w:after="0"/>
      </w:pPr>
      <w:r w:rsidRPr="002A7BF1">
        <w:t>357.</w:t>
      </w:r>
      <w:r w:rsidRPr="002A7BF1">
        <w:tab/>
        <w:t xml:space="preserve">Wang, J.; Senkovska, I.; Kaskel, S.; Liu, Q., Chemically activated fungi-based porous carbons for hydrogen storage. </w:t>
      </w:r>
      <w:r w:rsidRPr="002A7BF1">
        <w:rPr>
          <w:i/>
        </w:rPr>
        <w:t xml:space="preserve">Carbon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75</w:t>
      </w:r>
      <w:r w:rsidRPr="002A7BF1">
        <w:t>, 372-380.</w:t>
      </w:r>
    </w:p>
    <w:p w14:paraId="5683AC76" w14:textId="77777777" w:rsidR="002A7BF1" w:rsidRPr="002A7BF1" w:rsidRDefault="002A7BF1" w:rsidP="002A7BF1">
      <w:pPr>
        <w:pStyle w:val="EndNoteBibliography"/>
        <w:spacing w:after="0"/>
      </w:pPr>
      <w:r w:rsidRPr="002A7BF1">
        <w:t>358.</w:t>
      </w:r>
      <w:r w:rsidRPr="002A7BF1">
        <w:tab/>
        <w:t xml:space="preserve">Xia, K.; Gao, Q.; Wu, C.; Song, S.; Ruan, M., Activation, characterization and hydrogen storage properties of the mesoporous carbon CMK-3. </w:t>
      </w:r>
      <w:r w:rsidRPr="002A7BF1">
        <w:rPr>
          <w:i/>
        </w:rPr>
        <w:t xml:space="preserve">Carbon </w:t>
      </w:r>
      <w:r w:rsidRPr="002A7BF1">
        <w:rPr>
          <w:b/>
        </w:rPr>
        <w:t>2007,</w:t>
      </w:r>
      <w:r w:rsidRPr="002A7BF1">
        <w:t xml:space="preserve"> </w:t>
      </w:r>
      <w:r w:rsidRPr="002A7BF1">
        <w:rPr>
          <w:i/>
        </w:rPr>
        <w:t>45</w:t>
      </w:r>
      <w:r w:rsidRPr="002A7BF1">
        <w:t>, (10), 1989-1996.</w:t>
      </w:r>
    </w:p>
    <w:p w14:paraId="3630F620" w14:textId="77777777" w:rsidR="002A7BF1" w:rsidRPr="002A7BF1" w:rsidRDefault="002A7BF1" w:rsidP="002A7BF1">
      <w:pPr>
        <w:pStyle w:val="EndNoteBibliography"/>
        <w:spacing w:after="0"/>
      </w:pPr>
      <w:r w:rsidRPr="002A7BF1">
        <w:t>359.</w:t>
      </w:r>
      <w:r w:rsidRPr="002A7BF1">
        <w:tab/>
        <w:t xml:space="preserve">Xia, Y.; Mokaya, R.; Grant, D. M.; Walker, G. S., A simplified synthesis of N-doped zeolite-templated carbons, the control of the level of zeolite-like ordering and its effect on hydrogen storage properties. </w:t>
      </w:r>
      <w:r w:rsidRPr="002A7BF1">
        <w:rPr>
          <w:i/>
        </w:rPr>
        <w:t xml:space="preserve">Carbon </w:t>
      </w:r>
      <w:r w:rsidRPr="002A7BF1">
        <w:rPr>
          <w:b/>
        </w:rPr>
        <w:t>2011,</w:t>
      </w:r>
      <w:r w:rsidRPr="002A7BF1">
        <w:t xml:space="preserve"> </w:t>
      </w:r>
      <w:r w:rsidRPr="002A7BF1">
        <w:rPr>
          <w:i/>
        </w:rPr>
        <w:t>49</w:t>
      </w:r>
      <w:r w:rsidRPr="002A7BF1">
        <w:t>, (3), 844-853.</w:t>
      </w:r>
    </w:p>
    <w:p w14:paraId="07DD0DBE" w14:textId="77777777" w:rsidR="002A7BF1" w:rsidRPr="002A7BF1" w:rsidRDefault="002A7BF1" w:rsidP="002A7BF1">
      <w:pPr>
        <w:pStyle w:val="EndNoteBibliography"/>
        <w:spacing w:after="0"/>
      </w:pPr>
      <w:r w:rsidRPr="002A7BF1">
        <w:t>360.</w:t>
      </w:r>
      <w:r w:rsidRPr="002A7BF1">
        <w:tab/>
        <w:t xml:space="preserve">Xia, Y.; Zhu, Y.; Tang, Y., Preparation of sulfur-doped microporous carbons for the storage of hydrogen and carbon dioxide. </w:t>
      </w:r>
      <w:r w:rsidRPr="002A7BF1">
        <w:rPr>
          <w:i/>
        </w:rPr>
        <w:t xml:space="preserve">Carbon </w:t>
      </w:r>
      <w:r w:rsidRPr="002A7BF1">
        <w:rPr>
          <w:b/>
        </w:rPr>
        <w:t>2012,</w:t>
      </w:r>
      <w:r w:rsidRPr="002A7BF1">
        <w:t xml:space="preserve"> </w:t>
      </w:r>
      <w:r w:rsidRPr="002A7BF1">
        <w:rPr>
          <w:i/>
        </w:rPr>
        <w:t>50</w:t>
      </w:r>
      <w:r w:rsidRPr="002A7BF1">
        <w:t>, (15), 5543-5553.</w:t>
      </w:r>
    </w:p>
    <w:p w14:paraId="26861F87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361.</w:t>
      </w:r>
      <w:r w:rsidRPr="002A7BF1">
        <w:tab/>
        <w:t xml:space="preserve">Lee, Y. S.; Kim, Y. H.; Hong, J. S.; Suh, J. K.; Cho, G. J., The adsorption properties of surface modified activated carbon fibers for hydrogen storages. </w:t>
      </w:r>
      <w:r w:rsidRPr="002A7BF1">
        <w:rPr>
          <w:i/>
        </w:rPr>
        <w:t xml:space="preserve">Catalysis Today </w:t>
      </w:r>
      <w:r w:rsidRPr="002A7BF1">
        <w:rPr>
          <w:b/>
        </w:rPr>
        <w:t>2007,</w:t>
      </w:r>
      <w:r w:rsidRPr="002A7BF1">
        <w:t xml:space="preserve"> </w:t>
      </w:r>
      <w:r w:rsidRPr="002A7BF1">
        <w:rPr>
          <w:i/>
        </w:rPr>
        <w:t>120</w:t>
      </w:r>
      <w:r w:rsidRPr="002A7BF1">
        <w:t>, (3-4), 420-425.</w:t>
      </w:r>
    </w:p>
    <w:p w14:paraId="414CCA3E" w14:textId="77777777" w:rsidR="002A7BF1" w:rsidRPr="002A7BF1" w:rsidRDefault="002A7BF1" w:rsidP="002A7BF1">
      <w:pPr>
        <w:pStyle w:val="EndNoteBibliography"/>
        <w:spacing w:after="0"/>
      </w:pPr>
      <w:r w:rsidRPr="002A7BF1">
        <w:t>362.</w:t>
      </w:r>
      <w:r w:rsidRPr="002A7BF1">
        <w:tab/>
        <w:t xml:space="preserve">Blankenship, L. S.; Mokaya, R., Cigarette butt-derived carbons have ultra-high surface area and unprecedented hydrogen storage capacity. </w:t>
      </w:r>
      <w:r w:rsidRPr="002A7BF1">
        <w:rPr>
          <w:i/>
        </w:rPr>
        <w:t xml:space="preserve">Energy &amp; Environmental Science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10</w:t>
      </w:r>
      <w:r w:rsidRPr="002A7BF1">
        <w:t>, (12), 2552-2562.</w:t>
      </w:r>
    </w:p>
    <w:p w14:paraId="35AE82E0" w14:textId="77777777" w:rsidR="002A7BF1" w:rsidRPr="002A7BF1" w:rsidRDefault="002A7BF1" w:rsidP="002A7BF1">
      <w:pPr>
        <w:pStyle w:val="EndNoteBibliography"/>
        <w:spacing w:after="0"/>
      </w:pPr>
      <w:r w:rsidRPr="002A7BF1">
        <w:t>363.</w:t>
      </w:r>
      <w:r w:rsidRPr="002A7BF1">
        <w:tab/>
        <w:t xml:space="preserve">Sevilla, M.; Fuertes, A. B.; Mokaya, R., High density hydrogen storage in superactivated carbons from hydrothermally carbonized renewable organic materials. </w:t>
      </w:r>
      <w:r w:rsidRPr="002A7BF1">
        <w:rPr>
          <w:i/>
        </w:rPr>
        <w:t xml:space="preserve">Energy &amp; Environmental Science </w:t>
      </w:r>
      <w:r w:rsidRPr="002A7BF1">
        <w:rPr>
          <w:b/>
        </w:rPr>
        <w:t>2011,</w:t>
      </w:r>
      <w:r w:rsidRPr="002A7BF1">
        <w:t xml:space="preserve"> </w:t>
      </w:r>
      <w:r w:rsidRPr="002A7BF1">
        <w:rPr>
          <w:i/>
        </w:rPr>
        <w:t>4</w:t>
      </w:r>
      <w:r w:rsidRPr="002A7BF1">
        <w:t>, (4).</w:t>
      </w:r>
    </w:p>
    <w:p w14:paraId="193C90F0" w14:textId="77777777" w:rsidR="002A7BF1" w:rsidRPr="002A7BF1" w:rsidRDefault="002A7BF1" w:rsidP="002A7BF1">
      <w:pPr>
        <w:pStyle w:val="EndNoteBibliography"/>
        <w:spacing w:after="0"/>
      </w:pPr>
      <w:r w:rsidRPr="002A7BF1">
        <w:t>364.</w:t>
      </w:r>
      <w:r w:rsidRPr="002A7BF1">
        <w:tab/>
        <w:t xml:space="preserve">Sevilla, M.; Foulston, R.; Mokaya, R., Superactivated carbide-derived carbons with high hydrogenstorage capacity. </w:t>
      </w:r>
      <w:r w:rsidRPr="002A7BF1">
        <w:rPr>
          <w:i/>
        </w:rPr>
        <w:t xml:space="preserve">Energy Environ. Sci. </w:t>
      </w:r>
      <w:r w:rsidRPr="002A7BF1">
        <w:rPr>
          <w:b/>
        </w:rPr>
        <w:t>2010,</w:t>
      </w:r>
      <w:r w:rsidRPr="002A7BF1">
        <w:t xml:space="preserve"> </w:t>
      </w:r>
      <w:r w:rsidRPr="002A7BF1">
        <w:rPr>
          <w:i/>
        </w:rPr>
        <w:t>3</w:t>
      </w:r>
      <w:r w:rsidRPr="002A7BF1">
        <w:t>, (2), 223-227.</w:t>
      </w:r>
    </w:p>
    <w:p w14:paraId="2D2F0EF2" w14:textId="77777777" w:rsidR="002A7BF1" w:rsidRPr="002A7BF1" w:rsidRDefault="002A7BF1" w:rsidP="002A7BF1">
      <w:pPr>
        <w:pStyle w:val="EndNoteBibliography"/>
        <w:spacing w:after="0"/>
      </w:pPr>
      <w:r w:rsidRPr="002A7BF1">
        <w:t>365.</w:t>
      </w:r>
      <w:r w:rsidRPr="002A7BF1">
        <w:tab/>
        <w:t xml:space="preserve">Chen, H.; Wang, H.; Xue, Z.; Yang, L.; Xiao, Y.; Zheng, M.; Lei, B.; Liu, Y.; Sun, L., High hydrogen storage capacity of rice hull based porous carbon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12,</w:t>
      </w:r>
      <w:r w:rsidRPr="002A7BF1">
        <w:t xml:space="preserve"> </w:t>
      </w:r>
      <w:r w:rsidRPr="002A7BF1">
        <w:rPr>
          <w:i/>
        </w:rPr>
        <w:t>37</w:t>
      </w:r>
      <w:r w:rsidRPr="002A7BF1">
        <w:t>, (24), 18888-18894.</w:t>
      </w:r>
    </w:p>
    <w:p w14:paraId="18F22D87" w14:textId="77777777" w:rsidR="002A7BF1" w:rsidRPr="002A7BF1" w:rsidRDefault="002A7BF1" w:rsidP="002A7BF1">
      <w:pPr>
        <w:pStyle w:val="EndNoteBibliography"/>
        <w:spacing w:after="0"/>
      </w:pPr>
      <w:r w:rsidRPr="002A7BF1">
        <w:t>366.</w:t>
      </w:r>
      <w:r w:rsidRPr="002A7BF1">
        <w:tab/>
        <w:t xml:space="preserve">Dibandjo, P.; Zlotea, C.; Gadiou, R.; Matei Ghimbeu, C.; Cuevas, F.; Latroche, M.; Leroy, E.; Vix-Guterl, C., Hydrogen storage in hybrid nanostructured carbon/palladium materials: Influence of particle size and surface chemistry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38</w:t>
      </w:r>
      <w:r w:rsidRPr="002A7BF1">
        <w:t>, (2), 952-965.</w:t>
      </w:r>
    </w:p>
    <w:p w14:paraId="4CACF7CB" w14:textId="77777777" w:rsidR="002A7BF1" w:rsidRPr="002A7BF1" w:rsidRDefault="002A7BF1" w:rsidP="002A7BF1">
      <w:pPr>
        <w:pStyle w:val="EndNoteBibliography"/>
        <w:spacing w:after="0"/>
      </w:pPr>
      <w:r w:rsidRPr="002A7BF1">
        <w:t>367.</w:t>
      </w:r>
      <w:r w:rsidRPr="002A7BF1">
        <w:tab/>
        <w:t xml:space="preserve">Huang, C.-C.; Li, Y.-H.; Wang, Y.-W.; Chen, C.-H., Hydrogen storage in cobalt-embedded ordered mesoporous carbon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38</w:t>
      </w:r>
      <w:r w:rsidRPr="002A7BF1">
        <w:t>, (10), 3994-4002.</w:t>
      </w:r>
    </w:p>
    <w:p w14:paraId="085AEBC1" w14:textId="77777777" w:rsidR="002A7BF1" w:rsidRPr="002A7BF1" w:rsidRDefault="002A7BF1" w:rsidP="002A7BF1">
      <w:pPr>
        <w:pStyle w:val="EndNoteBibliography"/>
        <w:spacing w:after="0"/>
      </w:pPr>
      <w:r w:rsidRPr="002A7BF1">
        <w:t>368.</w:t>
      </w:r>
      <w:r w:rsidRPr="002A7BF1">
        <w:tab/>
        <w:t xml:space="preserve">Huang, J.; Liang, Y.; Dong, H.; Hu, H.; Yu, P.; Peng, L.; Zheng, M.; Xiao, Y.; Liu, Y., Revealing contribution of pore size to high hydrogen storage capacity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43</w:t>
      </w:r>
      <w:r w:rsidRPr="002A7BF1">
        <w:t>, (39), 18077-18082.</w:t>
      </w:r>
    </w:p>
    <w:p w14:paraId="70F536ED" w14:textId="77777777" w:rsidR="002A7BF1" w:rsidRPr="002A7BF1" w:rsidRDefault="002A7BF1" w:rsidP="002A7BF1">
      <w:pPr>
        <w:pStyle w:val="EndNoteBibliography"/>
        <w:spacing w:after="0"/>
      </w:pPr>
      <w:r w:rsidRPr="002A7BF1">
        <w:t>369.</w:t>
      </w:r>
      <w:r w:rsidRPr="002A7BF1">
        <w:tab/>
        <w:t xml:space="preserve">Jiang, J.; Gao, Q.; Zheng, Z.; Xia, K.; Hu, J., Enhanced room temperature hydrogen storage capacity of hollow nitrogen-containing carbon spheres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10,</w:t>
      </w:r>
      <w:r w:rsidRPr="002A7BF1">
        <w:t xml:space="preserve"> </w:t>
      </w:r>
      <w:r w:rsidRPr="002A7BF1">
        <w:rPr>
          <w:i/>
        </w:rPr>
        <w:t>35</w:t>
      </w:r>
      <w:r w:rsidRPr="002A7BF1">
        <w:t>, (1), 210-216.</w:t>
      </w:r>
    </w:p>
    <w:p w14:paraId="043173C9" w14:textId="77777777" w:rsidR="002A7BF1" w:rsidRPr="002A7BF1" w:rsidRDefault="002A7BF1" w:rsidP="002A7BF1">
      <w:pPr>
        <w:pStyle w:val="EndNoteBibliography"/>
        <w:spacing w:after="0"/>
      </w:pPr>
      <w:r w:rsidRPr="002A7BF1">
        <w:t>370.</w:t>
      </w:r>
      <w:r w:rsidRPr="002A7BF1">
        <w:tab/>
        <w:t xml:space="preserve">Kunowsky, M.; Marco-Lozar, J. P.; Cazorla-Amorós, D.; Linares-Solano, A., Scale-up activation of carbon fibres for hydrogen storage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10,</w:t>
      </w:r>
      <w:r w:rsidRPr="002A7BF1">
        <w:t xml:space="preserve"> </w:t>
      </w:r>
      <w:r w:rsidRPr="002A7BF1">
        <w:rPr>
          <w:i/>
        </w:rPr>
        <w:t>35</w:t>
      </w:r>
      <w:r w:rsidRPr="002A7BF1">
        <w:t>, (6), 2393-2402.</w:t>
      </w:r>
    </w:p>
    <w:p w14:paraId="2C751CCD" w14:textId="77777777" w:rsidR="002A7BF1" w:rsidRPr="002A7BF1" w:rsidRDefault="002A7BF1" w:rsidP="002A7BF1">
      <w:pPr>
        <w:pStyle w:val="EndNoteBibliography"/>
        <w:spacing w:after="0"/>
      </w:pPr>
      <w:r w:rsidRPr="002A7BF1">
        <w:t>371.</w:t>
      </w:r>
      <w:r w:rsidRPr="002A7BF1">
        <w:tab/>
        <w:t xml:space="preserve">Musyoka, N. M.; Ren, J.; Langmi, H. W.; North, B. C.; Mathe, M., A comparison of hydrogen storage capacity of commercial and fly ash-derived zeolite X together with their respective templated carbon derivatives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40</w:t>
      </w:r>
      <w:r w:rsidRPr="002A7BF1">
        <w:t>, (37), 12705-12712.</w:t>
      </w:r>
    </w:p>
    <w:p w14:paraId="14634F9C" w14:textId="77777777" w:rsidR="002A7BF1" w:rsidRPr="002A7BF1" w:rsidRDefault="002A7BF1" w:rsidP="002A7BF1">
      <w:pPr>
        <w:pStyle w:val="EndNoteBibliography"/>
        <w:spacing w:after="0"/>
      </w:pPr>
      <w:r w:rsidRPr="002A7BF1">
        <w:t>372.</w:t>
      </w:r>
      <w:r w:rsidRPr="002A7BF1">
        <w:tab/>
        <w:t xml:space="preserve">Sevilla, M.; Fuertes, A. B.; Mokaya, R., Preparation and hydrogen storage capacity of highly porous activated carbon materials derived from polythiophene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11,</w:t>
      </w:r>
      <w:r w:rsidRPr="002A7BF1">
        <w:t xml:space="preserve"> </w:t>
      </w:r>
      <w:r w:rsidRPr="002A7BF1">
        <w:rPr>
          <w:i/>
        </w:rPr>
        <w:t>36</w:t>
      </w:r>
      <w:r w:rsidRPr="002A7BF1">
        <w:t>, (24), 15658-15663.</w:t>
      </w:r>
    </w:p>
    <w:p w14:paraId="19DE8709" w14:textId="77777777" w:rsidR="002A7BF1" w:rsidRPr="002A7BF1" w:rsidRDefault="002A7BF1" w:rsidP="002A7BF1">
      <w:pPr>
        <w:pStyle w:val="EndNoteBibliography"/>
        <w:spacing w:after="0"/>
      </w:pPr>
      <w:r w:rsidRPr="002A7BF1">
        <w:t>373.</w:t>
      </w:r>
      <w:r w:rsidRPr="002A7BF1">
        <w:tab/>
        <w:t xml:space="preserve">Tian, H. Y.; Buckley, C. E.; Sheppard, D. A.; Paskevicius, M.; Hanna, N., A synthesis method for cobalt doped carbon aerogels with high surface area and their hydrogen storage properties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10,</w:t>
      </w:r>
      <w:r w:rsidRPr="002A7BF1">
        <w:t xml:space="preserve"> </w:t>
      </w:r>
      <w:r w:rsidRPr="002A7BF1">
        <w:rPr>
          <w:i/>
        </w:rPr>
        <w:t>35</w:t>
      </w:r>
      <w:r w:rsidRPr="002A7BF1">
        <w:t>, (24), 13242-13246.</w:t>
      </w:r>
    </w:p>
    <w:p w14:paraId="5A38C643" w14:textId="77777777" w:rsidR="002A7BF1" w:rsidRPr="002A7BF1" w:rsidRDefault="002A7BF1" w:rsidP="002A7BF1">
      <w:pPr>
        <w:pStyle w:val="EndNoteBibliography"/>
        <w:spacing w:after="0"/>
      </w:pPr>
      <w:r w:rsidRPr="002A7BF1">
        <w:t>374.</w:t>
      </w:r>
      <w:r w:rsidRPr="002A7BF1">
        <w:tab/>
        <w:t xml:space="preserve">Xia, K.; Gao, Q.; Song, S.; Wu, C.; Jiang, J.; Hu, J.; Gao, L., CO2 activation of ordered porous carbon CMK-1 for hydrogen storage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08,</w:t>
      </w:r>
      <w:r w:rsidRPr="002A7BF1">
        <w:t xml:space="preserve"> </w:t>
      </w:r>
      <w:r w:rsidRPr="002A7BF1">
        <w:rPr>
          <w:i/>
        </w:rPr>
        <w:t>33</w:t>
      </w:r>
      <w:r w:rsidRPr="002A7BF1">
        <w:t>, (1), 116-123.</w:t>
      </w:r>
    </w:p>
    <w:p w14:paraId="60E74311" w14:textId="77777777" w:rsidR="002A7BF1" w:rsidRPr="002A7BF1" w:rsidRDefault="002A7BF1" w:rsidP="002A7BF1">
      <w:pPr>
        <w:pStyle w:val="EndNoteBibliography"/>
        <w:spacing w:after="0"/>
      </w:pPr>
      <w:r w:rsidRPr="002A7BF1">
        <w:t>375.</w:t>
      </w:r>
      <w:r w:rsidRPr="002A7BF1">
        <w:tab/>
        <w:t xml:space="preserve">Xu, W.; Takahashi, K.; Matsuo, Y.; Hattori, Y.; Kumagai, M.; Ishiyama, S.; Kaneko, K.; Iijima, S., Investigation of hydrogen storage capacity of various carbon materials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07,</w:t>
      </w:r>
      <w:r w:rsidRPr="002A7BF1">
        <w:t xml:space="preserve"> </w:t>
      </w:r>
      <w:r w:rsidRPr="002A7BF1">
        <w:rPr>
          <w:i/>
        </w:rPr>
        <w:t>32</w:t>
      </w:r>
      <w:r w:rsidRPr="002A7BF1">
        <w:t>, (13), 2504-2512.</w:t>
      </w:r>
    </w:p>
    <w:p w14:paraId="1C94164C" w14:textId="77777777" w:rsidR="002A7BF1" w:rsidRPr="002A7BF1" w:rsidRDefault="002A7BF1" w:rsidP="002A7BF1">
      <w:pPr>
        <w:pStyle w:val="EndNoteBibliography"/>
        <w:spacing w:after="0"/>
      </w:pPr>
      <w:r w:rsidRPr="002A7BF1">
        <w:t>376.</w:t>
      </w:r>
      <w:r w:rsidRPr="002A7BF1">
        <w:tab/>
        <w:t xml:space="preserve">Zhang, C.; Geng, Z.; Cai, M.; Zhang, J.; Liu, X.; Xin, H.; Ma, J., Microstructure regulation of super activated carbon from biomass source corncob with enhanced hydrogen uptake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38</w:t>
      </w:r>
      <w:r w:rsidRPr="002A7BF1">
        <w:t>, (22), 9243-9250.</w:t>
      </w:r>
    </w:p>
    <w:p w14:paraId="6BA6C671" w14:textId="77777777" w:rsidR="002A7BF1" w:rsidRPr="002A7BF1" w:rsidRDefault="002A7BF1" w:rsidP="002A7BF1">
      <w:pPr>
        <w:pStyle w:val="EndNoteBibliography"/>
        <w:spacing w:after="0"/>
      </w:pPr>
      <w:r w:rsidRPr="002A7BF1">
        <w:t>377.</w:t>
      </w:r>
      <w:r w:rsidRPr="002A7BF1">
        <w:tab/>
        <w:t xml:space="preserve">Zhao, W.; Fierro, V.; Zlotea, C.; Aylon, E.; Izquierdo, M. T.; Latroche, M.; Celzard, A., Optimization of activated carbons for hydrogen storage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11,</w:t>
      </w:r>
      <w:r w:rsidRPr="002A7BF1">
        <w:t xml:space="preserve"> </w:t>
      </w:r>
      <w:r w:rsidRPr="002A7BF1">
        <w:rPr>
          <w:i/>
        </w:rPr>
        <w:t>36</w:t>
      </w:r>
      <w:r w:rsidRPr="002A7BF1">
        <w:t>, (18), 11746-11751.</w:t>
      </w:r>
    </w:p>
    <w:p w14:paraId="41B3306F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378.</w:t>
      </w:r>
      <w:r w:rsidRPr="002A7BF1">
        <w:tab/>
        <w:t xml:space="preserve">Hydrogen Storage in Activated Carbons and Activated Carbon Fibers. </w:t>
      </w:r>
      <w:r w:rsidRPr="002A7BF1">
        <w:rPr>
          <w:i/>
        </w:rPr>
        <w:t xml:space="preserve">J. Phys. Chem. B </w:t>
      </w:r>
      <w:r w:rsidRPr="002A7BF1">
        <w:rPr>
          <w:b/>
        </w:rPr>
        <w:t>2002</w:t>
      </w:r>
      <w:r w:rsidRPr="002A7BF1">
        <w:t>.</w:t>
      </w:r>
    </w:p>
    <w:p w14:paraId="6547DB49" w14:textId="77777777" w:rsidR="002A7BF1" w:rsidRPr="002A7BF1" w:rsidRDefault="002A7BF1" w:rsidP="002A7BF1">
      <w:pPr>
        <w:pStyle w:val="EndNoteBibliography"/>
        <w:spacing w:after="0"/>
      </w:pPr>
      <w:r w:rsidRPr="002A7BF1">
        <w:t>379.</w:t>
      </w:r>
      <w:r w:rsidRPr="002A7BF1">
        <w:tab/>
        <w:t xml:space="preserve">Preparation of Nanoporous Carbon Particles and Their Cryogenic Hydrogen Storage Capacities. </w:t>
      </w:r>
      <w:r w:rsidRPr="002A7BF1">
        <w:rPr>
          <w:i/>
        </w:rPr>
        <w:t xml:space="preserve">J. Phys. Chem. C </w:t>
      </w:r>
      <w:r w:rsidRPr="002A7BF1">
        <w:rPr>
          <w:b/>
        </w:rPr>
        <w:t>2008</w:t>
      </w:r>
      <w:r w:rsidRPr="002A7BF1">
        <w:t>.</w:t>
      </w:r>
    </w:p>
    <w:p w14:paraId="7205CDE4" w14:textId="77777777" w:rsidR="002A7BF1" w:rsidRPr="002A7BF1" w:rsidRDefault="002A7BF1" w:rsidP="002A7BF1">
      <w:pPr>
        <w:pStyle w:val="EndNoteBibliography"/>
        <w:spacing w:after="0"/>
      </w:pPr>
      <w:r w:rsidRPr="002A7BF1">
        <w:t>380.</w:t>
      </w:r>
      <w:r w:rsidRPr="002A7BF1">
        <w:tab/>
        <w:t xml:space="preserve">Enhancement of Hydrogen Storage Capacity of Zeolite-Templated Carbons by Chemical Activation. </w:t>
      </w:r>
      <w:r w:rsidRPr="002A7BF1">
        <w:rPr>
          <w:i/>
        </w:rPr>
        <w:t xml:space="preserve">J. Phys. Chem. C </w:t>
      </w:r>
      <w:r w:rsidRPr="002A7BF1">
        <w:rPr>
          <w:b/>
        </w:rPr>
        <w:t>2010</w:t>
      </w:r>
      <w:r w:rsidRPr="002A7BF1">
        <w:t>.</w:t>
      </w:r>
    </w:p>
    <w:p w14:paraId="3DB953D2" w14:textId="77777777" w:rsidR="002A7BF1" w:rsidRPr="002A7BF1" w:rsidRDefault="002A7BF1" w:rsidP="002A7BF1">
      <w:pPr>
        <w:pStyle w:val="EndNoteBibliography"/>
        <w:spacing w:after="0"/>
      </w:pPr>
      <w:r w:rsidRPr="002A7BF1">
        <w:t>381.</w:t>
      </w:r>
      <w:r w:rsidRPr="002A7BF1">
        <w:tab/>
        <w:t xml:space="preserve">Minoda, A.; Oshima, S.; Iki, H.; Akiba, E., Synthesis of KOH-activated porous carbon materials and study of hydrogen adsorption. </w:t>
      </w:r>
      <w:r w:rsidRPr="002A7BF1">
        <w:rPr>
          <w:i/>
        </w:rPr>
        <w:t xml:space="preserve">J. Alloys Compd.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580</w:t>
      </w:r>
      <w:r w:rsidRPr="002A7BF1">
        <w:t>, S301-S304.</w:t>
      </w:r>
    </w:p>
    <w:p w14:paraId="539B1062" w14:textId="77777777" w:rsidR="002A7BF1" w:rsidRPr="002A7BF1" w:rsidRDefault="002A7BF1" w:rsidP="002A7BF1">
      <w:pPr>
        <w:pStyle w:val="EndNoteBibliography"/>
        <w:spacing w:after="0"/>
      </w:pPr>
      <w:r w:rsidRPr="002A7BF1">
        <w:t>382.</w:t>
      </w:r>
      <w:r w:rsidRPr="002A7BF1">
        <w:tab/>
        <w:t xml:space="preserve">Geng, Z.; Zhang, C.; Wang, D.; Zhou, X.; Cai, M., Pore size effects of nanoporous carbons with ultra-high surface area on high-pressure hydrogen storage. </w:t>
      </w:r>
      <w:r w:rsidRPr="002A7BF1">
        <w:rPr>
          <w:i/>
        </w:rPr>
        <w:t xml:space="preserve">Journal of Energy Chemistry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24</w:t>
      </w:r>
      <w:r w:rsidRPr="002A7BF1">
        <w:t>, (1), 1-8.</w:t>
      </w:r>
    </w:p>
    <w:p w14:paraId="6A968898" w14:textId="77777777" w:rsidR="002A7BF1" w:rsidRPr="002A7BF1" w:rsidRDefault="002A7BF1" w:rsidP="002A7BF1">
      <w:pPr>
        <w:pStyle w:val="EndNoteBibliography"/>
        <w:spacing w:after="0"/>
      </w:pPr>
      <w:r w:rsidRPr="002A7BF1">
        <w:t>383.</w:t>
      </w:r>
      <w:r w:rsidRPr="002A7BF1">
        <w:tab/>
        <w:t xml:space="preserve">Masika, E.; Mokaya, R., Hydrogen Storage in High Surface Area Carbons with Identical Surface Areas but Different Pore Sizes: Direct Demonstration of the Effects of Pore Size. </w:t>
      </w:r>
      <w:r w:rsidRPr="002A7BF1">
        <w:rPr>
          <w:i/>
        </w:rPr>
        <w:t xml:space="preserve">The Journal of Physical Chemistry C </w:t>
      </w:r>
      <w:r w:rsidRPr="002A7BF1">
        <w:rPr>
          <w:b/>
        </w:rPr>
        <w:t>2012,</w:t>
      </w:r>
      <w:r w:rsidRPr="002A7BF1">
        <w:t xml:space="preserve"> </w:t>
      </w:r>
      <w:r w:rsidRPr="002A7BF1">
        <w:rPr>
          <w:i/>
        </w:rPr>
        <w:t>116</w:t>
      </w:r>
      <w:r w:rsidRPr="002A7BF1">
        <w:t>, (49), 25734-25740.</w:t>
      </w:r>
    </w:p>
    <w:p w14:paraId="0F760879" w14:textId="77777777" w:rsidR="002A7BF1" w:rsidRPr="002A7BF1" w:rsidRDefault="002A7BF1" w:rsidP="002A7BF1">
      <w:pPr>
        <w:pStyle w:val="EndNoteBibliography"/>
        <w:spacing w:after="0"/>
      </w:pPr>
      <w:r w:rsidRPr="002A7BF1">
        <w:t>384.</w:t>
      </w:r>
      <w:r w:rsidRPr="002A7BF1">
        <w:tab/>
        <w:t xml:space="preserve">Gao, F.; Zhao, D.-L.; Li, Y.; Li, X.-G., Preparation and hydrogen storage of activated rayon-based carbon fibers with high specific surface area. </w:t>
      </w:r>
      <w:r w:rsidRPr="002A7BF1">
        <w:rPr>
          <w:i/>
        </w:rPr>
        <w:t xml:space="preserve">J. Phys. Chem. Solids </w:t>
      </w:r>
      <w:r w:rsidRPr="002A7BF1">
        <w:rPr>
          <w:b/>
        </w:rPr>
        <w:t>2010,</w:t>
      </w:r>
      <w:r w:rsidRPr="002A7BF1">
        <w:t xml:space="preserve"> </w:t>
      </w:r>
      <w:r w:rsidRPr="002A7BF1">
        <w:rPr>
          <w:i/>
        </w:rPr>
        <w:t>71</w:t>
      </w:r>
      <w:r w:rsidRPr="002A7BF1">
        <w:t>, (4), 444-447.</w:t>
      </w:r>
    </w:p>
    <w:p w14:paraId="7C9CB632" w14:textId="77777777" w:rsidR="002A7BF1" w:rsidRPr="002A7BF1" w:rsidRDefault="002A7BF1" w:rsidP="002A7BF1">
      <w:pPr>
        <w:pStyle w:val="EndNoteBibliography"/>
        <w:spacing w:after="0"/>
      </w:pPr>
      <w:r w:rsidRPr="002A7BF1">
        <w:t>385.</w:t>
      </w:r>
      <w:r w:rsidRPr="002A7BF1">
        <w:tab/>
        <w:t xml:space="preserve">Bader, N.; Zacharia, R.; Abdelmottaleb, O.; Cossement, D., How the activation process modifies the hydrogen storage behavior of biomass-derived activated carbons. </w:t>
      </w:r>
      <w:r w:rsidRPr="002A7BF1">
        <w:rPr>
          <w:i/>
        </w:rPr>
        <w:t xml:space="preserve">J. Porous Mater.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25</w:t>
      </w:r>
      <w:r w:rsidRPr="002A7BF1">
        <w:t>, (1), 221-234.</w:t>
      </w:r>
    </w:p>
    <w:p w14:paraId="551BDE5D" w14:textId="77777777" w:rsidR="002A7BF1" w:rsidRPr="002A7BF1" w:rsidRDefault="002A7BF1" w:rsidP="002A7BF1">
      <w:pPr>
        <w:pStyle w:val="EndNoteBibliography"/>
        <w:spacing w:after="0"/>
      </w:pPr>
      <w:r w:rsidRPr="002A7BF1">
        <w:t>386.</w:t>
      </w:r>
      <w:r w:rsidRPr="002A7BF1">
        <w:tab/>
        <w:t xml:space="preserve">Enhanced Hydrogen Storage Capacity of High Surface Area Zeolite-like Carbon Materials. </w:t>
      </w:r>
      <w:r w:rsidRPr="002A7BF1">
        <w:rPr>
          <w:i/>
        </w:rPr>
        <w:t xml:space="preserve">Journal of the American Chemical Society </w:t>
      </w:r>
      <w:r w:rsidRPr="002A7BF1">
        <w:rPr>
          <w:b/>
        </w:rPr>
        <w:t>2007</w:t>
      </w:r>
      <w:r w:rsidRPr="002A7BF1">
        <w:t>.</w:t>
      </w:r>
    </w:p>
    <w:p w14:paraId="7440ED05" w14:textId="77777777" w:rsidR="002A7BF1" w:rsidRPr="002A7BF1" w:rsidRDefault="002A7BF1" w:rsidP="002A7BF1">
      <w:pPr>
        <w:pStyle w:val="EndNoteBibliography"/>
        <w:spacing w:after="0"/>
      </w:pPr>
      <w:r w:rsidRPr="002A7BF1">
        <w:t>387.</w:t>
      </w:r>
      <w:r w:rsidRPr="002A7BF1">
        <w:tab/>
        <w:t xml:space="preserve">High Hydrogen Storage Capacity of Porous Carbons Prepared by Using Activated Carbon. </w:t>
      </w:r>
      <w:r w:rsidRPr="002A7BF1">
        <w:rPr>
          <w:i/>
        </w:rPr>
        <w:t xml:space="preserve">Journal of the American Chemical Society </w:t>
      </w:r>
      <w:r w:rsidRPr="002A7BF1">
        <w:rPr>
          <w:b/>
        </w:rPr>
        <w:t>2009</w:t>
      </w:r>
      <w:r w:rsidRPr="002A7BF1">
        <w:t>.</w:t>
      </w:r>
    </w:p>
    <w:p w14:paraId="590D25AD" w14:textId="77777777" w:rsidR="002A7BF1" w:rsidRPr="002A7BF1" w:rsidRDefault="002A7BF1" w:rsidP="002A7BF1">
      <w:pPr>
        <w:pStyle w:val="EndNoteBibliography"/>
        <w:spacing w:after="0"/>
      </w:pPr>
      <w:r w:rsidRPr="002A7BF1">
        <w:t>388.</w:t>
      </w:r>
      <w:r w:rsidRPr="002A7BF1">
        <w:tab/>
        <w:t xml:space="preserve">Üner, O., Hydrogen storage capacity and methylene blue adsorption performance of activated carbon produced from Arundo donax. </w:t>
      </w:r>
      <w:r w:rsidRPr="002A7BF1">
        <w:rPr>
          <w:i/>
        </w:rPr>
        <w:t xml:space="preserve">Mater. Chem. Phys.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237</w:t>
      </w:r>
      <w:r w:rsidRPr="002A7BF1">
        <w:t>.</w:t>
      </w:r>
    </w:p>
    <w:p w14:paraId="4A1A5BC6" w14:textId="77777777" w:rsidR="002A7BF1" w:rsidRPr="002A7BF1" w:rsidRDefault="002A7BF1" w:rsidP="002A7BF1">
      <w:pPr>
        <w:pStyle w:val="EndNoteBibliography"/>
        <w:spacing w:after="0"/>
      </w:pPr>
      <w:r w:rsidRPr="002A7BF1">
        <w:t>389.</w:t>
      </w:r>
      <w:r w:rsidRPr="002A7BF1">
        <w:tab/>
        <w:t xml:space="preserve">Jordá-Beneyto, M.; Lozano-Castelló, D.; Suárez-García, F.; Cazorla-Amorós, D.; Linares-Solano, Á., Advanced activated carbon monoliths and activated carbons for hydrogen storage. </w:t>
      </w:r>
      <w:r w:rsidRPr="002A7BF1">
        <w:rPr>
          <w:i/>
        </w:rPr>
        <w:t xml:space="preserve">Micropor. Mesopor. Mater. </w:t>
      </w:r>
      <w:r w:rsidRPr="002A7BF1">
        <w:rPr>
          <w:b/>
        </w:rPr>
        <w:t>2008,</w:t>
      </w:r>
      <w:r w:rsidRPr="002A7BF1">
        <w:t xml:space="preserve"> </w:t>
      </w:r>
      <w:r w:rsidRPr="002A7BF1">
        <w:rPr>
          <w:i/>
        </w:rPr>
        <w:t>112</w:t>
      </w:r>
      <w:r w:rsidRPr="002A7BF1">
        <w:t>, (1-3), 235-242.</w:t>
      </w:r>
    </w:p>
    <w:p w14:paraId="4E1F4336" w14:textId="77777777" w:rsidR="002A7BF1" w:rsidRPr="002A7BF1" w:rsidRDefault="002A7BF1" w:rsidP="002A7BF1">
      <w:pPr>
        <w:pStyle w:val="EndNoteBibliography"/>
        <w:spacing w:after="0"/>
      </w:pPr>
      <w:r w:rsidRPr="002A7BF1">
        <w:t>390.</w:t>
      </w:r>
      <w:r w:rsidRPr="002A7BF1">
        <w:tab/>
        <w:t xml:space="preserve">Liu, X.; Zhang, C.; Geng, Z.; Cai, M., High-pressure hydrogen storage and optimizing fabrication of corncob-derived activated carbon. </w:t>
      </w:r>
      <w:r w:rsidRPr="002A7BF1">
        <w:rPr>
          <w:i/>
        </w:rPr>
        <w:t xml:space="preserve">Micropor. Mesopor. Mater.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194</w:t>
      </w:r>
      <w:r w:rsidRPr="002A7BF1">
        <w:t>, 60-65.</w:t>
      </w:r>
    </w:p>
    <w:p w14:paraId="74DEA98B" w14:textId="77777777" w:rsidR="002A7BF1" w:rsidRPr="002A7BF1" w:rsidRDefault="002A7BF1" w:rsidP="002A7BF1">
      <w:pPr>
        <w:pStyle w:val="EndNoteBibliography"/>
        <w:spacing w:after="0"/>
      </w:pPr>
      <w:r w:rsidRPr="002A7BF1">
        <w:t>391.</w:t>
      </w:r>
      <w:r w:rsidRPr="002A7BF1">
        <w:tab/>
        <w:t xml:space="preserve">Robertson, C.; Mokaya, R., Microporous activated carbon aerogels via a simple subcritical drying route for CO2 capture and hydrogen storage. </w:t>
      </w:r>
      <w:r w:rsidRPr="002A7BF1">
        <w:rPr>
          <w:i/>
        </w:rPr>
        <w:t xml:space="preserve">Micropor. Mesopor. Mater.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179</w:t>
      </w:r>
      <w:r w:rsidRPr="002A7BF1">
        <w:t>, 151-156.</w:t>
      </w:r>
    </w:p>
    <w:p w14:paraId="6308952F" w14:textId="77777777" w:rsidR="002A7BF1" w:rsidRPr="002A7BF1" w:rsidRDefault="002A7BF1" w:rsidP="002A7BF1">
      <w:pPr>
        <w:pStyle w:val="EndNoteBibliography"/>
        <w:spacing w:after="0"/>
      </w:pPr>
      <w:r w:rsidRPr="002A7BF1">
        <w:t>392.</w:t>
      </w:r>
      <w:r w:rsidRPr="002A7BF1">
        <w:tab/>
        <w:t xml:space="preserve">Yang, Y.-X.; Bourgeois, L.; Zhao, C.; Zhao, D.; Chaffee, A.; Webley, P. A., Ordered micro-porous carbon molecular sieves containing well-dispersed platinum nanoparticles for hydrogen storage. </w:t>
      </w:r>
      <w:r w:rsidRPr="002A7BF1">
        <w:rPr>
          <w:i/>
        </w:rPr>
        <w:t xml:space="preserve">Micropor. Mesopor. Mater. </w:t>
      </w:r>
      <w:r w:rsidRPr="002A7BF1">
        <w:rPr>
          <w:b/>
        </w:rPr>
        <w:t>2009,</w:t>
      </w:r>
      <w:r w:rsidRPr="002A7BF1">
        <w:t xml:space="preserve"> </w:t>
      </w:r>
      <w:r w:rsidRPr="002A7BF1">
        <w:rPr>
          <w:i/>
        </w:rPr>
        <w:t>119</w:t>
      </w:r>
      <w:r w:rsidRPr="002A7BF1">
        <w:t>, (1-3), 39-46.</w:t>
      </w:r>
    </w:p>
    <w:p w14:paraId="175EB964" w14:textId="77777777" w:rsidR="002A7BF1" w:rsidRPr="002A7BF1" w:rsidRDefault="002A7BF1" w:rsidP="002A7BF1">
      <w:pPr>
        <w:pStyle w:val="EndNoteBibliography"/>
        <w:spacing w:after="0"/>
      </w:pPr>
      <w:r w:rsidRPr="002A7BF1">
        <w:t>393.</w:t>
      </w:r>
      <w:r w:rsidRPr="002A7BF1">
        <w:tab/>
        <w:t xml:space="preserve">Meisner, G. P.; Hu, Q., High surface area microporous carbon materials for cryogenic hydrogen storage synthesized using new template-based and activation-based approaches. </w:t>
      </w:r>
      <w:r w:rsidRPr="002A7BF1">
        <w:rPr>
          <w:i/>
        </w:rPr>
        <w:t xml:space="preserve">Nanotechnology </w:t>
      </w:r>
      <w:r w:rsidRPr="002A7BF1">
        <w:rPr>
          <w:b/>
        </w:rPr>
        <w:t>2009,</w:t>
      </w:r>
      <w:r w:rsidRPr="002A7BF1">
        <w:t xml:space="preserve"> </w:t>
      </w:r>
      <w:r w:rsidRPr="002A7BF1">
        <w:rPr>
          <w:i/>
        </w:rPr>
        <w:t>20</w:t>
      </w:r>
      <w:r w:rsidRPr="002A7BF1">
        <w:t>, (20), 204023.</w:t>
      </w:r>
    </w:p>
    <w:p w14:paraId="5DC34079" w14:textId="77777777" w:rsidR="002A7BF1" w:rsidRPr="002A7BF1" w:rsidRDefault="002A7BF1" w:rsidP="002A7BF1">
      <w:pPr>
        <w:pStyle w:val="EndNoteBibliography"/>
        <w:spacing w:after="0"/>
      </w:pPr>
      <w:r w:rsidRPr="002A7BF1">
        <w:t>394.</w:t>
      </w:r>
      <w:r w:rsidRPr="002A7BF1">
        <w:tab/>
        <w:t xml:space="preserve">Zhao, J.; Wei, J.; Cai, D.; Cao, H.; Tan, T., Polyaspartic Acid-Derived Micro-/Mesoporous Carbon for Ultrahigh H2 and CH4 Adsorption. </w:t>
      </w:r>
      <w:r w:rsidRPr="002A7BF1">
        <w:rPr>
          <w:i/>
        </w:rPr>
        <w:t xml:space="preserve">ACS Omega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5</w:t>
      </w:r>
      <w:r w:rsidRPr="002A7BF1">
        <w:t>, (19), 10687-10695.</w:t>
      </w:r>
    </w:p>
    <w:p w14:paraId="23E29E4F" w14:textId="77777777" w:rsidR="002A7BF1" w:rsidRPr="002A7BF1" w:rsidRDefault="002A7BF1" w:rsidP="002A7BF1">
      <w:pPr>
        <w:pStyle w:val="EndNoteBibliography"/>
        <w:spacing w:after="0"/>
      </w:pPr>
      <w:r w:rsidRPr="002A7BF1">
        <w:t>395.</w:t>
      </w:r>
      <w:r w:rsidRPr="002A7BF1">
        <w:tab/>
        <w:t xml:space="preserve">Sevilla, M.; Sangchoom, W.; Balahmar, N.; Fuertes, A. B.; Mokaya, R., Highly Porous Renewable Carbons for Enhanced Storage of Energy-Related Gases (H2 and CO2) at High Pressures. </w:t>
      </w:r>
      <w:r w:rsidRPr="002A7BF1">
        <w:rPr>
          <w:i/>
        </w:rPr>
        <w:t xml:space="preserve">ACS Sustainable Chemistry &amp; Engineering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4</w:t>
      </w:r>
      <w:r w:rsidRPr="002A7BF1">
        <w:t>, (9), 4710-4716.</w:t>
      </w:r>
    </w:p>
    <w:p w14:paraId="2355376B" w14:textId="77777777" w:rsidR="002A7BF1" w:rsidRPr="002A7BF1" w:rsidRDefault="002A7BF1" w:rsidP="002A7BF1">
      <w:pPr>
        <w:pStyle w:val="EndNoteBibliography"/>
        <w:spacing w:after="0"/>
      </w:pPr>
      <w:r w:rsidRPr="002A7BF1">
        <w:t>396.</w:t>
      </w:r>
      <w:r w:rsidRPr="002A7BF1">
        <w:tab/>
        <w:t xml:space="preserve">Giasafaki, D.; Charalambopoulou, G.; Bourlinos, A.; Stubos, A.; Gournis, D.; Steriotis, T., A hydrogen sorption study on a Pd-doped CMK-3 type ordered mesoporous carbon. </w:t>
      </w:r>
      <w:r w:rsidRPr="002A7BF1">
        <w:rPr>
          <w:i/>
        </w:rPr>
        <w:t xml:space="preserve">Adsorption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19</w:t>
      </w:r>
      <w:r w:rsidRPr="002A7BF1">
        <w:t>, (2-4), 803-811.</w:t>
      </w:r>
    </w:p>
    <w:p w14:paraId="6BA783F7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397.</w:t>
      </w:r>
      <w:r w:rsidRPr="002A7BF1">
        <w:tab/>
        <w:t xml:space="preserve">Zhao, W.; Luo, L.; Wang, H.; Fan, M., Synthesis of Bamboo-Based Activated Carbons with Super-High Specific Surface Area for Hydrogen Storage. </w:t>
      </w:r>
      <w:r w:rsidRPr="002A7BF1">
        <w:rPr>
          <w:i/>
        </w:rPr>
        <w:t xml:space="preserve">Bioresources </w:t>
      </w:r>
      <w:r w:rsidRPr="002A7BF1">
        <w:rPr>
          <w:b/>
        </w:rPr>
        <w:t>2017</w:t>
      </w:r>
      <w:r w:rsidRPr="002A7BF1">
        <w:t>.</w:t>
      </w:r>
    </w:p>
    <w:p w14:paraId="454695CA" w14:textId="77777777" w:rsidR="002A7BF1" w:rsidRPr="002A7BF1" w:rsidRDefault="002A7BF1" w:rsidP="002A7BF1">
      <w:pPr>
        <w:pStyle w:val="EndNoteBibliography"/>
        <w:spacing w:after="0"/>
      </w:pPr>
      <w:r w:rsidRPr="002A7BF1">
        <w:t>398.</w:t>
      </w:r>
      <w:r w:rsidRPr="002A7BF1">
        <w:tab/>
        <w:t xml:space="preserve">Kunowsky, M.; Marco-Lozar, J. P.; Oya, A.; Linares-Solano, A., Hydrogen storage in CO2-activated amorphous nanofibers and their monoliths. </w:t>
      </w:r>
      <w:r w:rsidRPr="002A7BF1">
        <w:rPr>
          <w:i/>
        </w:rPr>
        <w:t xml:space="preserve">Carbon </w:t>
      </w:r>
      <w:r w:rsidRPr="002A7BF1">
        <w:rPr>
          <w:b/>
        </w:rPr>
        <w:t>2012,</w:t>
      </w:r>
      <w:r w:rsidRPr="002A7BF1">
        <w:t xml:space="preserve"> </w:t>
      </w:r>
      <w:r w:rsidRPr="002A7BF1">
        <w:rPr>
          <w:i/>
        </w:rPr>
        <w:t>50</w:t>
      </w:r>
      <w:r w:rsidRPr="002A7BF1">
        <w:t>, (3), 1407-1416.</w:t>
      </w:r>
    </w:p>
    <w:p w14:paraId="023DA3A0" w14:textId="77777777" w:rsidR="002A7BF1" w:rsidRPr="002A7BF1" w:rsidRDefault="002A7BF1" w:rsidP="002A7BF1">
      <w:pPr>
        <w:pStyle w:val="EndNoteBibliography"/>
        <w:spacing w:after="0"/>
      </w:pPr>
      <w:r w:rsidRPr="002A7BF1">
        <w:t>399.</w:t>
      </w:r>
      <w:r w:rsidRPr="002A7BF1">
        <w:tab/>
        <w:t xml:space="preserve">Yang, Y.; Brown, C. M.; Zhao, C.; Chaffee, A. L.; Nick, B.; Zhao, D.; Webley, P. A.; Schalch, J.; Simmons, J. M.; Liu, Y.; Her, J.-H.; Buckley, C. E.; Sheppard, D. A., Micro-channel development and hydrogen adsorption properties in templated microporous carbons containing platinum nanoparticles. </w:t>
      </w:r>
      <w:r w:rsidRPr="002A7BF1">
        <w:rPr>
          <w:i/>
        </w:rPr>
        <w:t xml:space="preserve">Carbon </w:t>
      </w:r>
      <w:r w:rsidRPr="002A7BF1">
        <w:rPr>
          <w:b/>
        </w:rPr>
        <w:t>2011,</w:t>
      </w:r>
      <w:r w:rsidRPr="002A7BF1">
        <w:t xml:space="preserve"> </w:t>
      </w:r>
      <w:r w:rsidRPr="002A7BF1">
        <w:rPr>
          <w:i/>
        </w:rPr>
        <w:t>49</w:t>
      </w:r>
      <w:r w:rsidRPr="002A7BF1">
        <w:t>, (4), 1305-1317.</w:t>
      </w:r>
    </w:p>
    <w:p w14:paraId="1A362EBE" w14:textId="77777777" w:rsidR="002A7BF1" w:rsidRPr="002A7BF1" w:rsidRDefault="002A7BF1" w:rsidP="002A7BF1">
      <w:pPr>
        <w:pStyle w:val="EndNoteBibliography"/>
        <w:spacing w:after="0"/>
      </w:pPr>
      <w:r w:rsidRPr="002A7BF1">
        <w:t>400.</w:t>
      </w:r>
      <w:r w:rsidRPr="002A7BF1">
        <w:tab/>
        <w:t xml:space="preserve">Zhang, C.; Kong, R.; Wang, X.; Xu, Y.; Wang, F.; Ren, W.; Wang, Y.; Su, F.; Jiang, J.-X., Porous carbons derived from hypercrosslinked porous polymers for gas adsorption and energy storage. </w:t>
      </w:r>
      <w:r w:rsidRPr="002A7BF1">
        <w:rPr>
          <w:i/>
        </w:rPr>
        <w:t xml:space="preserve">Carbon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114</w:t>
      </w:r>
      <w:r w:rsidRPr="002A7BF1">
        <w:t>, 608-618.</w:t>
      </w:r>
    </w:p>
    <w:p w14:paraId="3A191557" w14:textId="77777777" w:rsidR="002A7BF1" w:rsidRPr="002A7BF1" w:rsidRDefault="002A7BF1" w:rsidP="002A7BF1">
      <w:pPr>
        <w:pStyle w:val="EndNoteBibliography"/>
        <w:spacing w:after="0"/>
      </w:pPr>
      <w:r w:rsidRPr="002A7BF1">
        <w:t>401.</w:t>
      </w:r>
      <w:r w:rsidRPr="002A7BF1">
        <w:tab/>
        <w:t xml:space="preserve">Zubizarreta, L.; Menéndez, J. A.; Job, N.; Marco-Lozar, J. P.; Pirard, J. P.; Pis, J. J.; Linares-Solano, A.; Cazorla-Amorós, D.; Arenillas, A., Ni-doped carbon xerogels for H2 storage. </w:t>
      </w:r>
      <w:r w:rsidRPr="002A7BF1">
        <w:rPr>
          <w:i/>
        </w:rPr>
        <w:t xml:space="preserve">Carbon </w:t>
      </w:r>
      <w:r w:rsidRPr="002A7BF1">
        <w:rPr>
          <w:b/>
        </w:rPr>
        <w:t>2010,</w:t>
      </w:r>
      <w:r w:rsidRPr="002A7BF1">
        <w:t xml:space="preserve"> </w:t>
      </w:r>
      <w:r w:rsidRPr="002A7BF1">
        <w:rPr>
          <w:i/>
        </w:rPr>
        <w:t>48</w:t>
      </w:r>
      <w:r w:rsidRPr="002A7BF1">
        <w:t>, (10), 2722-2733.</w:t>
      </w:r>
    </w:p>
    <w:p w14:paraId="326A0D06" w14:textId="77777777" w:rsidR="002A7BF1" w:rsidRPr="002A7BF1" w:rsidRDefault="002A7BF1" w:rsidP="002A7BF1">
      <w:pPr>
        <w:pStyle w:val="EndNoteBibliography"/>
        <w:spacing w:after="0"/>
      </w:pPr>
      <w:r w:rsidRPr="002A7BF1">
        <w:t>402.</w:t>
      </w:r>
      <w:r w:rsidRPr="002A7BF1">
        <w:tab/>
        <w:t xml:space="preserve">Choi, Y.-K.; Park, S.-J., Hydrogen storage capacity of highly porous carbons synthesized from biomass-derived aerogels. </w:t>
      </w:r>
      <w:r w:rsidRPr="002A7BF1">
        <w:rPr>
          <w:i/>
        </w:rPr>
        <w:t xml:space="preserve">Carbon letters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16</w:t>
      </w:r>
      <w:r w:rsidRPr="002A7BF1">
        <w:t>, (2), 127-131.</w:t>
      </w:r>
    </w:p>
    <w:p w14:paraId="0CAEAEE6" w14:textId="77777777" w:rsidR="002A7BF1" w:rsidRPr="002A7BF1" w:rsidRDefault="002A7BF1" w:rsidP="002A7BF1">
      <w:pPr>
        <w:pStyle w:val="EndNoteBibliography"/>
        <w:spacing w:after="0"/>
      </w:pPr>
      <w:r w:rsidRPr="002A7BF1">
        <w:t>403.</w:t>
      </w:r>
      <w:r w:rsidRPr="002A7BF1">
        <w:tab/>
        <w:t xml:space="preserve">Balathanigaimani, M. S.; Shim, W.-G.; Kim, T.-H.; Cho, S.-J.; Lee, J.-W.; Moon, H., Hydrogen storage on highly porous novel corn grain-based carbon monoliths. </w:t>
      </w:r>
      <w:r w:rsidRPr="002A7BF1">
        <w:rPr>
          <w:i/>
        </w:rPr>
        <w:t xml:space="preserve">Catalysis Today </w:t>
      </w:r>
      <w:r w:rsidRPr="002A7BF1">
        <w:rPr>
          <w:b/>
        </w:rPr>
        <w:t>2009,</w:t>
      </w:r>
      <w:r w:rsidRPr="002A7BF1">
        <w:t xml:space="preserve"> </w:t>
      </w:r>
      <w:r w:rsidRPr="002A7BF1">
        <w:rPr>
          <w:i/>
        </w:rPr>
        <w:t>146</w:t>
      </w:r>
      <w:r w:rsidRPr="002A7BF1">
        <w:t>, (1-2), 234-240.</w:t>
      </w:r>
    </w:p>
    <w:p w14:paraId="4074ADB7" w14:textId="77777777" w:rsidR="002A7BF1" w:rsidRPr="002A7BF1" w:rsidRDefault="002A7BF1" w:rsidP="002A7BF1">
      <w:pPr>
        <w:pStyle w:val="EndNoteBibliography"/>
        <w:spacing w:after="0"/>
      </w:pPr>
      <w:r w:rsidRPr="002A7BF1">
        <w:t>404.</w:t>
      </w:r>
      <w:r w:rsidRPr="002A7BF1">
        <w:tab/>
        <w:t xml:space="preserve">Kostoglou, N.; Koczwara, C.; Stock, S.; Tampaxis, C.; Charalambopoulou, G.; Steriotis, T.; Paris, O.; Rebholz, C.; Mitterer, C., Nanoporous polymer-derived activated carbon for hydrogen adsorption and electrochemical energy storage. </w:t>
      </w:r>
      <w:r w:rsidRPr="002A7BF1">
        <w:rPr>
          <w:i/>
        </w:rPr>
        <w:t xml:space="preserve">Chem. Eng. J. </w:t>
      </w:r>
      <w:r w:rsidRPr="002A7BF1">
        <w:rPr>
          <w:b/>
        </w:rPr>
        <w:t>2022,</w:t>
      </w:r>
      <w:r w:rsidRPr="002A7BF1">
        <w:t xml:space="preserve"> </w:t>
      </w:r>
      <w:r w:rsidRPr="002A7BF1">
        <w:rPr>
          <w:i/>
        </w:rPr>
        <w:t>427</w:t>
      </w:r>
      <w:r w:rsidRPr="002A7BF1">
        <w:t>.</w:t>
      </w:r>
    </w:p>
    <w:p w14:paraId="45849DAF" w14:textId="77777777" w:rsidR="002A7BF1" w:rsidRPr="002A7BF1" w:rsidRDefault="002A7BF1" w:rsidP="002A7BF1">
      <w:pPr>
        <w:pStyle w:val="EndNoteBibliography"/>
        <w:spacing w:after="0"/>
      </w:pPr>
      <w:r w:rsidRPr="002A7BF1">
        <w:t>405.</w:t>
      </w:r>
      <w:r w:rsidRPr="002A7BF1">
        <w:tab/>
        <w:t xml:space="preserve">Sun, Y.; Webley, P. A., Preparation of activated carbons from corncob with large specific surface area by a variety of chemical activators and their application in gas storage. </w:t>
      </w:r>
      <w:r w:rsidRPr="002A7BF1">
        <w:rPr>
          <w:i/>
        </w:rPr>
        <w:t xml:space="preserve">Chem. Eng. J. </w:t>
      </w:r>
      <w:r w:rsidRPr="002A7BF1">
        <w:rPr>
          <w:b/>
        </w:rPr>
        <w:t>2010,</w:t>
      </w:r>
      <w:r w:rsidRPr="002A7BF1">
        <w:t xml:space="preserve"> </w:t>
      </w:r>
      <w:r w:rsidRPr="002A7BF1">
        <w:rPr>
          <w:i/>
        </w:rPr>
        <w:t>162</w:t>
      </w:r>
      <w:r w:rsidRPr="002A7BF1">
        <w:t>, (3), 883-892.</w:t>
      </w:r>
    </w:p>
    <w:p w14:paraId="3C95EADC" w14:textId="77777777" w:rsidR="002A7BF1" w:rsidRPr="002A7BF1" w:rsidRDefault="002A7BF1" w:rsidP="002A7BF1">
      <w:pPr>
        <w:pStyle w:val="EndNoteBibliography"/>
        <w:spacing w:after="0"/>
      </w:pPr>
      <w:r w:rsidRPr="002A7BF1">
        <w:t>406.</w:t>
      </w:r>
      <w:r w:rsidRPr="002A7BF1">
        <w:tab/>
        <w:t xml:space="preserve">Yang, S. J.; Kim, T.; Im, J. H.; Kim, Y. S.; Lee, K.; Jung, H.; Park, C. R., MOF-Derived Hierarchically Porous Carbon with Exceptional Porosity and Hydrogen Storage Capacity. </w:t>
      </w:r>
      <w:r w:rsidRPr="002A7BF1">
        <w:rPr>
          <w:i/>
        </w:rPr>
        <w:t xml:space="preserve">Chem. Mater. </w:t>
      </w:r>
      <w:r w:rsidRPr="002A7BF1">
        <w:rPr>
          <w:b/>
        </w:rPr>
        <w:t>2012,</w:t>
      </w:r>
      <w:r w:rsidRPr="002A7BF1">
        <w:t xml:space="preserve"> </w:t>
      </w:r>
      <w:r w:rsidRPr="002A7BF1">
        <w:rPr>
          <w:i/>
        </w:rPr>
        <w:t>24</w:t>
      </w:r>
      <w:r w:rsidRPr="002A7BF1">
        <w:t>, (3), 464-470.</w:t>
      </w:r>
    </w:p>
    <w:p w14:paraId="2FA81AAC" w14:textId="77777777" w:rsidR="002A7BF1" w:rsidRPr="002A7BF1" w:rsidRDefault="002A7BF1" w:rsidP="002A7BF1">
      <w:pPr>
        <w:pStyle w:val="EndNoteBibliography"/>
        <w:spacing w:after="0"/>
      </w:pPr>
      <w:r w:rsidRPr="002A7BF1">
        <w:t>407.</w:t>
      </w:r>
      <w:r w:rsidRPr="002A7BF1">
        <w:tab/>
        <w:t xml:space="preserve">Peng, Z.; Xu, Y.; Luo, W.; Wang, C.; Ma, L., Conversion of Biomass Wastes into Activated Carbons by Chemical Activation for Hydrogen Storage. </w:t>
      </w:r>
      <w:r w:rsidRPr="002A7BF1">
        <w:rPr>
          <w:i/>
        </w:rPr>
        <w:t xml:space="preserve">ChemistrySelect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5</w:t>
      </w:r>
      <w:r w:rsidRPr="002A7BF1">
        <w:t>, (36), 11221-11228.</w:t>
      </w:r>
    </w:p>
    <w:p w14:paraId="7DB00F81" w14:textId="77777777" w:rsidR="002A7BF1" w:rsidRPr="002A7BF1" w:rsidRDefault="002A7BF1" w:rsidP="002A7BF1">
      <w:pPr>
        <w:pStyle w:val="EndNoteBibliography"/>
        <w:spacing w:after="0"/>
      </w:pPr>
      <w:r w:rsidRPr="002A7BF1">
        <w:t>408.</w:t>
      </w:r>
      <w:r w:rsidRPr="002A7BF1">
        <w:tab/>
        <w:t xml:space="preserve">Chen, T.; Zhou, Y.; Luo, L.; Wu, X.; Li, Z.; Fan, M.; Zhao, W., Preparation and characterization of heteroatom self-doped activated biocarbons as hydrogen storage and supercapacitor electrode materials. </w:t>
      </w:r>
      <w:r w:rsidRPr="002A7BF1">
        <w:rPr>
          <w:i/>
        </w:rPr>
        <w:t xml:space="preserve">Electrochim. Acta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325</w:t>
      </w:r>
      <w:r w:rsidRPr="002A7BF1">
        <w:t>.</w:t>
      </w:r>
    </w:p>
    <w:p w14:paraId="6A4BD440" w14:textId="77777777" w:rsidR="002A7BF1" w:rsidRPr="002A7BF1" w:rsidRDefault="002A7BF1" w:rsidP="002A7BF1">
      <w:pPr>
        <w:pStyle w:val="EndNoteBibliography"/>
        <w:spacing w:after="0"/>
      </w:pPr>
      <w:r w:rsidRPr="002A7BF1">
        <w:t>409.</w:t>
      </w:r>
      <w:r w:rsidRPr="002A7BF1">
        <w:tab/>
        <w:t xml:space="preserve">Alam, N.; Mokaya, R., Evolution of optimal porosity for improved hydrogen storage in templated zeolite-like carbons. </w:t>
      </w:r>
      <w:r w:rsidRPr="002A7BF1">
        <w:rPr>
          <w:i/>
        </w:rPr>
        <w:t xml:space="preserve">Energy &amp; Environmental Science </w:t>
      </w:r>
      <w:r w:rsidRPr="002A7BF1">
        <w:rPr>
          <w:b/>
        </w:rPr>
        <w:t>2010,</w:t>
      </w:r>
      <w:r w:rsidRPr="002A7BF1">
        <w:t xml:space="preserve"> </w:t>
      </w:r>
      <w:r w:rsidRPr="002A7BF1">
        <w:rPr>
          <w:i/>
        </w:rPr>
        <w:t>3</w:t>
      </w:r>
      <w:r w:rsidRPr="002A7BF1">
        <w:t>, (11).</w:t>
      </w:r>
    </w:p>
    <w:p w14:paraId="665AEA62" w14:textId="77777777" w:rsidR="002A7BF1" w:rsidRPr="002A7BF1" w:rsidRDefault="002A7BF1" w:rsidP="002A7BF1">
      <w:pPr>
        <w:pStyle w:val="EndNoteBibliography"/>
        <w:spacing w:after="0"/>
      </w:pPr>
      <w:r w:rsidRPr="002A7BF1">
        <w:t>410.</w:t>
      </w:r>
      <w:r w:rsidRPr="002A7BF1">
        <w:tab/>
        <w:t xml:space="preserve">Masika, E.; Mokaya, R., Exceptional gravimetric and volumetric hydrogen storage for densified zeolite templated carbons with high mechanical stability. </w:t>
      </w:r>
      <w:r w:rsidRPr="002A7BF1">
        <w:rPr>
          <w:i/>
        </w:rPr>
        <w:t xml:space="preserve">Energy &amp; Environmental Science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7</w:t>
      </w:r>
      <w:r w:rsidRPr="002A7BF1">
        <w:t>, (1), 427-434.</w:t>
      </w:r>
    </w:p>
    <w:p w14:paraId="20D7757E" w14:textId="77777777" w:rsidR="002A7BF1" w:rsidRPr="002A7BF1" w:rsidRDefault="002A7BF1" w:rsidP="002A7BF1">
      <w:pPr>
        <w:pStyle w:val="EndNoteBibliography"/>
        <w:spacing w:after="0"/>
      </w:pPr>
      <w:r w:rsidRPr="002A7BF1">
        <w:t>411.</w:t>
      </w:r>
      <w:r w:rsidRPr="002A7BF1">
        <w:tab/>
        <w:t xml:space="preserve">Sevilla, M.; Mokaya, R.; Fuertes, A. B., Ultrahigh surface area polypyrrole-based carbons with superior performance for hydrogen storage. </w:t>
      </w:r>
      <w:r w:rsidRPr="002A7BF1">
        <w:rPr>
          <w:i/>
        </w:rPr>
        <w:t xml:space="preserve">Energy &amp; Environmental Science </w:t>
      </w:r>
      <w:r w:rsidRPr="002A7BF1">
        <w:rPr>
          <w:b/>
        </w:rPr>
        <w:t>2011,</w:t>
      </w:r>
      <w:r w:rsidRPr="002A7BF1">
        <w:t xml:space="preserve"> </w:t>
      </w:r>
      <w:r w:rsidRPr="002A7BF1">
        <w:rPr>
          <w:i/>
        </w:rPr>
        <w:t>4</w:t>
      </w:r>
      <w:r w:rsidRPr="002A7BF1">
        <w:t>, (8).</w:t>
      </w:r>
    </w:p>
    <w:p w14:paraId="295B0774" w14:textId="77777777" w:rsidR="002A7BF1" w:rsidRPr="002A7BF1" w:rsidRDefault="002A7BF1" w:rsidP="002A7BF1">
      <w:pPr>
        <w:pStyle w:val="EndNoteBibliography"/>
        <w:spacing w:after="0"/>
      </w:pPr>
      <w:r w:rsidRPr="002A7BF1">
        <w:t>412.</w:t>
      </w:r>
      <w:r w:rsidRPr="002A7BF1">
        <w:tab/>
        <w:t xml:space="preserve">Bicil, Z.; Doğan, M., Characterization of Activated Carbons Prepared from Almond Shells and Their Hydrogen Storage Properties. </w:t>
      </w:r>
      <w:r w:rsidRPr="002A7BF1">
        <w:rPr>
          <w:i/>
        </w:rPr>
        <w:t xml:space="preserve">Energy &amp; Fuels </w:t>
      </w:r>
      <w:r w:rsidRPr="002A7BF1">
        <w:rPr>
          <w:b/>
        </w:rPr>
        <w:t>2021,</w:t>
      </w:r>
      <w:r w:rsidRPr="002A7BF1">
        <w:t xml:space="preserve"> </w:t>
      </w:r>
      <w:r w:rsidRPr="002A7BF1">
        <w:rPr>
          <w:i/>
        </w:rPr>
        <w:t>35</w:t>
      </w:r>
      <w:r w:rsidRPr="002A7BF1">
        <w:t>, (12), 10227-10240.</w:t>
      </w:r>
    </w:p>
    <w:p w14:paraId="109BC58A" w14:textId="77777777" w:rsidR="002A7BF1" w:rsidRPr="002A7BF1" w:rsidRDefault="002A7BF1" w:rsidP="002A7BF1">
      <w:pPr>
        <w:pStyle w:val="EndNoteBibliography"/>
        <w:spacing w:after="0"/>
      </w:pPr>
      <w:r w:rsidRPr="002A7BF1">
        <w:t>413.</w:t>
      </w:r>
      <w:r w:rsidRPr="002A7BF1">
        <w:tab/>
        <w:t xml:space="preserve">Mishra, R.; Prasad, P. R.; Panda, P.; Barman, S., Highly Porous Activated N-Doped Carbon as an Ideal Electrode Material for Capacitive Energy Storage and Physisorption of H2, CO2, and CH4. </w:t>
      </w:r>
      <w:r w:rsidRPr="002A7BF1">
        <w:rPr>
          <w:i/>
        </w:rPr>
        <w:t xml:space="preserve">Energy &amp; Fuels </w:t>
      </w:r>
      <w:r w:rsidRPr="002A7BF1">
        <w:rPr>
          <w:b/>
        </w:rPr>
        <w:t>2021,</w:t>
      </w:r>
      <w:r w:rsidRPr="002A7BF1">
        <w:t xml:space="preserve"> </w:t>
      </w:r>
      <w:r w:rsidRPr="002A7BF1">
        <w:rPr>
          <w:i/>
        </w:rPr>
        <w:t>35</w:t>
      </w:r>
      <w:r w:rsidRPr="002A7BF1">
        <w:t>, (17), 14177-14187.</w:t>
      </w:r>
    </w:p>
    <w:p w14:paraId="3AAB1148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414.</w:t>
      </w:r>
      <w:r w:rsidRPr="002A7BF1">
        <w:tab/>
        <w:t xml:space="preserve">Wei, J.; Zhao, J.; Cai, D.; Ren, W.; Cao, H.; Tan, T., Synthesis of micro/meso porous carbon for ultrahigh hydrogen adsorption using cross-linked polyaspartic acid. </w:t>
      </w:r>
      <w:r w:rsidRPr="002A7BF1">
        <w:rPr>
          <w:i/>
        </w:rPr>
        <w:t xml:space="preserve">Frontiers of Chemical Science and Engineering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14</w:t>
      </w:r>
      <w:r w:rsidRPr="002A7BF1">
        <w:t>, (5), 857-867.</w:t>
      </w:r>
    </w:p>
    <w:p w14:paraId="5AD716A6" w14:textId="77777777" w:rsidR="002A7BF1" w:rsidRPr="002A7BF1" w:rsidRDefault="002A7BF1" w:rsidP="002A7BF1">
      <w:pPr>
        <w:pStyle w:val="EndNoteBibliography"/>
        <w:spacing w:after="0"/>
      </w:pPr>
      <w:r w:rsidRPr="002A7BF1">
        <w:t>415.</w:t>
      </w:r>
      <w:r w:rsidRPr="002A7BF1">
        <w:tab/>
        <w:t xml:space="preserve">Ariharan, A.; Viswanathan, B.; Nandhakumar, V., Nitrogen-incorporated carbon nanotube derived from polystyrene and polypyrrole as hydrogen storage material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43</w:t>
      </w:r>
      <w:r w:rsidRPr="002A7BF1">
        <w:t>, (10), 5077-5088.</w:t>
      </w:r>
    </w:p>
    <w:p w14:paraId="1A27ED9D" w14:textId="77777777" w:rsidR="002A7BF1" w:rsidRPr="002A7BF1" w:rsidRDefault="002A7BF1" w:rsidP="002A7BF1">
      <w:pPr>
        <w:pStyle w:val="EndNoteBibliography"/>
        <w:spacing w:after="0"/>
      </w:pPr>
      <w:r w:rsidRPr="002A7BF1">
        <w:t>416.</w:t>
      </w:r>
      <w:r w:rsidRPr="002A7BF1">
        <w:tab/>
        <w:t xml:space="preserve">Armandi, M.; Bonelli, B.; Cho, K.; Ryoo, R.; Garrone, E., Study of hydrogen physisorption on nanoporous carbon materials of different origin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11,</w:t>
      </w:r>
      <w:r w:rsidRPr="002A7BF1">
        <w:t xml:space="preserve"> </w:t>
      </w:r>
      <w:r w:rsidRPr="002A7BF1">
        <w:rPr>
          <w:i/>
        </w:rPr>
        <w:t>36</w:t>
      </w:r>
      <w:r w:rsidRPr="002A7BF1">
        <w:t>, (13), 7937-7943.</w:t>
      </w:r>
    </w:p>
    <w:p w14:paraId="48DE534E" w14:textId="77777777" w:rsidR="002A7BF1" w:rsidRPr="002A7BF1" w:rsidRDefault="002A7BF1" w:rsidP="002A7BF1">
      <w:pPr>
        <w:pStyle w:val="EndNoteBibliography"/>
        <w:spacing w:after="0"/>
      </w:pPr>
      <w:r w:rsidRPr="002A7BF1">
        <w:t>417.</w:t>
      </w:r>
      <w:r w:rsidRPr="002A7BF1">
        <w:tab/>
        <w:t xml:space="preserve">Hu, W.; Li, Y.; Zheng, M.; Xiao, Y.; Dong, H.; Liang, Y.; Hu, H.; Liu, Y., Degradation of biomass components to prepare porous carbon for exceptional hydrogen storage capacity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21,</w:t>
      </w:r>
      <w:r w:rsidRPr="002A7BF1">
        <w:t xml:space="preserve"> </w:t>
      </w:r>
      <w:r w:rsidRPr="002A7BF1">
        <w:rPr>
          <w:i/>
        </w:rPr>
        <w:t>46</w:t>
      </w:r>
      <w:r w:rsidRPr="002A7BF1">
        <w:t>, (7), 5418-5426.</w:t>
      </w:r>
    </w:p>
    <w:p w14:paraId="7B5BE0FA" w14:textId="77777777" w:rsidR="002A7BF1" w:rsidRPr="002A7BF1" w:rsidRDefault="002A7BF1" w:rsidP="002A7BF1">
      <w:pPr>
        <w:pStyle w:val="EndNoteBibliography"/>
        <w:spacing w:after="0"/>
      </w:pPr>
      <w:r w:rsidRPr="002A7BF1">
        <w:t>418.</w:t>
      </w:r>
      <w:r w:rsidRPr="002A7BF1">
        <w:tab/>
        <w:t xml:space="preserve">Li, K.; Tao, S.; Li, J.; Wang, X., Controllable Fe introduction into ordered mesoporous carbon with interconnected small pores for investigating Fe doping effect on hydrogen adsorption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42</w:t>
      </w:r>
      <w:r w:rsidRPr="002A7BF1">
        <w:t>, (8), 4733-4740.</w:t>
      </w:r>
    </w:p>
    <w:p w14:paraId="1BC2FB3E" w14:textId="77777777" w:rsidR="002A7BF1" w:rsidRPr="002A7BF1" w:rsidRDefault="002A7BF1" w:rsidP="002A7BF1">
      <w:pPr>
        <w:pStyle w:val="EndNoteBibliography"/>
        <w:spacing w:after="0"/>
      </w:pPr>
      <w:r w:rsidRPr="002A7BF1">
        <w:t>419.</w:t>
      </w:r>
      <w:r w:rsidRPr="002A7BF1">
        <w:tab/>
        <w:t xml:space="preserve">Pedicini, R.; Maisano, S.; Chiodo, V.; Conte, G.; Policicchio, A.; Agostino, R. G., Posidonia Oceanica and Wood chips activated carbon as interesting materials for hydrogen storage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45</w:t>
      </w:r>
      <w:r w:rsidRPr="002A7BF1">
        <w:t>, (27), 14038-14047.</w:t>
      </w:r>
    </w:p>
    <w:p w14:paraId="498784C1" w14:textId="77777777" w:rsidR="002A7BF1" w:rsidRPr="002A7BF1" w:rsidRDefault="002A7BF1" w:rsidP="002A7BF1">
      <w:pPr>
        <w:pStyle w:val="EndNoteBibliography"/>
        <w:spacing w:after="0"/>
      </w:pPr>
      <w:r w:rsidRPr="002A7BF1">
        <w:t>420.</w:t>
      </w:r>
      <w:r w:rsidRPr="002A7BF1">
        <w:tab/>
        <w:t xml:space="preserve">Suarez-Garcia, F.; Vilaplana-Ortego, E.; Kunowsky, M.; Kimura, M.; Oya, A.; Linares-Solano, A., Activation of polymer blend carbon nanofibres by alkaline hydroxides and their hydrogen storage performances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09,</w:t>
      </w:r>
      <w:r w:rsidRPr="002A7BF1">
        <w:t xml:space="preserve"> </w:t>
      </w:r>
      <w:r w:rsidRPr="002A7BF1">
        <w:rPr>
          <w:i/>
        </w:rPr>
        <w:t>34</w:t>
      </w:r>
      <w:r w:rsidRPr="002A7BF1">
        <w:t>, (22), 9141-9150.</w:t>
      </w:r>
    </w:p>
    <w:p w14:paraId="3429FADA" w14:textId="77777777" w:rsidR="002A7BF1" w:rsidRPr="002A7BF1" w:rsidRDefault="002A7BF1" w:rsidP="002A7BF1">
      <w:pPr>
        <w:pStyle w:val="EndNoteBibliography"/>
        <w:spacing w:after="0"/>
      </w:pPr>
      <w:r w:rsidRPr="002A7BF1">
        <w:t>421.</w:t>
      </w:r>
      <w:r w:rsidRPr="002A7BF1">
        <w:tab/>
        <w:t xml:space="preserve">Wang, Z.; Sun, L.; Xu, F.; Zhou, H.; Peng, X.; Sun, D.; Wang, J.; Du, Y., Nitrogen-doped porous carbons with high performance for hydrogen storage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41</w:t>
      </w:r>
      <w:r w:rsidRPr="002A7BF1">
        <w:t>, (20), 8489-8497.</w:t>
      </w:r>
    </w:p>
    <w:p w14:paraId="0C8A8343" w14:textId="77777777" w:rsidR="002A7BF1" w:rsidRPr="002A7BF1" w:rsidRDefault="002A7BF1" w:rsidP="002A7BF1">
      <w:pPr>
        <w:pStyle w:val="EndNoteBibliography"/>
        <w:spacing w:after="0"/>
      </w:pPr>
      <w:r w:rsidRPr="002A7BF1">
        <w:t>422.</w:t>
      </w:r>
      <w:r w:rsidRPr="002A7BF1">
        <w:tab/>
        <w:t xml:space="preserve">Wróbel-Iwaniec, I.; Díez, N.; Gryglewicz, G., Chitosan-based highly activated carbons for hydrogen storage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40</w:t>
      </w:r>
      <w:r w:rsidRPr="002A7BF1">
        <w:t>, (17), 5788-5796.</w:t>
      </w:r>
    </w:p>
    <w:p w14:paraId="29FA92DA" w14:textId="77777777" w:rsidR="002A7BF1" w:rsidRPr="002A7BF1" w:rsidRDefault="002A7BF1" w:rsidP="002A7BF1">
      <w:pPr>
        <w:pStyle w:val="EndNoteBibliography"/>
        <w:spacing w:after="0"/>
      </w:pPr>
      <w:r w:rsidRPr="002A7BF1">
        <w:t>423.</w:t>
      </w:r>
      <w:r w:rsidRPr="002A7BF1">
        <w:tab/>
        <w:t xml:space="preserve">Xiao, Y.; Dong, H.; Long, C.; Zheng, M.; Lei, B.; Zhang, H.; Liu, Y., Melaleuca bark based porous carbons for hydrogen storage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39</w:t>
      </w:r>
      <w:r w:rsidRPr="002A7BF1">
        <w:t>, (22), 11661-11667.</w:t>
      </w:r>
    </w:p>
    <w:p w14:paraId="3CAA733A" w14:textId="77777777" w:rsidR="002A7BF1" w:rsidRPr="002A7BF1" w:rsidRDefault="002A7BF1" w:rsidP="002A7BF1">
      <w:pPr>
        <w:pStyle w:val="EndNoteBibliography"/>
        <w:spacing w:after="0"/>
      </w:pPr>
      <w:r w:rsidRPr="002A7BF1">
        <w:t>424.</w:t>
      </w:r>
      <w:r w:rsidRPr="002A7BF1">
        <w:tab/>
        <w:t xml:space="preserve">Zhao, W.; Fierro, V.; Fernández-Huerta, N.; Izquierdo, M. T.; Celzard, A., Hydrogen uptake of high surface area-activated carbons doped with nitrogen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38</w:t>
      </w:r>
      <w:r w:rsidRPr="002A7BF1">
        <w:t>, (25), 10453-10460.</w:t>
      </w:r>
    </w:p>
    <w:p w14:paraId="4331DD64" w14:textId="77777777" w:rsidR="002A7BF1" w:rsidRPr="002A7BF1" w:rsidRDefault="002A7BF1" w:rsidP="002A7BF1">
      <w:pPr>
        <w:pStyle w:val="EndNoteBibliography"/>
        <w:spacing w:after="0"/>
      </w:pPr>
      <w:r w:rsidRPr="002A7BF1">
        <w:t>425.</w:t>
      </w:r>
      <w:r w:rsidRPr="002A7BF1">
        <w:tab/>
        <w:t xml:space="preserve">W, Z.; L, L.; T, C.; Z, L.; Z, Z.; M, F., Activated carbons from oil palm shell for hydrogen storage. </w:t>
      </w:r>
      <w:r w:rsidRPr="002A7BF1">
        <w:rPr>
          <w:i/>
        </w:rPr>
        <w:t xml:space="preserve">IOP Conference Series: Materials Science and Engineering </w:t>
      </w:r>
      <w:r w:rsidRPr="002A7BF1">
        <w:rPr>
          <w:b/>
        </w:rPr>
        <w:t>2018</w:t>
      </w:r>
      <w:r w:rsidRPr="002A7BF1">
        <w:t>.</w:t>
      </w:r>
    </w:p>
    <w:p w14:paraId="0AAB2D27" w14:textId="77777777" w:rsidR="002A7BF1" w:rsidRPr="002A7BF1" w:rsidRDefault="002A7BF1" w:rsidP="002A7BF1">
      <w:pPr>
        <w:pStyle w:val="EndNoteBibliography"/>
        <w:spacing w:after="0"/>
      </w:pPr>
      <w:r w:rsidRPr="002A7BF1">
        <w:t>426.</w:t>
      </w:r>
      <w:r w:rsidRPr="002A7BF1">
        <w:tab/>
        <w:t xml:space="preserve">Lee, S. Y.; Park, S. J., Synthesis of zeolite-casted microporous carbons and their hydrogen storage capacity. </w:t>
      </w:r>
      <w:r w:rsidRPr="002A7BF1">
        <w:rPr>
          <w:i/>
        </w:rPr>
        <w:t xml:space="preserve">J. Colloid Interface Sci. </w:t>
      </w:r>
      <w:r w:rsidRPr="002A7BF1">
        <w:rPr>
          <w:b/>
        </w:rPr>
        <w:t>2012,</w:t>
      </w:r>
      <w:r w:rsidRPr="002A7BF1">
        <w:t xml:space="preserve"> </w:t>
      </w:r>
      <w:r w:rsidRPr="002A7BF1">
        <w:rPr>
          <w:i/>
        </w:rPr>
        <w:t>384</w:t>
      </w:r>
      <w:r w:rsidRPr="002A7BF1">
        <w:t>, (1), 116-20.</w:t>
      </w:r>
    </w:p>
    <w:p w14:paraId="7088E122" w14:textId="77777777" w:rsidR="002A7BF1" w:rsidRPr="002A7BF1" w:rsidRDefault="002A7BF1" w:rsidP="002A7BF1">
      <w:pPr>
        <w:pStyle w:val="EndNoteBibliography"/>
        <w:spacing w:after="0"/>
      </w:pPr>
      <w:r w:rsidRPr="002A7BF1">
        <w:t>427.</w:t>
      </w:r>
      <w:r w:rsidRPr="002A7BF1">
        <w:tab/>
        <w:t xml:space="preserve">Wang, H.; Gao, Q.; Hu, J., High Hydrogen Storage Capacity of Porous Carbons Prepared by Using Activated Carbon. </w:t>
      </w:r>
      <w:r w:rsidRPr="002A7BF1">
        <w:rPr>
          <w:i/>
        </w:rPr>
        <w:t xml:space="preserve">J. Am. Chem. Soc. </w:t>
      </w:r>
      <w:r w:rsidRPr="002A7BF1">
        <w:rPr>
          <w:b/>
        </w:rPr>
        <w:t>2009</w:t>
      </w:r>
      <w:r w:rsidRPr="002A7BF1">
        <w:t>.</w:t>
      </w:r>
    </w:p>
    <w:p w14:paraId="0E40CF16" w14:textId="77777777" w:rsidR="002A7BF1" w:rsidRPr="002A7BF1" w:rsidRDefault="002A7BF1" w:rsidP="002A7BF1">
      <w:pPr>
        <w:pStyle w:val="EndNoteBibliography"/>
        <w:spacing w:after="0"/>
      </w:pPr>
      <w:r w:rsidRPr="002A7BF1">
        <w:t>428.</w:t>
      </w:r>
      <w:r w:rsidRPr="002A7BF1">
        <w:tab/>
        <w:t xml:space="preserve">Almasoudi, A.; Mokaya, R., Preparation and hydrogen storage capacity of templated and activated carbons nanocast from commercially available zeolitic imidazolate framework. </w:t>
      </w:r>
      <w:r w:rsidRPr="002A7BF1">
        <w:rPr>
          <w:i/>
        </w:rPr>
        <w:t xml:space="preserve">J. Mater. Chem. </w:t>
      </w:r>
      <w:r w:rsidRPr="002A7BF1">
        <w:rPr>
          <w:b/>
        </w:rPr>
        <w:t>2012,</w:t>
      </w:r>
      <w:r w:rsidRPr="002A7BF1">
        <w:t xml:space="preserve"> </w:t>
      </w:r>
      <w:r w:rsidRPr="002A7BF1">
        <w:rPr>
          <w:i/>
        </w:rPr>
        <w:t>22</w:t>
      </w:r>
      <w:r w:rsidRPr="002A7BF1">
        <w:t>, (1), 146-152.</w:t>
      </w:r>
    </w:p>
    <w:p w14:paraId="37EB7A99" w14:textId="77777777" w:rsidR="002A7BF1" w:rsidRPr="002A7BF1" w:rsidRDefault="002A7BF1" w:rsidP="002A7BF1">
      <w:pPr>
        <w:pStyle w:val="EndNoteBibliography"/>
        <w:spacing w:after="0"/>
      </w:pPr>
      <w:r w:rsidRPr="002A7BF1">
        <w:t>429.</w:t>
      </w:r>
      <w:r w:rsidRPr="002A7BF1">
        <w:tab/>
        <w:t xml:space="preserve">Yang, Z.; Xia, Y.; Sun, X.; Mokaya, R., Preparation and Hydrogen Storage Properties of Zeolite-Templated Carbon Materials Nanocast via Chemical Vapor Deposition: Effect of the Zeolite Template and Nitrogen Doping. </w:t>
      </w:r>
      <w:r w:rsidRPr="002A7BF1">
        <w:rPr>
          <w:i/>
        </w:rPr>
        <w:t xml:space="preserve">J. Phys. Chem. B </w:t>
      </w:r>
      <w:r w:rsidRPr="002A7BF1">
        <w:rPr>
          <w:b/>
        </w:rPr>
        <w:t>2006</w:t>
      </w:r>
      <w:r w:rsidRPr="002A7BF1">
        <w:t>.</w:t>
      </w:r>
    </w:p>
    <w:p w14:paraId="0B818E18" w14:textId="77777777" w:rsidR="002A7BF1" w:rsidRPr="002A7BF1" w:rsidRDefault="002A7BF1" w:rsidP="002A7BF1">
      <w:pPr>
        <w:pStyle w:val="EndNoteBibliography"/>
        <w:spacing w:after="0"/>
      </w:pPr>
      <w:r w:rsidRPr="002A7BF1">
        <w:t>430.</w:t>
      </w:r>
      <w:r w:rsidRPr="002A7BF1">
        <w:tab/>
        <w:t xml:space="preserve">Sevilla, M.; Alam, N.; Mokaya, R., Enhancement of Hydrogen Storage Capacity of Zeolite-Templated Carbons by Chemical Activation. </w:t>
      </w:r>
      <w:r w:rsidRPr="002A7BF1">
        <w:rPr>
          <w:i/>
        </w:rPr>
        <w:t xml:space="preserve">J. Phys. Chem. C </w:t>
      </w:r>
      <w:r w:rsidRPr="002A7BF1">
        <w:rPr>
          <w:b/>
        </w:rPr>
        <w:t>2010</w:t>
      </w:r>
      <w:r w:rsidRPr="002A7BF1">
        <w:t>.</w:t>
      </w:r>
    </w:p>
    <w:p w14:paraId="386131DE" w14:textId="77777777" w:rsidR="002A7BF1" w:rsidRPr="002A7BF1" w:rsidRDefault="002A7BF1" w:rsidP="002A7BF1">
      <w:pPr>
        <w:pStyle w:val="EndNoteBibliography"/>
        <w:spacing w:after="0"/>
      </w:pPr>
      <w:r w:rsidRPr="002A7BF1">
        <w:t>431.</w:t>
      </w:r>
      <w:r w:rsidRPr="002A7BF1">
        <w:tab/>
        <w:t xml:space="preserve">Bader, N.; Ouederni, A., Optimization of biomass-based carbon materials for hydrogen storage. </w:t>
      </w:r>
      <w:r w:rsidRPr="002A7BF1">
        <w:rPr>
          <w:i/>
        </w:rPr>
        <w:t xml:space="preserve">Journal of Energy Storage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5</w:t>
      </w:r>
      <w:r w:rsidRPr="002A7BF1">
        <w:t>, 77-84.</w:t>
      </w:r>
    </w:p>
    <w:p w14:paraId="0FFE46A6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432.</w:t>
      </w:r>
      <w:r w:rsidRPr="002A7BF1">
        <w:tab/>
        <w:t xml:space="preserve">Choi, Y.-K.; Park, S.-J., Preparation and characterization of sucrose-based microporous carbons for increasing hydrogen storage. </w:t>
      </w:r>
      <w:r w:rsidRPr="002A7BF1">
        <w:rPr>
          <w:i/>
        </w:rPr>
        <w:t xml:space="preserve">Journal of Industrial and Engineering Chemistry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28</w:t>
      </w:r>
      <w:r w:rsidRPr="002A7BF1">
        <w:t>, 32-36.</w:t>
      </w:r>
    </w:p>
    <w:p w14:paraId="0E778183" w14:textId="77777777" w:rsidR="002A7BF1" w:rsidRPr="002A7BF1" w:rsidRDefault="002A7BF1" w:rsidP="002A7BF1">
      <w:pPr>
        <w:pStyle w:val="EndNoteBibliography"/>
        <w:spacing w:after="0"/>
      </w:pPr>
      <w:r w:rsidRPr="002A7BF1">
        <w:t>433.</w:t>
      </w:r>
      <w:r w:rsidRPr="002A7BF1">
        <w:tab/>
        <w:t xml:space="preserve">Heo, Y.-J.; Park, S.-J., Synthesis of activated carbon derived from rice husks for improving hydrogen storage capacity. </w:t>
      </w:r>
      <w:r w:rsidRPr="002A7BF1">
        <w:rPr>
          <w:i/>
        </w:rPr>
        <w:t xml:space="preserve">Journal of Industrial and Engineering Chemistry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31</w:t>
      </w:r>
      <w:r w:rsidRPr="002A7BF1">
        <w:t>, 330-334.</w:t>
      </w:r>
    </w:p>
    <w:p w14:paraId="124B3DF4" w14:textId="77777777" w:rsidR="002A7BF1" w:rsidRPr="002A7BF1" w:rsidRDefault="002A7BF1" w:rsidP="002A7BF1">
      <w:pPr>
        <w:pStyle w:val="EndNoteBibliography"/>
        <w:spacing w:after="0"/>
      </w:pPr>
      <w:r w:rsidRPr="002A7BF1">
        <w:t>434.</w:t>
      </w:r>
      <w:r w:rsidRPr="002A7BF1">
        <w:tab/>
        <w:t xml:space="preserve">You, Y.-W.; Moon, E.-H.; Heo, I.; Park, H.; Hong, J.-S.; Suh, J.-K., Preparation and characterization of porous carbons from ion-exchange resins with different degree of cross-linking for hydrogen storage. </w:t>
      </w:r>
      <w:r w:rsidRPr="002A7BF1">
        <w:rPr>
          <w:i/>
        </w:rPr>
        <w:t xml:space="preserve">Journal of Industrial and Engineering Chemistry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45</w:t>
      </w:r>
      <w:r w:rsidRPr="002A7BF1">
        <w:t>, 164-170.</w:t>
      </w:r>
    </w:p>
    <w:p w14:paraId="60F2082E" w14:textId="77777777" w:rsidR="002A7BF1" w:rsidRPr="002A7BF1" w:rsidRDefault="002A7BF1" w:rsidP="002A7BF1">
      <w:pPr>
        <w:pStyle w:val="EndNoteBibliography"/>
        <w:spacing w:after="0"/>
      </w:pPr>
      <w:r w:rsidRPr="002A7BF1">
        <w:t>435.</w:t>
      </w:r>
      <w:r w:rsidRPr="002A7BF1">
        <w:tab/>
        <w:t xml:space="preserve">Wang, J.; Oschatz, M.; Biemelt, T.; Borchardt, L.; Senkovska, I.; Lohe, M. R.; Kaskel, S., Synthesis, characterization, and hydrogen storage capacities of hierarchical porous carbide derived carbon monolith. </w:t>
      </w:r>
      <w:r w:rsidRPr="002A7BF1">
        <w:rPr>
          <w:i/>
        </w:rPr>
        <w:t xml:space="preserve">Journal of Materials Chemistry </w:t>
      </w:r>
      <w:r w:rsidRPr="002A7BF1">
        <w:rPr>
          <w:b/>
        </w:rPr>
        <w:t>2012,</w:t>
      </w:r>
      <w:r w:rsidRPr="002A7BF1">
        <w:t xml:space="preserve"> </w:t>
      </w:r>
      <w:r w:rsidRPr="002A7BF1">
        <w:rPr>
          <w:i/>
        </w:rPr>
        <w:t>22</w:t>
      </w:r>
      <w:r w:rsidRPr="002A7BF1">
        <w:t>, (45).</w:t>
      </w:r>
    </w:p>
    <w:p w14:paraId="29F2ED09" w14:textId="77777777" w:rsidR="002A7BF1" w:rsidRPr="002A7BF1" w:rsidRDefault="002A7BF1" w:rsidP="002A7BF1">
      <w:pPr>
        <w:pStyle w:val="EndNoteBibliography"/>
        <w:spacing w:after="0"/>
      </w:pPr>
      <w:r w:rsidRPr="002A7BF1">
        <w:t>436.</w:t>
      </w:r>
      <w:r w:rsidRPr="002A7BF1">
        <w:tab/>
        <w:t xml:space="preserve">Almasoudi, A.; Mokaya, R., Porosity modulation of activated ZIF-templated carbons via compaction for hydrogen and CO2 storage applications. </w:t>
      </w:r>
      <w:r w:rsidRPr="002A7BF1">
        <w:rPr>
          <w:i/>
        </w:rPr>
        <w:t xml:space="preserve">Journal of Materials Chemistry A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2</w:t>
      </w:r>
      <w:r w:rsidRPr="002A7BF1">
        <w:t>, (28).</w:t>
      </w:r>
    </w:p>
    <w:p w14:paraId="4D205DC7" w14:textId="77777777" w:rsidR="002A7BF1" w:rsidRPr="002A7BF1" w:rsidRDefault="002A7BF1" w:rsidP="002A7BF1">
      <w:pPr>
        <w:pStyle w:val="EndNoteBibliography"/>
        <w:spacing w:after="0"/>
      </w:pPr>
      <w:r w:rsidRPr="002A7BF1">
        <w:t>437.</w:t>
      </w:r>
      <w:r w:rsidRPr="002A7BF1">
        <w:tab/>
        <w:t xml:space="preserve">Balahmar, N.; Mokaya, R., Pre-mixed precursors for modulating the porosity of carbons for enhanced hydrogen storage: towards predicting the activation behaviour of carbonaceous matter. </w:t>
      </w:r>
      <w:r w:rsidRPr="002A7BF1">
        <w:rPr>
          <w:i/>
        </w:rPr>
        <w:t xml:space="preserve">Journal of Materials Chemistry A </w:t>
      </w:r>
      <w:r w:rsidRPr="002A7BF1">
        <w:rPr>
          <w:b/>
        </w:rPr>
        <w:t>2019,</w:t>
      </w:r>
      <w:r w:rsidRPr="002A7BF1">
        <w:t xml:space="preserve"> </w:t>
      </w:r>
      <w:r w:rsidRPr="002A7BF1">
        <w:rPr>
          <w:i/>
        </w:rPr>
        <w:t>7</w:t>
      </w:r>
      <w:r w:rsidRPr="002A7BF1">
        <w:t>, (29), 17466-17479.</w:t>
      </w:r>
    </w:p>
    <w:p w14:paraId="1061384A" w14:textId="77777777" w:rsidR="002A7BF1" w:rsidRPr="002A7BF1" w:rsidRDefault="002A7BF1" w:rsidP="002A7BF1">
      <w:pPr>
        <w:pStyle w:val="EndNoteBibliography"/>
        <w:spacing w:after="0"/>
      </w:pPr>
      <w:r w:rsidRPr="002A7BF1">
        <w:t>438.</w:t>
      </w:r>
      <w:r w:rsidRPr="002A7BF1">
        <w:tab/>
        <w:t xml:space="preserve">Roberts, A. D.; Lee, J.-S. M.; Wong, S. Y.; Li, X.; Zhang, H., Nitrogen-rich activated carbon monoliths via ice-templating with high CO2 and H2 adsorption capacities. </w:t>
      </w:r>
      <w:r w:rsidRPr="002A7BF1">
        <w:rPr>
          <w:i/>
        </w:rPr>
        <w:t xml:space="preserve">Journal of Materials Chemistry A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5</w:t>
      </w:r>
      <w:r w:rsidRPr="002A7BF1">
        <w:t>, (6), 2811-2820.</w:t>
      </w:r>
    </w:p>
    <w:p w14:paraId="7B6E7D9C" w14:textId="77777777" w:rsidR="002A7BF1" w:rsidRPr="002A7BF1" w:rsidRDefault="002A7BF1" w:rsidP="002A7BF1">
      <w:pPr>
        <w:pStyle w:val="EndNoteBibliography"/>
        <w:spacing w:after="0"/>
      </w:pPr>
      <w:r w:rsidRPr="002A7BF1">
        <w:t>439.</w:t>
      </w:r>
      <w:r w:rsidRPr="002A7BF1">
        <w:tab/>
        <w:t xml:space="preserve">Liu, Y.; Li, D.; Lin, B.; Sun, Y.; Zhang, X.; Yang, H., Hydrothermal synthesis of Ni-doped hierarchically porous carbon monoliths for hydrogen storage. </w:t>
      </w:r>
      <w:r w:rsidRPr="002A7BF1">
        <w:rPr>
          <w:i/>
        </w:rPr>
        <w:t xml:space="preserve">J. Porous Mater.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22</w:t>
      </w:r>
      <w:r w:rsidRPr="002A7BF1">
        <w:t>, (6), 1417-1422.</w:t>
      </w:r>
    </w:p>
    <w:p w14:paraId="23516CA2" w14:textId="77777777" w:rsidR="002A7BF1" w:rsidRPr="002A7BF1" w:rsidRDefault="002A7BF1" w:rsidP="002A7BF1">
      <w:pPr>
        <w:pStyle w:val="EndNoteBibliography"/>
        <w:spacing w:after="0"/>
      </w:pPr>
      <w:r w:rsidRPr="002A7BF1">
        <w:t>440.</w:t>
      </w:r>
      <w:r w:rsidRPr="002A7BF1">
        <w:tab/>
        <w:t xml:space="preserve">Melouki, R.; Llewellyn, P. L.; Tazibet, S.; Boucheffa, Y., Hydrogen adsorption on activated carbons prepared from olive waste: effect of activation conditions on uptakes and adsorption energies. </w:t>
      </w:r>
      <w:r w:rsidRPr="002A7BF1">
        <w:rPr>
          <w:i/>
        </w:rPr>
        <w:t xml:space="preserve">J. Porous Mater. </w:t>
      </w:r>
      <w:r w:rsidRPr="002A7BF1">
        <w:rPr>
          <w:b/>
        </w:rPr>
        <w:t>2016,</w:t>
      </w:r>
      <w:r w:rsidRPr="002A7BF1">
        <w:t xml:space="preserve"> </w:t>
      </w:r>
      <w:r w:rsidRPr="002A7BF1">
        <w:rPr>
          <w:i/>
        </w:rPr>
        <w:t>24</w:t>
      </w:r>
      <w:r w:rsidRPr="002A7BF1">
        <w:t>, (1), 1-11.</w:t>
      </w:r>
    </w:p>
    <w:p w14:paraId="2D7C6E40" w14:textId="77777777" w:rsidR="002A7BF1" w:rsidRPr="002A7BF1" w:rsidRDefault="002A7BF1" w:rsidP="002A7BF1">
      <w:pPr>
        <w:pStyle w:val="EndNoteBibliography"/>
        <w:spacing w:after="0"/>
      </w:pPr>
      <w:r w:rsidRPr="002A7BF1">
        <w:t>441.</w:t>
      </w:r>
      <w:r w:rsidRPr="002A7BF1">
        <w:tab/>
        <w:t xml:space="preserve">Lee, S.-Y.; Park, S.-J., Preparation and characterization of ordered porous carbons for increasing hydrogen storage behaviors. </w:t>
      </w:r>
      <w:r w:rsidRPr="002A7BF1">
        <w:rPr>
          <w:i/>
        </w:rPr>
        <w:t xml:space="preserve">J. Solid State Chem. </w:t>
      </w:r>
      <w:r w:rsidRPr="002A7BF1">
        <w:rPr>
          <w:b/>
        </w:rPr>
        <w:t>2011,</w:t>
      </w:r>
      <w:r w:rsidRPr="002A7BF1">
        <w:t xml:space="preserve"> </w:t>
      </w:r>
      <w:r w:rsidRPr="002A7BF1">
        <w:rPr>
          <w:i/>
        </w:rPr>
        <w:t>184</w:t>
      </w:r>
      <w:r w:rsidRPr="002A7BF1">
        <w:t>, (10), 2655-2660.</w:t>
      </w:r>
    </w:p>
    <w:p w14:paraId="6C13D877" w14:textId="77777777" w:rsidR="002A7BF1" w:rsidRPr="002A7BF1" w:rsidRDefault="002A7BF1" w:rsidP="002A7BF1">
      <w:pPr>
        <w:pStyle w:val="EndNoteBibliography"/>
        <w:spacing w:after="0"/>
      </w:pPr>
      <w:r w:rsidRPr="002A7BF1">
        <w:t>442.</w:t>
      </w:r>
      <w:r w:rsidRPr="002A7BF1">
        <w:tab/>
        <w:t xml:space="preserve">Yang, Z.; Xia, Y.; Zhu, Y., Preparation and gases storage capacities of N-doped porous activated carbon materials derived from mesoporous polymer. </w:t>
      </w:r>
      <w:r w:rsidRPr="002A7BF1">
        <w:rPr>
          <w:i/>
        </w:rPr>
        <w:t xml:space="preserve">Mater. Chem. Phys.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141</w:t>
      </w:r>
      <w:r w:rsidRPr="002A7BF1">
        <w:t>, (1), 318-323.</w:t>
      </w:r>
    </w:p>
    <w:p w14:paraId="78A34F89" w14:textId="77777777" w:rsidR="002A7BF1" w:rsidRPr="002A7BF1" w:rsidRDefault="002A7BF1" w:rsidP="002A7BF1">
      <w:pPr>
        <w:pStyle w:val="EndNoteBibliography"/>
        <w:spacing w:after="0"/>
      </w:pPr>
      <w:r w:rsidRPr="002A7BF1">
        <w:t>443.</w:t>
      </w:r>
      <w:r w:rsidRPr="002A7BF1">
        <w:tab/>
        <w:t xml:space="preserve">Rambau, K. M.; Musyoka, N. M.; Manyala, N.; Ren, J.; Langmi, H. W., Mechanochemical approach in the synthesis of activated carbons from waste tyres and its hydrogen storage applications. </w:t>
      </w:r>
      <w:r w:rsidRPr="002A7BF1">
        <w:rPr>
          <w:i/>
        </w:rPr>
        <w:t xml:space="preserve">Materials Today: Proceedings </w:t>
      </w:r>
      <w:r w:rsidRPr="002A7BF1">
        <w:rPr>
          <w:b/>
        </w:rPr>
        <w:t>2018,</w:t>
      </w:r>
      <w:r w:rsidRPr="002A7BF1">
        <w:t xml:space="preserve"> </w:t>
      </w:r>
      <w:r w:rsidRPr="002A7BF1">
        <w:rPr>
          <w:i/>
        </w:rPr>
        <w:t>5</w:t>
      </w:r>
      <w:r w:rsidRPr="002A7BF1">
        <w:t>, (4), 10505-10513.</w:t>
      </w:r>
    </w:p>
    <w:p w14:paraId="28C94BC7" w14:textId="77777777" w:rsidR="002A7BF1" w:rsidRPr="002A7BF1" w:rsidRDefault="002A7BF1" w:rsidP="002A7BF1">
      <w:pPr>
        <w:pStyle w:val="EndNoteBibliography"/>
        <w:spacing w:after="0"/>
      </w:pPr>
      <w:r w:rsidRPr="002A7BF1">
        <w:t>444.</w:t>
      </w:r>
      <w:r w:rsidRPr="002A7BF1">
        <w:tab/>
        <w:t xml:space="preserve">Alam, N.; Mokaya, R., The effect of Al content of zeolite template on the properties and hydrogen storage capacity of zeolite templated carbons. </w:t>
      </w:r>
      <w:r w:rsidRPr="002A7BF1">
        <w:rPr>
          <w:i/>
        </w:rPr>
        <w:t xml:space="preserve">Micropor. Mesopor. Mater. </w:t>
      </w:r>
      <w:r w:rsidRPr="002A7BF1">
        <w:rPr>
          <w:b/>
        </w:rPr>
        <w:t>2011,</w:t>
      </w:r>
      <w:r w:rsidRPr="002A7BF1">
        <w:t xml:space="preserve"> </w:t>
      </w:r>
      <w:r w:rsidRPr="002A7BF1">
        <w:rPr>
          <w:i/>
        </w:rPr>
        <w:t>144</w:t>
      </w:r>
      <w:r w:rsidRPr="002A7BF1">
        <w:t>, (1-3), 140-147.</w:t>
      </w:r>
    </w:p>
    <w:p w14:paraId="3A1ADE31" w14:textId="77777777" w:rsidR="002A7BF1" w:rsidRPr="002A7BF1" w:rsidRDefault="002A7BF1" w:rsidP="002A7BF1">
      <w:pPr>
        <w:pStyle w:val="EndNoteBibliography"/>
        <w:spacing w:after="0"/>
      </w:pPr>
      <w:r w:rsidRPr="002A7BF1">
        <w:t>445.</w:t>
      </w:r>
      <w:r w:rsidRPr="002A7BF1">
        <w:tab/>
        <w:t xml:space="preserve">Guan, C.; Wang, K.; Yang, C.; Zhao, X. S., Characterization of a zeolite-templated carbon for H2 storage application. </w:t>
      </w:r>
      <w:r w:rsidRPr="002A7BF1">
        <w:rPr>
          <w:i/>
        </w:rPr>
        <w:t xml:space="preserve">Micropor. Mesopor. Mater. </w:t>
      </w:r>
      <w:r w:rsidRPr="002A7BF1">
        <w:rPr>
          <w:b/>
        </w:rPr>
        <w:t>2009,</w:t>
      </w:r>
      <w:r w:rsidRPr="002A7BF1">
        <w:t xml:space="preserve"> </w:t>
      </w:r>
      <w:r w:rsidRPr="002A7BF1">
        <w:rPr>
          <w:i/>
        </w:rPr>
        <w:t>118</w:t>
      </w:r>
      <w:r w:rsidRPr="002A7BF1">
        <w:t>, (1-3), 503-507.</w:t>
      </w:r>
    </w:p>
    <w:p w14:paraId="17D39BB8" w14:textId="77777777" w:rsidR="002A7BF1" w:rsidRPr="002A7BF1" w:rsidRDefault="002A7BF1" w:rsidP="002A7BF1">
      <w:pPr>
        <w:pStyle w:val="EndNoteBibliography"/>
        <w:spacing w:after="0"/>
      </w:pPr>
      <w:r w:rsidRPr="002A7BF1">
        <w:t>446.</w:t>
      </w:r>
      <w:r w:rsidRPr="002A7BF1">
        <w:tab/>
        <w:t xml:space="preserve">Yang, R.; Liu, G.; Li, M.; Zhang, J.; Hao, X., Preparation and N2, CO2 and H2 adsorption of super activated carbon derived from biomass source hemp (Cannabis sativa L.) stem. </w:t>
      </w:r>
      <w:r w:rsidRPr="002A7BF1">
        <w:rPr>
          <w:i/>
        </w:rPr>
        <w:t xml:space="preserve">Micropor. Mesopor. Mater. </w:t>
      </w:r>
      <w:r w:rsidRPr="002A7BF1">
        <w:rPr>
          <w:b/>
        </w:rPr>
        <w:t>2012,</w:t>
      </w:r>
      <w:r w:rsidRPr="002A7BF1">
        <w:t xml:space="preserve"> </w:t>
      </w:r>
      <w:r w:rsidRPr="002A7BF1">
        <w:rPr>
          <w:i/>
        </w:rPr>
        <w:t>158</w:t>
      </w:r>
      <w:r w:rsidRPr="002A7BF1">
        <w:t>, 108-116.</w:t>
      </w:r>
    </w:p>
    <w:p w14:paraId="02D2569A" w14:textId="77777777" w:rsidR="002A7BF1" w:rsidRPr="002A7BF1" w:rsidRDefault="002A7BF1" w:rsidP="002A7BF1">
      <w:pPr>
        <w:pStyle w:val="EndNoteBibliography"/>
        <w:spacing w:after="0"/>
      </w:pPr>
      <w:r w:rsidRPr="002A7BF1">
        <w:t>447.</w:t>
      </w:r>
      <w:r w:rsidRPr="002A7BF1">
        <w:tab/>
        <w:t xml:space="preserve">Adeniran, B.; Mokaya, R., Compactivation: A mechanochemical approach to carbons with superior porosity and exceptional performance for hydrogen and CO2 storage. </w:t>
      </w:r>
      <w:r w:rsidRPr="002A7BF1">
        <w:rPr>
          <w:i/>
        </w:rPr>
        <w:t xml:space="preserve">Nano Energy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16</w:t>
      </w:r>
      <w:r w:rsidRPr="002A7BF1">
        <w:t>, 173-185.</w:t>
      </w:r>
    </w:p>
    <w:p w14:paraId="720A693E" w14:textId="77777777" w:rsidR="002A7BF1" w:rsidRPr="002A7BF1" w:rsidRDefault="002A7BF1" w:rsidP="002A7BF1">
      <w:pPr>
        <w:pStyle w:val="EndNoteBibliography"/>
        <w:spacing w:after="0"/>
      </w:pPr>
      <w:r w:rsidRPr="002A7BF1">
        <w:t>448.</w:t>
      </w:r>
      <w:r w:rsidRPr="002A7BF1">
        <w:tab/>
        <w:t xml:space="preserve">Blankenship Ii, T. S.; Balahmar, N.; Mokaya, R., Oxygen-rich microporous carbons with exceptional hydrogen storage capacity. </w:t>
      </w:r>
      <w:r w:rsidRPr="002A7BF1">
        <w:rPr>
          <w:i/>
        </w:rPr>
        <w:t xml:space="preserve">Nat Commun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8</w:t>
      </w:r>
      <w:r w:rsidRPr="002A7BF1">
        <w:t>, (1), 1545.</w:t>
      </w:r>
    </w:p>
    <w:p w14:paraId="73B469E5" w14:textId="77777777" w:rsidR="002A7BF1" w:rsidRPr="002A7BF1" w:rsidRDefault="002A7BF1" w:rsidP="002A7BF1">
      <w:pPr>
        <w:pStyle w:val="EndNoteBibliography"/>
        <w:spacing w:after="0"/>
      </w:pPr>
      <w:r w:rsidRPr="002A7BF1">
        <w:lastRenderedPageBreak/>
        <w:t>449.</w:t>
      </w:r>
      <w:r w:rsidRPr="002A7BF1">
        <w:tab/>
        <w:t xml:space="preserve">Masika, E.; Mokaya, R., Preparation of ultrahigh surface area porous carbons templated using zeolite 13X for enhanced hydrogen storage. </w:t>
      </w:r>
      <w:r w:rsidRPr="002A7BF1">
        <w:rPr>
          <w:i/>
        </w:rPr>
        <w:t xml:space="preserve">Progress in Natural Science: Materials International </w:t>
      </w:r>
      <w:r w:rsidRPr="002A7BF1">
        <w:rPr>
          <w:b/>
        </w:rPr>
        <w:t>2013,</w:t>
      </w:r>
      <w:r w:rsidRPr="002A7BF1">
        <w:t xml:space="preserve"> </w:t>
      </w:r>
      <w:r w:rsidRPr="002A7BF1">
        <w:rPr>
          <w:i/>
        </w:rPr>
        <w:t>23</w:t>
      </w:r>
      <w:r w:rsidRPr="002A7BF1">
        <w:t>, (3), 308-316.</w:t>
      </w:r>
    </w:p>
    <w:p w14:paraId="43A228B5" w14:textId="77777777" w:rsidR="002A7BF1" w:rsidRPr="002A7BF1" w:rsidRDefault="002A7BF1" w:rsidP="002A7BF1">
      <w:pPr>
        <w:pStyle w:val="EndNoteBibliography"/>
        <w:spacing w:after="0"/>
      </w:pPr>
      <w:r w:rsidRPr="002A7BF1">
        <w:t>450.</w:t>
      </w:r>
      <w:r w:rsidRPr="002A7BF1">
        <w:tab/>
        <w:t xml:space="preserve">Choma, J.; Osuchowski, Ł.; Marszewski, M.; Jaroniec, M., Highly microporous polymer-based carbons for CO2 and H2 adsorption. </w:t>
      </w:r>
      <w:r w:rsidRPr="002A7BF1">
        <w:rPr>
          <w:i/>
        </w:rPr>
        <w:t xml:space="preserve">RSC Advances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4</w:t>
      </w:r>
      <w:r w:rsidRPr="002A7BF1">
        <w:t>, (28).</w:t>
      </w:r>
    </w:p>
    <w:p w14:paraId="0AF8BBFA" w14:textId="77777777" w:rsidR="002A7BF1" w:rsidRPr="002A7BF1" w:rsidRDefault="002A7BF1" w:rsidP="002A7BF1">
      <w:pPr>
        <w:pStyle w:val="EndNoteBibliography"/>
        <w:spacing w:after="0"/>
      </w:pPr>
      <w:r w:rsidRPr="002A7BF1">
        <w:t>451.</w:t>
      </w:r>
      <w:r w:rsidRPr="002A7BF1">
        <w:tab/>
        <w:t xml:space="preserve">Musyoka, N. M.; Mutuma, B. K.; Manyala, N., Onion-derived activated carbons with enhanced surface area for improved hydrogen storage and electrochemical energy application. </w:t>
      </w:r>
      <w:r w:rsidRPr="002A7BF1">
        <w:rPr>
          <w:i/>
        </w:rPr>
        <w:t xml:space="preserve">RSC Advances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10</w:t>
      </w:r>
      <w:r w:rsidRPr="002A7BF1">
        <w:t>, (45), 26928-26936.</w:t>
      </w:r>
    </w:p>
    <w:p w14:paraId="33A501BF" w14:textId="77777777" w:rsidR="002A7BF1" w:rsidRPr="002A7BF1" w:rsidRDefault="002A7BF1" w:rsidP="002A7BF1">
      <w:pPr>
        <w:pStyle w:val="EndNoteBibliography"/>
        <w:spacing w:after="0"/>
      </w:pPr>
      <w:r w:rsidRPr="002A7BF1">
        <w:t>452.</w:t>
      </w:r>
      <w:r w:rsidRPr="002A7BF1">
        <w:tab/>
        <w:t xml:space="preserve">Wu, X.; Tian, Z.; Hu, L.; Huang, S.; Cai, J., Macroalgae-derived nitrogen-doped hierarchical porous carbons with high performance for H2 storage and supercapacitors. </w:t>
      </w:r>
      <w:r w:rsidRPr="002A7BF1">
        <w:rPr>
          <w:i/>
        </w:rPr>
        <w:t xml:space="preserve">RSC Advances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7</w:t>
      </w:r>
      <w:r w:rsidRPr="002A7BF1">
        <w:t>, (52), 32795-32805.</w:t>
      </w:r>
    </w:p>
    <w:p w14:paraId="37508865" w14:textId="77777777" w:rsidR="002A7BF1" w:rsidRPr="002A7BF1" w:rsidRDefault="002A7BF1" w:rsidP="002A7BF1">
      <w:pPr>
        <w:pStyle w:val="EndNoteBibliography"/>
        <w:spacing w:after="0"/>
      </w:pPr>
      <w:r w:rsidRPr="002A7BF1">
        <w:t>453.</w:t>
      </w:r>
      <w:r w:rsidRPr="002A7BF1">
        <w:tab/>
        <w:t xml:space="preserve">Guan, C.; Zhang, X.; Wang, K.; Yang, C., Investigation of H2 storage in a templated carbon derived from zeolite Y and PFA. </w:t>
      </w:r>
      <w:r w:rsidRPr="002A7BF1">
        <w:rPr>
          <w:i/>
        </w:rPr>
        <w:t xml:space="preserve">Sep. Purif. Technol. </w:t>
      </w:r>
      <w:r w:rsidRPr="002A7BF1">
        <w:rPr>
          <w:b/>
        </w:rPr>
        <w:t>2009,</w:t>
      </w:r>
      <w:r w:rsidRPr="002A7BF1">
        <w:t xml:space="preserve"> </w:t>
      </w:r>
      <w:r w:rsidRPr="002A7BF1">
        <w:rPr>
          <w:i/>
        </w:rPr>
        <w:t>66</w:t>
      </w:r>
      <w:r w:rsidRPr="002A7BF1">
        <w:t>, (3), 565-569.</w:t>
      </w:r>
    </w:p>
    <w:p w14:paraId="763D8FD8" w14:textId="77777777" w:rsidR="002A7BF1" w:rsidRPr="002A7BF1" w:rsidRDefault="002A7BF1" w:rsidP="002A7BF1">
      <w:pPr>
        <w:pStyle w:val="EndNoteBibliography"/>
        <w:spacing w:after="0"/>
      </w:pPr>
      <w:r w:rsidRPr="002A7BF1">
        <w:t>454.</w:t>
      </w:r>
      <w:r w:rsidRPr="002A7BF1">
        <w:tab/>
        <w:t xml:space="preserve">Xia, K.; Hu, J.; Jiang, J., Enhanced room-temperature hydrogen storage in super-activated carbons: The role of porosity development by activation. </w:t>
      </w:r>
      <w:r w:rsidRPr="002A7BF1">
        <w:rPr>
          <w:i/>
        </w:rPr>
        <w:t xml:space="preserve">Appl. Surf. Sci. </w:t>
      </w:r>
      <w:r w:rsidRPr="002A7BF1">
        <w:rPr>
          <w:b/>
        </w:rPr>
        <w:t>2014,</w:t>
      </w:r>
      <w:r w:rsidRPr="002A7BF1">
        <w:t xml:space="preserve"> </w:t>
      </w:r>
      <w:r w:rsidRPr="002A7BF1">
        <w:rPr>
          <w:i/>
        </w:rPr>
        <w:t>315</w:t>
      </w:r>
      <w:r w:rsidRPr="002A7BF1">
        <w:t>, 261-267.</w:t>
      </w:r>
    </w:p>
    <w:p w14:paraId="26F36A92" w14:textId="77777777" w:rsidR="002A7BF1" w:rsidRPr="002A7BF1" w:rsidRDefault="002A7BF1" w:rsidP="002A7BF1">
      <w:pPr>
        <w:pStyle w:val="EndNoteBibliography"/>
        <w:spacing w:after="0"/>
      </w:pPr>
      <w:r w:rsidRPr="002A7BF1">
        <w:t>455.</w:t>
      </w:r>
      <w:r w:rsidRPr="002A7BF1">
        <w:tab/>
        <w:t xml:space="preserve">Castro, M. M. d.; Martínez-Escandell, M.; Molina-Sabio, M.; Rodríguez-Reinoso, F., Hydrogen adsorption on KOH activated carbons from mesophase pitch containing Si, B, Ti or Fe. </w:t>
      </w:r>
      <w:r w:rsidRPr="002A7BF1">
        <w:rPr>
          <w:i/>
        </w:rPr>
        <w:t xml:space="preserve">Carbon </w:t>
      </w:r>
      <w:r w:rsidRPr="002A7BF1">
        <w:rPr>
          <w:b/>
        </w:rPr>
        <w:t>2010,</w:t>
      </w:r>
      <w:r w:rsidRPr="002A7BF1">
        <w:t xml:space="preserve"> </w:t>
      </w:r>
      <w:r w:rsidRPr="002A7BF1">
        <w:rPr>
          <w:i/>
        </w:rPr>
        <w:t>48</w:t>
      </w:r>
      <w:r w:rsidRPr="002A7BF1">
        <w:t>, (3), 636-644.</w:t>
      </w:r>
    </w:p>
    <w:p w14:paraId="1C49CA66" w14:textId="77777777" w:rsidR="002A7BF1" w:rsidRPr="002A7BF1" w:rsidRDefault="002A7BF1" w:rsidP="002A7BF1">
      <w:pPr>
        <w:pStyle w:val="EndNoteBibliography"/>
        <w:spacing w:after="0"/>
      </w:pPr>
      <w:r w:rsidRPr="002A7BF1">
        <w:t>456.</w:t>
      </w:r>
      <w:r w:rsidRPr="002A7BF1">
        <w:tab/>
        <w:t xml:space="preserve">Knight, E. W.; Gillespie, A. K.; Prosniewski, M. J.; Stalla, D.; Dohnke, E.; Rash, T. A.; Pfeifer, P.; Wexler, C., Determination of the enthalpy of adsorption of hydrogen in activated carbon at room temperature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20,</w:t>
      </w:r>
      <w:r w:rsidRPr="002A7BF1">
        <w:t xml:space="preserve"> </w:t>
      </w:r>
      <w:r w:rsidRPr="002A7BF1">
        <w:rPr>
          <w:i/>
        </w:rPr>
        <w:t>45</w:t>
      </w:r>
      <w:r w:rsidRPr="002A7BF1">
        <w:t>, (31), 15541-15552.</w:t>
      </w:r>
    </w:p>
    <w:p w14:paraId="049F783C" w14:textId="77777777" w:rsidR="002A7BF1" w:rsidRPr="002A7BF1" w:rsidRDefault="002A7BF1" w:rsidP="002A7BF1">
      <w:pPr>
        <w:pStyle w:val="EndNoteBibliography"/>
        <w:spacing w:after="0"/>
      </w:pPr>
      <w:r w:rsidRPr="002A7BF1">
        <w:t>457.</w:t>
      </w:r>
      <w:r w:rsidRPr="002A7BF1">
        <w:tab/>
        <w:t xml:space="preserve">Minuto, F. D.; Policicchio, A.; Aloise, A.; Agostino, R. G., Liquid-like hydrogen in the micropores of commercial activated carbons. </w:t>
      </w:r>
      <w:r w:rsidRPr="002A7BF1">
        <w:rPr>
          <w:i/>
        </w:rPr>
        <w:t xml:space="preserve">Int. J. Hydrogen Energy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40</w:t>
      </w:r>
      <w:r w:rsidRPr="002A7BF1">
        <w:t>, (42), 14562-14572.</w:t>
      </w:r>
    </w:p>
    <w:p w14:paraId="5A05E39A" w14:textId="77777777" w:rsidR="002A7BF1" w:rsidRPr="002A7BF1" w:rsidRDefault="002A7BF1" w:rsidP="002A7BF1">
      <w:pPr>
        <w:pStyle w:val="EndNoteBibliography"/>
        <w:spacing w:after="0"/>
      </w:pPr>
      <w:r w:rsidRPr="002A7BF1">
        <w:t>458.</w:t>
      </w:r>
      <w:r w:rsidRPr="002A7BF1">
        <w:tab/>
        <w:t xml:space="preserve">Park, S. J.; Lee, S. Y., A study on hydrogen-storage behaviors of nickel-loaded mesoporous MCM-41. </w:t>
      </w:r>
      <w:r w:rsidRPr="002A7BF1">
        <w:rPr>
          <w:i/>
        </w:rPr>
        <w:t xml:space="preserve">J. Colloid Interface Sci. </w:t>
      </w:r>
      <w:r w:rsidRPr="002A7BF1">
        <w:rPr>
          <w:b/>
        </w:rPr>
        <w:t>2010,</w:t>
      </w:r>
      <w:r w:rsidRPr="002A7BF1">
        <w:t xml:space="preserve"> </w:t>
      </w:r>
      <w:r w:rsidRPr="002A7BF1">
        <w:rPr>
          <w:i/>
        </w:rPr>
        <w:t>346</w:t>
      </w:r>
      <w:r w:rsidRPr="002A7BF1">
        <w:t>, (1), 194-8.</w:t>
      </w:r>
    </w:p>
    <w:p w14:paraId="09281971" w14:textId="77777777" w:rsidR="002A7BF1" w:rsidRPr="002A7BF1" w:rsidRDefault="002A7BF1" w:rsidP="002A7BF1">
      <w:pPr>
        <w:pStyle w:val="EndNoteBibliography"/>
        <w:spacing w:after="0"/>
      </w:pPr>
      <w:r w:rsidRPr="002A7BF1">
        <w:t>459.</w:t>
      </w:r>
      <w:r w:rsidRPr="002A7BF1">
        <w:tab/>
        <w:t xml:space="preserve">Martínez de Yuso, A.; De Fina, M.; Nita, C.; Fioux, P.; Parmentier, J.; Matei Ghimbeu, C., Synthesis of sulfur-doped porous carbons by soft and hard templating processes for CO 2 and H 2 adsorption. </w:t>
      </w:r>
      <w:r w:rsidRPr="002A7BF1">
        <w:rPr>
          <w:i/>
        </w:rPr>
        <w:t xml:space="preserve">Micropor. Mesopor. Mater. </w:t>
      </w:r>
      <w:r w:rsidRPr="002A7BF1">
        <w:rPr>
          <w:b/>
        </w:rPr>
        <w:t>2017,</w:t>
      </w:r>
      <w:r w:rsidRPr="002A7BF1">
        <w:t xml:space="preserve"> </w:t>
      </w:r>
      <w:r w:rsidRPr="002A7BF1">
        <w:rPr>
          <w:i/>
        </w:rPr>
        <w:t>243</w:t>
      </w:r>
      <w:r w:rsidRPr="002A7BF1">
        <w:t>, 135-146.</w:t>
      </w:r>
    </w:p>
    <w:p w14:paraId="77B6F87C" w14:textId="77777777" w:rsidR="002A7BF1" w:rsidRPr="002A7BF1" w:rsidRDefault="002A7BF1" w:rsidP="002A7BF1">
      <w:pPr>
        <w:pStyle w:val="EndNoteBibliography"/>
      </w:pPr>
      <w:r w:rsidRPr="002A7BF1">
        <w:t>460.</w:t>
      </w:r>
      <w:r w:rsidRPr="002A7BF1">
        <w:tab/>
        <w:t xml:space="preserve">Cai, J.; Bennici, S.; Shen, J.; Auroux, A., The influence of metal- and N-species addition in mesoporous carbons on the hydrogen adsorption capacity. </w:t>
      </w:r>
      <w:r w:rsidRPr="002A7BF1">
        <w:rPr>
          <w:i/>
        </w:rPr>
        <w:t xml:space="preserve">Mater. Chem. Phys. </w:t>
      </w:r>
      <w:r w:rsidRPr="002A7BF1">
        <w:rPr>
          <w:b/>
        </w:rPr>
        <w:t>2015,</w:t>
      </w:r>
      <w:r w:rsidRPr="002A7BF1">
        <w:t xml:space="preserve"> </w:t>
      </w:r>
      <w:r w:rsidRPr="002A7BF1">
        <w:rPr>
          <w:i/>
        </w:rPr>
        <w:t>161</w:t>
      </w:r>
      <w:r w:rsidRPr="002A7BF1">
        <w:t>, 142-152.</w:t>
      </w:r>
    </w:p>
    <w:p w14:paraId="06BDC3EE" w14:textId="33DD4F78" w:rsidR="007A6009" w:rsidRDefault="00902E6E">
      <w:r>
        <w:fldChar w:fldCharType="end"/>
      </w:r>
    </w:p>
    <w:sectPr w:rsidR="007A6009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595CFC7" w14:textId="77777777" w:rsidR="00F67647" w:rsidRDefault="00F67647" w:rsidP="00F418F5">
      <w:pPr>
        <w:spacing w:after="0" w:line="240" w:lineRule="auto"/>
      </w:pPr>
      <w:r>
        <w:separator/>
      </w:r>
    </w:p>
  </w:endnote>
  <w:endnote w:type="continuationSeparator" w:id="0">
    <w:p w14:paraId="47A7A569" w14:textId="77777777" w:rsidR="00F67647" w:rsidRDefault="00F67647" w:rsidP="00F418F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panose1 w:val="02010600030101010101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09DE886" w14:textId="77777777" w:rsidR="00F67647" w:rsidRDefault="00F67647" w:rsidP="00F418F5">
      <w:pPr>
        <w:spacing w:after="0" w:line="240" w:lineRule="auto"/>
      </w:pPr>
      <w:r>
        <w:separator/>
      </w:r>
    </w:p>
  </w:footnote>
  <w:footnote w:type="continuationSeparator" w:id="0">
    <w:p w14:paraId="63354C66" w14:textId="77777777" w:rsidR="00F67647" w:rsidRDefault="00F67647" w:rsidP="00F418F5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5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zU2MzczNjE2sDAzMDJW0lEKTi0uzszPAykwNKoFAK9a5Fw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viron Science Te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ret2dtz5zsdced22nvf9tg0rrv0trsv2w9&quot;&gt;My EndNote Library-Article 2-Converted&lt;record-ids&gt;&lt;item&gt;36715&lt;/item&gt;&lt;item&gt;36716&lt;/item&gt;&lt;item&gt;36717&lt;/item&gt;&lt;item&gt;36718&lt;/item&gt;&lt;item&gt;36719&lt;/item&gt;&lt;item&gt;36720&lt;/item&gt;&lt;item&gt;36721&lt;/item&gt;&lt;item&gt;36722&lt;/item&gt;&lt;item&gt;36723&lt;/item&gt;&lt;item&gt;36724&lt;/item&gt;&lt;item&gt;36725&lt;/item&gt;&lt;item&gt;36727&lt;/item&gt;&lt;item&gt;36728&lt;/item&gt;&lt;item&gt;36732&lt;/item&gt;&lt;item&gt;36733&lt;/item&gt;&lt;item&gt;36734&lt;/item&gt;&lt;item&gt;36735&lt;/item&gt;&lt;item&gt;36736&lt;/item&gt;&lt;item&gt;36737&lt;/item&gt;&lt;item&gt;36738&lt;/item&gt;&lt;item&gt;36739&lt;/item&gt;&lt;item&gt;36743&lt;/item&gt;&lt;item&gt;36747&lt;/item&gt;&lt;item&gt;36748&lt;/item&gt;&lt;item&gt;36749&lt;/item&gt;&lt;item&gt;36750&lt;/item&gt;&lt;item&gt;36754&lt;/item&gt;&lt;item&gt;36755&lt;/item&gt;&lt;item&gt;36756&lt;/item&gt;&lt;item&gt;36757&lt;/item&gt;&lt;item&gt;36758&lt;/item&gt;&lt;item&gt;36759&lt;/item&gt;&lt;item&gt;36760&lt;/item&gt;&lt;item&gt;36761&lt;/item&gt;&lt;item&gt;36762&lt;/item&gt;&lt;item&gt;36764&lt;/item&gt;&lt;item&gt;36765&lt;/item&gt;&lt;item&gt;36766&lt;/item&gt;&lt;item&gt;36767&lt;/item&gt;&lt;item&gt;36768&lt;/item&gt;&lt;item&gt;36771&lt;/item&gt;&lt;item&gt;36772&lt;/item&gt;&lt;item&gt;36774&lt;/item&gt;&lt;item&gt;36775&lt;/item&gt;&lt;item&gt;36776&lt;/item&gt;&lt;item&gt;36777&lt;/item&gt;&lt;item&gt;36778&lt;/item&gt;&lt;item&gt;36779&lt;/item&gt;&lt;item&gt;36780&lt;/item&gt;&lt;item&gt;36781&lt;/item&gt;&lt;item&gt;36782&lt;/item&gt;&lt;item&gt;36785&lt;/item&gt;&lt;item&gt;36786&lt;/item&gt;&lt;item&gt;36790&lt;/item&gt;&lt;item&gt;36791&lt;/item&gt;&lt;item&gt;36792&lt;/item&gt;&lt;item&gt;36793&lt;/item&gt;&lt;item&gt;36794&lt;/item&gt;&lt;item&gt;36795&lt;/item&gt;&lt;item&gt;36796&lt;/item&gt;&lt;item&gt;36798&lt;/item&gt;&lt;item&gt;36801&lt;/item&gt;&lt;item&gt;36802&lt;/item&gt;&lt;item&gt;36803&lt;/item&gt;&lt;item&gt;36804&lt;/item&gt;&lt;item&gt;36805&lt;/item&gt;&lt;item&gt;36806&lt;/item&gt;&lt;item&gt;36807&lt;/item&gt;&lt;item&gt;36808&lt;/item&gt;&lt;item&gt;36809&lt;/item&gt;&lt;item&gt;36810&lt;/item&gt;&lt;item&gt;36811&lt;/item&gt;&lt;item&gt;36812&lt;/item&gt;&lt;item&gt;36815&lt;/item&gt;&lt;item&gt;36816&lt;/item&gt;&lt;item&gt;36817&lt;/item&gt;&lt;item&gt;36818&lt;/item&gt;&lt;item&gt;36819&lt;/item&gt;&lt;item&gt;36820&lt;/item&gt;&lt;item&gt;36821&lt;/item&gt;&lt;item&gt;36822&lt;/item&gt;&lt;item&gt;36823&lt;/item&gt;&lt;item&gt;36825&lt;/item&gt;&lt;item&gt;36826&lt;/item&gt;&lt;item&gt;36827&lt;/item&gt;&lt;item&gt;36828&lt;/item&gt;&lt;item&gt;36834&lt;/item&gt;&lt;item&gt;36835&lt;/item&gt;&lt;item&gt;36836&lt;/item&gt;&lt;item&gt;36837&lt;/item&gt;&lt;item&gt;36840&lt;/item&gt;&lt;item&gt;36847&lt;/item&gt;&lt;item&gt;36848&lt;/item&gt;&lt;item&gt;36849&lt;/item&gt;&lt;item&gt;36850&lt;/item&gt;&lt;item&gt;36851&lt;/item&gt;&lt;item&gt;36854&lt;/item&gt;&lt;item&gt;36858&lt;/item&gt;&lt;item&gt;36861&lt;/item&gt;&lt;item&gt;36866&lt;/item&gt;&lt;item&gt;36867&lt;/item&gt;&lt;item&gt;36869&lt;/item&gt;&lt;item&gt;36870&lt;/item&gt;&lt;item&gt;36871&lt;/item&gt;&lt;item&gt;36874&lt;/item&gt;&lt;item&gt;36875&lt;/item&gt;&lt;item&gt;36877&lt;/item&gt;&lt;item&gt;36881&lt;/item&gt;&lt;item&gt;36882&lt;/item&gt;&lt;item&gt;36883&lt;/item&gt;&lt;item&gt;36886&lt;/item&gt;&lt;item&gt;36887&lt;/item&gt;&lt;item&gt;36888&lt;/item&gt;&lt;item&gt;36892&lt;/item&gt;&lt;item&gt;36893&lt;/item&gt;&lt;item&gt;36900&lt;/item&gt;&lt;item&gt;36902&lt;/item&gt;&lt;item&gt;36907&lt;/item&gt;&lt;item&gt;36908&lt;/item&gt;&lt;item&gt;36909&lt;/item&gt;&lt;item&gt;36910&lt;/item&gt;&lt;item&gt;36912&lt;/item&gt;&lt;item&gt;36914&lt;/item&gt;&lt;item&gt;36915&lt;/item&gt;&lt;item&gt;36917&lt;/item&gt;&lt;item&gt;36922&lt;/item&gt;&lt;item&gt;36924&lt;/item&gt;&lt;item&gt;36927&lt;/item&gt;&lt;item&gt;36928&lt;/item&gt;&lt;item&gt;36931&lt;/item&gt;&lt;item&gt;36932&lt;/item&gt;&lt;item&gt;36933&lt;/item&gt;&lt;item&gt;36936&lt;/item&gt;&lt;item&gt;36937&lt;/item&gt;&lt;item&gt;36939&lt;/item&gt;&lt;item&gt;36940&lt;/item&gt;&lt;item&gt;36942&lt;/item&gt;&lt;item&gt;36943&lt;/item&gt;&lt;item&gt;36945&lt;/item&gt;&lt;item&gt;36947&lt;/item&gt;&lt;item&gt;36950&lt;/item&gt;&lt;item&gt;36951&lt;/item&gt;&lt;item&gt;36959&lt;/item&gt;&lt;item&gt;36960&lt;/item&gt;&lt;item&gt;36961&lt;/item&gt;&lt;item&gt;36964&lt;/item&gt;&lt;item&gt;36965&lt;/item&gt;&lt;item&gt;36966&lt;/item&gt;&lt;item&gt;36977&lt;/item&gt;&lt;item&gt;36985&lt;/item&gt;&lt;item&gt;36987&lt;/item&gt;&lt;item&gt;36988&lt;/item&gt;&lt;item&gt;36989&lt;/item&gt;&lt;item&gt;36990&lt;/item&gt;&lt;item&gt;36991&lt;/item&gt;&lt;item&gt;36993&lt;/item&gt;&lt;item&gt;36997&lt;/item&gt;&lt;item&gt;37000&lt;/item&gt;&lt;item&gt;37006&lt;/item&gt;&lt;item&gt;37012&lt;/item&gt;&lt;item&gt;37015&lt;/item&gt;&lt;item&gt;37018&lt;/item&gt;&lt;item&gt;37019&lt;/item&gt;&lt;item&gt;37022&lt;/item&gt;&lt;item&gt;37043&lt;/item&gt;&lt;item&gt;37044&lt;/item&gt;&lt;item&gt;37047&lt;/item&gt;&lt;item&gt;37048&lt;/item&gt;&lt;item&gt;37050&lt;/item&gt;&lt;item&gt;37054&lt;/item&gt;&lt;item&gt;37057&lt;/item&gt;&lt;item&gt;37058&lt;/item&gt;&lt;item&gt;37063&lt;/item&gt;&lt;item&gt;37064&lt;/item&gt;&lt;item&gt;37065&lt;/item&gt;&lt;item&gt;37066&lt;/item&gt;&lt;item&gt;37067&lt;/item&gt;&lt;item&gt;37068&lt;/item&gt;&lt;item&gt;37069&lt;/item&gt;&lt;item&gt;37070&lt;/item&gt;&lt;item&gt;37072&lt;/item&gt;&lt;item&gt;37074&lt;/item&gt;&lt;item&gt;37075&lt;/item&gt;&lt;item&gt;37078&lt;/item&gt;&lt;item&gt;37079&lt;/item&gt;&lt;item&gt;37092&lt;/item&gt;&lt;item&gt;37093&lt;/item&gt;&lt;item&gt;37094&lt;/item&gt;&lt;item&gt;37096&lt;/item&gt;&lt;item&gt;37097&lt;/item&gt;&lt;item&gt;37098&lt;/item&gt;&lt;item&gt;37102&lt;/item&gt;&lt;item&gt;37103&lt;/item&gt;&lt;item&gt;37104&lt;/item&gt;&lt;item&gt;37105&lt;/item&gt;&lt;item&gt;37106&lt;/item&gt;&lt;item&gt;37107&lt;/item&gt;&lt;item&gt;37108&lt;/item&gt;&lt;item&gt;37109&lt;/item&gt;&lt;item&gt;37112&lt;/item&gt;&lt;item&gt;37113&lt;/item&gt;&lt;item&gt;37114&lt;/item&gt;&lt;item&gt;37116&lt;/item&gt;&lt;item&gt;37120&lt;/item&gt;&lt;item&gt;37212&lt;/item&gt;&lt;item&gt;37224&lt;/item&gt;&lt;item&gt;37225&lt;/item&gt;&lt;item&gt;37226&lt;/item&gt;&lt;item&gt;37227&lt;/item&gt;&lt;item&gt;37228&lt;/item&gt;&lt;item&gt;37229&lt;/item&gt;&lt;item&gt;37232&lt;/item&gt;&lt;item&gt;37233&lt;/item&gt;&lt;item&gt;37234&lt;/item&gt;&lt;item&gt;37236&lt;/item&gt;&lt;item&gt;37238&lt;/item&gt;&lt;item&gt;37239&lt;/item&gt;&lt;item&gt;37241&lt;/item&gt;&lt;item&gt;37242&lt;/item&gt;&lt;item&gt;37243&lt;/item&gt;&lt;item&gt;37246&lt;/item&gt;&lt;item&gt;37247&lt;/item&gt;&lt;item&gt;37248&lt;/item&gt;&lt;item&gt;37251&lt;/item&gt;&lt;item&gt;37252&lt;/item&gt;&lt;item&gt;37253&lt;/item&gt;&lt;item&gt;37256&lt;/item&gt;&lt;item&gt;37259&lt;/item&gt;&lt;item&gt;37260&lt;/item&gt;&lt;item&gt;37263&lt;/item&gt;&lt;item&gt;37264&lt;/item&gt;&lt;item&gt;37266&lt;/item&gt;&lt;item&gt;37267&lt;/item&gt;&lt;item&gt;37269&lt;/item&gt;&lt;item&gt;37271&lt;/item&gt;&lt;item&gt;37275&lt;/item&gt;&lt;item&gt;37277&lt;/item&gt;&lt;item&gt;37282&lt;/item&gt;&lt;item&gt;37285&lt;/item&gt;&lt;item&gt;37286&lt;/item&gt;&lt;item&gt;37287&lt;/item&gt;&lt;item&gt;37288&lt;/item&gt;&lt;item&gt;37290&lt;/item&gt;&lt;item&gt;37291&lt;/item&gt;&lt;item&gt;37292&lt;/item&gt;&lt;item&gt;37294&lt;/item&gt;&lt;item&gt;37296&lt;/item&gt;&lt;item&gt;37297&lt;/item&gt;&lt;item&gt;37298&lt;/item&gt;&lt;item&gt;37300&lt;/item&gt;&lt;item&gt;37301&lt;/item&gt;&lt;item&gt;37302&lt;/item&gt;&lt;item&gt;37305&lt;/item&gt;&lt;item&gt;37306&lt;/item&gt;&lt;item&gt;37307&lt;/item&gt;&lt;item&gt;37308&lt;/item&gt;&lt;item&gt;37309&lt;/item&gt;&lt;item&gt;37311&lt;/item&gt;&lt;item&gt;37312&lt;/item&gt;&lt;item&gt;37313&lt;/item&gt;&lt;item&gt;37315&lt;/item&gt;&lt;item&gt;37316&lt;/item&gt;&lt;item&gt;37317&lt;/item&gt;&lt;item&gt;37318&lt;/item&gt;&lt;item&gt;37320&lt;/item&gt;&lt;item&gt;37321&lt;/item&gt;&lt;item&gt;37322&lt;/item&gt;&lt;item&gt;37323&lt;/item&gt;&lt;item&gt;37326&lt;/item&gt;&lt;item&gt;37356&lt;/item&gt;&lt;item&gt;37361&lt;/item&gt;&lt;item&gt;37362&lt;/item&gt;&lt;item&gt;37363&lt;/item&gt;&lt;item&gt;37364&lt;/item&gt;&lt;item&gt;37365&lt;/item&gt;&lt;item&gt;37371&lt;/item&gt;&lt;item&gt;37374&lt;/item&gt;&lt;item&gt;37376&lt;/item&gt;&lt;item&gt;37377&lt;/item&gt;&lt;item&gt;37378&lt;/item&gt;&lt;item&gt;37379&lt;/item&gt;&lt;item&gt;37380&lt;/item&gt;&lt;item&gt;37381&lt;/item&gt;&lt;item&gt;37382&lt;/item&gt;&lt;item&gt;37383&lt;/item&gt;&lt;item&gt;37386&lt;/item&gt;&lt;item&gt;37388&lt;/item&gt;&lt;item&gt;37390&lt;/item&gt;&lt;item&gt;37391&lt;/item&gt;&lt;item&gt;37392&lt;/item&gt;&lt;item&gt;37393&lt;/item&gt;&lt;item&gt;37394&lt;/item&gt;&lt;item&gt;37395&lt;/item&gt;&lt;item&gt;37396&lt;/item&gt;&lt;item&gt;37398&lt;/item&gt;&lt;item&gt;37400&lt;/item&gt;&lt;item&gt;37402&lt;/item&gt;&lt;item&gt;37403&lt;/item&gt;&lt;item&gt;37404&lt;/item&gt;&lt;item&gt;37411&lt;/item&gt;&lt;item&gt;37412&lt;/item&gt;&lt;item&gt;37413&lt;/item&gt;&lt;item&gt;37414&lt;/item&gt;&lt;item&gt;37416&lt;/item&gt;&lt;item&gt;37418&lt;/item&gt;&lt;item&gt;37419&lt;/item&gt;&lt;item&gt;37420&lt;/item&gt;&lt;item&gt;37421&lt;/item&gt;&lt;item&gt;37422&lt;/item&gt;&lt;item&gt;37424&lt;/item&gt;&lt;item&gt;37425&lt;/item&gt;&lt;item&gt;37426&lt;/item&gt;&lt;item&gt;37427&lt;/item&gt;&lt;item&gt;37429&lt;/item&gt;&lt;item&gt;37430&lt;/item&gt;&lt;item&gt;37431&lt;/item&gt;&lt;item&gt;37432&lt;/item&gt;&lt;item&gt;37434&lt;/item&gt;&lt;item&gt;37436&lt;/item&gt;&lt;item&gt;37437&lt;/item&gt;&lt;item&gt;37438&lt;/item&gt;&lt;item&gt;37439&lt;/item&gt;&lt;item&gt;37440&lt;/item&gt;&lt;item&gt;37442&lt;/item&gt;&lt;item&gt;37443&lt;/item&gt;&lt;item&gt;37444&lt;/item&gt;&lt;item&gt;37445&lt;/item&gt;&lt;item&gt;37447&lt;/item&gt;&lt;item&gt;37448&lt;/item&gt;&lt;item&gt;37449&lt;/item&gt;&lt;item&gt;37450&lt;/item&gt;&lt;item&gt;37451&lt;/item&gt;&lt;item&gt;37452&lt;/item&gt;&lt;item&gt;37453&lt;/item&gt;&lt;item&gt;37455&lt;/item&gt;&lt;item&gt;37457&lt;/item&gt;&lt;item&gt;37458&lt;/item&gt;&lt;item&gt;37459&lt;/item&gt;&lt;item&gt;37461&lt;/item&gt;&lt;item&gt;37462&lt;/item&gt;&lt;item&gt;37463&lt;/item&gt;&lt;item&gt;37464&lt;/item&gt;&lt;item&gt;37465&lt;/item&gt;&lt;item&gt;37466&lt;/item&gt;&lt;item&gt;37467&lt;/item&gt;&lt;item&gt;37468&lt;/item&gt;&lt;item&gt;37470&lt;/item&gt;&lt;item&gt;37471&lt;/item&gt;&lt;item&gt;37473&lt;/item&gt;&lt;item&gt;37474&lt;/item&gt;&lt;item&gt;37475&lt;/item&gt;&lt;item&gt;37478&lt;/item&gt;&lt;item&gt;37480&lt;/item&gt;&lt;item&gt;37481&lt;/item&gt;&lt;item&gt;37482&lt;/item&gt;&lt;item&gt;37483&lt;/item&gt;&lt;item&gt;37484&lt;/item&gt;&lt;item&gt;37485&lt;/item&gt;&lt;item&gt;37487&lt;/item&gt;&lt;item&gt;37489&lt;/item&gt;&lt;item&gt;37490&lt;/item&gt;&lt;item&gt;37491&lt;/item&gt;&lt;item&gt;37492&lt;/item&gt;&lt;item&gt;37493&lt;/item&gt;&lt;item&gt;37494&lt;/item&gt;&lt;item&gt;37495&lt;/item&gt;&lt;item&gt;37496&lt;/item&gt;&lt;item&gt;37497&lt;/item&gt;&lt;item&gt;37498&lt;/item&gt;&lt;item&gt;37499&lt;/item&gt;&lt;item&gt;37501&lt;/item&gt;&lt;item&gt;37502&lt;/item&gt;&lt;item&gt;37503&lt;/item&gt;&lt;item&gt;37504&lt;/item&gt;&lt;item&gt;37505&lt;/item&gt;&lt;item&gt;37506&lt;/item&gt;&lt;item&gt;37507&lt;/item&gt;&lt;item&gt;37510&lt;/item&gt;&lt;item&gt;37511&lt;/item&gt;&lt;item&gt;37512&lt;/item&gt;&lt;item&gt;37513&lt;/item&gt;&lt;item&gt;37514&lt;/item&gt;&lt;item&gt;37515&lt;/item&gt;&lt;item&gt;37516&lt;/item&gt;&lt;item&gt;37517&lt;/item&gt;&lt;item&gt;37518&lt;/item&gt;&lt;item&gt;37520&lt;/item&gt;&lt;item&gt;37521&lt;/item&gt;&lt;item&gt;37522&lt;/item&gt;&lt;item&gt;37523&lt;/item&gt;&lt;item&gt;37525&lt;/item&gt;&lt;item&gt;37526&lt;/item&gt;&lt;item&gt;37527&lt;/item&gt;&lt;item&gt;37528&lt;/item&gt;&lt;item&gt;37529&lt;/item&gt;&lt;item&gt;37530&lt;/item&gt;&lt;item&gt;37531&lt;/item&gt;&lt;item&gt;37533&lt;/item&gt;&lt;item&gt;37534&lt;/item&gt;&lt;item&gt;37535&lt;/item&gt;&lt;item&gt;37536&lt;/item&gt;&lt;item&gt;37537&lt;/item&gt;&lt;item&gt;37538&lt;/item&gt;&lt;item&gt;37539&lt;/item&gt;&lt;item&gt;37540&lt;/item&gt;&lt;item&gt;37541&lt;/item&gt;&lt;item&gt;37542&lt;/item&gt;&lt;item&gt;37544&lt;/item&gt;&lt;item&gt;37545&lt;/item&gt;&lt;item&gt;37546&lt;/item&gt;&lt;item&gt;37547&lt;/item&gt;&lt;item&gt;37548&lt;/item&gt;&lt;item&gt;37550&lt;/item&gt;&lt;item&gt;37552&lt;/item&gt;&lt;item&gt;37553&lt;/item&gt;&lt;item&gt;37554&lt;/item&gt;&lt;item&gt;37555&lt;/item&gt;&lt;item&gt;37557&lt;/item&gt;&lt;item&gt;37558&lt;/item&gt;&lt;item&gt;37559&lt;/item&gt;&lt;item&gt;37560&lt;/item&gt;&lt;item&gt;37561&lt;/item&gt;&lt;item&gt;37562&lt;/item&gt;&lt;item&gt;37564&lt;/item&gt;&lt;item&gt;37565&lt;/item&gt;&lt;item&gt;37566&lt;/item&gt;&lt;item&gt;37568&lt;/item&gt;&lt;item&gt;37570&lt;/item&gt;&lt;item&gt;37571&lt;/item&gt;&lt;item&gt;37573&lt;/item&gt;&lt;item&gt;37575&lt;/item&gt;&lt;item&gt;37577&lt;/item&gt;&lt;item&gt;37578&lt;/item&gt;&lt;item&gt;37579&lt;/item&gt;&lt;item&gt;37580&lt;/item&gt;&lt;item&gt;37582&lt;/item&gt;&lt;item&gt;37583&lt;/item&gt;&lt;item&gt;37584&lt;/item&gt;&lt;item&gt;37585&lt;/item&gt;&lt;item&gt;37586&lt;/item&gt;&lt;item&gt;37587&lt;/item&gt;&lt;item&gt;37588&lt;/item&gt;&lt;item&gt;37589&lt;/item&gt;&lt;item&gt;37592&lt;/item&gt;&lt;item&gt;37593&lt;/item&gt;&lt;item&gt;37594&lt;/item&gt;&lt;item&gt;37595&lt;/item&gt;&lt;item&gt;37596&lt;/item&gt;&lt;item&gt;37597&lt;/item&gt;&lt;item&gt;37601&lt;/item&gt;&lt;item&gt;37602&lt;/item&gt;&lt;item&gt;37603&lt;/item&gt;&lt;item&gt;37604&lt;/item&gt;&lt;item&gt;37605&lt;/item&gt;&lt;item&gt;37608&lt;/item&gt;&lt;item&gt;37609&lt;/item&gt;&lt;item&gt;37610&lt;/item&gt;&lt;item&gt;37612&lt;/item&gt;&lt;item&gt;37613&lt;/item&gt;&lt;item&gt;37651&lt;/item&gt;&lt;/record-ids&gt;&lt;/item&gt;&lt;/Libraries&gt;"/>
  </w:docVars>
  <w:rsids>
    <w:rsidRoot w:val="001109C2"/>
    <w:rsid w:val="00006F50"/>
    <w:rsid w:val="00012C4A"/>
    <w:rsid w:val="0001616A"/>
    <w:rsid w:val="000163DC"/>
    <w:rsid w:val="00017D77"/>
    <w:rsid w:val="00021F6A"/>
    <w:rsid w:val="00031FC2"/>
    <w:rsid w:val="00037360"/>
    <w:rsid w:val="000461C7"/>
    <w:rsid w:val="00070412"/>
    <w:rsid w:val="00071152"/>
    <w:rsid w:val="000807C5"/>
    <w:rsid w:val="00086A04"/>
    <w:rsid w:val="00092CC5"/>
    <w:rsid w:val="00097587"/>
    <w:rsid w:val="000B20D2"/>
    <w:rsid w:val="000B22B2"/>
    <w:rsid w:val="000B6920"/>
    <w:rsid w:val="000E12BD"/>
    <w:rsid w:val="000E483F"/>
    <w:rsid w:val="000F1279"/>
    <w:rsid w:val="000F3513"/>
    <w:rsid w:val="001109C2"/>
    <w:rsid w:val="00111F05"/>
    <w:rsid w:val="00130F27"/>
    <w:rsid w:val="001376C5"/>
    <w:rsid w:val="0014783D"/>
    <w:rsid w:val="00151BBA"/>
    <w:rsid w:val="00152C69"/>
    <w:rsid w:val="001A150E"/>
    <w:rsid w:val="001B5AEA"/>
    <w:rsid w:val="001C575F"/>
    <w:rsid w:val="001D1689"/>
    <w:rsid w:val="001E45D8"/>
    <w:rsid w:val="001F0507"/>
    <w:rsid w:val="00203E21"/>
    <w:rsid w:val="00212068"/>
    <w:rsid w:val="002269D5"/>
    <w:rsid w:val="00247F7F"/>
    <w:rsid w:val="002614AD"/>
    <w:rsid w:val="00284EFD"/>
    <w:rsid w:val="002879DE"/>
    <w:rsid w:val="00291312"/>
    <w:rsid w:val="002A437D"/>
    <w:rsid w:val="002A7BF1"/>
    <w:rsid w:val="002B1536"/>
    <w:rsid w:val="002B5D71"/>
    <w:rsid w:val="002B79F3"/>
    <w:rsid w:val="002E17D5"/>
    <w:rsid w:val="002F0065"/>
    <w:rsid w:val="002F4834"/>
    <w:rsid w:val="00302696"/>
    <w:rsid w:val="00305CA7"/>
    <w:rsid w:val="003106B6"/>
    <w:rsid w:val="00312BFD"/>
    <w:rsid w:val="00323570"/>
    <w:rsid w:val="00330CD7"/>
    <w:rsid w:val="003336EE"/>
    <w:rsid w:val="003571F9"/>
    <w:rsid w:val="003608D6"/>
    <w:rsid w:val="00364031"/>
    <w:rsid w:val="00370D49"/>
    <w:rsid w:val="003748BB"/>
    <w:rsid w:val="0037629D"/>
    <w:rsid w:val="0039139D"/>
    <w:rsid w:val="003963B8"/>
    <w:rsid w:val="003A5260"/>
    <w:rsid w:val="003B04D0"/>
    <w:rsid w:val="003B44FB"/>
    <w:rsid w:val="003C5C88"/>
    <w:rsid w:val="003F0F6C"/>
    <w:rsid w:val="003F72BE"/>
    <w:rsid w:val="004027A1"/>
    <w:rsid w:val="00411FF6"/>
    <w:rsid w:val="00416DED"/>
    <w:rsid w:val="00417134"/>
    <w:rsid w:val="00432796"/>
    <w:rsid w:val="0044579F"/>
    <w:rsid w:val="00454410"/>
    <w:rsid w:val="00457C1F"/>
    <w:rsid w:val="004863A4"/>
    <w:rsid w:val="00491937"/>
    <w:rsid w:val="00497794"/>
    <w:rsid w:val="004B2CB4"/>
    <w:rsid w:val="004B2D2D"/>
    <w:rsid w:val="004B5C0C"/>
    <w:rsid w:val="004C39C7"/>
    <w:rsid w:val="004E19F2"/>
    <w:rsid w:val="004F27F2"/>
    <w:rsid w:val="005053F4"/>
    <w:rsid w:val="00505F35"/>
    <w:rsid w:val="00513FCA"/>
    <w:rsid w:val="00517B9E"/>
    <w:rsid w:val="00545EC4"/>
    <w:rsid w:val="00562869"/>
    <w:rsid w:val="005C66D3"/>
    <w:rsid w:val="005D1F0D"/>
    <w:rsid w:val="005F04E0"/>
    <w:rsid w:val="0062181A"/>
    <w:rsid w:val="00621EE2"/>
    <w:rsid w:val="0062329C"/>
    <w:rsid w:val="00634DC0"/>
    <w:rsid w:val="00665184"/>
    <w:rsid w:val="0068636B"/>
    <w:rsid w:val="006918B9"/>
    <w:rsid w:val="006A585F"/>
    <w:rsid w:val="006B71D2"/>
    <w:rsid w:val="006E740D"/>
    <w:rsid w:val="006F60D7"/>
    <w:rsid w:val="00723037"/>
    <w:rsid w:val="00734F87"/>
    <w:rsid w:val="007374AF"/>
    <w:rsid w:val="00743BDA"/>
    <w:rsid w:val="00752855"/>
    <w:rsid w:val="00765907"/>
    <w:rsid w:val="007732BD"/>
    <w:rsid w:val="007A6009"/>
    <w:rsid w:val="007B623E"/>
    <w:rsid w:val="007D411F"/>
    <w:rsid w:val="007D4B8D"/>
    <w:rsid w:val="007D60A5"/>
    <w:rsid w:val="007D7103"/>
    <w:rsid w:val="007F710F"/>
    <w:rsid w:val="00810A30"/>
    <w:rsid w:val="008137A6"/>
    <w:rsid w:val="00817326"/>
    <w:rsid w:val="00832848"/>
    <w:rsid w:val="00861150"/>
    <w:rsid w:val="00864535"/>
    <w:rsid w:val="00877768"/>
    <w:rsid w:val="0088415B"/>
    <w:rsid w:val="00886C78"/>
    <w:rsid w:val="00887B97"/>
    <w:rsid w:val="008948AE"/>
    <w:rsid w:val="00895134"/>
    <w:rsid w:val="008A77CA"/>
    <w:rsid w:val="008B6E6F"/>
    <w:rsid w:val="008E1A50"/>
    <w:rsid w:val="008F2663"/>
    <w:rsid w:val="00901572"/>
    <w:rsid w:val="00902E6E"/>
    <w:rsid w:val="0092226A"/>
    <w:rsid w:val="00944F96"/>
    <w:rsid w:val="00951E55"/>
    <w:rsid w:val="0095713A"/>
    <w:rsid w:val="0096560F"/>
    <w:rsid w:val="009745F1"/>
    <w:rsid w:val="00975A88"/>
    <w:rsid w:val="00996B2C"/>
    <w:rsid w:val="00996F8E"/>
    <w:rsid w:val="009C2F2D"/>
    <w:rsid w:val="009D4532"/>
    <w:rsid w:val="009F34AD"/>
    <w:rsid w:val="00A07C68"/>
    <w:rsid w:val="00A11CC6"/>
    <w:rsid w:val="00A30515"/>
    <w:rsid w:val="00A55629"/>
    <w:rsid w:val="00A61FB4"/>
    <w:rsid w:val="00A624B3"/>
    <w:rsid w:val="00A7130C"/>
    <w:rsid w:val="00A812B1"/>
    <w:rsid w:val="00A85EAB"/>
    <w:rsid w:val="00AA651B"/>
    <w:rsid w:val="00AB0E43"/>
    <w:rsid w:val="00AB2C27"/>
    <w:rsid w:val="00AD35D3"/>
    <w:rsid w:val="00AD726B"/>
    <w:rsid w:val="00AE3F63"/>
    <w:rsid w:val="00B00437"/>
    <w:rsid w:val="00B009B2"/>
    <w:rsid w:val="00B10141"/>
    <w:rsid w:val="00B76C70"/>
    <w:rsid w:val="00B84E61"/>
    <w:rsid w:val="00B91DB8"/>
    <w:rsid w:val="00B932DD"/>
    <w:rsid w:val="00BA102D"/>
    <w:rsid w:val="00BD2ED6"/>
    <w:rsid w:val="00BD74A5"/>
    <w:rsid w:val="00BF123A"/>
    <w:rsid w:val="00C03E1F"/>
    <w:rsid w:val="00C0469A"/>
    <w:rsid w:val="00C04A05"/>
    <w:rsid w:val="00C1669B"/>
    <w:rsid w:val="00C263ED"/>
    <w:rsid w:val="00C420BF"/>
    <w:rsid w:val="00C712B7"/>
    <w:rsid w:val="00C71AE0"/>
    <w:rsid w:val="00C7705D"/>
    <w:rsid w:val="00C805BB"/>
    <w:rsid w:val="00CA564E"/>
    <w:rsid w:val="00CE6382"/>
    <w:rsid w:val="00CF08C8"/>
    <w:rsid w:val="00CF42BA"/>
    <w:rsid w:val="00D46322"/>
    <w:rsid w:val="00D6606F"/>
    <w:rsid w:val="00D80841"/>
    <w:rsid w:val="00D8295A"/>
    <w:rsid w:val="00D85386"/>
    <w:rsid w:val="00DB3452"/>
    <w:rsid w:val="00DC7556"/>
    <w:rsid w:val="00DD13F7"/>
    <w:rsid w:val="00DD7DEA"/>
    <w:rsid w:val="00DE2805"/>
    <w:rsid w:val="00DE7BD7"/>
    <w:rsid w:val="00DF3E16"/>
    <w:rsid w:val="00E00728"/>
    <w:rsid w:val="00E02375"/>
    <w:rsid w:val="00E0783E"/>
    <w:rsid w:val="00E10488"/>
    <w:rsid w:val="00E13FB3"/>
    <w:rsid w:val="00E15E3B"/>
    <w:rsid w:val="00E166C6"/>
    <w:rsid w:val="00E21DC8"/>
    <w:rsid w:val="00E45A0E"/>
    <w:rsid w:val="00E57A46"/>
    <w:rsid w:val="00E71FB1"/>
    <w:rsid w:val="00E81624"/>
    <w:rsid w:val="00E93642"/>
    <w:rsid w:val="00E94C77"/>
    <w:rsid w:val="00ED767F"/>
    <w:rsid w:val="00ED76B9"/>
    <w:rsid w:val="00EF310B"/>
    <w:rsid w:val="00F00B7F"/>
    <w:rsid w:val="00F035E8"/>
    <w:rsid w:val="00F307C5"/>
    <w:rsid w:val="00F37D0F"/>
    <w:rsid w:val="00F418F5"/>
    <w:rsid w:val="00F434CE"/>
    <w:rsid w:val="00F45B9C"/>
    <w:rsid w:val="00F47D9A"/>
    <w:rsid w:val="00F559A5"/>
    <w:rsid w:val="00F67647"/>
    <w:rsid w:val="00F70136"/>
    <w:rsid w:val="00F75138"/>
    <w:rsid w:val="00F774E5"/>
    <w:rsid w:val="00F82B25"/>
    <w:rsid w:val="00F8713D"/>
    <w:rsid w:val="00FA1204"/>
    <w:rsid w:val="00FA2006"/>
    <w:rsid w:val="00FA3E56"/>
    <w:rsid w:val="00FB3F03"/>
    <w:rsid w:val="00FC16BB"/>
    <w:rsid w:val="00FD1102"/>
    <w:rsid w:val="00FD2EED"/>
    <w:rsid w:val="00FF7F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501D779"/>
  <w15:chartTrackingRefBased/>
  <w15:docId w15:val="{98FB3AC7-0820-4D40-98DB-A71A3B2065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902E6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02E6E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02E6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02E6E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F418F5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418F5"/>
  </w:style>
  <w:style w:type="paragraph" w:styleId="Footer">
    <w:name w:val="footer"/>
    <w:basedOn w:val="Normal"/>
    <w:link w:val="FooterChar"/>
    <w:uiPriority w:val="99"/>
    <w:unhideWhenUsed/>
    <w:rsid w:val="00F418F5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418F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0C735C6-845A-F545-B737-D5218F933A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47</TotalTime>
  <Pages>46</Pages>
  <Words>92668</Words>
  <Characters>528211</Characters>
  <Application>Microsoft Office Word</Application>
  <DocSecurity>0</DocSecurity>
  <Lines>4401</Lines>
  <Paragraphs>12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96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i Zhang</dc:creator>
  <cp:keywords/>
  <dc:description/>
  <cp:lastModifiedBy>Kai Zhang</cp:lastModifiedBy>
  <cp:revision>516</cp:revision>
  <dcterms:created xsi:type="dcterms:W3CDTF">2021-09-06T02:07:00Z</dcterms:created>
  <dcterms:modified xsi:type="dcterms:W3CDTF">2022-01-10T03:43:00Z</dcterms:modified>
</cp:coreProperties>
</file>